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96C859" w14:textId="21D98D55" w:rsidR="00446668" w:rsidRDefault="00446668" w:rsidP="00B0739D">
      <w:pPr>
        <w:ind w:firstLine="284"/>
        <w:jc w:val="both"/>
        <w:rPr>
          <w:rFonts w:eastAsia="Times New Roman" w:cstheme="minorHAnsi"/>
          <w:b/>
          <w:color w:val="000000" w:themeColor="text1"/>
          <w:shd w:val="clear" w:color="auto" w:fill="FFFFFF"/>
        </w:rPr>
      </w:pPr>
    </w:p>
    <w:p w14:paraId="320FC7C7" w14:textId="4D3E09AC" w:rsidR="00F21EC2" w:rsidRDefault="00F21EC2" w:rsidP="00B0739D">
      <w:pPr>
        <w:ind w:firstLine="284"/>
        <w:jc w:val="both"/>
        <w:rPr>
          <w:rFonts w:eastAsia="Times New Roman" w:cstheme="minorHAnsi"/>
          <w:b/>
          <w:color w:val="000000" w:themeColor="text1"/>
          <w:shd w:val="clear" w:color="auto" w:fill="FFFFFF"/>
        </w:rPr>
      </w:pPr>
    </w:p>
    <w:p w14:paraId="6005E8C5" w14:textId="56785425" w:rsidR="00F21EC2" w:rsidRDefault="00F21EC2" w:rsidP="00B0739D">
      <w:pPr>
        <w:ind w:firstLine="284"/>
        <w:jc w:val="both"/>
        <w:rPr>
          <w:rFonts w:eastAsia="Times New Roman" w:cstheme="minorHAnsi"/>
          <w:b/>
          <w:color w:val="000000" w:themeColor="text1"/>
          <w:shd w:val="clear" w:color="auto" w:fill="FFFFFF"/>
        </w:rPr>
      </w:pPr>
    </w:p>
    <w:p w14:paraId="6141011B" w14:textId="4472FC03" w:rsidR="00F21EC2" w:rsidRDefault="00F21EC2" w:rsidP="00B0739D">
      <w:pPr>
        <w:ind w:firstLine="284"/>
        <w:jc w:val="both"/>
        <w:rPr>
          <w:rFonts w:eastAsia="Times New Roman" w:cstheme="minorHAnsi"/>
          <w:b/>
          <w:color w:val="000000" w:themeColor="text1"/>
          <w:shd w:val="clear" w:color="auto" w:fill="FFFFFF"/>
        </w:rPr>
      </w:pPr>
    </w:p>
    <w:p w14:paraId="0A3AE153" w14:textId="6FE80190" w:rsidR="00F21EC2" w:rsidRDefault="00F21EC2" w:rsidP="00B0739D">
      <w:pPr>
        <w:ind w:firstLine="284"/>
        <w:jc w:val="both"/>
        <w:rPr>
          <w:rFonts w:eastAsia="Times New Roman" w:cstheme="minorHAnsi"/>
          <w:b/>
          <w:color w:val="000000" w:themeColor="text1"/>
          <w:shd w:val="clear" w:color="auto" w:fill="FFFFFF"/>
        </w:rPr>
      </w:pPr>
    </w:p>
    <w:p w14:paraId="3290EC7F" w14:textId="38A0B8DD" w:rsidR="00F21EC2" w:rsidRDefault="00F21EC2" w:rsidP="00B0739D">
      <w:pPr>
        <w:ind w:firstLine="284"/>
        <w:jc w:val="both"/>
        <w:rPr>
          <w:rFonts w:eastAsia="Times New Roman" w:cstheme="minorHAnsi"/>
          <w:b/>
          <w:color w:val="000000" w:themeColor="text1"/>
          <w:shd w:val="clear" w:color="auto" w:fill="FFFFFF"/>
        </w:rPr>
      </w:pPr>
    </w:p>
    <w:p w14:paraId="08E0B77A" w14:textId="6264462A" w:rsidR="00F21EC2" w:rsidRDefault="00F21EC2" w:rsidP="00B0739D">
      <w:pPr>
        <w:ind w:firstLine="284"/>
        <w:jc w:val="both"/>
        <w:rPr>
          <w:rFonts w:eastAsia="Times New Roman" w:cstheme="minorHAnsi"/>
          <w:b/>
          <w:color w:val="000000" w:themeColor="text1"/>
          <w:shd w:val="clear" w:color="auto" w:fill="FFFFFF"/>
        </w:rPr>
      </w:pPr>
    </w:p>
    <w:p w14:paraId="3BE4A801" w14:textId="71BC28B9" w:rsidR="00F21EC2" w:rsidRDefault="00F21EC2" w:rsidP="00B0739D">
      <w:pPr>
        <w:ind w:firstLine="284"/>
        <w:jc w:val="both"/>
        <w:rPr>
          <w:rFonts w:eastAsia="Times New Roman" w:cstheme="minorHAnsi"/>
          <w:b/>
          <w:color w:val="000000" w:themeColor="text1"/>
          <w:shd w:val="clear" w:color="auto" w:fill="FFFFFF"/>
        </w:rPr>
      </w:pPr>
    </w:p>
    <w:p w14:paraId="5A73332C" w14:textId="50C0DAB1" w:rsidR="00F21EC2" w:rsidRDefault="00F21EC2" w:rsidP="00B0739D">
      <w:pPr>
        <w:ind w:firstLine="284"/>
        <w:jc w:val="both"/>
        <w:rPr>
          <w:rFonts w:eastAsia="Times New Roman" w:cstheme="minorHAnsi"/>
          <w:b/>
          <w:color w:val="000000" w:themeColor="text1"/>
          <w:shd w:val="clear" w:color="auto" w:fill="FFFFFF"/>
        </w:rPr>
      </w:pPr>
    </w:p>
    <w:p w14:paraId="11928A47" w14:textId="0B68315B" w:rsidR="00F21EC2" w:rsidRDefault="00F21EC2" w:rsidP="00B0739D">
      <w:pPr>
        <w:ind w:firstLine="284"/>
        <w:jc w:val="both"/>
        <w:rPr>
          <w:rFonts w:eastAsia="Times New Roman" w:cstheme="minorHAnsi"/>
          <w:b/>
          <w:color w:val="000000" w:themeColor="text1"/>
          <w:shd w:val="clear" w:color="auto" w:fill="FFFFFF"/>
        </w:rPr>
      </w:pPr>
    </w:p>
    <w:p w14:paraId="373A2303" w14:textId="6187BF85" w:rsidR="00F21EC2" w:rsidRDefault="00F21EC2" w:rsidP="0011295D">
      <w:pPr>
        <w:ind w:firstLine="284"/>
        <w:jc w:val="right"/>
        <w:rPr>
          <w:rFonts w:eastAsia="Times New Roman" w:cstheme="minorHAnsi"/>
          <w:b/>
          <w:color w:val="000000" w:themeColor="text1"/>
          <w:shd w:val="clear" w:color="auto" w:fill="FFFFFF"/>
        </w:rPr>
      </w:pPr>
    </w:p>
    <w:p w14:paraId="2FCB314D" w14:textId="49B27DB6" w:rsidR="00F21EC2" w:rsidRDefault="00F21EC2" w:rsidP="0011295D">
      <w:pPr>
        <w:ind w:firstLine="284"/>
        <w:jc w:val="right"/>
        <w:rPr>
          <w:rFonts w:eastAsia="Times New Roman" w:cstheme="minorHAnsi"/>
          <w:b/>
          <w:color w:val="000000" w:themeColor="text1"/>
          <w:shd w:val="clear" w:color="auto" w:fill="FFFFFF"/>
        </w:rPr>
      </w:pPr>
    </w:p>
    <w:p w14:paraId="3553C438" w14:textId="77777777" w:rsidR="005270C3" w:rsidRDefault="005270C3" w:rsidP="005270C3">
      <w:pPr>
        <w:ind w:firstLine="284"/>
        <w:jc w:val="right"/>
        <w:rPr>
          <w:rFonts w:eastAsia="Times New Roman" w:cstheme="minorHAnsi"/>
          <w:b/>
          <w:color w:val="000000" w:themeColor="text1"/>
          <w:shd w:val="clear" w:color="auto" w:fill="FFFFFF"/>
        </w:rPr>
      </w:pPr>
    </w:p>
    <w:p w14:paraId="699B6897" w14:textId="574C9346" w:rsidR="005270C3" w:rsidRPr="00495C54" w:rsidRDefault="005270C3" w:rsidP="005270C3">
      <w:pPr>
        <w:ind w:firstLine="284"/>
        <w:jc w:val="right"/>
        <w:rPr>
          <w:b/>
        </w:rPr>
      </w:pPr>
      <w:r w:rsidRPr="00495C54">
        <w:rPr>
          <w:b/>
        </w:rPr>
        <w:t>ZB</w:t>
      </w:r>
      <w:r w:rsidRPr="005270C3">
        <w:rPr>
          <w:b/>
        </w:rPr>
        <w:t>Ë</w:t>
      </w:r>
      <w:r w:rsidRPr="00495C54">
        <w:rPr>
          <w:b/>
        </w:rPr>
        <w:t>RTHIMI I KONCEPTIT T</w:t>
      </w:r>
      <w:r w:rsidRPr="005270C3">
        <w:rPr>
          <w:b/>
        </w:rPr>
        <w:t>Ë</w:t>
      </w:r>
      <w:r w:rsidRPr="00495C54">
        <w:rPr>
          <w:b/>
        </w:rPr>
        <w:t xml:space="preserve"> PAJTIMIT N</w:t>
      </w:r>
      <w:r w:rsidRPr="005270C3">
        <w:rPr>
          <w:b/>
        </w:rPr>
        <w:t>Ë</w:t>
      </w:r>
      <w:r w:rsidRPr="00495C54">
        <w:rPr>
          <w:b/>
        </w:rPr>
        <w:t xml:space="preserve"> KONTEKSTIN E KOSOV</w:t>
      </w:r>
      <w:r w:rsidRPr="005270C3">
        <w:rPr>
          <w:b/>
        </w:rPr>
        <w:t>Ë</w:t>
      </w:r>
      <w:r w:rsidRPr="00495C54">
        <w:rPr>
          <w:b/>
        </w:rPr>
        <w:t>S</w:t>
      </w:r>
    </w:p>
    <w:p w14:paraId="0A08574E" w14:textId="77777777" w:rsidR="005270C3" w:rsidRPr="00495C54" w:rsidRDefault="005270C3" w:rsidP="005270C3">
      <w:pPr>
        <w:ind w:firstLine="284"/>
        <w:jc w:val="right"/>
        <w:rPr>
          <w:b/>
        </w:rPr>
      </w:pPr>
      <w:r w:rsidRPr="00495C54">
        <w:rPr>
          <w:b/>
        </w:rPr>
        <w:t>QERSHOR, 2017</w:t>
      </w:r>
    </w:p>
    <w:p w14:paraId="7D09F4C5" w14:textId="05F61115" w:rsidR="005270C3" w:rsidRDefault="005270C3" w:rsidP="005270C3">
      <w:pPr>
        <w:ind w:firstLine="284"/>
        <w:jc w:val="right"/>
        <w:rPr>
          <w:b/>
        </w:rPr>
      </w:pPr>
      <w:r w:rsidRPr="00495C54">
        <w:rPr>
          <w:b/>
        </w:rPr>
        <w:t>PRISHTIN</w:t>
      </w:r>
      <w:r w:rsidRPr="005270C3">
        <w:rPr>
          <w:b/>
        </w:rPr>
        <w:t>Ë</w:t>
      </w:r>
      <w:r w:rsidRPr="00495C54">
        <w:rPr>
          <w:b/>
        </w:rPr>
        <w:t>, REPUBLIKA E KOSOV</w:t>
      </w:r>
      <w:r w:rsidRPr="005270C3">
        <w:rPr>
          <w:b/>
        </w:rPr>
        <w:t>Ë</w:t>
      </w:r>
      <w:r w:rsidRPr="00495C54">
        <w:rPr>
          <w:b/>
        </w:rPr>
        <w:t>S</w:t>
      </w:r>
    </w:p>
    <w:p w14:paraId="135E4ACE" w14:textId="77777777" w:rsidR="005270C3" w:rsidRPr="00495C54" w:rsidRDefault="005270C3" w:rsidP="005270C3">
      <w:pPr>
        <w:ind w:firstLine="284"/>
        <w:jc w:val="right"/>
        <w:rPr>
          <w:rFonts w:eastAsia="Times New Roman" w:cstheme="minorHAnsi"/>
          <w:b/>
          <w:color w:val="000000" w:themeColor="text1"/>
          <w:shd w:val="clear" w:color="auto" w:fill="FFFFFF"/>
        </w:rPr>
      </w:pPr>
    </w:p>
    <w:p w14:paraId="5F8D7B65" w14:textId="75A58845" w:rsidR="00F21EC2" w:rsidRDefault="0011295D" w:rsidP="0011295D">
      <w:pPr>
        <w:ind w:firstLine="284"/>
        <w:jc w:val="right"/>
        <w:rPr>
          <w:rFonts w:eastAsia="Times New Roman" w:cstheme="minorHAnsi"/>
          <w:b/>
          <w:color w:val="000000" w:themeColor="text1"/>
          <w:shd w:val="clear" w:color="auto" w:fill="FFFFFF"/>
        </w:rPr>
      </w:pPr>
      <w:r>
        <w:rPr>
          <w:rFonts w:eastAsia="Times New Roman" w:cstheme="minorHAnsi"/>
          <w:b/>
          <w:color w:val="000000" w:themeColor="text1"/>
          <w:shd w:val="clear" w:color="auto" w:fill="FFFFFF"/>
        </w:rPr>
        <w:t>DECONSTRUCTING RECONCILIATION IN KOSOVO</w:t>
      </w:r>
    </w:p>
    <w:p w14:paraId="6A69AB8F" w14:textId="0D8889B8" w:rsidR="0011295D" w:rsidRDefault="0011295D" w:rsidP="0011295D">
      <w:pPr>
        <w:ind w:firstLine="284"/>
        <w:jc w:val="right"/>
        <w:rPr>
          <w:rFonts w:eastAsia="Times New Roman" w:cstheme="minorHAnsi"/>
          <w:b/>
          <w:color w:val="000000" w:themeColor="text1"/>
          <w:shd w:val="clear" w:color="auto" w:fill="FFFFFF"/>
        </w:rPr>
      </w:pPr>
      <w:r>
        <w:rPr>
          <w:rFonts w:eastAsia="Times New Roman" w:cstheme="minorHAnsi"/>
          <w:b/>
          <w:color w:val="000000" w:themeColor="text1"/>
          <w:shd w:val="clear" w:color="auto" w:fill="FFFFFF"/>
        </w:rPr>
        <w:t>JUNE</w:t>
      </w:r>
      <w:r w:rsidR="007C06A9">
        <w:rPr>
          <w:rFonts w:eastAsia="Times New Roman" w:cstheme="minorHAnsi"/>
          <w:b/>
          <w:color w:val="000000" w:themeColor="text1"/>
          <w:shd w:val="clear" w:color="auto" w:fill="FFFFFF"/>
        </w:rPr>
        <w:t>,</w:t>
      </w:r>
      <w:r>
        <w:rPr>
          <w:rFonts w:eastAsia="Times New Roman" w:cstheme="minorHAnsi"/>
          <w:b/>
          <w:color w:val="000000" w:themeColor="text1"/>
          <w:shd w:val="clear" w:color="auto" w:fill="FFFFFF"/>
        </w:rPr>
        <w:t xml:space="preserve"> 2017</w:t>
      </w:r>
    </w:p>
    <w:p w14:paraId="2B67EBB7" w14:textId="081C9024" w:rsidR="0011295D" w:rsidRDefault="0011295D" w:rsidP="0011295D">
      <w:pPr>
        <w:ind w:firstLine="284"/>
        <w:jc w:val="right"/>
        <w:rPr>
          <w:rFonts w:eastAsia="Times New Roman" w:cstheme="minorHAnsi"/>
          <w:b/>
          <w:color w:val="000000" w:themeColor="text1"/>
          <w:shd w:val="clear" w:color="auto" w:fill="FFFFFF"/>
        </w:rPr>
      </w:pPr>
      <w:r>
        <w:rPr>
          <w:rFonts w:eastAsia="Times New Roman" w:cstheme="minorHAnsi"/>
          <w:b/>
          <w:color w:val="000000" w:themeColor="text1"/>
          <w:shd w:val="clear" w:color="auto" w:fill="FFFFFF"/>
        </w:rPr>
        <w:t>PRISHTINE, REPUBLIC OF KOSOVO</w:t>
      </w:r>
    </w:p>
    <w:p w14:paraId="4AD2778A" w14:textId="0749B838" w:rsidR="007C06A9" w:rsidRDefault="007C06A9" w:rsidP="0011295D">
      <w:pPr>
        <w:ind w:firstLine="284"/>
        <w:jc w:val="right"/>
        <w:rPr>
          <w:rFonts w:eastAsia="Times New Roman" w:cstheme="minorHAnsi"/>
          <w:b/>
          <w:color w:val="000000" w:themeColor="text1"/>
          <w:shd w:val="clear" w:color="auto" w:fill="FFFFFF"/>
        </w:rPr>
      </w:pPr>
    </w:p>
    <w:p w14:paraId="322CE22F" w14:textId="447C9DA3" w:rsidR="007C06A9" w:rsidRDefault="007C06A9" w:rsidP="0011295D">
      <w:pPr>
        <w:ind w:firstLine="284"/>
        <w:jc w:val="right"/>
        <w:rPr>
          <w:rFonts w:eastAsia="Times New Roman" w:cstheme="minorHAnsi"/>
          <w:b/>
          <w:color w:val="000000" w:themeColor="text1"/>
          <w:shd w:val="clear" w:color="auto" w:fill="FFFFFF"/>
        </w:rPr>
      </w:pPr>
    </w:p>
    <w:p w14:paraId="7BB84EED" w14:textId="7A8B9DB9" w:rsidR="007C06A9" w:rsidRDefault="007C06A9" w:rsidP="0011295D">
      <w:pPr>
        <w:ind w:firstLine="284"/>
        <w:jc w:val="right"/>
        <w:rPr>
          <w:rFonts w:eastAsia="Times New Roman" w:cstheme="minorHAnsi"/>
          <w:b/>
          <w:color w:val="000000" w:themeColor="text1"/>
          <w:shd w:val="clear" w:color="auto" w:fill="FFFFFF"/>
        </w:rPr>
      </w:pPr>
    </w:p>
    <w:p w14:paraId="592EABC8" w14:textId="1B8B1D8E" w:rsidR="007C06A9" w:rsidRDefault="007C06A9" w:rsidP="0011295D">
      <w:pPr>
        <w:ind w:firstLine="284"/>
        <w:jc w:val="right"/>
        <w:rPr>
          <w:rFonts w:eastAsia="Times New Roman" w:cstheme="minorHAnsi"/>
          <w:b/>
          <w:color w:val="000000" w:themeColor="text1"/>
          <w:shd w:val="clear" w:color="auto" w:fill="FFFFFF"/>
        </w:rPr>
      </w:pPr>
    </w:p>
    <w:p w14:paraId="364D8D12" w14:textId="63D3F02C" w:rsidR="00F21EC2" w:rsidRDefault="00F21EC2" w:rsidP="00B0739D">
      <w:pPr>
        <w:ind w:firstLine="284"/>
        <w:jc w:val="both"/>
        <w:rPr>
          <w:rFonts w:eastAsia="Times New Roman" w:cstheme="minorHAnsi"/>
          <w:b/>
          <w:color w:val="000000" w:themeColor="text1"/>
          <w:shd w:val="clear" w:color="auto" w:fill="FFFFFF"/>
        </w:rPr>
      </w:pPr>
    </w:p>
    <w:p w14:paraId="54B1A1AC" w14:textId="02629C52" w:rsidR="00F21EC2" w:rsidRDefault="00F21EC2" w:rsidP="00B0739D">
      <w:pPr>
        <w:ind w:firstLine="284"/>
        <w:jc w:val="both"/>
        <w:rPr>
          <w:rFonts w:eastAsia="Times New Roman" w:cstheme="minorHAnsi"/>
          <w:b/>
          <w:color w:val="000000" w:themeColor="text1"/>
          <w:shd w:val="clear" w:color="auto" w:fill="FFFFFF"/>
        </w:rPr>
      </w:pPr>
    </w:p>
    <w:p w14:paraId="1C13A260" w14:textId="7F87816A" w:rsidR="00F21EC2" w:rsidRDefault="00F21EC2" w:rsidP="00B0739D">
      <w:pPr>
        <w:ind w:firstLine="284"/>
        <w:jc w:val="both"/>
        <w:rPr>
          <w:rFonts w:eastAsia="Times New Roman" w:cstheme="minorHAnsi"/>
          <w:b/>
          <w:color w:val="000000" w:themeColor="text1"/>
          <w:shd w:val="clear" w:color="auto" w:fill="FFFFFF"/>
        </w:rPr>
      </w:pPr>
    </w:p>
    <w:p w14:paraId="0C7CB5E6" w14:textId="267BD432" w:rsidR="00F21EC2" w:rsidRDefault="00F21EC2" w:rsidP="00B0739D">
      <w:pPr>
        <w:ind w:firstLine="284"/>
        <w:jc w:val="both"/>
        <w:rPr>
          <w:rFonts w:eastAsia="Times New Roman" w:cstheme="minorHAnsi"/>
          <w:b/>
          <w:color w:val="000000" w:themeColor="text1"/>
          <w:shd w:val="clear" w:color="auto" w:fill="FFFFFF"/>
        </w:rPr>
      </w:pPr>
    </w:p>
    <w:p w14:paraId="7788522F" w14:textId="0FFB4DB4" w:rsidR="00F21EC2" w:rsidRDefault="00F21EC2" w:rsidP="00B0739D">
      <w:pPr>
        <w:ind w:firstLine="284"/>
        <w:jc w:val="both"/>
        <w:rPr>
          <w:rFonts w:eastAsia="Times New Roman" w:cstheme="minorHAnsi"/>
          <w:b/>
          <w:color w:val="000000" w:themeColor="text1"/>
          <w:shd w:val="clear" w:color="auto" w:fill="FFFFFF"/>
        </w:rPr>
      </w:pPr>
    </w:p>
    <w:p w14:paraId="36E0A472" w14:textId="28050369" w:rsidR="00F21EC2" w:rsidRDefault="00F21EC2" w:rsidP="00B0739D">
      <w:pPr>
        <w:ind w:firstLine="284"/>
        <w:jc w:val="both"/>
        <w:rPr>
          <w:rFonts w:eastAsia="Times New Roman" w:cstheme="minorHAnsi"/>
          <w:b/>
          <w:color w:val="000000" w:themeColor="text1"/>
          <w:shd w:val="clear" w:color="auto" w:fill="FFFFFF"/>
        </w:rPr>
      </w:pPr>
    </w:p>
    <w:p w14:paraId="6360A0FE" w14:textId="797C9FA7" w:rsidR="00F21EC2" w:rsidRDefault="00F21EC2" w:rsidP="00B0739D">
      <w:pPr>
        <w:ind w:firstLine="284"/>
        <w:jc w:val="both"/>
        <w:rPr>
          <w:rFonts w:eastAsia="Times New Roman" w:cstheme="minorHAnsi"/>
          <w:b/>
          <w:color w:val="000000" w:themeColor="text1"/>
          <w:shd w:val="clear" w:color="auto" w:fill="FFFFFF"/>
        </w:rPr>
      </w:pPr>
    </w:p>
    <w:p w14:paraId="3D05D15D" w14:textId="4228641B" w:rsidR="00F21EC2" w:rsidRDefault="00F21EC2" w:rsidP="00B0739D">
      <w:pPr>
        <w:ind w:firstLine="284"/>
        <w:jc w:val="both"/>
        <w:rPr>
          <w:rFonts w:eastAsia="Times New Roman" w:cstheme="minorHAnsi"/>
          <w:b/>
          <w:color w:val="000000" w:themeColor="text1"/>
          <w:shd w:val="clear" w:color="auto" w:fill="FFFFFF"/>
        </w:rPr>
      </w:pPr>
    </w:p>
    <w:p w14:paraId="22952CC3" w14:textId="402AA8F6" w:rsidR="00F21EC2" w:rsidRDefault="00F21EC2" w:rsidP="00B0739D">
      <w:pPr>
        <w:ind w:firstLine="284"/>
        <w:jc w:val="both"/>
        <w:rPr>
          <w:rFonts w:eastAsia="Times New Roman" w:cstheme="minorHAnsi"/>
          <w:b/>
          <w:color w:val="000000" w:themeColor="text1"/>
          <w:shd w:val="clear" w:color="auto" w:fill="FFFFFF"/>
        </w:rPr>
      </w:pPr>
    </w:p>
    <w:p w14:paraId="3FA0B4DE" w14:textId="4F4EC751" w:rsidR="00F21EC2" w:rsidRDefault="00F21EC2" w:rsidP="00B0739D">
      <w:pPr>
        <w:ind w:firstLine="284"/>
        <w:jc w:val="both"/>
        <w:rPr>
          <w:rFonts w:eastAsia="Times New Roman" w:cstheme="minorHAnsi"/>
          <w:b/>
          <w:color w:val="000000" w:themeColor="text1"/>
          <w:shd w:val="clear" w:color="auto" w:fill="FFFFFF"/>
        </w:rPr>
      </w:pPr>
    </w:p>
    <w:p w14:paraId="1C414EA3" w14:textId="3C4B662A" w:rsidR="00F21EC2" w:rsidRDefault="00F21EC2" w:rsidP="00B0739D">
      <w:pPr>
        <w:ind w:firstLine="284"/>
        <w:jc w:val="both"/>
        <w:rPr>
          <w:rFonts w:eastAsia="Times New Roman" w:cstheme="minorHAnsi"/>
          <w:b/>
          <w:color w:val="000000" w:themeColor="text1"/>
          <w:shd w:val="clear" w:color="auto" w:fill="FFFFFF"/>
        </w:rPr>
      </w:pPr>
    </w:p>
    <w:p w14:paraId="339B2C94" w14:textId="42CC8173" w:rsidR="00F21EC2" w:rsidRDefault="00F21EC2" w:rsidP="00B0739D">
      <w:pPr>
        <w:ind w:firstLine="284"/>
        <w:jc w:val="both"/>
        <w:rPr>
          <w:rFonts w:eastAsia="Times New Roman" w:cstheme="minorHAnsi"/>
          <w:b/>
          <w:color w:val="000000" w:themeColor="text1"/>
          <w:shd w:val="clear" w:color="auto" w:fill="FFFFFF"/>
        </w:rPr>
      </w:pPr>
    </w:p>
    <w:p w14:paraId="3A8EE402" w14:textId="15AD38AD" w:rsidR="00F21EC2" w:rsidRDefault="00F21EC2" w:rsidP="00B0739D">
      <w:pPr>
        <w:ind w:firstLine="284"/>
        <w:jc w:val="both"/>
        <w:rPr>
          <w:rFonts w:eastAsia="Times New Roman" w:cstheme="minorHAnsi"/>
          <w:b/>
          <w:color w:val="000000" w:themeColor="text1"/>
          <w:shd w:val="clear" w:color="auto" w:fill="FFFFFF"/>
        </w:rPr>
      </w:pPr>
    </w:p>
    <w:p w14:paraId="3164092F" w14:textId="4FC34D41" w:rsidR="00F21EC2" w:rsidRDefault="00F21EC2" w:rsidP="00B0739D">
      <w:pPr>
        <w:ind w:firstLine="284"/>
        <w:jc w:val="both"/>
        <w:rPr>
          <w:rFonts w:eastAsia="Times New Roman" w:cstheme="minorHAnsi"/>
          <w:b/>
          <w:color w:val="000000" w:themeColor="text1"/>
          <w:shd w:val="clear" w:color="auto" w:fill="FFFFFF"/>
        </w:rPr>
      </w:pPr>
    </w:p>
    <w:p w14:paraId="12778990" w14:textId="34446E63" w:rsidR="00F21EC2" w:rsidRDefault="00F21EC2" w:rsidP="00B0739D">
      <w:pPr>
        <w:ind w:firstLine="284"/>
        <w:jc w:val="both"/>
        <w:rPr>
          <w:rFonts w:eastAsia="Times New Roman" w:cstheme="minorHAnsi"/>
          <w:b/>
          <w:color w:val="000000" w:themeColor="text1"/>
          <w:shd w:val="clear" w:color="auto" w:fill="FFFFFF"/>
        </w:rPr>
      </w:pPr>
    </w:p>
    <w:p w14:paraId="404BA92D" w14:textId="1B0E6C0C" w:rsidR="00F21EC2" w:rsidRDefault="00F21EC2" w:rsidP="00B0739D">
      <w:pPr>
        <w:ind w:firstLine="284"/>
        <w:jc w:val="both"/>
        <w:rPr>
          <w:rFonts w:eastAsia="Times New Roman" w:cstheme="minorHAnsi"/>
          <w:b/>
          <w:color w:val="000000" w:themeColor="text1"/>
          <w:shd w:val="clear" w:color="auto" w:fill="FFFFFF"/>
        </w:rPr>
      </w:pPr>
    </w:p>
    <w:p w14:paraId="1353BB3D" w14:textId="78B847DE" w:rsidR="00F21EC2" w:rsidRDefault="00F21EC2" w:rsidP="00B0739D">
      <w:pPr>
        <w:ind w:firstLine="284"/>
        <w:jc w:val="both"/>
        <w:rPr>
          <w:rFonts w:eastAsia="Times New Roman" w:cstheme="minorHAnsi"/>
          <w:b/>
          <w:color w:val="000000" w:themeColor="text1"/>
          <w:shd w:val="clear" w:color="auto" w:fill="FFFFFF"/>
        </w:rPr>
      </w:pPr>
    </w:p>
    <w:p w14:paraId="50AA0450" w14:textId="3F265430" w:rsidR="00F21EC2" w:rsidRDefault="00F21EC2" w:rsidP="00B0739D">
      <w:pPr>
        <w:ind w:firstLine="284"/>
        <w:jc w:val="both"/>
        <w:rPr>
          <w:rFonts w:eastAsia="Times New Roman" w:cstheme="minorHAnsi"/>
          <w:b/>
          <w:color w:val="000000" w:themeColor="text1"/>
          <w:shd w:val="clear" w:color="auto" w:fill="FFFFFF"/>
        </w:rPr>
      </w:pPr>
    </w:p>
    <w:p w14:paraId="3C789E30" w14:textId="07DBF2F6" w:rsidR="00F21EC2" w:rsidRDefault="00F21EC2" w:rsidP="00B0739D">
      <w:pPr>
        <w:ind w:firstLine="284"/>
        <w:jc w:val="both"/>
        <w:rPr>
          <w:rFonts w:eastAsia="Times New Roman" w:cstheme="minorHAnsi"/>
          <w:b/>
          <w:color w:val="000000" w:themeColor="text1"/>
          <w:shd w:val="clear" w:color="auto" w:fill="FFFFFF"/>
        </w:rPr>
      </w:pPr>
    </w:p>
    <w:p w14:paraId="095347D8" w14:textId="55C052EA" w:rsidR="00D76BB4" w:rsidRDefault="00D76BB4" w:rsidP="00C814B8">
      <w:pPr>
        <w:ind w:left="0"/>
        <w:jc w:val="both"/>
        <w:rPr>
          <w:rFonts w:eastAsia="Times New Roman" w:cstheme="minorHAnsi"/>
          <w:b/>
          <w:color w:val="000000" w:themeColor="text1"/>
          <w:shd w:val="clear" w:color="auto" w:fill="FFFFFF"/>
        </w:rPr>
      </w:pPr>
    </w:p>
    <w:p w14:paraId="2CE0ED98" w14:textId="052FA723" w:rsidR="00212831" w:rsidRPr="00D72278" w:rsidRDefault="00212831" w:rsidP="00766ECD">
      <w:pPr>
        <w:rPr>
          <w:sz w:val="22"/>
          <w:szCs w:val="22"/>
        </w:rPr>
      </w:pPr>
      <w:proofErr w:type="spellStart"/>
      <w:r w:rsidRPr="00D72278">
        <w:rPr>
          <w:b/>
          <w:sz w:val="22"/>
          <w:szCs w:val="22"/>
        </w:rPr>
        <w:lastRenderedPageBreak/>
        <w:t>Titulli</w:t>
      </w:r>
      <w:proofErr w:type="spellEnd"/>
      <w:r w:rsidRPr="00D72278">
        <w:rPr>
          <w:sz w:val="22"/>
          <w:szCs w:val="22"/>
        </w:rPr>
        <w:t xml:space="preserve">: </w:t>
      </w:r>
      <w:proofErr w:type="spellStart"/>
      <w:r w:rsidR="00B61364" w:rsidRPr="00D72278">
        <w:rPr>
          <w:sz w:val="22"/>
          <w:szCs w:val="22"/>
        </w:rPr>
        <w:t>Zbërthimi</w:t>
      </w:r>
      <w:proofErr w:type="spellEnd"/>
      <w:r w:rsidR="00B61364" w:rsidRPr="00D72278">
        <w:rPr>
          <w:sz w:val="22"/>
          <w:szCs w:val="22"/>
        </w:rPr>
        <w:t xml:space="preserve"> </w:t>
      </w:r>
      <w:proofErr w:type="spellStart"/>
      <w:r w:rsidR="00B61364" w:rsidRPr="00D72278">
        <w:rPr>
          <w:sz w:val="22"/>
          <w:szCs w:val="22"/>
        </w:rPr>
        <w:t>i</w:t>
      </w:r>
      <w:proofErr w:type="spellEnd"/>
      <w:r w:rsidR="00B61364" w:rsidRPr="00D72278">
        <w:rPr>
          <w:sz w:val="22"/>
          <w:szCs w:val="22"/>
        </w:rPr>
        <w:t xml:space="preserve"> </w:t>
      </w:r>
      <w:proofErr w:type="spellStart"/>
      <w:r w:rsidR="00B61364" w:rsidRPr="00D72278">
        <w:rPr>
          <w:sz w:val="22"/>
          <w:szCs w:val="22"/>
        </w:rPr>
        <w:t>Konceptit</w:t>
      </w:r>
      <w:proofErr w:type="spellEnd"/>
      <w:r w:rsidR="00B61364" w:rsidRPr="00D72278">
        <w:rPr>
          <w:sz w:val="22"/>
          <w:szCs w:val="22"/>
        </w:rPr>
        <w:t xml:space="preserve"> </w:t>
      </w:r>
      <w:proofErr w:type="spellStart"/>
      <w:r w:rsidR="00B61364" w:rsidRPr="00D72278">
        <w:rPr>
          <w:sz w:val="22"/>
          <w:szCs w:val="22"/>
        </w:rPr>
        <w:t>të</w:t>
      </w:r>
      <w:proofErr w:type="spellEnd"/>
      <w:r w:rsidR="00B61364" w:rsidRPr="00D72278">
        <w:rPr>
          <w:sz w:val="22"/>
          <w:szCs w:val="22"/>
        </w:rPr>
        <w:t xml:space="preserve"> </w:t>
      </w:r>
      <w:proofErr w:type="spellStart"/>
      <w:r w:rsidR="00B61364" w:rsidRPr="00D72278">
        <w:rPr>
          <w:sz w:val="22"/>
          <w:szCs w:val="22"/>
        </w:rPr>
        <w:t>Pajtimit</w:t>
      </w:r>
      <w:proofErr w:type="spellEnd"/>
      <w:r w:rsidR="00B61364" w:rsidRPr="00D72278">
        <w:rPr>
          <w:sz w:val="22"/>
          <w:szCs w:val="22"/>
        </w:rPr>
        <w:t xml:space="preserve"> </w:t>
      </w:r>
      <w:proofErr w:type="spellStart"/>
      <w:r w:rsidR="00B61364" w:rsidRPr="00D72278">
        <w:rPr>
          <w:sz w:val="22"/>
          <w:szCs w:val="22"/>
        </w:rPr>
        <w:t>në</w:t>
      </w:r>
      <w:proofErr w:type="spellEnd"/>
      <w:r w:rsidR="00B61364" w:rsidRPr="00D72278">
        <w:rPr>
          <w:sz w:val="22"/>
          <w:szCs w:val="22"/>
        </w:rPr>
        <w:t xml:space="preserve"> </w:t>
      </w:r>
      <w:proofErr w:type="spellStart"/>
      <w:r w:rsidR="00B61364" w:rsidRPr="00D72278">
        <w:rPr>
          <w:sz w:val="22"/>
          <w:szCs w:val="22"/>
        </w:rPr>
        <w:t>Kontekstin</w:t>
      </w:r>
      <w:proofErr w:type="spellEnd"/>
      <w:r w:rsidR="00B61364" w:rsidRPr="00D72278">
        <w:rPr>
          <w:sz w:val="22"/>
          <w:szCs w:val="22"/>
        </w:rPr>
        <w:t xml:space="preserve"> e </w:t>
      </w:r>
      <w:proofErr w:type="spellStart"/>
      <w:r w:rsidR="00B61364" w:rsidRPr="00D72278">
        <w:rPr>
          <w:sz w:val="22"/>
          <w:szCs w:val="22"/>
        </w:rPr>
        <w:t>Kosovës</w:t>
      </w:r>
      <w:proofErr w:type="spellEnd"/>
      <w:r w:rsidRPr="00D72278">
        <w:rPr>
          <w:sz w:val="22"/>
          <w:szCs w:val="22"/>
        </w:rPr>
        <w:br/>
      </w:r>
      <w:proofErr w:type="spellStart"/>
      <w:r w:rsidRPr="00D72278">
        <w:rPr>
          <w:b/>
          <w:sz w:val="22"/>
          <w:szCs w:val="22"/>
        </w:rPr>
        <w:t>Autorë</w:t>
      </w:r>
      <w:proofErr w:type="spellEnd"/>
      <w:r w:rsidRPr="00D72278">
        <w:rPr>
          <w:b/>
          <w:sz w:val="22"/>
          <w:szCs w:val="22"/>
        </w:rPr>
        <w:t xml:space="preserve"> </w:t>
      </w:r>
      <w:proofErr w:type="spellStart"/>
      <w:r w:rsidRPr="00D72278">
        <w:rPr>
          <w:b/>
          <w:sz w:val="22"/>
          <w:szCs w:val="22"/>
        </w:rPr>
        <w:t>dhe</w:t>
      </w:r>
      <w:proofErr w:type="spellEnd"/>
      <w:r w:rsidRPr="00D72278">
        <w:rPr>
          <w:b/>
          <w:sz w:val="22"/>
          <w:szCs w:val="22"/>
        </w:rPr>
        <w:t xml:space="preserve"> </w:t>
      </w:r>
      <w:proofErr w:type="spellStart"/>
      <w:r w:rsidRPr="00D72278">
        <w:rPr>
          <w:b/>
          <w:sz w:val="22"/>
          <w:szCs w:val="22"/>
        </w:rPr>
        <w:t>kontribues</w:t>
      </w:r>
      <w:proofErr w:type="spellEnd"/>
      <w:r w:rsidRPr="00D72278">
        <w:rPr>
          <w:sz w:val="22"/>
          <w:szCs w:val="22"/>
        </w:rPr>
        <w:t xml:space="preserve">: Nora </w:t>
      </w:r>
      <w:proofErr w:type="spellStart"/>
      <w:r w:rsidRPr="00D72278">
        <w:rPr>
          <w:sz w:val="22"/>
          <w:szCs w:val="22"/>
        </w:rPr>
        <w:t>Ahmetaj</w:t>
      </w:r>
      <w:proofErr w:type="spellEnd"/>
      <w:r w:rsidRPr="00D72278">
        <w:rPr>
          <w:sz w:val="22"/>
          <w:szCs w:val="22"/>
        </w:rPr>
        <w:t xml:space="preserve">, </w:t>
      </w:r>
      <w:proofErr w:type="spellStart"/>
      <w:r w:rsidRPr="00D72278">
        <w:rPr>
          <w:sz w:val="22"/>
          <w:szCs w:val="22"/>
        </w:rPr>
        <w:t>Besa</w:t>
      </w:r>
      <w:proofErr w:type="spellEnd"/>
      <w:r w:rsidRPr="00D72278">
        <w:rPr>
          <w:sz w:val="22"/>
          <w:szCs w:val="22"/>
        </w:rPr>
        <w:t xml:space="preserve"> </w:t>
      </w:r>
      <w:proofErr w:type="spellStart"/>
      <w:r w:rsidRPr="00D72278">
        <w:rPr>
          <w:sz w:val="22"/>
          <w:szCs w:val="22"/>
        </w:rPr>
        <w:t>Kabashi-Ramaj</w:t>
      </w:r>
      <w:proofErr w:type="spellEnd"/>
      <w:r w:rsidRPr="00D72278">
        <w:rPr>
          <w:sz w:val="22"/>
          <w:szCs w:val="22"/>
        </w:rPr>
        <w:t xml:space="preserve">, </w:t>
      </w:r>
      <w:proofErr w:type="spellStart"/>
      <w:r w:rsidRPr="00D72278">
        <w:rPr>
          <w:sz w:val="22"/>
          <w:szCs w:val="22"/>
        </w:rPr>
        <w:t>Morgane</w:t>
      </w:r>
      <w:proofErr w:type="spellEnd"/>
      <w:r w:rsidRPr="00D72278">
        <w:rPr>
          <w:sz w:val="22"/>
          <w:szCs w:val="22"/>
        </w:rPr>
        <w:t xml:space="preserve"> </w:t>
      </w:r>
      <w:proofErr w:type="spellStart"/>
      <w:r w:rsidRPr="00D72278">
        <w:rPr>
          <w:sz w:val="22"/>
          <w:szCs w:val="22"/>
        </w:rPr>
        <w:t>Jacquot</w:t>
      </w:r>
      <w:proofErr w:type="spellEnd"/>
      <w:r w:rsidRPr="00D72278">
        <w:rPr>
          <w:sz w:val="22"/>
          <w:szCs w:val="22"/>
        </w:rPr>
        <w:t xml:space="preserve">, </w:t>
      </w:r>
      <w:proofErr w:type="spellStart"/>
      <w:r w:rsidRPr="00D72278">
        <w:rPr>
          <w:sz w:val="22"/>
          <w:szCs w:val="22"/>
        </w:rPr>
        <w:t>Yllka</w:t>
      </w:r>
      <w:proofErr w:type="spellEnd"/>
      <w:r w:rsidRPr="00D72278">
        <w:rPr>
          <w:sz w:val="22"/>
          <w:szCs w:val="22"/>
        </w:rPr>
        <w:t xml:space="preserve"> </w:t>
      </w:r>
      <w:proofErr w:type="spellStart"/>
      <w:r w:rsidRPr="00D72278">
        <w:rPr>
          <w:sz w:val="22"/>
          <w:szCs w:val="22"/>
        </w:rPr>
        <w:t>Buzhala</w:t>
      </w:r>
      <w:proofErr w:type="spellEnd"/>
      <w:r w:rsidRPr="00D72278">
        <w:rPr>
          <w:sz w:val="22"/>
          <w:szCs w:val="22"/>
        </w:rPr>
        <w:t xml:space="preserve">, Adnan </w:t>
      </w:r>
      <w:proofErr w:type="spellStart"/>
      <w:r w:rsidRPr="00D72278">
        <w:rPr>
          <w:sz w:val="22"/>
          <w:szCs w:val="22"/>
        </w:rPr>
        <w:t>Hoxha</w:t>
      </w:r>
      <w:proofErr w:type="spellEnd"/>
      <w:r w:rsidRPr="00D72278">
        <w:rPr>
          <w:sz w:val="22"/>
          <w:szCs w:val="22"/>
        </w:rPr>
        <w:t>;</w:t>
      </w:r>
      <w:r w:rsidRPr="00D72278">
        <w:rPr>
          <w:sz w:val="22"/>
          <w:szCs w:val="22"/>
        </w:rPr>
        <w:br/>
      </w:r>
      <w:proofErr w:type="spellStart"/>
      <w:r w:rsidRPr="00D72278">
        <w:rPr>
          <w:b/>
          <w:sz w:val="22"/>
          <w:szCs w:val="22"/>
        </w:rPr>
        <w:t>Përkthyer</w:t>
      </w:r>
      <w:proofErr w:type="spellEnd"/>
      <w:r w:rsidRPr="00D72278">
        <w:rPr>
          <w:b/>
          <w:sz w:val="22"/>
          <w:szCs w:val="22"/>
        </w:rPr>
        <w:t xml:space="preserve"> </w:t>
      </w:r>
      <w:proofErr w:type="spellStart"/>
      <w:r w:rsidRPr="00D72278">
        <w:rPr>
          <w:b/>
          <w:sz w:val="22"/>
          <w:szCs w:val="22"/>
        </w:rPr>
        <w:t>nga</w:t>
      </w:r>
      <w:proofErr w:type="spellEnd"/>
      <w:r w:rsidRPr="00D72278">
        <w:rPr>
          <w:sz w:val="22"/>
          <w:szCs w:val="22"/>
        </w:rPr>
        <w:t xml:space="preserve">: </w:t>
      </w:r>
      <w:proofErr w:type="spellStart"/>
      <w:r w:rsidRPr="00D72278">
        <w:rPr>
          <w:sz w:val="22"/>
          <w:szCs w:val="22"/>
        </w:rPr>
        <w:t>Artan</w:t>
      </w:r>
      <w:proofErr w:type="spellEnd"/>
      <w:r w:rsidRPr="00D72278">
        <w:rPr>
          <w:sz w:val="22"/>
          <w:szCs w:val="22"/>
        </w:rPr>
        <w:t xml:space="preserve"> </w:t>
      </w:r>
      <w:proofErr w:type="spellStart"/>
      <w:r w:rsidRPr="00D72278">
        <w:rPr>
          <w:sz w:val="22"/>
          <w:szCs w:val="22"/>
        </w:rPr>
        <w:t>Sadiku</w:t>
      </w:r>
      <w:proofErr w:type="spellEnd"/>
      <w:r w:rsidRPr="00D72278">
        <w:rPr>
          <w:sz w:val="22"/>
          <w:szCs w:val="22"/>
        </w:rPr>
        <w:t>;</w:t>
      </w:r>
      <w:r w:rsidRPr="00D72278">
        <w:rPr>
          <w:sz w:val="22"/>
          <w:szCs w:val="22"/>
        </w:rPr>
        <w:br/>
      </w:r>
      <w:proofErr w:type="spellStart"/>
      <w:r w:rsidRPr="00D72278">
        <w:rPr>
          <w:b/>
          <w:sz w:val="22"/>
          <w:szCs w:val="22"/>
        </w:rPr>
        <w:t>Redaktuar</w:t>
      </w:r>
      <w:proofErr w:type="spellEnd"/>
      <w:r w:rsidRPr="00D72278">
        <w:rPr>
          <w:b/>
          <w:sz w:val="22"/>
          <w:szCs w:val="22"/>
        </w:rPr>
        <w:t xml:space="preserve"> </w:t>
      </w:r>
      <w:proofErr w:type="spellStart"/>
      <w:r w:rsidRPr="00D72278">
        <w:rPr>
          <w:b/>
          <w:sz w:val="22"/>
          <w:szCs w:val="22"/>
        </w:rPr>
        <w:t>nga</w:t>
      </w:r>
      <w:proofErr w:type="spellEnd"/>
      <w:r w:rsidRPr="00D72278">
        <w:rPr>
          <w:sz w:val="22"/>
          <w:szCs w:val="22"/>
        </w:rPr>
        <w:t xml:space="preserve">: </w:t>
      </w:r>
      <w:proofErr w:type="spellStart"/>
      <w:r w:rsidRPr="00D72278">
        <w:rPr>
          <w:sz w:val="22"/>
          <w:szCs w:val="22"/>
        </w:rPr>
        <w:t>Artan</w:t>
      </w:r>
      <w:proofErr w:type="spellEnd"/>
      <w:r w:rsidRPr="00D72278">
        <w:rPr>
          <w:sz w:val="22"/>
          <w:szCs w:val="22"/>
        </w:rPr>
        <w:t xml:space="preserve"> </w:t>
      </w:r>
      <w:proofErr w:type="spellStart"/>
      <w:r w:rsidRPr="00D72278">
        <w:rPr>
          <w:sz w:val="22"/>
          <w:szCs w:val="22"/>
        </w:rPr>
        <w:t>Sadiku</w:t>
      </w:r>
      <w:proofErr w:type="spellEnd"/>
      <w:r w:rsidRPr="00D72278">
        <w:rPr>
          <w:sz w:val="22"/>
          <w:szCs w:val="22"/>
        </w:rPr>
        <w:t>;</w:t>
      </w:r>
      <w:r w:rsidRPr="00D72278">
        <w:rPr>
          <w:sz w:val="22"/>
          <w:szCs w:val="22"/>
        </w:rPr>
        <w:br/>
      </w:r>
      <w:proofErr w:type="spellStart"/>
      <w:r w:rsidRPr="00D72278">
        <w:rPr>
          <w:b/>
          <w:sz w:val="22"/>
          <w:szCs w:val="22"/>
        </w:rPr>
        <w:t>Viti</w:t>
      </w:r>
      <w:proofErr w:type="spellEnd"/>
      <w:r w:rsidRPr="00D72278">
        <w:rPr>
          <w:b/>
          <w:sz w:val="22"/>
          <w:szCs w:val="22"/>
        </w:rPr>
        <w:t xml:space="preserve"> </w:t>
      </w:r>
      <w:proofErr w:type="spellStart"/>
      <w:r w:rsidRPr="00D72278">
        <w:rPr>
          <w:b/>
          <w:sz w:val="22"/>
          <w:szCs w:val="22"/>
        </w:rPr>
        <w:t>i</w:t>
      </w:r>
      <w:proofErr w:type="spellEnd"/>
      <w:r w:rsidRPr="00D72278">
        <w:rPr>
          <w:b/>
          <w:sz w:val="22"/>
          <w:szCs w:val="22"/>
        </w:rPr>
        <w:t xml:space="preserve"> </w:t>
      </w:r>
      <w:proofErr w:type="spellStart"/>
      <w:r w:rsidRPr="00D72278">
        <w:rPr>
          <w:b/>
          <w:sz w:val="22"/>
          <w:szCs w:val="22"/>
        </w:rPr>
        <w:t>botimit</w:t>
      </w:r>
      <w:proofErr w:type="spellEnd"/>
      <w:r w:rsidRPr="00D72278">
        <w:rPr>
          <w:sz w:val="22"/>
          <w:szCs w:val="22"/>
        </w:rPr>
        <w:t xml:space="preserve">: </w:t>
      </w:r>
      <w:proofErr w:type="spellStart"/>
      <w:r w:rsidRPr="00D72278">
        <w:rPr>
          <w:sz w:val="22"/>
          <w:szCs w:val="22"/>
        </w:rPr>
        <w:t>Qershor</w:t>
      </w:r>
      <w:proofErr w:type="spellEnd"/>
      <w:r w:rsidRPr="00D72278">
        <w:rPr>
          <w:sz w:val="22"/>
          <w:szCs w:val="22"/>
        </w:rPr>
        <w:t>, 2017;</w:t>
      </w:r>
      <w:r w:rsidRPr="00D72278">
        <w:rPr>
          <w:sz w:val="22"/>
          <w:szCs w:val="22"/>
        </w:rPr>
        <w:br/>
      </w:r>
      <w:proofErr w:type="spellStart"/>
      <w:r w:rsidRPr="00D72278">
        <w:rPr>
          <w:b/>
          <w:sz w:val="22"/>
          <w:szCs w:val="22"/>
        </w:rPr>
        <w:t>Dizajni</w:t>
      </w:r>
      <w:proofErr w:type="spellEnd"/>
      <w:r w:rsidRPr="00D72278">
        <w:rPr>
          <w:b/>
          <w:sz w:val="22"/>
          <w:szCs w:val="22"/>
        </w:rPr>
        <w:t xml:space="preserve"> </w:t>
      </w:r>
      <w:proofErr w:type="spellStart"/>
      <w:r w:rsidRPr="00D72278">
        <w:rPr>
          <w:b/>
          <w:sz w:val="22"/>
          <w:szCs w:val="22"/>
        </w:rPr>
        <w:t>dhe</w:t>
      </w:r>
      <w:proofErr w:type="spellEnd"/>
      <w:r w:rsidRPr="00D72278">
        <w:rPr>
          <w:b/>
          <w:sz w:val="22"/>
          <w:szCs w:val="22"/>
        </w:rPr>
        <w:t xml:space="preserve"> </w:t>
      </w:r>
      <w:proofErr w:type="spellStart"/>
      <w:r w:rsidRPr="00D72278">
        <w:rPr>
          <w:b/>
          <w:sz w:val="22"/>
          <w:szCs w:val="22"/>
        </w:rPr>
        <w:t>shtypi</w:t>
      </w:r>
      <w:proofErr w:type="spellEnd"/>
      <w:r w:rsidRPr="00D72278">
        <w:rPr>
          <w:sz w:val="22"/>
          <w:szCs w:val="22"/>
        </w:rPr>
        <w:t xml:space="preserve">: </w:t>
      </w:r>
      <w:proofErr w:type="spellStart"/>
      <w:r w:rsidR="002D5F40" w:rsidRPr="00D72278">
        <w:rPr>
          <w:sz w:val="22"/>
          <w:szCs w:val="22"/>
        </w:rPr>
        <w:t>Europrinty</w:t>
      </w:r>
      <w:proofErr w:type="spellEnd"/>
      <w:r w:rsidRPr="00D72278">
        <w:rPr>
          <w:sz w:val="22"/>
          <w:szCs w:val="22"/>
        </w:rPr>
        <w:t>;</w:t>
      </w:r>
      <w:r w:rsidRPr="00D72278">
        <w:rPr>
          <w:sz w:val="22"/>
          <w:szCs w:val="22"/>
        </w:rPr>
        <w:br/>
      </w:r>
    </w:p>
    <w:p w14:paraId="4C07B809" w14:textId="77777777" w:rsidR="00212831" w:rsidRPr="00D72278" w:rsidRDefault="00212831" w:rsidP="00766ECD">
      <w:pPr>
        <w:rPr>
          <w:sz w:val="22"/>
          <w:szCs w:val="22"/>
        </w:rPr>
      </w:pPr>
      <w:proofErr w:type="spellStart"/>
      <w:r w:rsidRPr="00D72278">
        <w:rPr>
          <w:sz w:val="22"/>
          <w:szCs w:val="22"/>
        </w:rPr>
        <w:t>Katalogimi</w:t>
      </w:r>
      <w:proofErr w:type="spellEnd"/>
      <w:r w:rsidRPr="00D72278">
        <w:rPr>
          <w:sz w:val="22"/>
          <w:szCs w:val="22"/>
        </w:rPr>
        <w:t xml:space="preserve"> </w:t>
      </w:r>
      <w:proofErr w:type="spellStart"/>
      <w:r w:rsidRPr="00D72278">
        <w:rPr>
          <w:sz w:val="22"/>
          <w:szCs w:val="22"/>
        </w:rPr>
        <w:t>në</w:t>
      </w:r>
      <w:proofErr w:type="spellEnd"/>
      <w:r w:rsidRPr="00D72278">
        <w:rPr>
          <w:sz w:val="22"/>
          <w:szCs w:val="22"/>
        </w:rPr>
        <w:t xml:space="preserve"> </w:t>
      </w:r>
      <w:proofErr w:type="spellStart"/>
      <w:r w:rsidRPr="00D72278">
        <w:rPr>
          <w:sz w:val="22"/>
          <w:szCs w:val="22"/>
        </w:rPr>
        <w:t>botim</w:t>
      </w:r>
      <w:proofErr w:type="spellEnd"/>
      <w:r w:rsidRPr="00D72278">
        <w:rPr>
          <w:sz w:val="22"/>
          <w:szCs w:val="22"/>
        </w:rPr>
        <w:t xml:space="preserve"> </w:t>
      </w:r>
      <w:r w:rsidRPr="00D72278">
        <w:rPr>
          <w:sz w:val="22"/>
          <w:szCs w:val="22"/>
          <w:highlight w:val="yellow"/>
        </w:rPr>
        <w:t>– (CIP) 343.21(496.51);</w:t>
      </w:r>
      <w:r w:rsidRPr="00D72278">
        <w:rPr>
          <w:sz w:val="22"/>
          <w:szCs w:val="22"/>
        </w:rPr>
        <w:t xml:space="preserve"> </w:t>
      </w:r>
      <w:proofErr w:type="spellStart"/>
      <w:r w:rsidRPr="00D72278">
        <w:rPr>
          <w:sz w:val="22"/>
          <w:szCs w:val="22"/>
        </w:rPr>
        <w:t>Bibloteka</w:t>
      </w:r>
      <w:proofErr w:type="spellEnd"/>
      <w:r w:rsidRPr="00D72278">
        <w:rPr>
          <w:sz w:val="22"/>
          <w:szCs w:val="22"/>
        </w:rPr>
        <w:t xml:space="preserve"> </w:t>
      </w:r>
      <w:proofErr w:type="spellStart"/>
      <w:r w:rsidRPr="00D72278">
        <w:rPr>
          <w:sz w:val="22"/>
          <w:szCs w:val="22"/>
        </w:rPr>
        <w:t>Kombëtare</w:t>
      </w:r>
      <w:proofErr w:type="spellEnd"/>
      <w:r w:rsidRPr="00D72278">
        <w:rPr>
          <w:sz w:val="22"/>
          <w:szCs w:val="22"/>
        </w:rPr>
        <w:t xml:space="preserve"> </w:t>
      </w:r>
      <w:proofErr w:type="spellStart"/>
      <w:r w:rsidRPr="00D72278">
        <w:rPr>
          <w:sz w:val="22"/>
          <w:szCs w:val="22"/>
        </w:rPr>
        <w:t>dhe</w:t>
      </w:r>
      <w:proofErr w:type="spellEnd"/>
      <w:r w:rsidRPr="00D72278">
        <w:rPr>
          <w:sz w:val="22"/>
          <w:szCs w:val="22"/>
        </w:rPr>
        <w:t xml:space="preserve"> </w:t>
      </w:r>
      <w:proofErr w:type="spellStart"/>
      <w:r w:rsidRPr="00D72278">
        <w:rPr>
          <w:sz w:val="22"/>
          <w:szCs w:val="22"/>
        </w:rPr>
        <w:t>Universitare</w:t>
      </w:r>
      <w:proofErr w:type="spellEnd"/>
      <w:r w:rsidRPr="00D72278">
        <w:rPr>
          <w:sz w:val="22"/>
          <w:szCs w:val="22"/>
        </w:rPr>
        <w:t xml:space="preserve"> e </w:t>
      </w:r>
      <w:proofErr w:type="spellStart"/>
      <w:r w:rsidRPr="00D72278">
        <w:rPr>
          <w:sz w:val="22"/>
          <w:szCs w:val="22"/>
        </w:rPr>
        <w:t>Kosovës</w:t>
      </w:r>
      <w:proofErr w:type="spellEnd"/>
      <w:r w:rsidRPr="00D72278">
        <w:rPr>
          <w:sz w:val="22"/>
          <w:szCs w:val="22"/>
        </w:rPr>
        <w:t xml:space="preserve">; </w:t>
      </w:r>
      <w:proofErr w:type="spellStart"/>
      <w:r w:rsidRPr="00D72278">
        <w:rPr>
          <w:sz w:val="22"/>
          <w:szCs w:val="22"/>
        </w:rPr>
        <w:t>Numri</w:t>
      </w:r>
      <w:proofErr w:type="spellEnd"/>
      <w:r w:rsidRPr="00D72278">
        <w:rPr>
          <w:sz w:val="22"/>
          <w:szCs w:val="22"/>
        </w:rPr>
        <w:t xml:space="preserve"> </w:t>
      </w:r>
      <w:proofErr w:type="spellStart"/>
      <w:r w:rsidRPr="00D72278">
        <w:rPr>
          <w:sz w:val="22"/>
          <w:szCs w:val="22"/>
        </w:rPr>
        <w:t>Ndërkombëtar</w:t>
      </w:r>
      <w:proofErr w:type="spellEnd"/>
      <w:r w:rsidRPr="00D72278">
        <w:rPr>
          <w:sz w:val="22"/>
          <w:szCs w:val="22"/>
        </w:rPr>
        <w:t xml:space="preserve"> </w:t>
      </w:r>
      <w:proofErr w:type="spellStart"/>
      <w:r w:rsidRPr="00D72278">
        <w:rPr>
          <w:sz w:val="22"/>
          <w:szCs w:val="22"/>
        </w:rPr>
        <w:t>i</w:t>
      </w:r>
      <w:proofErr w:type="spellEnd"/>
      <w:r w:rsidRPr="00D72278">
        <w:rPr>
          <w:sz w:val="22"/>
          <w:szCs w:val="22"/>
        </w:rPr>
        <w:t xml:space="preserve"> </w:t>
      </w:r>
      <w:proofErr w:type="spellStart"/>
      <w:r w:rsidRPr="00D72278">
        <w:rPr>
          <w:sz w:val="22"/>
          <w:szCs w:val="22"/>
        </w:rPr>
        <w:t>standardizimit</w:t>
      </w:r>
      <w:proofErr w:type="spellEnd"/>
      <w:r w:rsidRPr="00D72278">
        <w:rPr>
          <w:sz w:val="22"/>
          <w:szCs w:val="22"/>
        </w:rPr>
        <w:t xml:space="preserve"> </w:t>
      </w:r>
      <w:proofErr w:type="spellStart"/>
      <w:r w:rsidRPr="00D72278">
        <w:rPr>
          <w:sz w:val="22"/>
          <w:szCs w:val="22"/>
        </w:rPr>
        <w:t>të</w:t>
      </w:r>
      <w:proofErr w:type="spellEnd"/>
      <w:r w:rsidRPr="00D72278">
        <w:rPr>
          <w:sz w:val="22"/>
          <w:szCs w:val="22"/>
        </w:rPr>
        <w:t xml:space="preserve"> </w:t>
      </w:r>
      <w:proofErr w:type="spellStart"/>
      <w:r w:rsidRPr="00D72278">
        <w:rPr>
          <w:sz w:val="22"/>
          <w:szCs w:val="22"/>
        </w:rPr>
        <w:t>librit</w:t>
      </w:r>
      <w:proofErr w:type="spellEnd"/>
      <w:r w:rsidRPr="00D72278">
        <w:rPr>
          <w:sz w:val="22"/>
          <w:szCs w:val="22"/>
        </w:rPr>
        <w:t xml:space="preserve"> </w:t>
      </w:r>
      <w:r w:rsidRPr="00D72278">
        <w:rPr>
          <w:sz w:val="22"/>
          <w:szCs w:val="22"/>
          <w:highlight w:val="yellow"/>
        </w:rPr>
        <w:t>(ISBN 978-9951-640-08-4</w:t>
      </w:r>
      <w:r w:rsidRPr="00D72278">
        <w:rPr>
          <w:sz w:val="22"/>
          <w:szCs w:val="22"/>
        </w:rPr>
        <w:t xml:space="preserve">); </w:t>
      </w:r>
      <w:proofErr w:type="spellStart"/>
      <w:r w:rsidRPr="00D72278">
        <w:rPr>
          <w:sz w:val="22"/>
          <w:szCs w:val="22"/>
        </w:rPr>
        <w:t>Botim</w:t>
      </w:r>
      <w:proofErr w:type="spellEnd"/>
      <w:r w:rsidRPr="00D72278">
        <w:rPr>
          <w:sz w:val="22"/>
          <w:szCs w:val="22"/>
        </w:rPr>
        <w:t xml:space="preserve"> </w:t>
      </w:r>
      <w:proofErr w:type="spellStart"/>
      <w:r w:rsidRPr="00D72278">
        <w:rPr>
          <w:sz w:val="22"/>
          <w:szCs w:val="22"/>
        </w:rPr>
        <w:t>i</w:t>
      </w:r>
      <w:proofErr w:type="spellEnd"/>
      <w:r w:rsidRPr="00D72278">
        <w:rPr>
          <w:sz w:val="22"/>
          <w:szCs w:val="22"/>
        </w:rPr>
        <w:t xml:space="preserve"> </w:t>
      </w:r>
      <w:proofErr w:type="spellStart"/>
      <w:r w:rsidRPr="00D72278">
        <w:rPr>
          <w:sz w:val="22"/>
          <w:szCs w:val="22"/>
        </w:rPr>
        <w:t>Qendrës</w:t>
      </w:r>
      <w:proofErr w:type="spellEnd"/>
      <w:r w:rsidRPr="00D72278">
        <w:rPr>
          <w:sz w:val="22"/>
          <w:szCs w:val="22"/>
        </w:rPr>
        <w:t xml:space="preserve"> </w:t>
      </w:r>
      <w:proofErr w:type="spellStart"/>
      <w:r w:rsidRPr="00D72278">
        <w:rPr>
          <w:sz w:val="22"/>
          <w:szCs w:val="22"/>
        </w:rPr>
        <w:t>për</w:t>
      </w:r>
      <w:proofErr w:type="spellEnd"/>
      <w:r w:rsidRPr="00D72278">
        <w:rPr>
          <w:sz w:val="22"/>
          <w:szCs w:val="22"/>
        </w:rPr>
        <w:t xml:space="preserve"> </w:t>
      </w:r>
      <w:proofErr w:type="spellStart"/>
      <w:r w:rsidRPr="00D72278">
        <w:rPr>
          <w:sz w:val="22"/>
          <w:szCs w:val="22"/>
        </w:rPr>
        <w:t>Hulumtim</w:t>
      </w:r>
      <w:proofErr w:type="spellEnd"/>
      <w:r w:rsidRPr="00D72278">
        <w:rPr>
          <w:sz w:val="22"/>
          <w:szCs w:val="22"/>
        </w:rPr>
        <w:t xml:space="preserve">, </w:t>
      </w:r>
      <w:proofErr w:type="spellStart"/>
      <w:r w:rsidRPr="00D72278">
        <w:rPr>
          <w:sz w:val="22"/>
          <w:szCs w:val="22"/>
        </w:rPr>
        <w:t>Dokumentim</w:t>
      </w:r>
      <w:proofErr w:type="spellEnd"/>
      <w:r w:rsidRPr="00D72278">
        <w:rPr>
          <w:sz w:val="22"/>
          <w:szCs w:val="22"/>
        </w:rPr>
        <w:t xml:space="preserve"> </w:t>
      </w:r>
      <w:proofErr w:type="spellStart"/>
      <w:r w:rsidRPr="00D72278">
        <w:rPr>
          <w:sz w:val="22"/>
          <w:szCs w:val="22"/>
        </w:rPr>
        <w:t>dhe</w:t>
      </w:r>
      <w:proofErr w:type="spellEnd"/>
      <w:r w:rsidRPr="00D72278">
        <w:rPr>
          <w:sz w:val="22"/>
          <w:szCs w:val="22"/>
        </w:rPr>
        <w:t xml:space="preserve"> </w:t>
      </w:r>
      <w:proofErr w:type="spellStart"/>
      <w:r w:rsidRPr="00D72278">
        <w:rPr>
          <w:sz w:val="22"/>
          <w:szCs w:val="22"/>
        </w:rPr>
        <w:t>Publikim</w:t>
      </w:r>
      <w:proofErr w:type="spellEnd"/>
      <w:r w:rsidRPr="00D72278">
        <w:rPr>
          <w:sz w:val="22"/>
          <w:szCs w:val="22"/>
        </w:rPr>
        <w:t xml:space="preserve"> (QHDP). </w:t>
      </w:r>
      <w:proofErr w:type="spellStart"/>
      <w:r w:rsidRPr="00D72278">
        <w:rPr>
          <w:sz w:val="22"/>
          <w:szCs w:val="22"/>
        </w:rPr>
        <w:t>Të</w:t>
      </w:r>
      <w:proofErr w:type="spellEnd"/>
      <w:r w:rsidRPr="00D72278">
        <w:rPr>
          <w:sz w:val="22"/>
          <w:szCs w:val="22"/>
        </w:rPr>
        <w:t xml:space="preserve"> </w:t>
      </w:r>
      <w:proofErr w:type="spellStart"/>
      <w:r w:rsidRPr="00D72278">
        <w:rPr>
          <w:sz w:val="22"/>
          <w:szCs w:val="22"/>
        </w:rPr>
        <w:t>gjitha</w:t>
      </w:r>
      <w:proofErr w:type="spellEnd"/>
      <w:r w:rsidRPr="00D72278">
        <w:rPr>
          <w:sz w:val="22"/>
          <w:szCs w:val="22"/>
        </w:rPr>
        <w:t xml:space="preserve"> </w:t>
      </w:r>
      <w:proofErr w:type="spellStart"/>
      <w:r w:rsidRPr="00D72278">
        <w:rPr>
          <w:sz w:val="22"/>
          <w:szCs w:val="22"/>
        </w:rPr>
        <w:t>të</w:t>
      </w:r>
      <w:proofErr w:type="spellEnd"/>
      <w:r w:rsidRPr="00D72278">
        <w:rPr>
          <w:sz w:val="22"/>
          <w:szCs w:val="22"/>
        </w:rPr>
        <w:t xml:space="preserve"> </w:t>
      </w:r>
      <w:proofErr w:type="spellStart"/>
      <w:r w:rsidRPr="00D72278">
        <w:rPr>
          <w:sz w:val="22"/>
          <w:szCs w:val="22"/>
        </w:rPr>
        <w:t>drejtat</w:t>
      </w:r>
      <w:proofErr w:type="spellEnd"/>
      <w:r w:rsidRPr="00D72278">
        <w:rPr>
          <w:sz w:val="22"/>
          <w:szCs w:val="22"/>
        </w:rPr>
        <w:t xml:space="preserve"> e </w:t>
      </w:r>
      <w:proofErr w:type="spellStart"/>
      <w:r w:rsidRPr="00D72278">
        <w:rPr>
          <w:sz w:val="22"/>
          <w:szCs w:val="22"/>
        </w:rPr>
        <w:t>rezervuara</w:t>
      </w:r>
      <w:proofErr w:type="spellEnd"/>
      <w:r w:rsidRPr="00D72278">
        <w:rPr>
          <w:sz w:val="22"/>
          <w:szCs w:val="22"/>
        </w:rPr>
        <w:t xml:space="preserve">. </w:t>
      </w:r>
      <w:proofErr w:type="spellStart"/>
      <w:r w:rsidRPr="00D72278">
        <w:rPr>
          <w:sz w:val="22"/>
          <w:szCs w:val="22"/>
        </w:rPr>
        <w:t>Asnjë</w:t>
      </w:r>
      <w:proofErr w:type="spellEnd"/>
      <w:r w:rsidRPr="00D72278">
        <w:rPr>
          <w:sz w:val="22"/>
          <w:szCs w:val="22"/>
        </w:rPr>
        <w:t xml:space="preserve"> </w:t>
      </w:r>
      <w:proofErr w:type="spellStart"/>
      <w:r w:rsidRPr="00D72278">
        <w:rPr>
          <w:sz w:val="22"/>
          <w:szCs w:val="22"/>
        </w:rPr>
        <w:t>pjesë</w:t>
      </w:r>
      <w:proofErr w:type="spellEnd"/>
      <w:r w:rsidRPr="00D72278">
        <w:rPr>
          <w:sz w:val="22"/>
          <w:szCs w:val="22"/>
        </w:rPr>
        <w:t xml:space="preserve"> e </w:t>
      </w:r>
      <w:proofErr w:type="spellStart"/>
      <w:r w:rsidRPr="00D72278">
        <w:rPr>
          <w:sz w:val="22"/>
          <w:szCs w:val="22"/>
        </w:rPr>
        <w:t>këtij</w:t>
      </w:r>
      <w:proofErr w:type="spellEnd"/>
      <w:r w:rsidRPr="00D72278">
        <w:rPr>
          <w:sz w:val="22"/>
          <w:szCs w:val="22"/>
        </w:rPr>
        <w:t xml:space="preserve"> </w:t>
      </w:r>
      <w:proofErr w:type="spellStart"/>
      <w:r w:rsidRPr="00D72278">
        <w:rPr>
          <w:sz w:val="22"/>
          <w:szCs w:val="22"/>
        </w:rPr>
        <w:t>publikimi</w:t>
      </w:r>
      <w:proofErr w:type="spellEnd"/>
      <w:r w:rsidRPr="00D72278">
        <w:rPr>
          <w:sz w:val="22"/>
          <w:szCs w:val="22"/>
        </w:rPr>
        <w:t xml:space="preserve"> </w:t>
      </w:r>
      <w:proofErr w:type="spellStart"/>
      <w:r w:rsidRPr="00D72278">
        <w:rPr>
          <w:sz w:val="22"/>
          <w:szCs w:val="22"/>
        </w:rPr>
        <w:t>nuk</w:t>
      </w:r>
      <w:proofErr w:type="spellEnd"/>
      <w:r w:rsidRPr="00D72278">
        <w:rPr>
          <w:sz w:val="22"/>
          <w:szCs w:val="22"/>
        </w:rPr>
        <w:t xml:space="preserve"> </w:t>
      </w:r>
      <w:proofErr w:type="spellStart"/>
      <w:r w:rsidRPr="00D72278">
        <w:rPr>
          <w:sz w:val="22"/>
          <w:szCs w:val="22"/>
        </w:rPr>
        <w:t>guxon</w:t>
      </w:r>
      <w:proofErr w:type="spellEnd"/>
      <w:r w:rsidRPr="00D72278">
        <w:rPr>
          <w:sz w:val="22"/>
          <w:szCs w:val="22"/>
        </w:rPr>
        <w:t xml:space="preserve"> </w:t>
      </w:r>
      <w:proofErr w:type="spellStart"/>
      <w:r w:rsidRPr="00D72278">
        <w:rPr>
          <w:sz w:val="22"/>
          <w:szCs w:val="22"/>
        </w:rPr>
        <w:t>të</w:t>
      </w:r>
      <w:proofErr w:type="spellEnd"/>
      <w:r w:rsidRPr="00D72278">
        <w:rPr>
          <w:sz w:val="22"/>
          <w:szCs w:val="22"/>
        </w:rPr>
        <w:t xml:space="preserve"> </w:t>
      </w:r>
      <w:proofErr w:type="spellStart"/>
      <w:r w:rsidRPr="00D72278">
        <w:rPr>
          <w:sz w:val="22"/>
          <w:szCs w:val="22"/>
        </w:rPr>
        <w:t>riprodhohet</w:t>
      </w:r>
      <w:proofErr w:type="spellEnd"/>
      <w:r w:rsidRPr="00D72278">
        <w:rPr>
          <w:sz w:val="22"/>
          <w:szCs w:val="22"/>
        </w:rPr>
        <w:t xml:space="preserve">, </w:t>
      </w:r>
      <w:proofErr w:type="spellStart"/>
      <w:r w:rsidRPr="00D72278">
        <w:rPr>
          <w:sz w:val="22"/>
          <w:szCs w:val="22"/>
        </w:rPr>
        <w:t>të</w:t>
      </w:r>
      <w:proofErr w:type="spellEnd"/>
      <w:r w:rsidRPr="00D72278">
        <w:rPr>
          <w:sz w:val="22"/>
          <w:szCs w:val="22"/>
        </w:rPr>
        <w:t xml:space="preserve"> </w:t>
      </w:r>
      <w:proofErr w:type="spellStart"/>
      <w:r w:rsidRPr="00D72278">
        <w:rPr>
          <w:sz w:val="22"/>
          <w:szCs w:val="22"/>
        </w:rPr>
        <w:t>ruhet</w:t>
      </w:r>
      <w:proofErr w:type="spellEnd"/>
      <w:r w:rsidRPr="00D72278">
        <w:rPr>
          <w:sz w:val="22"/>
          <w:szCs w:val="22"/>
        </w:rPr>
        <w:t xml:space="preserve"> </w:t>
      </w:r>
      <w:proofErr w:type="spellStart"/>
      <w:r w:rsidRPr="00D72278">
        <w:rPr>
          <w:sz w:val="22"/>
          <w:szCs w:val="22"/>
        </w:rPr>
        <w:t>në</w:t>
      </w:r>
      <w:proofErr w:type="spellEnd"/>
      <w:r w:rsidRPr="00D72278">
        <w:rPr>
          <w:sz w:val="22"/>
          <w:szCs w:val="22"/>
        </w:rPr>
        <w:t xml:space="preserve"> </w:t>
      </w:r>
      <w:proofErr w:type="spellStart"/>
      <w:r w:rsidRPr="00D72278">
        <w:rPr>
          <w:sz w:val="22"/>
          <w:szCs w:val="22"/>
        </w:rPr>
        <w:t>ndonjë</w:t>
      </w:r>
      <w:proofErr w:type="spellEnd"/>
      <w:r w:rsidRPr="00D72278">
        <w:rPr>
          <w:sz w:val="22"/>
          <w:szCs w:val="22"/>
        </w:rPr>
        <w:t xml:space="preserve"> system </w:t>
      </w:r>
      <w:proofErr w:type="spellStart"/>
      <w:r w:rsidRPr="00D72278">
        <w:rPr>
          <w:sz w:val="22"/>
          <w:szCs w:val="22"/>
        </w:rPr>
        <w:t>të</w:t>
      </w:r>
      <w:proofErr w:type="spellEnd"/>
      <w:r w:rsidRPr="00D72278">
        <w:rPr>
          <w:sz w:val="22"/>
          <w:szCs w:val="22"/>
        </w:rPr>
        <w:t xml:space="preserve"> </w:t>
      </w:r>
      <w:proofErr w:type="spellStart"/>
      <w:r w:rsidRPr="00D72278">
        <w:rPr>
          <w:sz w:val="22"/>
          <w:szCs w:val="22"/>
        </w:rPr>
        <w:t>ruajtjes</w:t>
      </w:r>
      <w:proofErr w:type="spellEnd"/>
      <w:r w:rsidRPr="00D72278">
        <w:rPr>
          <w:sz w:val="22"/>
          <w:szCs w:val="22"/>
        </w:rPr>
        <w:t xml:space="preserve"> </w:t>
      </w:r>
      <w:proofErr w:type="spellStart"/>
      <w:r w:rsidRPr="00D72278">
        <w:rPr>
          <w:sz w:val="22"/>
          <w:szCs w:val="22"/>
        </w:rPr>
        <w:t>së</w:t>
      </w:r>
      <w:proofErr w:type="spellEnd"/>
      <w:r w:rsidRPr="00D72278">
        <w:rPr>
          <w:sz w:val="22"/>
          <w:szCs w:val="22"/>
        </w:rPr>
        <w:t xml:space="preserve"> </w:t>
      </w:r>
      <w:proofErr w:type="spellStart"/>
      <w:r w:rsidRPr="00D72278">
        <w:rPr>
          <w:sz w:val="22"/>
          <w:szCs w:val="22"/>
        </w:rPr>
        <w:t>të</w:t>
      </w:r>
      <w:proofErr w:type="spellEnd"/>
      <w:r w:rsidRPr="00D72278">
        <w:rPr>
          <w:sz w:val="22"/>
          <w:szCs w:val="22"/>
        </w:rPr>
        <w:t xml:space="preserve"> </w:t>
      </w:r>
      <w:proofErr w:type="spellStart"/>
      <w:r w:rsidRPr="00D72278">
        <w:rPr>
          <w:sz w:val="22"/>
          <w:szCs w:val="22"/>
        </w:rPr>
        <w:t>dhënave</w:t>
      </w:r>
      <w:proofErr w:type="spellEnd"/>
      <w:r w:rsidRPr="00D72278">
        <w:rPr>
          <w:sz w:val="22"/>
          <w:szCs w:val="22"/>
        </w:rPr>
        <w:t xml:space="preserve"> </w:t>
      </w:r>
      <w:proofErr w:type="spellStart"/>
      <w:r w:rsidRPr="00D72278">
        <w:rPr>
          <w:sz w:val="22"/>
          <w:szCs w:val="22"/>
        </w:rPr>
        <w:t>apo</w:t>
      </w:r>
      <w:proofErr w:type="spellEnd"/>
      <w:r w:rsidRPr="00D72278">
        <w:rPr>
          <w:sz w:val="22"/>
          <w:szCs w:val="22"/>
        </w:rPr>
        <w:t xml:space="preserve"> </w:t>
      </w:r>
      <w:proofErr w:type="spellStart"/>
      <w:r w:rsidRPr="00D72278">
        <w:rPr>
          <w:sz w:val="22"/>
          <w:szCs w:val="22"/>
        </w:rPr>
        <w:t>të</w:t>
      </w:r>
      <w:proofErr w:type="spellEnd"/>
      <w:r w:rsidRPr="00D72278">
        <w:rPr>
          <w:sz w:val="22"/>
          <w:szCs w:val="22"/>
        </w:rPr>
        <w:t xml:space="preserve"> </w:t>
      </w:r>
      <w:proofErr w:type="spellStart"/>
      <w:r w:rsidRPr="00D72278">
        <w:rPr>
          <w:sz w:val="22"/>
          <w:szCs w:val="22"/>
        </w:rPr>
        <w:t>transmetohet</w:t>
      </w:r>
      <w:proofErr w:type="spellEnd"/>
      <w:r w:rsidRPr="00D72278">
        <w:rPr>
          <w:sz w:val="22"/>
          <w:szCs w:val="22"/>
        </w:rPr>
        <w:t xml:space="preserve">, </w:t>
      </w:r>
      <w:proofErr w:type="spellStart"/>
      <w:r w:rsidRPr="00D72278">
        <w:rPr>
          <w:sz w:val="22"/>
          <w:szCs w:val="22"/>
        </w:rPr>
        <w:t>në</w:t>
      </w:r>
      <w:proofErr w:type="spellEnd"/>
      <w:r w:rsidRPr="00D72278">
        <w:rPr>
          <w:sz w:val="22"/>
          <w:szCs w:val="22"/>
        </w:rPr>
        <w:t xml:space="preserve"> </w:t>
      </w:r>
      <w:proofErr w:type="spellStart"/>
      <w:r w:rsidRPr="00D72278">
        <w:rPr>
          <w:sz w:val="22"/>
          <w:szCs w:val="22"/>
        </w:rPr>
        <w:t>asnjë</w:t>
      </w:r>
      <w:proofErr w:type="spellEnd"/>
      <w:r w:rsidRPr="00D72278">
        <w:rPr>
          <w:sz w:val="22"/>
          <w:szCs w:val="22"/>
        </w:rPr>
        <w:t xml:space="preserve"> </w:t>
      </w:r>
      <w:proofErr w:type="spellStart"/>
      <w:r w:rsidRPr="00D72278">
        <w:rPr>
          <w:sz w:val="22"/>
          <w:szCs w:val="22"/>
        </w:rPr>
        <w:t>formë</w:t>
      </w:r>
      <w:proofErr w:type="spellEnd"/>
      <w:r w:rsidRPr="00D72278">
        <w:rPr>
          <w:sz w:val="22"/>
          <w:szCs w:val="22"/>
        </w:rPr>
        <w:t xml:space="preserve"> </w:t>
      </w:r>
      <w:proofErr w:type="spellStart"/>
      <w:r w:rsidRPr="00D72278">
        <w:rPr>
          <w:sz w:val="22"/>
          <w:szCs w:val="22"/>
        </w:rPr>
        <w:t>apo</w:t>
      </w:r>
      <w:proofErr w:type="spellEnd"/>
      <w:r w:rsidRPr="00D72278">
        <w:rPr>
          <w:sz w:val="22"/>
          <w:szCs w:val="22"/>
        </w:rPr>
        <w:t xml:space="preserve"> </w:t>
      </w:r>
      <w:proofErr w:type="spellStart"/>
      <w:r w:rsidRPr="00D72278">
        <w:rPr>
          <w:sz w:val="22"/>
          <w:szCs w:val="22"/>
        </w:rPr>
        <w:t>mënyrë</w:t>
      </w:r>
      <w:proofErr w:type="spellEnd"/>
      <w:r w:rsidRPr="00D72278">
        <w:rPr>
          <w:sz w:val="22"/>
          <w:szCs w:val="22"/>
        </w:rPr>
        <w:t xml:space="preserve"> </w:t>
      </w:r>
      <w:proofErr w:type="spellStart"/>
      <w:r w:rsidRPr="00D72278">
        <w:rPr>
          <w:sz w:val="22"/>
          <w:szCs w:val="22"/>
        </w:rPr>
        <w:t>elektronike</w:t>
      </w:r>
      <w:proofErr w:type="spellEnd"/>
      <w:r w:rsidRPr="00D72278">
        <w:rPr>
          <w:sz w:val="22"/>
          <w:szCs w:val="22"/>
        </w:rPr>
        <w:t xml:space="preserve">, </w:t>
      </w:r>
      <w:proofErr w:type="spellStart"/>
      <w:r w:rsidRPr="00D72278">
        <w:rPr>
          <w:sz w:val="22"/>
          <w:szCs w:val="22"/>
        </w:rPr>
        <w:t>mekanike</w:t>
      </w:r>
      <w:proofErr w:type="spellEnd"/>
      <w:r w:rsidRPr="00D72278">
        <w:rPr>
          <w:sz w:val="22"/>
          <w:szCs w:val="22"/>
        </w:rPr>
        <w:t xml:space="preserve">, </w:t>
      </w:r>
      <w:proofErr w:type="spellStart"/>
      <w:r w:rsidRPr="00D72278">
        <w:rPr>
          <w:sz w:val="22"/>
          <w:szCs w:val="22"/>
        </w:rPr>
        <w:t>fotokopjuese</w:t>
      </w:r>
      <w:proofErr w:type="spellEnd"/>
      <w:r w:rsidRPr="00D72278">
        <w:rPr>
          <w:sz w:val="22"/>
          <w:szCs w:val="22"/>
        </w:rPr>
        <w:t xml:space="preserve">, </w:t>
      </w:r>
      <w:proofErr w:type="spellStart"/>
      <w:r w:rsidRPr="00D72278">
        <w:rPr>
          <w:sz w:val="22"/>
          <w:szCs w:val="22"/>
        </w:rPr>
        <w:t>incizuese</w:t>
      </w:r>
      <w:proofErr w:type="spellEnd"/>
      <w:r w:rsidRPr="00D72278">
        <w:rPr>
          <w:sz w:val="22"/>
          <w:szCs w:val="22"/>
        </w:rPr>
        <w:t xml:space="preserve"> </w:t>
      </w:r>
      <w:proofErr w:type="spellStart"/>
      <w:r w:rsidRPr="00D72278">
        <w:rPr>
          <w:sz w:val="22"/>
          <w:szCs w:val="22"/>
        </w:rPr>
        <w:t>apo</w:t>
      </w:r>
      <w:proofErr w:type="spellEnd"/>
      <w:r w:rsidRPr="00D72278">
        <w:rPr>
          <w:sz w:val="22"/>
          <w:szCs w:val="22"/>
        </w:rPr>
        <w:t xml:space="preserve"> </w:t>
      </w:r>
      <w:proofErr w:type="spellStart"/>
      <w:r w:rsidRPr="00D72278">
        <w:rPr>
          <w:sz w:val="22"/>
          <w:szCs w:val="22"/>
        </w:rPr>
        <w:t>tjetër</w:t>
      </w:r>
      <w:proofErr w:type="spellEnd"/>
      <w:r w:rsidRPr="00D72278">
        <w:rPr>
          <w:sz w:val="22"/>
          <w:szCs w:val="22"/>
        </w:rPr>
        <w:t xml:space="preserve">, pa </w:t>
      </w:r>
      <w:proofErr w:type="spellStart"/>
      <w:r w:rsidRPr="00D72278">
        <w:rPr>
          <w:sz w:val="22"/>
          <w:szCs w:val="22"/>
        </w:rPr>
        <w:t>pëlqimin</w:t>
      </w:r>
      <w:proofErr w:type="spellEnd"/>
      <w:r w:rsidRPr="00D72278">
        <w:rPr>
          <w:sz w:val="22"/>
          <w:szCs w:val="22"/>
        </w:rPr>
        <w:t xml:space="preserve"> </w:t>
      </w:r>
      <w:proofErr w:type="spellStart"/>
      <w:r w:rsidRPr="00D72278">
        <w:rPr>
          <w:sz w:val="22"/>
          <w:szCs w:val="22"/>
        </w:rPr>
        <w:t>paraprak</w:t>
      </w:r>
      <w:proofErr w:type="spellEnd"/>
      <w:r w:rsidRPr="00D72278">
        <w:rPr>
          <w:sz w:val="22"/>
          <w:szCs w:val="22"/>
        </w:rPr>
        <w:t xml:space="preserve"> me </w:t>
      </w:r>
      <w:proofErr w:type="spellStart"/>
      <w:r w:rsidRPr="00D72278">
        <w:rPr>
          <w:sz w:val="22"/>
          <w:szCs w:val="22"/>
        </w:rPr>
        <w:t>shkrim</w:t>
      </w:r>
      <w:proofErr w:type="spellEnd"/>
      <w:r w:rsidRPr="00D72278">
        <w:rPr>
          <w:sz w:val="22"/>
          <w:szCs w:val="22"/>
        </w:rPr>
        <w:t xml:space="preserve"> </w:t>
      </w:r>
      <w:proofErr w:type="spellStart"/>
      <w:r w:rsidRPr="00D72278">
        <w:rPr>
          <w:sz w:val="22"/>
          <w:szCs w:val="22"/>
        </w:rPr>
        <w:t>nga</w:t>
      </w:r>
      <w:proofErr w:type="spellEnd"/>
      <w:r w:rsidRPr="00D72278">
        <w:rPr>
          <w:sz w:val="22"/>
          <w:szCs w:val="22"/>
        </w:rPr>
        <w:t xml:space="preserve"> </w:t>
      </w:r>
      <w:proofErr w:type="spellStart"/>
      <w:r w:rsidRPr="00D72278">
        <w:rPr>
          <w:sz w:val="22"/>
          <w:szCs w:val="22"/>
        </w:rPr>
        <w:t>ana</w:t>
      </w:r>
      <w:proofErr w:type="spellEnd"/>
      <w:r w:rsidRPr="00D72278">
        <w:rPr>
          <w:sz w:val="22"/>
          <w:szCs w:val="22"/>
        </w:rPr>
        <w:t xml:space="preserve"> e </w:t>
      </w:r>
      <w:proofErr w:type="spellStart"/>
      <w:r w:rsidRPr="00D72278">
        <w:rPr>
          <w:sz w:val="22"/>
          <w:szCs w:val="22"/>
        </w:rPr>
        <w:t>botuesit</w:t>
      </w:r>
      <w:proofErr w:type="spellEnd"/>
      <w:r w:rsidRPr="00D72278">
        <w:rPr>
          <w:sz w:val="22"/>
          <w:szCs w:val="22"/>
        </w:rPr>
        <w:t xml:space="preserve">. </w:t>
      </w:r>
      <w:r w:rsidRPr="00D72278">
        <w:rPr>
          <w:sz w:val="22"/>
          <w:szCs w:val="22"/>
        </w:rPr>
        <w:br/>
      </w:r>
      <w:r w:rsidRPr="00D72278">
        <w:rPr>
          <w:sz w:val="22"/>
          <w:szCs w:val="22"/>
        </w:rPr>
        <w:br/>
      </w:r>
      <w:proofErr w:type="spellStart"/>
      <w:r w:rsidRPr="00D72278">
        <w:rPr>
          <w:b/>
          <w:sz w:val="22"/>
          <w:szCs w:val="22"/>
        </w:rPr>
        <w:t>Botuar</w:t>
      </w:r>
      <w:proofErr w:type="spellEnd"/>
      <w:r w:rsidRPr="00D72278">
        <w:rPr>
          <w:b/>
          <w:sz w:val="22"/>
          <w:szCs w:val="22"/>
        </w:rPr>
        <w:t xml:space="preserve"> </w:t>
      </w:r>
      <w:proofErr w:type="spellStart"/>
      <w:r w:rsidRPr="00D72278">
        <w:rPr>
          <w:b/>
          <w:sz w:val="22"/>
          <w:szCs w:val="22"/>
        </w:rPr>
        <w:t>nga</w:t>
      </w:r>
      <w:proofErr w:type="spellEnd"/>
      <w:r w:rsidRPr="00D72278">
        <w:rPr>
          <w:sz w:val="22"/>
          <w:szCs w:val="22"/>
        </w:rPr>
        <w:t xml:space="preserve">: </w:t>
      </w:r>
      <w:proofErr w:type="spellStart"/>
      <w:r w:rsidRPr="00D72278">
        <w:rPr>
          <w:sz w:val="22"/>
          <w:szCs w:val="22"/>
        </w:rPr>
        <w:t>Qendra</w:t>
      </w:r>
      <w:proofErr w:type="spellEnd"/>
      <w:r w:rsidRPr="00D72278">
        <w:rPr>
          <w:sz w:val="22"/>
          <w:szCs w:val="22"/>
        </w:rPr>
        <w:t xml:space="preserve"> </w:t>
      </w:r>
      <w:proofErr w:type="spellStart"/>
      <w:r w:rsidRPr="00D72278">
        <w:rPr>
          <w:sz w:val="22"/>
          <w:szCs w:val="22"/>
        </w:rPr>
        <w:t>për</w:t>
      </w:r>
      <w:proofErr w:type="spellEnd"/>
      <w:r w:rsidRPr="00D72278">
        <w:rPr>
          <w:sz w:val="22"/>
          <w:szCs w:val="22"/>
        </w:rPr>
        <w:t xml:space="preserve"> </w:t>
      </w:r>
      <w:proofErr w:type="spellStart"/>
      <w:r w:rsidRPr="00D72278">
        <w:rPr>
          <w:sz w:val="22"/>
          <w:szCs w:val="22"/>
        </w:rPr>
        <w:t>Hulumtim</w:t>
      </w:r>
      <w:proofErr w:type="spellEnd"/>
      <w:r w:rsidRPr="00D72278">
        <w:rPr>
          <w:sz w:val="22"/>
          <w:szCs w:val="22"/>
        </w:rPr>
        <w:t xml:space="preserve">, </w:t>
      </w:r>
      <w:proofErr w:type="spellStart"/>
      <w:r w:rsidRPr="00D72278">
        <w:rPr>
          <w:sz w:val="22"/>
          <w:szCs w:val="22"/>
        </w:rPr>
        <w:t>Dokumentim</w:t>
      </w:r>
      <w:proofErr w:type="spellEnd"/>
      <w:r w:rsidRPr="00D72278">
        <w:rPr>
          <w:sz w:val="22"/>
          <w:szCs w:val="22"/>
        </w:rPr>
        <w:t xml:space="preserve"> </w:t>
      </w:r>
      <w:proofErr w:type="spellStart"/>
      <w:r w:rsidRPr="00D72278">
        <w:rPr>
          <w:sz w:val="22"/>
          <w:szCs w:val="22"/>
        </w:rPr>
        <w:t>dhe</w:t>
      </w:r>
      <w:proofErr w:type="spellEnd"/>
      <w:r w:rsidRPr="00D72278">
        <w:rPr>
          <w:sz w:val="22"/>
          <w:szCs w:val="22"/>
        </w:rPr>
        <w:t xml:space="preserve"> </w:t>
      </w:r>
      <w:proofErr w:type="spellStart"/>
      <w:r w:rsidRPr="00D72278">
        <w:rPr>
          <w:sz w:val="22"/>
          <w:szCs w:val="22"/>
        </w:rPr>
        <w:t>Publikim</w:t>
      </w:r>
      <w:proofErr w:type="spellEnd"/>
      <w:r w:rsidRPr="00D72278">
        <w:rPr>
          <w:sz w:val="22"/>
          <w:szCs w:val="22"/>
        </w:rPr>
        <w:t xml:space="preserve"> (QHDP)</w:t>
      </w:r>
      <w:r w:rsidRPr="00D72278">
        <w:rPr>
          <w:sz w:val="22"/>
          <w:szCs w:val="22"/>
        </w:rPr>
        <w:br/>
      </w:r>
      <w:proofErr w:type="spellStart"/>
      <w:r w:rsidRPr="00D72278">
        <w:rPr>
          <w:sz w:val="22"/>
          <w:szCs w:val="22"/>
        </w:rPr>
        <w:t>Rr</w:t>
      </w:r>
      <w:proofErr w:type="spellEnd"/>
      <w:r w:rsidRPr="00D72278">
        <w:rPr>
          <w:sz w:val="22"/>
          <w:szCs w:val="22"/>
        </w:rPr>
        <w:t xml:space="preserve">. Garibaldi, </w:t>
      </w:r>
      <w:proofErr w:type="spellStart"/>
      <w:r w:rsidRPr="00D72278">
        <w:rPr>
          <w:sz w:val="22"/>
          <w:szCs w:val="22"/>
        </w:rPr>
        <w:t>Hyrja</w:t>
      </w:r>
      <w:proofErr w:type="spellEnd"/>
      <w:r w:rsidRPr="00D72278">
        <w:rPr>
          <w:sz w:val="22"/>
          <w:szCs w:val="22"/>
        </w:rPr>
        <w:t xml:space="preserve"> 2, Nr. 17, </w:t>
      </w:r>
      <w:proofErr w:type="spellStart"/>
      <w:r w:rsidRPr="00D72278">
        <w:rPr>
          <w:sz w:val="22"/>
          <w:szCs w:val="22"/>
        </w:rPr>
        <w:t>Prishtinë</w:t>
      </w:r>
      <w:proofErr w:type="spellEnd"/>
      <w:r w:rsidRPr="00D72278">
        <w:rPr>
          <w:sz w:val="22"/>
          <w:szCs w:val="22"/>
        </w:rPr>
        <w:t xml:space="preserve">, 10000, </w:t>
      </w:r>
      <w:proofErr w:type="spellStart"/>
      <w:r w:rsidRPr="00D72278">
        <w:rPr>
          <w:sz w:val="22"/>
          <w:szCs w:val="22"/>
        </w:rPr>
        <w:t>Republika</w:t>
      </w:r>
      <w:proofErr w:type="spellEnd"/>
      <w:r w:rsidRPr="00D72278">
        <w:rPr>
          <w:sz w:val="22"/>
          <w:szCs w:val="22"/>
        </w:rPr>
        <w:t xml:space="preserve"> e </w:t>
      </w:r>
      <w:proofErr w:type="spellStart"/>
      <w:r w:rsidRPr="00D72278">
        <w:rPr>
          <w:sz w:val="22"/>
          <w:szCs w:val="22"/>
        </w:rPr>
        <w:t>Kosovës</w:t>
      </w:r>
      <w:proofErr w:type="spellEnd"/>
      <w:r w:rsidRPr="00D72278">
        <w:rPr>
          <w:sz w:val="22"/>
          <w:szCs w:val="22"/>
        </w:rPr>
        <w:t xml:space="preserve">; Tel: +377 45 321 545; </w:t>
      </w:r>
      <w:hyperlink r:id="rId8" w:history="1">
        <w:r w:rsidRPr="00D72278">
          <w:rPr>
            <w:rStyle w:val="Hyperlink"/>
            <w:color w:val="auto"/>
            <w:sz w:val="22"/>
            <w:szCs w:val="22"/>
            <w:u w:val="none"/>
          </w:rPr>
          <w:t>info@crdp-ks.org</w:t>
        </w:r>
      </w:hyperlink>
      <w:r w:rsidRPr="00D72278">
        <w:rPr>
          <w:sz w:val="22"/>
          <w:szCs w:val="22"/>
        </w:rPr>
        <w:t xml:space="preserve">; </w:t>
      </w:r>
      <w:hyperlink r:id="rId9" w:history="1">
        <w:r w:rsidRPr="00D72278">
          <w:rPr>
            <w:rStyle w:val="Hyperlink"/>
            <w:color w:val="auto"/>
            <w:sz w:val="22"/>
            <w:szCs w:val="22"/>
            <w:u w:val="none"/>
          </w:rPr>
          <w:t>www.crdp-ks.org</w:t>
        </w:r>
      </w:hyperlink>
      <w:r w:rsidRPr="00D72278">
        <w:rPr>
          <w:sz w:val="22"/>
          <w:szCs w:val="22"/>
        </w:rPr>
        <w:t>.</w:t>
      </w:r>
      <w:r w:rsidRPr="00D72278">
        <w:rPr>
          <w:sz w:val="22"/>
          <w:szCs w:val="22"/>
        </w:rPr>
        <w:br/>
      </w:r>
    </w:p>
    <w:p w14:paraId="5F2C069C" w14:textId="13E0A3D3" w:rsidR="00212831" w:rsidRDefault="00212831" w:rsidP="00766ECD">
      <w:pPr>
        <w:pBdr>
          <w:bottom w:val="single" w:sz="6" w:space="1" w:color="auto"/>
        </w:pBdr>
        <w:rPr>
          <w:sz w:val="22"/>
          <w:szCs w:val="22"/>
        </w:rPr>
      </w:pPr>
      <w:proofErr w:type="spellStart"/>
      <w:r w:rsidRPr="00D72278">
        <w:rPr>
          <w:b/>
          <w:sz w:val="22"/>
          <w:szCs w:val="22"/>
        </w:rPr>
        <w:t>Tirazhi</w:t>
      </w:r>
      <w:proofErr w:type="spellEnd"/>
      <w:r w:rsidRPr="00D72278">
        <w:rPr>
          <w:b/>
          <w:sz w:val="22"/>
          <w:szCs w:val="22"/>
        </w:rPr>
        <w:t xml:space="preserve"> </w:t>
      </w:r>
      <w:proofErr w:type="spellStart"/>
      <w:r w:rsidRPr="00D72278">
        <w:rPr>
          <w:b/>
          <w:sz w:val="22"/>
          <w:szCs w:val="22"/>
        </w:rPr>
        <w:t>i</w:t>
      </w:r>
      <w:proofErr w:type="spellEnd"/>
      <w:r w:rsidRPr="00D72278">
        <w:rPr>
          <w:b/>
          <w:sz w:val="22"/>
          <w:szCs w:val="22"/>
        </w:rPr>
        <w:t xml:space="preserve"> </w:t>
      </w:r>
      <w:proofErr w:type="spellStart"/>
      <w:r w:rsidRPr="00D72278">
        <w:rPr>
          <w:b/>
          <w:sz w:val="22"/>
          <w:szCs w:val="22"/>
        </w:rPr>
        <w:t>ekzemplarëve</w:t>
      </w:r>
      <w:proofErr w:type="spellEnd"/>
      <w:r w:rsidRPr="00D72278">
        <w:rPr>
          <w:b/>
          <w:sz w:val="22"/>
          <w:szCs w:val="22"/>
        </w:rPr>
        <w:t xml:space="preserve"> </w:t>
      </w:r>
      <w:proofErr w:type="spellStart"/>
      <w:r w:rsidRPr="00D72278">
        <w:rPr>
          <w:b/>
          <w:sz w:val="22"/>
          <w:szCs w:val="22"/>
        </w:rPr>
        <w:t>të</w:t>
      </w:r>
      <w:proofErr w:type="spellEnd"/>
      <w:r w:rsidRPr="00D72278">
        <w:rPr>
          <w:b/>
          <w:sz w:val="22"/>
          <w:szCs w:val="22"/>
        </w:rPr>
        <w:t xml:space="preserve"> </w:t>
      </w:r>
      <w:proofErr w:type="spellStart"/>
      <w:r w:rsidRPr="00D72278">
        <w:rPr>
          <w:b/>
          <w:sz w:val="22"/>
          <w:szCs w:val="22"/>
        </w:rPr>
        <w:t>botua</w:t>
      </w:r>
      <w:r w:rsidRPr="00D72278">
        <w:rPr>
          <w:sz w:val="22"/>
          <w:szCs w:val="22"/>
        </w:rPr>
        <w:t>r</w:t>
      </w:r>
      <w:proofErr w:type="spellEnd"/>
      <w:r w:rsidRPr="00D72278">
        <w:rPr>
          <w:sz w:val="22"/>
          <w:szCs w:val="22"/>
        </w:rPr>
        <w:t>: 100</w:t>
      </w:r>
    </w:p>
    <w:p w14:paraId="2BF991E5" w14:textId="77777777" w:rsidR="00D72278" w:rsidRPr="00D72278" w:rsidRDefault="00D72278" w:rsidP="00766ECD">
      <w:pPr>
        <w:pBdr>
          <w:bottom w:val="single" w:sz="6" w:space="1" w:color="auto"/>
        </w:pBdr>
        <w:rPr>
          <w:sz w:val="22"/>
          <w:szCs w:val="22"/>
        </w:rPr>
      </w:pPr>
    </w:p>
    <w:p w14:paraId="0206B949" w14:textId="68512C50" w:rsidR="00212831" w:rsidRDefault="00212831" w:rsidP="00766ECD">
      <w:pPr>
        <w:pBdr>
          <w:bottom w:val="single" w:sz="6" w:space="1" w:color="auto"/>
        </w:pBdr>
        <w:rPr>
          <w:sz w:val="22"/>
          <w:szCs w:val="22"/>
        </w:rPr>
      </w:pPr>
    </w:p>
    <w:p w14:paraId="0D1DD514" w14:textId="77777777" w:rsidR="00D72278" w:rsidRPr="00D72278" w:rsidRDefault="00D72278" w:rsidP="00766ECD">
      <w:pPr>
        <w:pBdr>
          <w:bottom w:val="single" w:sz="6" w:space="1" w:color="auto"/>
        </w:pBdr>
        <w:rPr>
          <w:sz w:val="22"/>
          <w:szCs w:val="22"/>
        </w:rPr>
      </w:pPr>
    </w:p>
    <w:p w14:paraId="0B20144E" w14:textId="2850A7C3" w:rsidR="00212831" w:rsidRDefault="00212831" w:rsidP="00766ECD">
      <w:pPr>
        <w:rPr>
          <w:sz w:val="22"/>
          <w:szCs w:val="22"/>
        </w:rPr>
      </w:pPr>
    </w:p>
    <w:p w14:paraId="3940A8A0" w14:textId="77777777" w:rsidR="00D72278" w:rsidRDefault="00D72278" w:rsidP="00766ECD">
      <w:pPr>
        <w:rPr>
          <w:sz w:val="22"/>
          <w:szCs w:val="22"/>
        </w:rPr>
      </w:pPr>
    </w:p>
    <w:p w14:paraId="13A23F19" w14:textId="77777777" w:rsidR="00D72278" w:rsidRPr="00D72278" w:rsidRDefault="00D72278" w:rsidP="00766ECD">
      <w:pPr>
        <w:rPr>
          <w:sz w:val="22"/>
          <w:szCs w:val="22"/>
        </w:rPr>
      </w:pPr>
    </w:p>
    <w:p w14:paraId="1100206C" w14:textId="77777777" w:rsidR="00212831" w:rsidRPr="00DD0164" w:rsidRDefault="00212831" w:rsidP="00766ECD">
      <w:pPr>
        <w:rPr>
          <w:sz w:val="22"/>
          <w:szCs w:val="22"/>
        </w:rPr>
      </w:pPr>
      <w:r w:rsidRPr="00D72278">
        <w:rPr>
          <w:b/>
          <w:sz w:val="22"/>
          <w:szCs w:val="22"/>
        </w:rPr>
        <w:t>Title</w:t>
      </w:r>
      <w:r w:rsidRPr="00D72278">
        <w:rPr>
          <w:sz w:val="22"/>
          <w:szCs w:val="22"/>
        </w:rPr>
        <w:t>:</w:t>
      </w:r>
      <w:r w:rsidR="00526A8D" w:rsidRPr="00D72278">
        <w:rPr>
          <w:sz w:val="22"/>
          <w:szCs w:val="22"/>
        </w:rPr>
        <w:t xml:space="preserve"> Deconstructing Reconciliation in Kosovo</w:t>
      </w:r>
      <w:r w:rsidRPr="00D72278">
        <w:rPr>
          <w:sz w:val="22"/>
          <w:szCs w:val="22"/>
        </w:rPr>
        <w:br/>
      </w:r>
      <w:r w:rsidRPr="00D72278">
        <w:rPr>
          <w:b/>
          <w:sz w:val="22"/>
          <w:szCs w:val="22"/>
        </w:rPr>
        <w:t>Authors and Contributors</w:t>
      </w:r>
      <w:r w:rsidRPr="00D72278">
        <w:rPr>
          <w:sz w:val="22"/>
          <w:szCs w:val="22"/>
        </w:rPr>
        <w:t xml:space="preserve">: Nora </w:t>
      </w:r>
      <w:proofErr w:type="spellStart"/>
      <w:r w:rsidRPr="00D72278">
        <w:rPr>
          <w:sz w:val="22"/>
          <w:szCs w:val="22"/>
        </w:rPr>
        <w:t>Ahmetaj</w:t>
      </w:r>
      <w:proofErr w:type="spellEnd"/>
      <w:r w:rsidRPr="00D72278">
        <w:rPr>
          <w:sz w:val="22"/>
          <w:szCs w:val="22"/>
        </w:rPr>
        <w:t xml:space="preserve">, </w:t>
      </w:r>
      <w:proofErr w:type="spellStart"/>
      <w:r w:rsidRPr="00D72278">
        <w:rPr>
          <w:sz w:val="22"/>
          <w:szCs w:val="22"/>
        </w:rPr>
        <w:t>Besa</w:t>
      </w:r>
      <w:proofErr w:type="spellEnd"/>
      <w:r w:rsidRPr="00D72278">
        <w:rPr>
          <w:sz w:val="22"/>
          <w:szCs w:val="22"/>
        </w:rPr>
        <w:t xml:space="preserve"> </w:t>
      </w:r>
      <w:proofErr w:type="spellStart"/>
      <w:r w:rsidRPr="00D72278">
        <w:rPr>
          <w:sz w:val="22"/>
          <w:szCs w:val="22"/>
        </w:rPr>
        <w:t>Kabashi-Ramaj</w:t>
      </w:r>
      <w:proofErr w:type="spellEnd"/>
      <w:r w:rsidRPr="00D72278">
        <w:rPr>
          <w:sz w:val="22"/>
          <w:szCs w:val="22"/>
        </w:rPr>
        <w:t xml:space="preserve">, </w:t>
      </w:r>
      <w:proofErr w:type="spellStart"/>
      <w:r w:rsidRPr="00D72278">
        <w:rPr>
          <w:sz w:val="22"/>
          <w:szCs w:val="22"/>
        </w:rPr>
        <w:t>Morgane</w:t>
      </w:r>
      <w:proofErr w:type="spellEnd"/>
      <w:r w:rsidRPr="00D72278">
        <w:rPr>
          <w:sz w:val="22"/>
          <w:szCs w:val="22"/>
        </w:rPr>
        <w:t xml:space="preserve"> </w:t>
      </w:r>
      <w:proofErr w:type="spellStart"/>
      <w:r w:rsidRPr="00D72278">
        <w:rPr>
          <w:sz w:val="22"/>
          <w:szCs w:val="22"/>
        </w:rPr>
        <w:t>Jacquot</w:t>
      </w:r>
      <w:proofErr w:type="spellEnd"/>
      <w:r w:rsidRPr="00D72278">
        <w:rPr>
          <w:sz w:val="22"/>
          <w:szCs w:val="22"/>
        </w:rPr>
        <w:t xml:space="preserve">, </w:t>
      </w:r>
      <w:proofErr w:type="spellStart"/>
      <w:r w:rsidRPr="00D72278">
        <w:rPr>
          <w:sz w:val="22"/>
          <w:szCs w:val="22"/>
        </w:rPr>
        <w:t>Yllka</w:t>
      </w:r>
      <w:proofErr w:type="spellEnd"/>
      <w:r w:rsidRPr="00D72278">
        <w:rPr>
          <w:sz w:val="22"/>
          <w:szCs w:val="22"/>
        </w:rPr>
        <w:t xml:space="preserve"> </w:t>
      </w:r>
      <w:proofErr w:type="spellStart"/>
      <w:r w:rsidRPr="00D72278">
        <w:rPr>
          <w:sz w:val="22"/>
          <w:szCs w:val="22"/>
        </w:rPr>
        <w:t>Buzhala</w:t>
      </w:r>
      <w:proofErr w:type="spellEnd"/>
      <w:r w:rsidRPr="00D72278">
        <w:rPr>
          <w:sz w:val="22"/>
          <w:szCs w:val="22"/>
        </w:rPr>
        <w:t xml:space="preserve">, Adnan </w:t>
      </w:r>
      <w:proofErr w:type="spellStart"/>
      <w:r w:rsidRPr="00D72278">
        <w:rPr>
          <w:sz w:val="22"/>
          <w:szCs w:val="22"/>
        </w:rPr>
        <w:t>Hoxha</w:t>
      </w:r>
      <w:proofErr w:type="spellEnd"/>
      <w:proofErr w:type="gramStart"/>
      <w:r w:rsidR="00BA545A" w:rsidRPr="00D72278">
        <w:rPr>
          <w:sz w:val="22"/>
          <w:szCs w:val="22"/>
        </w:rPr>
        <w:t>;</w:t>
      </w:r>
      <w:proofErr w:type="gramEnd"/>
      <w:r w:rsidRPr="00D72278">
        <w:rPr>
          <w:sz w:val="22"/>
          <w:szCs w:val="22"/>
        </w:rPr>
        <w:br/>
      </w:r>
      <w:r w:rsidRPr="00D72278">
        <w:rPr>
          <w:b/>
          <w:sz w:val="22"/>
          <w:szCs w:val="22"/>
        </w:rPr>
        <w:t>Translation</w:t>
      </w:r>
      <w:r w:rsidRPr="00D72278">
        <w:rPr>
          <w:sz w:val="22"/>
          <w:szCs w:val="22"/>
        </w:rPr>
        <w:t xml:space="preserve">: </w:t>
      </w:r>
      <w:proofErr w:type="spellStart"/>
      <w:r w:rsidRPr="00D72278">
        <w:rPr>
          <w:sz w:val="22"/>
          <w:szCs w:val="22"/>
        </w:rPr>
        <w:t>Artan</w:t>
      </w:r>
      <w:proofErr w:type="spellEnd"/>
      <w:r w:rsidRPr="00D72278">
        <w:rPr>
          <w:sz w:val="22"/>
          <w:szCs w:val="22"/>
        </w:rPr>
        <w:t xml:space="preserve"> </w:t>
      </w:r>
      <w:proofErr w:type="spellStart"/>
      <w:r w:rsidRPr="00D72278">
        <w:rPr>
          <w:sz w:val="22"/>
          <w:szCs w:val="22"/>
        </w:rPr>
        <w:t>Sadiku</w:t>
      </w:r>
      <w:proofErr w:type="spellEnd"/>
      <w:r w:rsidR="00BA545A" w:rsidRPr="00D72278">
        <w:rPr>
          <w:sz w:val="22"/>
          <w:szCs w:val="22"/>
        </w:rPr>
        <w:t>;</w:t>
      </w:r>
      <w:r w:rsidRPr="00D72278">
        <w:rPr>
          <w:sz w:val="22"/>
          <w:szCs w:val="22"/>
        </w:rPr>
        <w:br/>
      </w:r>
      <w:r w:rsidRPr="00D72278">
        <w:rPr>
          <w:b/>
          <w:sz w:val="22"/>
          <w:szCs w:val="22"/>
        </w:rPr>
        <w:t>Editor</w:t>
      </w:r>
      <w:r w:rsidRPr="00D72278">
        <w:rPr>
          <w:sz w:val="22"/>
          <w:szCs w:val="22"/>
        </w:rPr>
        <w:t>: Centre for Research, Documentation and Publication</w:t>
      </w:r>
      <w:r w:rsidRPr="00D72278">
        <w:rPr>
          <w:sz w:val="22"/>
          <w:szCs w:val="22"/>
        </w:rPr>
        <w:br/>
      </w:r>
      <w:r w:rsidRPr="00D72278">
        <w:rPr>
          <w:b/>
          <w:sz w:val="22"/>
          <w:szCs w:val="22"/>
        </w:rPr>
        <w:t>Published</w:t>
      </w:r>
      <w:r w:rsidRPr="00D72278">
        <w:rPr>
          <w:sz w:val="22"/>
          <w:szCs w:val="22"/>
        </w:rPr>
        <w:t>: June 2017</w:t>
      </w:r>
      <w:r w:rsidR="00914ABA" w:rsidRPr="00D72278">
        <w:rPr>
          <w:sz w:val="22"/>
          <w:szCs w:val="22"/>
        </w:rPr>
        <w:t>;</w:t>
      </w:r>
      <w:r w:rsidRPr="00D72278">
        <w:rPr>
          <w:sz w:val="22"/>
          <w:szCs w:val="22"/>
        </w:rPr>
        <w:br/>
      </w:r>
      <w:r w:rsidRPr="00DD0164">
        <w:rPr>
          <w:b/>
          <w:sz w:val="22"/>
          <w:szCs w:val="22"/>
        </w:rPr>
        <w:t>Design and Print</w:t>
      </w:r>
      <w:r w:rsidRPr="00DD0164">
        <w:rPr>
          <w:sz w:val="22"/>
          <w:szCs w:val="22"/>
        </w:rPr>
        <w:t xml:space="preserve">: </w:t>
      </w:r>
      <w:proofErr w:type="spellStart"/>
      <w:r w:rsidR="002D5F40" w:rsidRPr="00DD0164">
        <w:rPr>
          <w:sz w:val="22"/>
          <w:szCs w:val="22"/>
        </w:rPr>
        <w:t>Europrinty</w:t>
      </w:r>
      <w:proofErr w:type="spellEnd"/>
      <w:r w:rsidRPr="00DD0164">
        <w:rPr>
          <w:sz w:val="22"/>
          <w:szCs w:val="22"/>
        </w:rPr>
        <w:t>;</w:t>
      </w:r>
    </w:p>
    <w:p w14:paraId="3851183D" w14:textId="77777777" w:rsidR="00C814B8" w:rsidRPr="00DD0164" w:rsidRDefault="00C814B8" w:rsidP="00766ECD">
      <w:pPr>
        <w:rPr>
          <w:sz w:val="22"/>
          <w:szCs w:val="22"/>
        </w:rPr>
      </w:pPr>
    </w:p>
    <w:p w14:paraId="4CE886FB" w14:textId="5BC9DE85" w:rsidR="00212831" w:rsidRPr="00D72278" w:rsidRDefault="00212831" w:rsidP="00766ECD">
      <w:pPr>
        <w:rPr>
          <w:sz w:val="22"/>
          <w:szCs w:val="22"/>
        </w:rPr>
      </w:pPr>
      <w:r w:rsidRPr="00DD0164">
        <w:rPr>
          <w:sz w:val="22"/>
          <w:szCs w:val="22"/>
        </w:rPr>
        <w:t>Cataloging in publication - – (CIP) 343.21(496.51); National and University Library of Kosovo; ISBN 978-9951-640-08-4; A publication of Centre</w:t>
      </w:r>
      <w:r w:rsidRPr="00D72278">
        <w:rPr>
          <w:sz w:val="22"/>
          <w:szCs w:val="22"/>
        </w:rPr>
        <w:t xml:space="preserve"> for Research, Documentation and Publication (CRDP). All rights reserved. No part of this publication may be </w:t>
      </w:r>
      <w:proofErr w:type="spellStart"/>
      <w:r w:rsidRPr="00D72278">
        <w:rPr>
          <w:sz w:val="22"/>
          <w:szCs w:val="22"/>
        </w:rPr>
        <w:t>reproducted</w:t>
      </w:r>
      <w:proofErr w:type="spellEnd"/>
      <w:r w:rsidRPr="00D72278">
        <w:rPr>
          <w:sz w:val="22"/>
          <w:szCs w:val="22"/>
        </w:rPr>
        <w:t>, stored in a retrieval, system, or transmitted, in any form or by any means, electronic, mechanical, photocopying, recording or otherwise, without the prior written permission of the publisher.</w:t>
      </w:r>
    </w:p>
    <w:p w14:paraId="6A6A7F29" w14:textId="77777777" w:rsidR="00C814B8" w:rsidRPr="00D72278" w:rsidRDefault="00C814B8" w:rsidP="00766ECD">
      <w:pPr>
        <w:rPr>
          <w:sz w:val="22"/>
          <w:szCs w:val="22"/>
        </w:rPr>
      </w:pPr>
    </w:p>
    <w:p w14:paraId="0F8F2A6C" w14:textId="77777777" w:rsidR="00212831" w:rsidRPr="00D72278" w:rsidRDefault="00212831" w:rsidP="00766ECD">
      <w:pPr>
        <w:rPr>
          <w:sz w:val="22"/>
          <w:szCs w:val="22"/>
        </w:rPr>
      </w:pPr>
      <w:r w:rsidRPr="00D72278">
        <w:rPr>
          <w:b/>
          <w:sz w:val="22"/>
          <w:szCs w:val="22"/>
        </w:rPr>
        <w:t>Published by</w:t>
      </w:r>
      <w:r w:rsidRPr="00D72278">
        <w:rPr>
          <w:sz w:val="22"/>
          <w:szCs w:val="22"/>
        </w:rPr>
        <w:t>: Centre for Research, Documentation and Publication (CRDP)</w:t>
      </w:r>
      <w:r w:rsidRPr="00D72278">
        <w:rPr>
          <w:sz w:val="22"/>
          <w:szCs w:val="22"/>
        </w:rPr>
        <w:br/>
        <w:t xml:space="preserve">Str. Garibaldi, Entrance 2, No. 17, </w:t>
      </w:r>
      <w:proofErr w:type="spellStart"/>
      <w:r w:rsidRPr="00D72278">
        <w:rPr>
          <w:sz w:val="22"/>
          <w:szCs w:val="22"/>
        </w:rPr>
        <w:t>Prishtina</w:t>
      </w:r>
      <w:proofErr w:type="spellEnd"/>
      <w:r w:rsidRPr="00D72278">
        <w:rPr>
          <w:sz w:val="22"/>
          <w:szCs w:val="22"/>
        </w:rPr>
        <w:t xml:space="preserve">, 10000, Republic of Kosovo; Tel: +377 45 321 545; </w:t>
      </w:r>
      <w:hyperlink r:id="rId10" w:history="1">
        <w:r w:rsidRPr="00D72278">
          <w:rPr>
            <w:rStyle w:val="Hyperlink"/>
            <w:color w:val="auto"/>
            <w:sz w:val="22"/>
            <w:szCs w:val="22"/>
            <w:u w:val="none"/>
          </w:rPr>
          <w:t>info@crdp-ks.org</w:t>
        </w:r>
      </w:hyperlink>
      <w:r w:rsidRPr="00D72278">
        <w:rPr>
          <w:sz w:val="22"/>
          <w:szCs w:val="22"/>
        </w:rPr>
        <w:t xml:space="preserve">; </w:t>
      </w:r>
      <w:hyperlink r:id="rId11" w:history="1">
        <w:r w:rsidRPr="00D72278">
          <w:rPr>
            <w:rStyle w:val="Hyperlink"/>
            <w:color w:val="auto"/>
            <w:sz w:val="22"/>
            <w:szCs w:val="22"/>
            <w:u w:val="none"/>
          </w:rPr>
          <w:t>www.crdp-ks.org</w:t>
        </w:r>
      </w:hyperlink>
      <w:r w:rsidRPr="00D72278">
        <w:rPr>
          <w:sz w:val="22"/>
          <w:szCs w:val="22"/>
        </w:rPr>
        <w:t xml:space="preserve">; </w:t>
      </w:r>
      <w:r w:rsidRPr="00D72278">
        <w:rPr>
          <w:sz w:val="22"/>
          <w:szCs w:val="22"/>
        </w:rPr>
        <w:br/>
      </w:r>
      <w:r w:rsidRPr="00D72278">
        <w:rPr>
          <w:sz w:val="22"/>
          <w:szCs w:val="22"/>
        </w:rPr>
        <w:br/>
      </w:r>
      <w:r w:rsidRPr="00D72278">
        <w:rPr>
          <w:b/>
          <w:sz w:val="22"/>
          <w:szCs w:val="22"/>
        </w:rPr>
        <w:t>Circulation published</w:t>
      </w:r>
      <w:r w:rsidRPr="00D72278">
        <w:rPr>
          <w:sz w:val="22"/>
          <w:szCs w:val="22"/>
        </w:rPr>
        <w:t>: 100</w:t>
      </w:r>
    </w:p>
    <w:p w14:paraId="462409F3" w14:textId="0486885F" w:rsidR="00D76BB4" w:rsidRDefault="00D76BB4" w:rsidP="00B0739D">
      <w:pPr>
        <w:ind w:firstLine="284"/>
        <w:jc w:val="both"/>
        <w:rPr>
          <w:rFonts w:eastAsia="Times New Roman" w:cstheme="minorHAnsi"/>
          <w:b/>
          <w:color w:val="000000" w:themeColor="text1"/>
          <w:shd w:val="clear" w:color="auto" w:fill="FFFFFF"/>
        </w:rPr>
      </w:pPr>
    </w:p>
    <w:p w14:paraId="382A6866" w14:textId="0A16D267" w:rsidR="00D76BB4" w:rsidRDefault="00D76BB4" w:rsidP="00B0739D">
      <w:pPr>
        <w:ind w:firstLine="284"/>
        <w:jc w:val="both"/>
        <w:rPr>
          <w:rFonts w:eastAsia="Times New Roman" w:cstheme="minorHAnsi"/>
          <w:b/>
          <w:color w:val="000000" w:themeColor="text1"/>
          <w:shd w:val="clear" w:color="auto" w:fill="FFFFFF"/>
        </w:rPr>
      </w:pPr>
    </w:p>
    <w:p w14:paraId="1BD97BFD" w14:textId="32DE1485" w:rsidR="00D543EF" w:rsidRDefault="00D543EF" w:rsidP="00B0739D">
      <w:pPr>
        <w:ind w:firstLine="284"/>
        <w:jc w:val="both"/>
        <w:rPr>
          <w:rFonts w:eastAsia="Times New Roman" w:cstheme="minorHAnsi"/>
          <w:b/>
          <w:color w:val="000000" w:themeColor="text1"/>
          <w:shd w:val="clear" w:color="auto" w:fill="FFFFFF"/>
        </w:rPr>
      </w:pPr>
    </w:p>
    <w:p w14:paraId="0A32F209" w14:textId="1D301D58" w:rsidR="00D543EF" w:rsidRDefault="00D543EF" w:rsidP="00B0739D">
      <w:pPr>
        <w:ind w:firstLine="284"/>
        <w:jc w:val="both"/>
        <w:rPr>
          <w:rFonts w:eastAsia="Times New Roman" w:cstheme="minorHAnsi"/>
          <w:b/>
          <w:color w:val="000000" w:themeColor="text1"/>
          <w:shd w:val="clear" w:color="auto" w:fill="FFFFFF"/>
        </w:rPr>
      </w:pPr>
    </w:p>
    <w:p w14:paraId="59E2798E" w14:textId="2C63DE93" w:rsidR="00D543EF" w:rsidRDefault="00D543EF" w:rsidP="00B0739D">
      <w:pPr>
        <w:ind w:firstLine="284"/>
        <w:jc w:val="both"/>
        <w:rPr>
          <w:rFonts w:eastAsia="Times New Roman" w:cstheme="minorHAnsi"/>
          <w:b/>
          <w:color w:val="000000" w:themeColor="text1"/>
          <w:shd w:val="clear" w:color="auto" w:fill="FFFFFF"/>
        </w:rPr>
      </w:pPr>
    </w:p>
    <w:p w14:paraId="0E5E8479" w14:textId="710F3DAF" w:rsidR="00D543EF" w:rsidRDefault="00D543EF" w:rsidP="00B0739D">
      <w:pPr>
        <w:ind w:firstLine="284"/>
        <w:jc w:val="both"/>
        <w:rPr>
          <w:rFonts w:eastAsia="Times New Roman" w:cstheme="minorHAnsi"/>
          <w:b/>
          <w:color w:val="000000" w:themeColor="text1"/>
          <w:shd w:val="clear" w:color="auto" w:fill="FFFFFF"/>
        </w:rPr>
      </w:pPr>
    </w:p>
    <w:p w14:paraId="70BE5AAE" w14:textId="090C395C" w:rsidR="00D543EF" w:rsidRDefault="00D543EF" w:rsidP="00B0739D">
      <w:pPr>
        <w:ind w:firstLine="284"/>
        <w:jc w:val="both"/>
        <w:rPr>
          <w:rFonts w:eastAsia="Times New Roman" w:cstheme="minorHAnsi"/>
          <w:b/>
          <w:color w:val="000000" w:themeColor="text1"/>
          <w:shd w:val="clear" w:color="auto" w:fill="FFFFFF"/>
        </w:rPr>
      </w:pPr>
    </w:p>
    <w:p w14:paraId="35012E9A" w14:textId="4AA9734E" w:rsidR="00D543EF" w:rsidRDefault="00D543EF" w:rsidP="00B0739D">
      <w:pPr>
        <w:ind w:firstLine="284"/>
        <w:jc w:val="both"/>
        <w:rPr>
          <w:rFonts w:eastAsia="Times New Roman" w:cstheme="minorHAnsi"/>
          <w:b/>
          <w:color w:val="000000" w:themeColor="text1"/>
          <w:shd w:val="clear" w:color="auto" w:fill="FFFFFF"/>
        </w:rPr>
      </w:pPr>
    </w:p>
    <w:p w14:paraId="61B961BB" w14:textId="02E42D87" w:rsidR="00D543EF" w:rsidRDefault="00D543EF" w:rsidP="00B0739D">
      <w:pPr>
        <w:ind w:firstLine="284"/>
        <w:jc w:val="both"/>
        <w:rPr>
          <w:rFonts w:eastAsia="Times New Roman" w:cstheme="minorHAnsi"/>
          <w:b/>
          <w:color w:val="000000" w:themeColor="text1"/>
          <w:shd w:val="clear" w:color="auto" w:fill="FFFFFF"/>
        </w:rPr>
      </w:pPr>
    </w:p>
    <w:p w14:paraId="06B339F6" w14:textId="77777777" w:rsidR="00D543EF" w:rsidRDefault="00D543EF" w:rsidP="00B0739D">
      <w:pPr>
        <w:ind w:firstLine="284"/>
        <w:jc w:val="both"/>
        <w:rPr>
          <w:rFonts w:eastAsia="Times New Roman" w:cstheme="minorHAnsi"/>
          <w:b/>
          <w:color w:val="000000" w:themeColor="text1"/>
          <w:shd w:val="clear" w:color="auto" w:fill="FFFFFF"/>
        </w:rPr>
      </w:pPr>
    </w:p>
    <w:p w14:paraId="2B9C6BA3" w14:textId="77777777" w:rsidR="00F21EC2" w:rsidRDefault="00F21EC2" w:rsidP="00B0739D">
      <w:pPr>
        <w:ind w:firstLine="284"/>
        <w:jc w:val="both"/>
        <w:rPr>
          <w:rFonts w:eastAsia="Times New Roman" w:cstheme="minorHAnsi"/>
          <w:b/>
          <w:color w:val="000000" w:themeColor="text1"/>
          <w:shd w:val="clear" w:color="auto" w:fill="FFFFFF"/>
        </w:rPr>
      </w:pPr>
    </w:p>
    <w:p w14:paraId="2888DD32" w14:textId="63507126" w:rsidR="00F73587" w:rsidRDefault="00F73587" w:rsidP="00F73587">
      <w:pPr>
        <w:ind w:left="0"/>
        <w:jc w:val="both"/>
        <w:rPr>
          <w:rFonts w:eastAsia="Times New Roman" w:cstheme="minorHAnsi"/>
          <w:b/>
          <w:color w:val="000000" w:themeColor="text1"/>
          <w:shd w:val="clear" w:color="auto" w:fill="FFFFFF"/>
        </w:rPr>
      </w:pPr>
    </w:p>
    <w:p w14:paraId="259A8222" w14:textId="77777777" w:rsidR="00F73587" w:rsidRDefault="00F73587" w:rsidP="00F73587">
      <w:pPr>
        <w:ind w:firstLine="284"/>
        <w:jc w:val="both"/>
        <w:rPr>
          <w:rFonts w:eastAsia="Times New Roman" w:cstheme="minorHAnsi"/>
          <w:b/>
          <w:color w:val="000000" w:themeColor="text1"/>
          <w:shd w:val="clear" w:color="auto" w:fill="FFFFFF"/>
        </w:rPr>
      </w:pPr>
    </w:p>
    <w:p w14:paraId="337F2A52" w14:textId="77777777" w:rsidR="00F73587" w:rsidRDefault="00F73587" w:rsidP="00F73587">
      <w:pPr>
        <w:ind w:firstLine="284"/>
        <w:jc w:val="both"/>
        <w:rPr>
          <w:rFonts w:eastAsia="Times New Roman" w:cstheme="minorHAnsi"/>
          <w:b/>
          <w:color w:val="000000" w:themeColor="text1"/>
          <w:shd w:val="clear" w:color="auto" w:fill="FFFFFF"/>
        </w:rPr>
      </w:pPr>
    </w:p>
    <w:p w14:paraId="308748B5" w14:textId="77777777" w:rsidR="00F73587" w:rsidRDefault="00F73587" w:rsidP="00F73587">
      <w:pPr>
        <w:ind w:firstLine="284"/>
        <w:jc w:val="both"/>
        <w:rPr>
          <w:rFonts w:eastAsia="Times New Roman" w:cstheme="minorHAnsi"/>
          <w:b/>
          <w:color w:val="000000" w:themeColor="text1"/>
          <w:shd w:val="clear" w:color="auto" w:fill="FFFFFF"/>
        </w:rPr>
      </w:pPr>
    </w:p>
    <w:p w14:paraId="50FD1514" w14:textId="77777777" w:rsidR="00F73587" w:rsidRDefault="00F73587" w:rsidP="00F73587">
      <w:pPr>
        <w:ind w:firstLine="284"/>
        <w:jc w:val="both"/>
        <w:rPr>
          <w:rFonts w:eastAsia="Times New Roman" w:cstheme="minorHAnsi"/>
          <w:b/>
          <w:color w:val="000000" w:themeColor="text1"/>
          <w:shd w:val="clear" w:color="auto" w:fill="FFFFFF"/>
        </w:rPr>
      </w:pPr>
    </w:p>
    <w:p w14:paraId="181E8B7E" w14:textId="77777777" w:rsidR="00F73587" w:rsidRDefault="00F73587" w:rsidP="00F73587">
      <w:pPr>
        <w:ind w:firstLine="284"/>
        <w:jc w:val="both"/>
        <w:rPr>
          <w:rFonts w:eastAsia="Times New Roman" w:cstheme="minorHAnsi"/>
          <w:b/>
          <w:color w:val="000000" w:themeColor="text1"/>
          <w:shd w:val="clear" w:color="auto" w:fill="FFFFFF"/>
        </w:rPr>
      </w:pPr>
    </w:p>
    <w:p w14:paraId="66DA117A" w14:textId="77777777" w:rsidR="00F73587" w:rsidRPr="00950FAB" w:rsidRDefault="00F73587" w:rsidP="00F73587">
      <w:pPr>
        <w:ind w:firstLine="284"/>
        <w:jc w:val="both"/>
        <w:rPr>
          <w:rFonts w:eastAsia="Times New Roman" w:cstheme="minorHAnsi"/>
          <w:b/>
          <w:color w:val="000000" w:themeColor="text1"/>
          <w:shd w:val="clear" w:color="auto" w:fill="FFFFFF"/>
        </w:rPr>
      </w:pPr>
      <w:r>
        <w:rPr>
          <w:rFonts w:eastAsia="Times New Roman" w:cstheme="minorHAnsi"/>
          <w:b/>
          <w:noProof/>
          <w:color w:val="000000" w:themeColor="text1"/>
        </w:rPr>
        <mc:AlternateContent>
          <mc:Choice Requires="wps">
            <w:drawing>
              <wp:anchor distT="0" distB="0" distL="114300" distR="114300" simplePos="0" relativeHeight="251695104" behindDoc="0" locked="0" layoutInCell="1" allowOverlap="1" wp14:anchorId="6B3D64F0" wp14:editId="2D563417">
                <wp:simplePos x="0" y="0"/>
                <wp:positionH relativeFrom="column">
                  <wp:posOffset>2523490</wp:posOffset>
                </wp:positionH>
                <wp:positionV relativeFrom="paragraph">
                  <wp:posOffset>11430</wp:posOffset>
                </wp:positionV>
                <wp:extent cx="4010025" cy="1666875"/>
                <wp:effectExtent l="0" t="0" r="9525" b="9525"/>
                <wp:wrapNone/>
                <wp:docPr id="7" name="Text Box 7"/>
                <wp:cNvGraphicFramePr/>
                <a:graphic xmlns:a="http://schemas.openxmlformats.org/drawingml/2006/main">
                  <a:graphicData uri="http://schemas.microsoft.com/office/word/2010/wordprocessingShape">
                    <wps:wsp>
                      <wps:cNvSpPr txBox="1"/>
                      <wps:spPr>
                        <a:xfrm>
                          <a:off x="0" y="0"/>
                          <a:ext cx="4010025" cy="1666875"/>
                        </a:xfrm>
                        <a:prstGeom prst="rect">
                          <a:avLst/>
                        </a:prstGeom>
                        <a:solidFill>
                          <a:schemeClr val="lt1"/>
                        </a:solidFill>
                        <a:ln w="6350">
                          <a:noFill/>
                        </a:ln>
                      </wps:spPr>
                      <wps:txbx>
                        <w:txbxContent>
                          <w:p w14:paraId="35C9A023" w14:textId="77777777" w:rsidR="00500466" w:rsidRPr="009A4973" w:rsidRDefault="00500466" w:rsidP="00F73587">
                            <w:pPr>
                              <w:jc w:val="both"/>
                              <w:rPr>
                                <w:sz w:val="20"/>
                                <w:szCs w:val="20"/>
                              </w:rPr>
                            </w:pPr>
                            <w:proofErr w:type="spellStart"/>
                            <w:r w:rsidRPr="009A4973">
                              <w:rPr>
                                <w:sz w:val="20"/>
                                <w:szCs w:val="20"/>
                              </w:rPr>
                              <w:t>Përmbajtja</w:t>
                            </w:r>
                            <w:proofErr w:type="spellEnd"/>
                            <w:r w:rsidRPr="009A4973">
                              <w:rPr>
                                <w:sz w:val="20"/>
                                <w:szCs w:val="20"/>
                              </w:rPr>
                              <w:t xml:space="preserve"> e </w:t>
                            </w:r>
                            <w:proofErr w:type="spellStart"/>
                            <w:r w:rsidRPr="009A4973">
                              <w:rPr>
                                <w:sz w:val="20"/>
                                <w:szCs w:val="20"/>
                              </w:rPr>
                              <w:t>këtij</w:t>
                            </w:r>
                            <w:proofErr w:type="spellEnd"/>
                            <w:r w:rsidRPr="009A4973">
                              <w:rPr>
                                <w:sz w:val="20"/>
                                <w:szCs w:val="20"/>
                              </w:rPr>
                              <w:t xml:space="preserve"> </w:t>
                            </w:r>
                            <w:proofErr w:type="spellStart"/>
                            <w:r w:rsidRPr="009A4973">
                              <w:rPr>
                                <w:sz w:val="20"/>
                                <w:szCs w:val="20"/>
                              </w:rPr>
                              <w:t>publikimi</w:t>
                            </w:r>
                            <w:proofErr w:type="spellEnd"/>
                            <w:r w:rsidRPr="009A4973">
                              <w:rPr>
                                <w:sz w:val="20"/>
                                <w:szCs w:val="20"/>
                              </w:rPr>
                              <w:t xml:space="preserve"> </w:t>
                            </w:r>
                            <w:proofErr w:type="spellStart"/>
                            <w:r w:rsidRPr="009A4973">
                              <w:rPr>
                                <w:sz w:val="20"/>
                                <w:szCs w:val="20"/>
                              </w:rPr>
                              <w:t>pasqyron</w:t>
                            </w:r>
                            <w:proofErr w:type="spellEnd"/>
                            <w:r w:rsidRPr="009A4973">
                              <w:rPr>
                                <w:sz w:val="20"/>
                                <w:szCs w:val="20"/>
                              </w:rPr>
                              <w:t xml:space="preserve"> </w:t>
                            </w:r>
                            <w:proofErr w:type="spellStart"/>
                            <w:r w:rsidRPr="009A4973">
                              <w:rPr>
                                <w:sz w:val="20"/>
                                <w:szCs w:val="20"/>
                              </w:rPr>
                              <w:t>pikëpamjet</w:t>
                            </w:r>
                            <w:proofErr w:type="spellEnd"/>
                            <w:r w:rsidRPr="009A4973">
                              <w:rPr>
                                <w:sz w:val="20"/>
                                <w:szCs w:val="20"/>
                              </w:rPr>
                              <w:t xml:space="preserve"> </w:t>
                            </w:r>
                            <w:proofErr w:type="spellStart"/>
                            <w:r w:rsidRPr="009A4973">
                              <w:rPr>
                                <w:sz w:val="20"/>
                                <w:szCs w:val="20"/>
                              </w:rPr>
                              <w:t>dhe</w:t>
                            </w:r>
                            <w:proofErr w:type="spellEnd"/>
                            <w:r w:rsidRPr="009A4973">
                              <w:rPr>
                                <w:sz w:val="20"/>
                                <w:szCs w:val="20"/>
                              </w:rPr>
                              <w:t xml:space="preserve"> </w:t>
                            </w:r>
                            <w:proofErr w:type="spellStart"/>
                            <w:r w:rsidRPr="009A4973">
                              <w:rPr>
                                <w:sz w:val="20"/>
                                <w:szCs w:val="20"/>
                              </w:rPr>
                              <w:t>mendimet</w:t>
                            </w:r>
                            <w:proofErr w:type="spellEnd"/>
                            <w:r w:rsidRPr="009A4973">
                              <w:rPr>
                                <w:sz w:val="20"/>
                                <w:szCs w:val="20"/>
                              </w:rPr>
                              <w:t xml:space="preserve"> e </w:t>
                            </w:r>
                            <w:proofErr w:type="spellStart"/>
                            <w:r w:rsidRPr="009A4973">
                              <w:rPr>
                                <w:sz w:val="20"/>
                                <w:szCs w:val="20"/>
                              </w:rPr>
                              <w:t>autorëve</w:t>
                            </w:r>
                            <w:proofErr w:type="spellEnd"/>
                            <w:r w:rsidRPr="009A4973">
                              <w:rPr>
                                <w:sz w:val="20"/>
                                <w:szCs w:val="20"/>
                              </w:rPr>
                              <w:t xml:space="preserve"> </w:t>
                            </w:r>
                            <w:proofErr w:type="spellStart"/>
                            <w:r w:rsidRPr="009A4973">
                              <w:rPr>
                                <w:sz w:val="20"/>
                                <w:szCs w:val="20"/>
                              </w:rPr>
                              <w:t>që</w:t>
                            </w:r>
                            <w:proofErr w:type="spellEnd"/>
                            <w:r w:rsidRPr="009A4973">
                              <w:rPr>
                                <w:sz w:val="20"/>
                                <w:szCs w:val="20"/>
                              </w:rPr>
                              <w:t xml:space="preserve"> </w:t>
                            </w:r>
                            <w:proofErr w:type="spellStart"/>
                            <w:r w:rsidRPr="009A4973">
                              <w:rPr>
                                <w:sz w:val="20"/>
                                <w:szCs w:val="20"/>
                              </w:rPr>
                              <w:t>janë</w:t>
                            </w:r>
                            <w:proofErr w:type="spellEnd"/>
                            <w:r w:rsidRPr="009A4973">
                              <w:rPr>
                                <w:sz w:val="20"/>
                                <w:szCs w:val="20"/>
                              </w:rPr>
                              <w:t xml:space="preserve"> </w:t>
                            </w:r>
                            <w:proofErr w:type="spellStart"/>
                            <w:r w:rsidRPr="009A4973">
                              <w:rPr>
                                <w:sz w:val="20"/>
                                <w:szCs w:val="20"/>
                              </w:rPr>
                              <w:t>përgjegjës</w:t>
                            </w:r>
                            <w:proofErr w:type="spellEnd"/>
                            <w:r w:rsidRPr="009A4973">
                              <w:rPr>
                                <w:sz w:val="20"/>
                                <w:szCs w:val="20"/>
                              </w:rPr>
                              <w:t xml:space="preserve"> </w:t>
                            </w:r>
                            <w:proofErr w:type="spellStart"/>
                            <w:r w:rsidRPr="009A4973">
                              <w:rPr>
                                <w:sz w:val="20"/>
                                <w:szCs w:val="20"/>
                              </w:rPr>
                              <w:t>për</w:t>
                            </w:r>
                            <w:proofErr w:type="spellEnd"/>
                            <w:r w:rsidRPr="009A4973">
                              <w:rPr>
                                <w:sz w:val="20"/>
                                <w:szCs w:val="20"/>
                              </w:rPr>
                              <w:t xml:space="preserve"> </w:t>
                            </w:r>
                            <w:proofErr w:type="spellStart"/>
                            <w:r w:rsidRPr="009A4973">
                              <w:rPr>
                                <w:sz w:val="20"/>
                                <w:szCs w:val="20"/>
                              </w:rPr>
                              <w:t>faktimin</w:t>
                            </w:r>
                            <w:proofErr w:type="spellEnd"/>
                            <w:r w:rsidRPr="009A4973">
                              <w:rPr>
                                <w:sz w:val="20"/>
                                <w:szCs w:val="20"/>
                              </w:rPr>
                              <w:t xml:space="preserve"> </w:t>
                            </w:r>
                            <w:proofErr w:type="spellStart"/>
                            <w:r w:rsidRPr="009A4973">
                              <w:rPr>
                                <w:sz w:val="20"/>
                                <w:szCs w:val="20"/>
                              </w:rPr>
                              <w:t>dhe</w:t>
                            </w:r>
                            <w:proofErr w:type="spellEnd"/>
                            <w:r w:rsidRPr="009A4973">
                              <w:rPr>
                                <w:sz w:val="20"/>
                                <w:szCs w:val="20"/>
                              </w:rPr>
                              <w:t xml:space="preserve"> </w:t>
                            </w:r>
                            <w:proofErr w:type="spellStart"/>
                            <w:r w:rsidRPr="009A4973">
                              <w:rPr>
                                <w:sz w:val="20"/>
                                <w:szCs w:val="20"/>
                              </w:rPr>
                              <w:t>saktësinë</w:t>
                            </w:r>
                            <w:proofErr w:type="spellEnd"/>
                            <w:r w:rsidRPr="009A4973">
                              <w:rPr>
                                <w:sz w:val="20"/>
                                <w:szCs w:val="20"/>
                              </w:rPr>
                              <w:t xml:space="preserve"> e </w:t>
                            </w:r>
                            <w:proofErr w:type="spellStart"/>
                            <w:r w:rsidRPr="009A4973">
                              <w:rPr>
                                <w:sz w:val="20"/>
                                <w:szCs w:val="20"/>
                              </w:rPr>
                              <w:t>të</w:t>
                            </w:r>
                            <w:proofErr w:type="spellEnd"/>
                            <w:r w:rsidRPr="009A4973">
                              <w:rPr>
                                <w:sz w:val="20"/>
                                <w:szCs w:val="20"/>
                              </w:rPr>
                              <w:t xml:space="preserve"> </w:t>
                            </w:r>
                            <w:proofErr w:type="spellStart"/>
                            <w:r w:rsidRPr="009A4973">
                              <w:rPr>
                                <w:sz w:val="20"/>
                                <w:szCs w:val="20"/>
                              </w:rPr>
                              <w:t>dhënave</w:t>
                            </w:r>
                            <w:proofErr w:type="spellEnd"/>
                            <w:r w:rsidRPr="009A4973">
                              <w:rPr>
                                <w:sz w:val="20"/>
                                <w:szCs w:val="20"/>
                              </w:rPr>
                              <w:t xml:space="preserve"> </w:t>
                            </w:r>
                            <w:proofErr w:type="spellStart"/>
                            <w:r w:rsidRPr="009A4973">
                              <w:rPr>
                                <w:sz w:val="20"/>
                                <w:szCs w:val="20"/>
                              </w:rPr>
                              <w:t>të</w:t>
                            </w:r>
                            <w:proofErr w:type="spellEnd"/>
                            <w:r w:rsidRPr="009A4973">
                              <w:rPr>
                                <w:sz w:val="20"/>
                                <w:szCs w:val="20"/>
                              </w:rPr>
                              <w:t xml:space="preserve"> </w:t>
                            </w:r>
                            <w:proofErr w:type="spellStart"/>
                            <w:r w:rsidRPr="009A4973">
                              <w:rPr>
                                <w:sz w:val="20"/>
                                <w:szCs w:val="20"/>
                              </w:rPr>
                              <w:t>prezentuara</w:t>
                            </w:r>
                            <w:proofErr w:type="spellEnd"/>
                            <w:r w:rsidRPr="009A4973">
                              <w:rPr>
                                <w:sz w:val="20"/>
                                <w:szCs w:val="20"/>
                              </w:rPr>
                              <w:t xml:space="preserve"> </w:t>
                            </w:r>
                            <w:proofErr w:type="spellStart"/>
                            <w:r w:rsidRPr="009A4973">
                              <w:rPr>
                                <w:sz w:val="20"/>
                                <w:szCs w:val="20"/>
                              </w:rPr>
                              <w:t>këtu</w:t>
                            </w:r>
                            <w:proofErr w:type="spellEnd"/>
                            <w:r w:rsidRPr="009A4973">
                              <w:rPr>
                                <w:sz w:val="20"/>
                                <w:szCs w:val="20"/>
                              </w:rPr>
                              <w:t xml:space="preserve">. </w:t>
                            </w:r>
                            <w:proofErr w:type="spellStart"/>
                            <w:r w:rsidRPr="009A4973">
                              <w:rPr>
                                <w:sz w:val="20"/>
                                <w:szCs w:val="20"/>
                              </w:rPr>
                              <w:t>Pikëpamjet</w:t>
                            </w:r>
                            <w:proofErr w:type="spellEnd"/>
                            <w:r w:rsidRPr="009A4973">
                              <w:rPr>
                                <w:sz w:val="20"/>
                                <w:szCs w:val="20"/>
                              </w:rPr>
                              <w:t xml:space="preserve"> </w:t>
                            </w:r>
                            <w:proofErr w:type="spellStart"/>
                            <w:r w:rsidRPr="009A4973">
                              <w:rPr>
                                <w:sz w:val="20"/>
                                <w:szCs w:val="20"/>
                              </w:rPr>
                              <w:t>dhe</w:t>
                            </w:r>
                            <w:proofErr w:type="spellEnd"/>
                            <w:r w:rsidRPr="009A4973">
                              <w:rPr>
                                <w:sz w:val="20"/>
                                <w:szCs w:val="20"/>
                              </w:rPr>
                              <w:t xml:space="preserve"> </w:t>
                            </w:r>
                            <w:proofErr w:type="spellStart"/>
                            <w:r w:rsidRPr="009A4973">
                              <w:rPr>
                                <w:sz w:val="20"/>
                                <w:szCs w:val="20"/>
                              </w:rPr>
                              <w:t>mendimet</w:t>
                            </w:r>
                            <w:proofErr w:type="spellEnd"/>
                            <w:r w:rsidRPr="009A4973">
                              <w:rPr>
                                <w:sz w:val="20"/>
                                <w:szCs w:val="20"/>
                              </w:rPr>
                              <w:t xml:space="preserve"> e </w:t>
                            </w:r>
                            <w:proofErr w:type="spellStart"/>
                            <w:r w:rsidRPr="009A4973">
                              <w:rPr>
                                <w:sz w:val="20"/>
                                <w:szCs w:val="20"/>
                              </w:rPr>
                              <w:t>shprehura</w:t>
                            </w:r>
                            <w:proofErr w:type="spellEnd"/>
                            <w:r w:rsidRPr="009A4973">
                              <w:rPr>
                                <w:sz w:val="20"/>
                                <w:szCs w:val="20"/>
                              </w:rPr>
                              <w:t xml:space="preserve"> </w:t>
                            </w:r>
                            <w:proofErr w:type="spellStart"/>
                            <w:r w:rsidRPr="009A4973">
                              <w:rPr>
                                <w:sz w:val="20"/>
                                <w:szCs w:val="20"/>
                              </w:rPr>
                              <w:t>këtu</w:t>
                            </w:r>
                            <w:proofErr w:type="spellEnd"/>
                            <w:r w:rsidRPr="009A4973">
                              <w:rPr>
                                <w:sz w:val="20"/>
                                <w:szCs w:val="20"/>
                              </w:rPr>
                              <w:t xml:space="preserve">, </w:t>
                            </w:r>
                            <w:proofErr w:type="spellStart"/>
                            <w:proofErr w:type="gramStart"/>
                            <w:r w:rsidRPr="009A4973">
                              <w:rPr>
                                <w:sz w:val="20"/>
                                <w:szCs w:val="20"/>
                              </w:rPr>
                              <w:t>jo</w:t>
                            </w:r>
                            <w:proofErr w:type="spellEnd"/>
                            <w:proofErr w:type="gramEnd"/>
                            <w:r w:rsidRPr="009A4973">
                              <w:rPr>
                                <w:sz w:val="20"/>
                                <w:szCs w:val="20"/>
                              </w:rPr>
                              <w:t xml:space="preserve"> </w:t>
                            </w:r>
                            <w:proofErr w:type="spellStart"/>
                            <w:r w:rsidRPr="009A4973">
                              <w:rPr>
                                <w:sz w:val="20"/>
                                <w:szCs w:val="20"/>
                              </w:rPr>
                              <w:t>domosdoshmërisht</w:t>
                            </w:r>
                            <w:proofErr w:type="spellEnd"/>
                            <w:r w:rsidRPr="009A4973">
                              <w:rPr>
                                <w:sz w:val="20"/>
                                <w:szCs w:val="20"/>
                              </w:rPr>
                              <w:t xml:space="preserve"> </w:t>
                            </w:r>
                            <w:proofErr w:type="spellStart"/>
                            <w:r w:rsidRPr="009A4973">
                              <w:rPr>
                                <w:sz w:val="20"/>
                                <w:szCs w:val="20"/>
                              </w:rPr>
                              <w:t>i</w:t>
                            </w:r>
                            <w:proofErr w:type="spellEnd"/>
                            <w:r w:rsidRPr="009A4973">
                              <w:rPr>
                                <w:sz w:val="20"/>
                                <w:szCs w:val="20"/>
                              </w:rPr>
                              <w:t xml:space="preserve"> </w:t>
                            </w:r>
                            <w:proofErr w:type="spellStart"/>
                            <w:r w:rsidRPr="009A4973">
                              <w:rPr>
                                <w:sz w:val="20"/>
                                <w:szCs w:val="20"/>
                              </w:rPr>
                              <w:t>paraqesin</w:t>
                            </w:r>
                            <w:proofErr w:type="spellEnd"/>
                            <w:r w:rsidRPr="009A4973">
                              <w:rPr>
                                <w:sz w:val="20"/>
                                <w:szCs w:val="20"/>
                              </w:rPr>
                              <w:t xml:space="preserve"> </w:t>
                            </w:r>
                            <w:proofErr w:type="spellStart"/>
                            <w:r w:rsidRPr="009A4973">
                              <w:rPr>
                                <w:sz w:val="20"/>
                                <w:szCs w:val="20"/>
                              </w:rPr>
                              <w:t>ato</w:t>
                            </w:r>
                            <w:proofErr w:type="spellEnd"/>
                            <w:r w:rsidRPr="009A4973">
                              <w:rPr>
                                <w:sz w:val="20"/>
                                <w:szCs w:val="20"/>
                              </w:rPr>
                              <w:t xml:space="preserve"> </w:t>
                            </w:r>
                            <w:proofErr w:type="spellStart"/>
                            <w:r w:rsidRPr="009A4973">
                              <w:rPr>
                                <w:sz w:val="20"/>
                                <w:szCs w:val="20"/>
                              </w:rPr>
                              <w:t>të</w:t>
                            </w:r>
                            <w:proofErr w:type="spellEnd"/>
                            <w:r w:rsidRPr="009A4973">
                              <w:rPr>
                                <w:sz w:val="20"/>
                                <w:szCs w:val="20"/>
                              </w:rPr>
                              <w:t xml:space="preserve"> Charles Stewart Mott Foundation. </w:t>
                            </w:r>
                            <w:r>
                              <w:rPr>
                                <w:sz w:val="20"/>
                                <w:szCs w:val="20"/>
                              </w:rPr>
                              <w:br/>
                            </w:r>
                          </w:p>
                          <w:p w14:paraId="13112D9E" w14:textId="77777777" w:rsidR="00500466" w:rsidRPr="009A4973" w:rsidRDefault="00500466" w:rsidP="00F73587">
                            <w:pPr>
                              <w:jc w:val="both"/>
                              <w:rPr>
                                <w:sz w:val="20"/>
                                <w:szCs w:val="20"/>
                              </w:rPr>
                            </w:pPr>
                            <w:r w:rsidRPr="009A4973">
                              <w:rPr>
                                <w:sz w:val="20"/>
                                <w:szCs w:val="20"/>
                              </w:rPr>
                              <w:t xml:space="preserve">The content of this publication reflects the views and opinions of the authors, who are responsible for the facts and accuracy of the data present herein. The views and opinions expressed here do not necessarily represent those of the Charles Stewart Mott Foundation. </w:t>
                            </w:r>
                          </w:p>
                          <w:p w14:paraId="150FC424" w14:textId="77777777" w:rsidR="00500466" w:rsidRDefault="00500466" w:rsidP="00F73587">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w16se="http://schemas.microsoft.com/office/word/2015/wordml/symex">
            <w:pict>
              <v:shapetype w14:anchorId="6B3D64F0" id="_x0000_t202" coordsize="21600,21600" o:spt="202" path="m,l,21600r21600,l21600,xe">
                <v:stroke joinstyle="miter"/>
                <v:path gradientshapeok="t" o:connecttype="rect"/>
              </v:shapetype>
              <v:shape id="Text Box 7" o:spid="_x0000_s1026" type="#_x0000_t202" style="position:absolute;left:0;text-align:left;margin-left:198.7pt;margin-top:.9pt;width:315.75pt;height:131.2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" fillcolor="white [3201]" stroked="f" strokeweight=".5pt">
                <v:textbox>
                  <w:txbxContent>
                    <w:p w14:paraId="35C9A023" w14:textId="77777777" w:rsidR="00500466" w:rsidRPr="009A4973" w:rsidRDefault="00500466" w:rsidP="00F73587">
                      <w:pPr>
                        <w:jc w:val="both"/>
                        <w:rPr>
                          <w:sz w:val="20"/>
                          <w:szCs w:val="20"/>
                        </w:rPr>
                      </w:pPr>
                      <w:r w:rsidRPr="009A4973">
                        <w:rPr>
                          <w:sz w:val="20"/>
                          <w:szCs w:val="20"/>
                        </w:rPr>
                        <w:t xml:space="preserve">Përmbajtja e këtij publikimi pasqyron pikëpamjet dhe mendimet e autorëve që janë përgjegjës për faktimin dhe saktësinë e të dhënave të prezentuara këtu. Pikëpamjet dhe mendimet e shprehura këtu, jo domosdoshmërisht i paraqesin ato të Charles Stewart Mott Foundation. </w:t>
                      </w:r>
                      <w:r>
                        <w:rPr>
                          <w:sz w:val="20"/>
                          <w:szCs w:val="20"/>
                        </w:rPr>
                        <w:br/>
                      </w:r>
                    </w:p>
                    <w:p w14:paraId="13112D9E" w14:textId="77777777" w:rsidR="00500466" w:rsidRPr="009A4973" w:rsidRDefault="00500466" w:rsidP="00F73587">
                      <w:pPr>
                        <w:jc w:val="both"/>
                        <w:rPr>
                          <w:sz w:val="20"/>
                          <w:szCs w:val="20"/>
                        </w:rPr>
                      </w:pPr>
                      <w:r w:rsidRPr="009A4973">
                        <w:rPr>
                          <w:sz w:val="20"/>
                          <w:szCs w:val="20"/>
                        </w:rPr>
                        <w:t xml:space="preserve">The content of this publication reflects the views and opinions of the authors, who are responsible for the facts and accuracy of the data present herein. The views and opinions expressed here do not necessarily represent those of the Charles Stewart Mott Foundation. </w:t>
                      </w:r>
                    </w:p>
                    <w:p w14:paraId="150FC424" w14:textId="77777777" w:rsidR="00500466" w:rsidRDefault="00500466" w:rsidP="00F73587">
                      <w:pPr>
                        <w:ind w:left="0"/>
                      </w:pPr>
                    </w:p>
                  </w:txbxContent>
                </v:textbox>
              </v:shape>
            </w:pict>
          </mc:Fallback>
        </mc:AlternateContent>
      </w:r>
    </w:p>
    <w:p w14:paraId="56DD51B5" w14:textId="77777777" w:rsidR="00F73587" w:rsidRPr="00950FAB" w:rsidRDefault="00F73587" w:rsidP="00F73587">
      <w:pPr>
        <w:ind w:firstLine="284"/>
        <w:jc w:val="both"/>
        <w:rPr>
          <w:rFonts w:eastAsia="Times New Roman" w:cstheme="minorHAnsi"/>
          <w:b/>
          <w:color w:val="000000" w:themeColor="text1"/>
          <w:shd w:val="clear" w:color="auto" w:fill="FFFFFF"/>
        </w:rPr>
      </w:pPr>
    </w:p>
    <w:p w14:paraId="0394652C" w14:textId="77777777" w:rsidR="00F73587" w:rsidRPr="00950FAB" w:rsidRDefault="00F73587" w:rsidP="00F73587">
      <w:pPr>
        <w:ind w:firstLine="284"/>
        <w:jc w:val="both"/>
        <w:rPr>
          <w:rFonts w:eastAsia="Times New Roman" w:cstheme="minorHAnsi"/>
          <w:b/>
          <w:color w:val="000000" w:themeColor="text1"/>
          <w:shd w:val="clear" w:color="auto" w:fill="FFFFFF"/>
        </w:rPr>
      </w:pPr>
      <w:r>
        <w:rPr>
          <w:noProof/>
        </w:rPr>
        <w:drawing>
          <wp:inline distT="0" distB="0" distL="0" distR="0" wp14:anchorId="5F191538" wp14:editId="604FEE64">
            <wp:extent cx="1582030" cy="914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tt_Logo_vector_PMS_315_1.jpg"/>
                    <pic:cNvPicPr/>
                  </pic:nvPicPr>
                  <pic:blipFill>
                    <a:blip r:embed="rId12">
                      <a:extLst>
                        <a:ext uri="{28A0092B-C50C-407E-A947-70E740481C1C}">
                          <a14:useLocalDpi xmlns:a14="http://schemas.microsoft.com/office/drawing/2010/main" val="0"/>
                        </a:ext>
                      </a:extLst>
                    </a:blip>
                    <a:stretch>
                      <a:fillRect/>
                    </a:stretch>
                  </pic:blipFill>
                  <pic:spPr>
                    <a:xfrm>
                      <a:off x="0" y="0"/>
                      <a:ext cx="1587573" cy="917604"/>
                    </a:xfrm>
                    <a:prstGeom prst="rect">
                      <a:avLst/>
                    </a:prstGeom>
                  </pic:spPr>
                </pic:pic>
              </a:graphicData>
            </a:graphic>
          </wp:inline>
        </w:drawing>
      </w:r>
    </w:p>
    <w:p w14:paraId="6EFA0958" w14:textId="77777777" w:rsidR="00F73587" w:rsidRDefault="00F73587" w:rsidP="00F73587">
      <w:pPr>
        <w:ind w:firstLine="284"/>
        <w:jc w:val="both"/>
        <w:rPr>
          <w:rFonts w:eastAsia="Times New Roman" w:cstheme="minorHAnsi"/>
          <w:b/>
          <w:color w:val="000000" w:themeColor="text1"/>
          <w:shd w:val="clear" w:color="auto" w:fill="FFFFFF"/>
        </w:rPr>
      </w:pPr>
    </w:p>
    <w:p w14:paraId="0945764C" w14:textId="77777777" w:rsidR="00F73587" w:rsidRDefault="00F73587" w:rsidP="00F73587">
      <w:pPr>
        <w:ind w:firstLine="284"/>
        <w:jc w:val="both"/>
        <w:rPr>
          <w:rFonts w:eastAsia="Times New Roman" w:cstheme="minorHAnsi"/>
          <w:b/>
          <w:color w:val="000000" w:themeColor="text1"/>
          <w:shd w:val="clear" w:color="auto" w:fill="FFFFFF"/>
        </w:rPr>
      </w:pPr>
    </w:p>
    <w:p w14:paraId="48D808DE" w14:textId="77777777" w:rsidR="00F73587" w:rsidRDefault="00F73587" w:rsidP="00F73587">
      <w:pPr>
        <w:ind w:left="0"/>
        <w:jc w:val="both"/>
        <w:rPr>
          <w:rFonts w:eastAsia="Times New Roman" w:cstheme="minorHAnsi"/>
          <w:b/>
          <w:color w:val="000000" w:themeColor="text1"/>
          <w:shd w:val="clear" w:color="auto" w:fill="FFFFFF"/>
        </w:rPr>
      </w:pPr>
    </w:p>
    <w:p w14:paraId="22D8FC86" w14:textId="77777777" w:rsidR="00F73587" w:rsidRDefault="00F73587" w:rsidP="00F73587">
      <w:pPr>
        <w:ind w:firstLine="284"/>
        <w:jc w:val="both"/>
        <w:rPr>
          <w:rFonts w:eastAsia="Times New Roman" w:cstheme="minorHAnsi"/>
          <w:b/>
          <w:color w:val="000000" w:themeColor="text1"/>
          <w:shd w:val="clear" w:color="auto" w:fill="FFFFFF"/>
        </w:rPr>
      </w:pPr>
    </w:p>
    <w:p w14:paraId="795C6C47" w14:textId="77777777" w:rsidR="00F73587" w:rsidRDefault="00F73587" w:rsidP="00F73587">
      <w:pPr>
        <w:ind w:firstLine="284"/>
        <w:jc w:val="both"/>
        <w:rPr>
          <w:rFonts w:eastAsia="Times New Roman" w:cstheme="minorHAnsi"/>
          <w:b/>
          <w:color w:val="000000" w:themeColor="text1"/>
          <w:shd w:val="clear" w:color="auto" w:fill="FFFFFF"/>
        </w:rPr>
      </w:pPr>
      <w:r>
        <w:rPr>
          <w:rFonts w:eastAsia="Times New Roman" w:cstheme="minorHAnsi"/>
          <w:b/>
          <w:noProof/>
          <w:color w:val="000000" w:themeColor="text1"/>
        </w:rPr>
        <mc:AlternateContent>
          <mc:Choice Requires="wps">
            <w:drawing>
              <wp:anchor distT="0" distB="0" distL="114300" distR="114300" simplePos="0" relativeHeight="251696128" behindDoc="0" locked="0" layoutInCell="1" allowOverlap="1" wp14:anchorId="7579657D" wp14:editId="4D377395">
                <wp:simplePos x="0" y="0"/>
                <wp:positionH relativeFrom="column">
                  <wp:posOffset>2484755</wp:posOffset>
                </wp:positionH>
                <wp:positionV relativeFrom="paragraph">
                  <wp:posOffset>10160</wp:posOffset>
                </wp:positionV>
                <wp:extent cx="4010025" cy="1714500"/>
                <wp:effectExtent l="0" t="0" r="9525" b="0"/>
                <wp:wrapNone/>
                <wp:docPr id="12" name="Text Box 12"/>
                <wp:cNvGraphicFramePr/>
                <a:graphic xmlns:a="http://schemas.openxmlformats.org/drawingml/2006/main">
                  <a:graphicData uri="http://schemas.microsoft.com/office/word/2010/wordprocessingShape">
                    <wps:wsp>
                      <wps:cNvSpPr txBox="1"/>
                      <wps:spPr>
                        <a:xfrm>
                          <a:off x="0" y="0"/>
                          <a:ext cx="4010025" cy="1714500"/>
                        </a:xfrm>
                        <a:prstGeom prst="rect">
                          <a:avLst/>
                        </a:prstGeom>
                        <a:solidFill>
                          <a:schemeClr val="lt1"/>
                        </a:solidFill>
                        <a:ln w="6350">
                          <a:noFill/>
                        </a:ln>
                      </wps:spPr>
                      <wps:txbx>
                        <w:txbxContent>
                          <w:p w14:paraId="18E46655" w14:textId="77777777" w:rsidR="00500466" w:rsidRDefault="00500466" w:rsidP="00F73587">
                            <w:pPr>
                              <w:jc w:val="both"/>
                              <w:rPr>
                                <w:sz w:val="20"/>
                                <w:szCs w:val="20"/>
                              </w:rPr>
                            </w:pPr>
                            <w:proofErr w:type="spellStart"/>
                            <w:r w:rsidRPr="009A4973">
                              <w:rPr>
                                <w:sz w:val="20"/>
                                <w:szCs w:val="20"/>
                              </w:rPr>
                              <w:t>Përmbajtja</w:t>
                            </w:r>
                            <w:proofErr w:type="spellEnd"/>
                            <w:r w:rsidRPr="009A4973">
                              <w:rPr>
                                <w:sz w:val="20"/>
                                <w:szCs w:val="20"/>
                              </w:rPr>
                              <w:t xml:space="preserve"> e </w:t>
                            </w:r>
                            <w:proofErr w:type="spellStart"/>
                            <w:r w:rsidRPr="009A4973">
                              <w:rPr>
                                <w:sz w:val="20"/>
                                <w:szCs w:val="20"/>
                              </w:rPr>
                              <w:t>këtij</w:t>
                            </w:r>
                            <w:proofErr w:type="spellEnd"/>
                            <w:r w:rsidRPr="009A4973">
                              <w:rPr>
                                <w:sz w:val="20"/>
                                <w:szCs w:val="20"/>
                              </w:rPr>
                              <w:t xml:space="preserve"> </w:t>
                            </w:r>
                            <w:proofErr w:type="spellStart"/>
                            <w:r w:rsidRPr="009A4973">
                              <w:rPr>
                                <w:sz w:val="20"/>
                                <w:szCs w:val="20"/>
                              </w:rPr>
                              <w:t>publikimi</w:t>
                            </w:r>
                            <w:proofErr w:type="spellEnd"/>
                            <w:r w:rsidRPr="009A4973">
                              <w:rPr>
                                <w:sz w:val="20"/>
                                <w:szCs w:val="20"/>
                              </w:rPr>
                              <w:t xml:space="preserve"> </w:t>
                            </w:r>
                            <w:proofErr w:type="spellStart"/>
                            <w:r w:rsidRPr="009A4973">
                              <w:rPr>
                                <w:sz w:val="20"/>
                                <w:szCs w:val="20"/>
                              </w:rPr>
                              <w:t>pasqyron</w:t>
                            </w:r>
                            <w:proofErr w:type="spellEnd"/>
                            <w:r w:rsidRPr="009A4973">
                              <w:rPr>
                                <w:sz w:val="20"/>
                                <w:szCs w:val="20"/>
                              </w:rPr>
                              <w:t xml:space="preserve"> </w:t>
                            </w:r>
                            <w:proofErr w:type="spellStart"/>
                            <w:r w:rsidRPr="009A4973">
                              <w:rPr>
                                <w:sz w:val="20"/>
                                <w:szCs w:val="20"/>
                              </w:rPr>
                              <w:t>pikëpamjet</w:t>
                            </w:r>
                            <w:proofErr w:type="spellEnd"/>
                            <w:r w:rsidRPr="009A4973">
                              <w:rPr>
                                <w:sz w:val="20"/>
                                <w:szCs w:val="20"/>
                              </w:rPr>
                              <w:t xml:space="preserve"> </w:t>
                            </w:r>
                            <w:proofErr w:type="spellStart"/>
                            <w:r w:rsidRPr="009A4973">
                              <w:rPr>
                                <w:sz w:val="20"/>
                                <w:szCs w:val="20"/>
                              </w:rPr>
                              <w:t>dhe</w:t>
                            </w:r>
                            <w:proofErr w:type="spellEnd"/>
                            <w:r w:rsidRPr="009A4973">
                              <w:rPr>
                                <w:sz w:val="20"/>
                                <w:szCs w:val="20"/>
                              </w:rPr>
                              <w:t xml:space="preserve"> </w:t>
                            </w:r>
                            <w:proofErr w:type="spellStart"/>
                            <w:r w:rsidRPr="009A4973">
                              <w:rPr>
                                <w:sz w:val="20"/>
                                <w:szCs w:val="20"/>
                              </w:rPr>
                              <w:t>mendimet</w:t>
                            </w:r>
                            <w:proofErr w:type="spellEnd"/>
                            <w:r w:rsidRPr="009A4973">
                              <w:rPr>
                                <w:sz w:val="20"/>
                                <w:szCs w:val="20"/>
                              </w:rPr>
                              <w:t xml:space="preserve"> e </w:t>
                            </w:r>
                            <w:proofErr w:type="spellStart"/>
                            <w:r w:rsidRPr="009A4973">
                              <w:rPr>
                                <w:sz w:val="20"/>
                                <w:szCs w:val="20"/>
                              </w:rPr>
                              <w:t>autorëve</w:t>
                            </w:r>
                            <w:proofErr w:type="spellEnd"/>
                            <w:r w:rsidRPr="009A4973">
                              <w:rPr>
                                <w:sz w:val="20"/>
                                <w:szCs w:val="20"/>
                              </w:rPr>
                              <w:t xml:space="preserve"> </w:t>
                            </w:r>
                            <w:proofErr w:type="spellStart"/>
                            <w:r w:rsidRPr="009A4973">
                              <w:rPr>
                                <w:sz w:val="20"/>
                                <w:szCs w:val="20"/>
                              </w:rPr>
                              <w:t>që</w:t>
                            </w:r>
                            <w:proofErr w:type="spellEnd"/>
                            <w:r w:rsidRPr="009A4973">
                              <w:rPr>
                                <w:sz w:val="20"/>
                                <w:szCs w:val="20"/>
                              </w:rPr>
                              <w:t xml:space="preserve"> </w:t>
                            </w:r>
                            <w:proofErr w:type="spellStart"/>
                            <w:r w:rsidRPr="009A4973">
                              <w:rPr>
                                <w:sz w:val="20"/>
                                <w:szCs w:val="20"/>
                              </w:rPr>
                              <w:t>janë</w:t>
                            </w:r>
                            <w:proofErr w:type="spellEnd"/>
                            <w:r w:rsidRPr="009A4973">
                              <w:rPr>
                                <w:sz w:val="20"/>
                                <w:szCs w:val="20"/>
                              </w:rPr>
                              <w:t xml:space="preserve"> </w:t>
                            </w:r>
                            <w:proofErr w:type="spellStart"/>
                            <w:r w:rsidRPr="009A4973">
                              <w:rPr>
                                <w:sz w:val="20"/>
                                <w:szCs w:val="20"/>
                              </w:rPr>
                              <w:t>përgjegjës</w:t>
                            </w:r>
                            <w:proofErr w:type="spellEnd"/>
                            <w:r w:rsidRPr="009A4973">
                              <w:rPr>
                                <w:sz w:val="20"/>
                                <w:szCs w:val="20"/>
                              </w:rPr>
                              <w:t xml:space="preserve"> </w:t>
                            </w:r>
                            <w:proofErr w:type="spellStart"/>
                            <w:r w:rsidRPr="009A4973">
                              <w:rPr>
                                <w:sz w:val="20"/>
                                <w:szCs w:val="20"/>
                              </w:rPr>
                              <w:t>për</w:t>
                            </w:r>
                            <w:proofErr w:type="spellEnd"/>
                            <w:r w:rsidRPr="009A4973">
                              <w:rPr>
                                <w:sz w:val="20"/>
                                <w:szCs w:val="20"/>
                              </w:rPr>
                              <w:t xml:space="preserve"> </w:t>
                            </w:r>
                            <w:proofErr w:type="spellStart"/>
                            <w:r w:rsidRPr="009A4973">
                              <w:rPr>
                                <w:sz w:val="20"/>
                                <w:szCs w:val="20"/>
                              </w:rPr>
                              <w:t>faktimin</w:t>
                            </w:r>
                            <w:proofErr w:type="spellEnd"/>
                            <w:r w:rsidRPr="009A4973">
                              <w:rPr>
                                <w:sz w:val="20"/>
                                <w:szCs w:val="20"/>
                              </w:rPr>
                              <w:t xml:space="preserve"> </w:t>
                            </w:r>
                            <w:proofErr w:type="spellStart"/>
                            <w:r w:rsidRPr="009A4973">
                              <w:rPr>
                                <w:sz w:val="20"/>
                                <w:szCs w:val="20"/>
                              </w:rPr>
                              <w:t>dhe</w:t>
                            </w:r>
                            <w:proofErr w:type="spellEnd"/>
                            <w:r w:rsidRPr="009A4973">
                              <w:rPr>
                                <w:sz w:val="20"/>
                                <w:szCs w:val="20"/>
                              </w:rPr>
                              <w:t xml:space="preserve"> </w:t>
                            </w:r>
                            <w:proofErr w:type="spellStart"/>
                            <w:r w:rsidRPr="009A4973">
                              <w:rPr>
                                <w:sz w:val="20"/>
                                <w:szCs w:val="20"/>
                              </w:rPr>
                              <w:t>saktësinë</w:t>
                            </w:r>
                            <w:proofErr w:type="spellEnd"/>
                            <w:r w:rsidRPr="009A4973">
                              <w:rPr>
                                <w:sz w:val="20"/>
                                <w:szCs w:val="20"/>
                              </w:rPr>
                              <w:t xml:space="preserve"> e </w:t>
                            </w:r>
                            <w:proofErr w:type="spellStart"/>
                            <w:r w:rsidRPr="009A4973">
                              <w:rPr>
                                <w:sz w:val="20"/>
                                <w:szCs w:val="20"/>
                              </w:rPr>
                              <w:t>të</w:t>
                            </w:r>
                            <w:proofErr w:type="spellEnd"/>
                            <w:r w:rsidRPr="009A4973">
                              <w:rPr>
                                <w:sz w:val="20"/>
                                <w:szCs w:val="20"/>
                              </w:rPr>
                              <w:t xml:space="preserve"> </w:t>
                            </w:r>
                            <w:proofErr w:type="spellStart"/>
                            <w:r w:rsidRPr="009A4973">
                              <w:rPr>
                                <w:sz w:val="20"/>
                                <w:szCs w:val="20"/>
                              </w:rPr>
                              <w:t>dhënave</w:t>
                            </w:r>
                            <w:proofErr w:type="spellEnd"/>
                            <w:r w:rsidRPr="009A4973">
                              <w:rPr>
                                <w:sz w:val="20"/>
                                <w:szCs w:val="20"/>
                              </w:rPr>
                              <w:t xml:space="preserve"> </w:t>
                            </w:r>
                            <w:proofErr w:type="spellStart"/>
                            <w:r w:rsidRPr="009A4973">
                              <w:rPr>
                                <w:sz w:val="20"/>
                                <w:szCs w:val="20"/>
                              </w:rPr>
                              <w:t>të</w:t>
                            </w:r>
                            <w:proofErr w:type="spellEnd"/>
                            <w:r w:rsidRPr="009A4973">
                              <w:rPr>
                                <w:sz w:val="20"/>
                                <w:szCs w:val="20"/>
                              </w:rPr>
                              <w:t xml:space="preserve"> </w:t>
                            </w:r>
                            <w:proofErr w:type="spellStart"/>
                            <w:r w:rsidRPr="009A4973">
                              <w:rPr>
                                <w:sz w:val="20"/>
                                <w:szCs w:val="20"/>
                              </w:rPr>
                              <w:t>prezentuara</w:t>
                            </w:r>
                            <w:proofErr w:type="spellEnd"/>
                            <w:r w:rsidRPr="009A4973">
                              <w:rPr>
                                <w:sz w:val="20"/>
                                <w:szCs w:val="20"/>
                              </w:rPr>
                              <w:t xml:space="preserve"> </w:t>
                            </w:r>
                            <w:proofErr w:type="spellStart"/>
                            <w:r w:rsidRPr="009A4973">
                              <w:rPr>
                                <w:sz w:val="20"/>
                                <w:szCs w:val="20"/>
                              </w:rPr>
                              <w:t>këtu</w:t>
                            </w:r>
                            <w:proofErr w:type="spellEnd"/>
                            <w:r w:rsidRPr="009A4973">
                              <w:rPr>
                                <w:sz w:val="20"/>
                                <w:szCs w:val="20"/>
                              </w:rPr>
                              <w:t xml:space="preserve">. </w:t>
                            </w:r>
                            <w:proofErr w:type="spellStart"/>
                            <w:r w:rsidRPr="009A4973">
                              <w:rPr>
                                <w:sz w:val="20"/>
                                <w:szCs w:val="20"/>
                              </w:rPr>
                              <w:t>Pikëpamjet</w:t>
                            </w:r>
                            <w:proofErr w:type="spellEnd"/>
                            <w:r w:rsidRPr="009A4973">
                              <w:rPr>
                                <w:sz w:val="20"/>
                                <w:szCs w:val="20"/>
                              </w:rPr>
                              <w:t xml:space="preserve"> </w:t>
                            </w:r>
                            <w:proofErr w:type="spellStart"/>
                            <w:r w:rsidRPr="009A4973">
                              <w:rPr>
                                <w:sz w:val="20"/>
                                <w:szCs w:val="20"/>
                              </w:rPr>
                              <w:t>dhe</w:t>
                            </w:r>
                            <w:proofErr w:type="spellEnd"/>
                            <w:r w:rsidRPr="009A4973">
                              <w:rPr>
                                <w:sz w:val="20"/>
                                <w:szCs w:val="20"/>
                              </w:rPr>
                              <w:t xml:space="preserve"> </w:t>
                            </w:r>
                            <w:proofErr w:type="spellStart"/>
                            <w:r w:rsidRPr="009A4973">
                              <w:rPr>
                                <w:sz w:val="20"/>
                                <w:szCs w:val="20"/>
                              </w:rPr>
                              <w:t>mendimet</w:t>
                            </w:r>
                            <w:proofErr w:type="spellEnd"/>
                            <w:r w:rsidRPr="009A4973">
                              <w:rPr>
                                <w:sz w:val="20"/>
                                <w:szCs w:val="20"/>
                              </w:rPr>
                              <w:t xml:space="preserve"> e </w:t>
                            </w:r>
                            <w:proofErr w:type="spellStart"/>
                            <w:r w:rsidRPr="009A4973">
                              <w:rPr>
                                <w:sz w:val="20"/>
                                <w:szCs w:val="20"/>
                              </w:rPr>
                              <w:t>shprehura</w:t>
                            </w:r>
                            <w:proofErr w:type="spellEnd"/>
                            <w:r w:rsidRPr="009A4973">
                              <w:rPr>
                                <w:sz w:val="20"/>
                                <w:szCs w:val="20"/>
                              </w:rPr>
                              <w:t xml:space="preserve"> </w:t>
                            </w:r>
                            <w:proofErr w:type="spellStart"/>
                            <w:r w:rsidRPr="009A4973">
                              <w:rPr>
                                <w:sz w:val="20"/>
                                <w:szCs w:val="20"/>
                              </w:rPr>
                              <w:t>këtu</w:t>
                            </w:r>
                            <w:proofErr w:type="spellEnd"/>
                            <w:r w:rsidRPr="009A4973">
                              <w:rPr>
                                <w:sz w:val="20"/>
                                <w:szCs w:val="20"/>
                              </w:rPr>
                              <w:t xml:space="preserve">, </w:t>
                            </w:r>
                            <w:proofErr w:type="spellStart"/>
                            <w:r w:rsidRPr="009A4973">
                              <w:rPr>
                                <w:sz w:val="20"/>
                                <w:szCs w:val="20"/>
                              </w:rPr>
                              <w:t>jo</w:t>
                            </w:r>
                            <w:proofErr w:type="spellEnd"/>
                            <w:r w:rsidRPr="009A4973">
                              <w:rPr>
                                <w:sz w:val="20"/>
                                <w:szCs w:val="20"/>
                              </w:rPr>
                              <w:t xml:space="preserve"> </w:t>
                            </w:r>
                            <w:proofErr w:type="spellStart"/>
                            <w:r w:rsidRPr="009A4973">
                              <w:rPr>
                                <w:sz w:val="20"/>
                                <w:szCs w:val="20"/>
                              </w:rPr>
                              <w:t>domosdoshmërisht</w:t>
                            </w:r>
                            <w:proofErr w:type="spellEnd"/>
                            <w:r w:rsidRPr="009A4973">
                              <w:rPr>
                                <w:sz w:val="20"/>
                                <w:szCs w:val="20"/>
                              </w:rPr>
                              <w:t xml:space="preserve"> </w:t>
                            </w:r>
                            <w:proofErr w:type="spellStart"/>
                            <w:r w:rsidRPr="009A4973">
                              <w:rPr>
                                <w:sz w:val="20"/>
                                <w:szCs w:val="20"/>
                              </w:rPr>
                              <w:t>i</w:t>
                            </w:r>
                            <w:proofErr w:type="spellEnd"/>
                            <w:r w:rsidRPr="009A4973">
                              <w:rPr>
                                <w:sz w:val="20"/>
                                <w:szCs w:val="20"/>
                              </w:rPr>
                              <w:t xml:space="preserve"> </w:t>
                            </w:r>
                            <w:proofErr w:type="spellStart"/>
                            <w:r w:rsidRPr="009A4973">
                              <w:rPr>
                                <w:sz w:val="20"/>
                                <w:szCs w:val="20"/>
                              </w:rPr>
                              <w:t>paraqesin</w:t>
                            </w:r>
                            <w:proofErr w:type="spellEnd"/>
                            <w:r w:rsidRPr="009A4973">
                              <w:rPr>
                                <w:sz w:val="20"/>
                                <w:szCs w:val="20"/>
                              </w:rPr>
                              <w:t xml:space="preserve"> </w:t>
                            </w:r>
                            <w:proofErr w:type="spellStart"/>
                            <w:r w:rsidRPr="009A4973">
                              <w:rPr>
                                <w:sz w:val="20"/>
                                <w:szCs w:val="20"/>
                              </w:rPr>
                              <w:t>ato</w:t>
                            </w:r>
                            <w:proofErr w:type="spellEnd"/>
                            <w:r>
                              <w:rPr>
                                <w:sz w:val="20"/>
                                <w:szCs w:val="20"/>
                              </w:rPr>
                              <w:t xml:space="preserve"> </w:t>
                            </w:r>
                            <w:proofErr w:type="spellStart"/>
                            <w:proofErr w:type="gramStart"/>
                            <w:r>
                              <w:rPr>
                                <w:sz w:val="20"/>
                                <w:szCs w:val="20"/>
                              </w:rPr>
                              <w:t>t</w:t>
                            </w:r>
                            <w:r w:rsidRPr="009A4973">
                              <w:rPr>
                                <w:sz w:val="20"/>
                                <w:szCs w:val="20"/>
                              </w:rPr>
                              <w:t>ë</w:t>
                            </w:r>
                            <w:proofErr w:type="spellEnd"/>
                            <w:r>
                              <w:rPr>
                                <w:sz w:val="20"/>
                                <w:szCs w:val="20"/>
                              </w:rPr>
                              <w:t xml:space="preserve">  </w:t>
                            </w:r>
                            <w:proofErr w:type="spellStart"/>
                            <w:r>
                              <w:rPr>
                                <w:sz w:val="20"/>
                                <w:szCs w:val="20"/>
                              </w:rPr>
                              <w:t>Ambasad</w:t>
                            </w:r>
                            <w:r w:rsidRPr="009A4973">
                              <w:rPr>
                                <w:sz w:val="20"/>
                                <w:szCs w:val="20"/>
                              </w:rPr>
                              <w:t>ë</w:t>
                            </w:r>
                            <w:r>
                              <w:rPr>
                                <w:sz w:val="20"/>
                                <w:szCs w:val="20"/>
                              </w:rPr>
                              <w:t>s</w:t>
                            </w:r>
                            <w:proofErr w:type="spellEnd"/>
                            <w:proofErr w:type="gramEnd"/>
                            <w:r>
                              <w:rPr>
                                <w:sz w:val="20"/>
                                <w:szCs w:val="20"/>
                              </w:rPr>
                              <w:t xml:space="preserve"> </w:t>
                            </w:r>
                            <w:proofErr w:type="spellStart"/>
                            <w:r>
                              <w:rPr>
                                <w:sz w:val="20"/>
                                <w:szCs w:val="20"/>
                              </w:rPr>
                              <w:t>s</w:t>
                            </w:r>
                            <w:r w:rsidRPr="009A4973">
                              <w:rPr>
                                <w:sz w:val="20"/>
                                <w:szCs w:val="20"/>
                              </w:rPr>
                              <w:t>ë</w:t>
                            </w:r>
                            <w:proofErr w:type="spellEnd"/>
                            <w:r>
                              <w:rPr>
                                <w:sz w:val="20"/>
                                <w:szCs w:val="20"/>
                              </w:rPr>
                              <w:t xml:space="preserve"> </w:t>
                            </w:r>
                            <w:proofErr w:type="spellStart"/>
                            <w:r>
                              <w:rPr>
                                <w:sz w:val="20"/>
                                <w:szCs w:val="20"/>
                              </w:rPr>
                              <w:t>Zvicr</w:t>
                            </w:r>
                            <w:r w:rsidRPr="009A4973">
                              <w:rPr>
                                <w:sz w:val="20"/>
                                <w:szCs w:val="20"/>
                              </w:rPr>
                              <w:t>ë</w:t>
                            </w:r>
                            <w:r>
                              <w:rPr>
                                <w:sz w:val="20"/>
                                <w:szCs w:val="20"/>
                              </w:rPr>
                              <w:t>s</w:t>
                            </w:r>
                            <w:proofErr w:type="spellEnd"/>
                            <w:r>
                              <w:rPr>
                                <w:sz w:val="20"/>
                                <w:szCs w:val="20"/>
                              </w:rPr>
                              <w:t xml:space="preserve"> </w:t>
                            </w:r>
                            <w:proofErr w:type="spellStart"/>
                            <w:r>
                              <w:rPr>
                                <w:sz w:val="20"/>
                                <w:szCs w:val="20"/>
                              </w:rPr>
                              <w:t>n</w:t>
                            </w:r>
                            <w:r w:rsidRPr="009A4973">
                              <w:rPr>
                                <w:sz w:val="20"/>
                                <w:szCs w:val="20"/>
                              </w:rPr>
                              <w:t>ë</w:t>
                            </w:r>
                            <w:proofErr w:type="spellEnd"/>
                            <w:r>
                              <w:rPr>
                                <w:sz w:val="20"/>
                                <w:szCs w:val="20"/>
                              </w:rPr>
                              <w:t xml:space="preserve"> </w:t>
                            </w:r>
                            <w:proofErr w:type="spellStart"/>
                            <w:r>
                              <w:rPr>
                                <w:sz w:val="20"/>
                                <w:szCs w:val="20"/>
                              </w:rPr>
                              <w:t>Kosov</w:t>
                            </w:r>
                            <w:r w:rsidRPr="009A4973">
                              <w:rPr>
                                <w:sz w:val="20"/>
                                <w:szCs w:val="20"/>
                              </w:rPr>
                              <w:t>ë</w:t>
                            </w:r>
                            <w:proofErr w:type="spellEnd"/>
                            <w:r w:rsidRPr="009A4973">
                              <w:rPr>
                                <w:sz w:val="20"/>
                                <w:szCs w:val="20"/>
                              </w:rPr>
                              <w:t xml:space="preserve">. </w:t>
                            </w:r>
                          </w:p>
                          <w:p w14:paraId="0D3688C6" w14:textId="77777777" w:rsidR="00500466" w:rsidRPr="009A4973" w:rsidRDefault="00500466" w:rsidP="00F73587">
                            <w:pPr>
                              <w:jc w:val="both"/>
                              <w:rPr>
                                <w:sz w:val="20"/>
                                <w:szCs w:val="20"/>
                              </w:rPr>
                            </w:pPr>
                          </w:p>
                          <w:p w14:paraId="0029C8C2" w14:textId="77777777" w:rsidR="00500466" w:rsidRPr="009A4973" w:rsidRDefault="00500466" w:rsidP="00F73587">
                            <w:pPr>
                              <w:jc w:val="both"/>
                              <w:rPr>
                                <w:sz w:val="20"/>
                                <w:szCs w:val="20"/>
                              </w:rPr>
                            </w:pPr>
                            <w:r w:rsidRPr="009A4973">
                              <w:rPr>
                                <w:sz w:val="20"/>
                                <w:szCs w:val="20"/>
                              </w:rPr>
                              <w:t xml:space="preserve">The content of this publication reflects the views and opinions of the authors, who are responsible for the facts and accuracy of the data present herein. The views and opinions expressed here do not necessarily represent those of </w:t>
                            </w:r>
                            <w:r>
                              <w:rPr>
                                <w:sz w:val="20"/>
                                <w:szCs w:val="20"/>
                              </w:rPr>
                              <w:t>the Embassy of Switzerland in Kosovo</w:t>
                            </w:r>
                            <w:r w:rsidRPr="009A4973">
                              <w:rPr>
                                <w:sz w:val="20"/>
                                <w:szCs w:val="20"/>
                              </w:rPr>
                              <w:t xml:space="preserve">. </w:t>
                            </w:r>
                          </w:p>
                          <w:p w14:paraId="5E077020" w14:textId="77777777" w:rsidR="00500466" w:rsidRDefault="00500466" w:rsidP="00F73587">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7579657D" id="Text Box 12" o:spid="_x0000_s1027" type="#_x0000_t202" style="position:absolute;left:0;text-align:left;margin-left:195.65pt;margin-top:.8pt;width:315.75pt;height:1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" fillcolor="white [3201]" stroked="f" strokeweight=".5pt">
                <v:textbox>
                  <w:txbxContent>
                    <w:p w14:paraId="18E46655" w14:textId="77777777" w:rsidR="00500466" w:rsidRDefault="00500466" w:rsidP="00F73587">
                      <w:pPr>
                        <w:jc w:val="both"/>
                        <w:rPr>
                          <w:sz w:val="20"/>
                          <w:szCs w:val="20"/>
                        </w:rPr>
                      </w:pPr>
                      <w:r w:rsidRPr="009A4973">
                        <w:rPr>
                          <w:sz w:val="20"/>
                          <w:szCs w:val="20"/>
                        </w:rPr>
                        <w:t>Përmbajtja e këtij publikimi pasqyron pikëpamjet dhe mendimet e autorëve që janë përgjegjës për faktimin dhe saktësinë e të dhënave të prezentuara këtu. Pikëpamjet dhe mendimet e shprehura këtu, jo domosdoshmërisht i paraqesin ato</w:t>
                      </w:r>
                      <w:r>
                        <w:rPr>
                          <w:sz w:val="20"/>
                          <w:szCs w:val="20"/>
                        </w:rPr>
                        <w:t xml:space="preserve"> t</w:t>
                      </w:r>
                      <w:r w:rsidRPr="009A4973">
                        <w:rPr>
                          <w:sz w:val="20"/>
                          <w:szCs w:val="20"/>
                        </w:rPr>
                        <w:t>ë</w:t>
                      </w:r>
                      <w:r>
                        <w:rPr>
                          <w:sz w:val="20"/>
                          <w:szCs w:val="20"/>
                        </w:rPr>
                        <w:t xml:space="preserve">  Ambasad</w:t>
                      </w:r>
                      <w:r w:rsidRPr="009A4973">
                        <w:rPr>
                          <w:sz w:val="20"/>
                          <w:szCs w:val="20"/>
                        </w:rPr>
                        <w:t>ë</w:t>
                      </w:r>
                      <w:r>
                        <w:rPr>
                          <w:sz w:val="20"/>
                          <w:szCs w:val="20"/>
                        </w:rPr>
                        <w:t>s s</w:t>
                      </w:r>
                      <w:r w:rsidRPr="009A4973">
                        <w:rPr>
                          <w:sz w:val="20"/>
                          <w:szCs w:val="20"/>
                        </w:rPr>
                        <w:t>ë</w:t>
                      </w:r>
                      <w:r>
                        <w:rPr>
                          <w:sz w:val="20"/>
                          <w:szCs w:val="20"/>
                        </w:rPr>
                        <w:t xml:space="preserve"> Zvicr</w:t>
                      </w:r>
                      <w:r w:rsidRPr="009A4973">
                        <w:rPr>
                          <w:sz w:val="20"/>
                          <w:szCs w:val="20"/>
                        </w:rPr>
                        <w:t>ë</w:t>
                      </w:r>
                      <w:r>
                        <w:rPr>
                          <w:sz w:val="20"/>
                          <w:szCs w:val="20"/>
                        </w:rPr>
                        <w:t>s n</w:t>
                      </w:r>
                      <w:r w:rsidRPr="009A4973">
                        <w:rPr>
                          <w:sz w:val="20"/>
                          <w:szCs w:val="20"/>
                        </w:rPr>
                        <w:t>ë</w:t>
                      </w:r>
                      <w:r>
                        <w:rPr>
                          <w:sz w:val="20"/>
                          <w:szCs w:val="20"/>
                        </w:rPr>
                        <w:t xml:space="preserve"> Kosov</w:t>
                      </w:r>
                      <w:r w:rsidRPr="009A4973">
                        <w:rPr>
                          <w:sz w:val="20"/>
                          <w:szCs w:val="20"/>
                        </w:rPr>
                        <w:t xml:space="preserve">ë. </w:t>
                      </w:r>
                    </w:p>
                    <w:p w14:paraId="0D3688C6" w14:textId="77777777" w:rsidR="00500466" w:rsidRPr="009A4973" w:rsidRDefault="00500466" w:rsidP="00F73587">
                      <w:pPr>
                        <w:jc w:val="both"/>
                        <w:rPr>
                          <w:sz w:val="20"/>
                          <w:szCs w:val="20"/>
                        </w:rPr>
                      </w:pPr>
                    </w:p>
                    <w:p w14:paraId="0029C8C2" w14:textId="77777777" w:rsidR="00500466" w:rsidRPr="009A4973" w:rsidRDefault="00500466" w:rsidP="00F73587">
                      <w:pPr>
                        <w:jc w:val="both"/>
                        <w:rPr>
                          <w:sz w:val="20"/>
                          <w:szCs w:val="20"/>
                        </w:rPr>
                      </w:pPr>
                      <w:r w:rsidRPr="009A4973">
                        <w:rPr>
                          <w:sz w:val="20"/>
                          <w:szCs w:val="20"/>
                        </w:rPr>
                        <w:t xml:space="preserve">The content of this publication reflects the views and opinions of the authors, who are responsible for the facts and accuracy of the data present herein. The views and opinions expressed here do not necessarily represent those of </w:t>
                      </w:r>
                      <w:r>
                        <w:rPr>
                          <w:sz w:val="20"/>
                          <w:szCs w:val="20"/>
                        </w:rPr>
                        <w:t>the Embassy of Switzerland in Kosovo</w:t>
                      </w:r>
                      <w:r w:rsidRPr="009A4973">
                        <w:rPr>
                          <w:sz w:val="20"/>
                          <w:szCs w:val="20"/>
                        </w:rPr>
                        <w:t xml:space="preserve">. </w:t>
                      </w:r>
                    </w:p>
                    <w:p w14:paraId="5E077020" w14:textId="77777777" w:rsidR="00500466" w:rsidRDefault="00500466" w:rsidP="00F73587">
                      <w:pPr>
                        <w:ind w:left="0"/>
                      </w:pPr>
                    </w:p>
                  </w:txbxContent>
                </v:textbox>
              </v:shape>
            </w:pict>
          </mc:Fallback>
        </mc:AlternateContent>
      </w:r>
    </w:p>
    <w:p w14:paraId="69B2EA8F" w14:textId="77777777" w:rsidR="00F73587" w:rsidRDefault="00F73587" w:rsidP="00F73587">
      <w:pPr>
        <w:ind w:firstLine="284"/>
        <w:jc w:val="both"/>
        <w:rPr>
          <w:rFonts w:eastAsia="Times New Roman" w:cstheme="minorHAnsi"/>
          <w:b/>
          <w:color w:val="000000" w:themeColor="text1"/>
          <w:shd w:val="clear" w:color="auto" w:fill="FFFFFF"/>
        </w:rPr>
      </w:pPr>
      <w:r>
        <w:rPr>
          <w:rFonts w:eastAsia="Times New Roman" w:cstheme="minorHAnsi"/>
          <w:b/>
          <w:noProof/>
          <w:color w:val="000000" w:themeColor="text1"/>
          <w:shd w:val="clear" w:color="auto" w:fill="FFFFFF"/>
        </w:rPr>
        <w:drawing>
          <wp:inline distT="0" distB="0" distL="0" distR="0" wp14:anchorId="6359E8AE" wp14:editId="0B4034FB">
            <wp:extent cx="1956026" cy="47625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go_ch_print.png"/>
                    <pic:cNvPicPr/>
                  </pic:nvPicPr>
                  <pic:blipFill>
                    <a:blip r:embed="rId13">
                      <a:extLst>
                        <a:ext uri="{28A0092B-C50C-407E-A947-70E740481C1C}">
                          <a14:useLocalDpi xmlns:a14="http://schemas.microsoft.com/office/drawing/2010/main" val="0"/>
                        </a:ext>
                      </a:extLst>
                    </a:blip>
                    <a:stretch>
                      <a:fillRect/>
                    </a:stretch>
                  </pic:blipFill>
                  <pic:spPr>
                    <a:xfrm>
                      <a:off x="0" y="0"/>
                      <a:ext cx="1975040" cy="480880"/>
                    </a:xfrm>
                    <a:prstGeom prst="rect">
                      <a:avLst/>
                    </a:prstGeom>
                  </pic:spPr>
                </pic:pic>
              </a:graphicData>
            </a:graphic>
          </wp:inline>
        </w:drawing>
      </w:r>
    </w:p>
    <w:p w14:paraId="0FDD5914" w14:textId="77777777" w:rsidR="00F73587" w:rsidRDefault="00F73587" w:rsidP="00F73587">
      <w:pPr>
        <w:ind w:firstLine="284"/>
        <w:jc w:val="both"/>
        <w:rPr>
          <w:rFonts w:eastAsia="Times New Roman" w:cstheme="minorHAnsi"/>
          <w:b/>
          <w:color w:val="000000" w:themeColor="text1"/>
          <w:shd w:val="clear" w:color="auto" w:fill="FFFFFF"/>
        </w:rPr>
      </w:pPr>
    </w:p>
    <w:p w14:paraId="39AF01AC" w14:textId="77777777" w:rsidR="00F73587" w:rsidRPr="00F21EC2" w:rsidRDefault="00F73587" w:rsidP="00F73587">
      <w:pPr>
        <w:ind w:left="0"/>
        <w:jc w:val="both"/>
        <w:rPr>
          <w:rFonts w:eastAsia="Times New Roman" w:cstheme="minorHAnsi"/>
          <w:b/>
          <w:color w:val="000000" w:themeColor="text1"/>
          <w:sz w:val="18"/>
          <w:szCs w:val="18"/>
          <w:shd w:val="clear" w:color="auto" w:fill="FFFFFF"/>
        </w:rPr>
      </w:pPr>
      <w:r>
        <w:rPr>
          <w:rFonts w:eastAsia="Times New Roman" w:cstheme="minorHAnsi"/>
          <w:b/>
          <w:color w:val="000000" w:themeColor="text1"/>
          <w:shd w:val="clear" w:color="auto" w:fill="FFFFFF"/>
        </w:rPr>
        <w:t xml:space="preserve">                    </w:t>
      </w:r>
      <w:r w:rsidRPr="00F21EC2">
        <w:rPr>
          <w:rFonts w:eastAsia="Times New Roman" w:cstheme="minorHAnsi"/>
          <w:b/>
          <w:color w:val="000000" w:themeColor="text1"/>
          <w:sz w:val="18"/>
          <w:szCs w:val="18"/>
          <w:shd w:val="clear" w:color="auto" w:fill="FFFFFF"/>
        </w:rPr>
        <w:t>Embassy of Switzerland in Kosovo</w:t>
      </w:r>
    </w:p>
    <w:p w14:paraId="09E0002D" w14:textId="77777777" w:rsidR="00F73587" w:rsidRDefault="00F73587" w:rsidP="00F73587">
      <w:pPr>
        <w:ind w:firstLine="284"/>
        <w:jc w:val="both"/>
        <w:rPr>
          <w:rFonts w:eastAsia="Times New Roman" w:cstheme="minorHAnsi"/>
          <w:b/>
          <w:color w:val="000000" w:themeColor="text1"/>
          <w:shd w:val="clear" w:color="auto" w:fill="FFFFFF"/>
        </w:rPr>
      </w:pPr>
    </w:p>
    <w:p w14:paraId="717365E8" w14:textId="77777777" w:rsidR="00F73587" w:rsidRDefault="00F73587" w:rsidP="00F73587">
      <w:pPr>
        <w:ind w:firstLine="284"/>
        <w:jc w:val="both"/>
        <w:rPr>
          <w:rFonts w:eastAsia="Times New Roman" w:cstheme="minorHAnsi"/>
          <w:b/>
          <w:color w:val="000000" w:themeColor="text1"/>
          <w:shd w:val="clear" w:color="auto" w:fill="FFFFFF"/>
        </w:rPr>
      </w:pPr>
    </w:p>
    <w:p w14:paraId="731971E2" w14:textId="77777777" w:rsidR="00F73587" w:rsidRDefault="00F73587" w:rsidP="00F73587">
      <w:pPr>
        <w:ind w:firstLine="284"/>
        <w:jc w:val="both"/>
        <w:rPr>
          <w:rFonts w:eastAsia="Times New Roman" w:cstheme="minorHAnsi"/>
          <w:b/>
          <w:color w:val="000000" w:themeColor="text1"/>
          <w:shd w:val="clear" w:color="auto" w:fill="FFFFFF"/>
        </w:rPr>
      </w:pPr>
    </w:p>
    <w:p w14:paraId="3232EE01" w14:textId="77777777" w:rsidR="00F73587" w:rsidRDefault="00F73587" w:rsidP="00F73587">
      <w:pPr>
        <w:ind w:firstLine="284"/>
        <w:jc w:val="both"/>
        <w:rPr>
          <w:rFonts w:eastAsia="Times New Roman" w:cstheme="minorHAnsi"/>
          <w:b/>
          <w:color w:val="000000" w:themeColor="text1"/>
          <w:shd w:val="clear" w:color="auto" w:fill="FFFFFF"/>
        </w:rPr>
      </w:pPr>
    </w:p>
    <w:p w14:paraId="66E15C6D" w14:textId="77777777" w:rsidR="00F73587" w:rsidRDefault="00F73587" w:rsidP="00F73587">
      <w:pPr>
        <w:ind w:firstLine="284"/>
        <w:jc w:val="both"/>
        <w:rPr>
          <w:rFonts w:eastAsia="Times New Roman" w:cstheme="minorHAnsi"/>
          <w:b/>
          <w:color w:val="000000" w:themeColor="text1"/>
          <w:shd w:val="clear" w:color="auto" w:fill="FFFFFF"/>
        </w:rPr>
      </w:pPr>
      <w:r>
        <w:rPr>
          <w:rFonts w:eastAsia="Times New Roman" w:cstheme="minorHAnsi"/>
          <w:b/>
          <w:noProof/>
          <w:color w:val="000000" w:themeColor="text1"/>
        </w:rPr>
        <mc:AlternateContent>
          <mc:Choice Requires="wps">
            <w:drawing>
              <wp:anchor distT="0" distB="0" distL="114300" distR="114300" simplePos="0" relativeHeight="251697152" behindDoc="0" locked="0" layoutInCell="1" allowOverlap="1" wp14:anchorId="393D2586" wp14:editId="79D56330">
                <wp:simplePos x="0" y="0"/>
                <wp:positionH relativeFrom="column">
                  <wp:posOffset>2485390</wp:posOffset>
                </wp:positionH>
                <wp:positionV relativeFrom="paragraph">
                  <wp:posOffset>9525</wp:posOffset>
                </wp:positionV>
                <wp:extent cx="3971925" cy="1781175"/>
                <wp:effectExtent l="0" t="0" r="9525" b="9525"/>
                <wp:wrapNone/>
                <wp:docPr id="16" name="Text Box 16"/>
                <wp:cNvGraphicFramePr/>
                <a:graphic xmlns:a="http://schemas.openxmlformats.org/drawingml/2006/main">
                  <a:graphicData uri="http://schemas.microsoft.com/office/word/2010/wordprocessingShape">
                    <wps:wsp>
                      <wps:cNvSpPr txBox="1"/>
                      <wps:spPr>
                        <a:xfrm>
                          <a:off x="0" y="0"/>
                          <a:ext cx="3971925" cy="1781175"/>
                        </a:xfrm>
                        <a:prstGeom prst="rect">
                          <a:avLst/>
                        </a:prstGeom>
                        <a:solidFill>
                          <a:schemeClr val="lt1"/>
                        </a:solidFill>
                        <a:ln w="6350">
                          <a:noFill/>
                        </a:ln>
                      </wps:spPr>
                      <wps:txbx>
                        <w:txbxContent>
                          <w:p w14:paraId="5E655790" w14:textId="77777777" w:rsidR="00500466" w:rsidRDefault="00500466" w:rsidP="00F73587">
                            <w:pPr>
                              <w:jc w:val="both"/>
                              <w:rPr>
                                <w:sz w:val="20"/>
                                <w:szCs w:val="20"/>
                              </w:rPr>
                            </w:pPr>
                            <w:proofErr w:type="spellStart"/>
                            <w:r w:rsidRPr="009A4973">
                              <w:rPr>
                                <w:sz w:val="20"/>
                                <w:szCs w:val="20"/>
                              </w:rPr>
                              <w:t>Përmbajtja</w:t>
                            </w:r>
                            <w:proofErr w:type="spellEnd"/>
                            <w:r w:rsidRPr="009A4973">
                              <w:rPr>
                                <w:sz w:val="20"/>
                                <w:szCs w:val="20"/>
                              </w:rPr>
                              <w:t xml:space="preserve"> e </w:t>
                            </w:r>
                            <w:proofErr w:type="spellStart"/>
                            <w:r w:rsidRPr="009A4973">
                              <w:rPr>
                                <w:sz w:val="20"/>
                                <w:szCs w:val="20"/>
                              </w:rPr>
                              <w:t>këtij</w:t>
                            </w:r>
                            <w:proofErr w:type="spellEnd"/>
                            <w:r w:rsidRPr="009A4973">
                              <w:rPr>
                                <w:sz w:val="20"/>
                                <w:szCs w:val="20"/>
                              </w:rPr>
                              <w:t xml:space="preserve"> </w:t>
                            </w:r>
                            <w:proofErr w:type="spellStart"/>
                            <w:r w:rsidRPr="009A4973">
                              <w:rPr>
                                <w:sz w:val="20"/>
                                <w:szCs w:val="20"/>
                              </w:rPr>
                              <w:t>publikimi</w:t>
                            </w:r>
                            <w:proofErr w:type="spellEnd"/>
                            <w:r w:rsidRPr="009A4973">
                              <w:rPr>
                                <w:sz w:val="20"/>
                                <w:szCs w:val="20"/>
                              </w:rPr>
                              <w:t xml:space="preserve"> </w:t>
                            </w:r>
                            <w:proofErr w:type="spellStart"/>
                            <w:r w:rsidRPr="009A4973">
                              <w:rPr>
                                <w:sz w:val="20"/>
                                <w:szCs w:val="20"/>
                              </w:rPr>
                              <w:t>pasqyron</w:t>
                            </w:r>
                            <w:proofErr w:type="spellEnd"/>
                            <w:r w:rsidRPr="009A4973">
                              <w:rPr>
                                <w:sz w:val="20"/>
                                <w:szCs w:val="20"/>
                              </w:rPr>
                              <w:t xml:space="preserve"> </w:t>
                            </w:r>
                            <w:proofErr w:type="spellStart"/>
                            <w:r w:rsidRPr="009A4973">
                              <w:rPr>
                                <w:sz w:val="20"/>
                                <w:szCs w:val="20"/>
                              </w:rPr>
                              <w:t>pikëpamjet</w:t>
                            </w:r>
                            <w:proofErr w:type="spellEnd"/>
                            <w:r w:rsidRPr="009A4973">
                              <w:rPr>
                                <w:sz w:val="20"/>
                                <w:szCs w:val="20"/>
                              </w:rPr>
                              <w:t xml:space="preserve"> </w:t>
                            </w:r>
                            <w:proofErr w:type="spellStart"/>
                            <w:r w:rsidRPr="009A4973">
                              <w:rPr>
                                <w:sz w:val="20"/>
                                <w:szCs w:val="20"/>
                              </w:rPr>
                              <w:t>dhe</w:t>
                            </w:r>
                            <w:proofErr w:type="spellEnd"/>
                            <w:r w:rsidRPr="009A4973">
                              <w:rPr>
                                <w:sz w:val="20"/>
                                <w:szCs w:val="20"/>
                              </w:rPr>
                              <w:t xml:space="preserve"> </w:t>
                            </w:r>
                            <w:proofErr w:type="spellStart"/>
                            <w:r w:rsidRPr="009A4973">
                              <w:rPr>
                                <w:sz w:val="20"/>
                                <w:szCs w:val="20"/>
                              </w:rPr>
                              <w:t>mendimet</w:t>
                            </w:r>
                            <w:proofErr w:type="spellEnd"/>
                            <w:r w:rsidRPr="009A4973">
                              <w:rPr>
                                <w:sz w:val="20"/>
                                <w:szCs w:val="20"/>
                              </w:rPr>
                              <w:t xml:space="preserve"> e </w:t>
                            </w:r>
                            <w:proofErr w:type="spellStart"/>
                            <w:r w:rsidRPr="009A4973">
                              <w:rPr>
                                <w:sz w:val="20"/>
                                <w:szCs w:val="20"/>
                              </w:rPr>
                              <w:t>autorëve</w:t>
                            </w:r>
                            <w:proofErr w:type="spellEnd"/>
                            <w:r w:rsidRPr="009A4973">
                              <w:rPr>
                                <w:sz w:val="20"/>
                                <w:szCs w:val="20"/>
                              </w:rPr>
                              <w:t xml:space="preserve"> </w:t>
                            </w:r>
                            <w:proofErr w:type="spellStart"/>
                            <w:r w:rsidRPr="009A4973">
                              <w:rPr>
                                <w:sz w:val="20"/>
                                <w:szCs w:val="20"/>
                              </w:rPr>
                              <w:t>që</w:t>
                            </w:r>
                            <w:proofErr w:type="spellEnd"/>
                            <w:r w:rsidRPr="009A4973">
                              <w:rPr>
                                <w:sz w:val="20"/>
                                <w:szCs w:val="20"/>
                              </w:rPr>
                              <w:t xml:space="preserve"> </w:t>
                            </w:r>
                            <w:proofErr w:type="spellStart"/>
                            <w:r w:rsidRPr="009A4973">
                              <w:rPr>
                                <w:sz w:val="20"/>
                                <w:szCs w:val="20"/>
                              </w:rPr>
                              <w:t>janë</w:t>
                            </w:r>
                            <w:proofErr w:type="spellEnd"/>
                            <w:r w:rsidRPr="009A4973">
                              <w:rPr>
                                <w:sz w:val="20"/>
                                <w:szCs w:val="20"/>
                              </w:rPr>
                              <w:t xml:space="preserve"> </w:t>
                            </w:r>
                            <w:proofErr w:type="spellStart"/>
                            <w:r w:rsidRPr="009A4973">
                              <w:rPr>
                                <w:sz w:val="20"/>
                                <w:szCs w:val="20"/>
                              </w:rPr>
                              <w:t>përgjegjës</w:t>
                            </w:r>
                            <w:proofErr w:type="spellEnd"/>
                            <w:r w:rsidRPr="009A4973">
                              <w:rPr>
                                <w:sz w:val="20"/>
                                <w:szCs w:val="20"/>
                              </w:rPr>
                              <w:t xml:space="preserve"> </w:t>
                            </w:r>
                            <w:proofErr w:type="spellStart"/>
                            <w:r w:rsidRPr="009A4973">
                              <w:rPr>
                                <w:sz w:val="20"/>
                                <w:szCs w:val="20"/>
                              </w:rPr>
                              <w:t>për</w:t>
                            </w:r>
                            <w:proofErr w:type="spellEnd"/>
                            <w:r w:rsidRPr="009A4973">
                              <w:rPr>
                                <w:sz w:val="20"/>
                                <w:szCs w:val="20"/>
                              </w:rPr>
                              <w:t xml:space="preserve"> </w:t>
                            </w:r>
                            <w:proofErr w:type="spellStart"/>
                            <w:r w:rsidRPr="009A4973">
                              <w:rPr>
                                <w:sz w:val="20"/>
                                <w:szCs w:val="20"/>
                              </w:rPr>
                              <w:t>faktimin</w:t>
                            </w:r>
                            <w:proofErr w:type="spellEnd"/>
                            <w:r w:rsidRPr="009A4973">
                              <w:rPr>
                                <w:sz w:val="20"/>
                                <w:szCs w:val="20"/>
                              </w:rPr>
                              <w:t xml:space="preserve"> </w:t>
                            </w:r>
                            <w:proofErr w:type="spellStart"/>
                            <w:r w:rsidRPr="009A4973">
                              <w:rPr>
                                <w:sz w:val="20"/>
                                <w:szCs w:val="20"/>
                              </w:rPr>
                              <w:t>dhe</w:t>
                            </w:r>
                            <w:proofErr w:type="spellEnd"/>
                            <w:r w:rsidRPr="009A4973">
                              <w:rPr>
                                <w:sz w:val="20"/>
                                <w:szCs w:val="20"/>
                              </w:rPr>
                              <w:t xml:space="preserve"> </w:t>
                            </w:r>
                            <w:proofErr w:type="spellStart"/>
                            <w:r w:rsidRPr="009A4973">
                              <w:rPr>
                                <w:sz w:val="20"/>
                                <w:szCs w:val="20"/>
                              </w:rPr>
                              <w:t>saktësinë</w:t>
                            </w:r>
                            <w:proofErr w:type="spellEnd"/>
                            <w:r w:rsidRPr="009A4973">
                              <w:rPr>
                                <w:sz w:val="20"/>
                                <w:szCs w:val="20"/>
                              </w:rPr>
                              <w:t xml:space="preserve"> e </w:t>
                            </w:r>
                            <w:proofErr w:type="spellStart"/>
                            <w:r w:rsidRPr="009A4973">
                              <w:rPr>
                                <w:sz w:val="20"/>
                                <w:szCs w:val="20"/>
                              </w:rPr>
                              <w:t>të</w:t>
                            </w:r>
                            <w:proofErr w:type="spellEnd"/>
                            <w:r w:rsidRPr="009A4973">
                              <w:rPr>
                                <w:sz w:val="20"/>
                                <w:szCs w:val="20"/>
                              </w:rPr>
                              <w:t xml:space="preserve"> </w:t>
                            </w:r>
                            <w:proofErr w:type="spellStart"/>
                            <w:r w:rsidRPr="009A4973">
                              <w:rPr>
                                <w:sz w:val="20"/>
                                <w:szCs w:val="20"/>
                              </w:rPr>
                              <w:t>dhënave</w:t>
                            </w:r>
                            <w:proofErr w:type="spellEnd"/>
                            <w:r w:rsidRPr="009A4973">
                              <w:rPr>
                                <w:sz w:val="20"/>
                                <w:szCs w:val="20"/>
                              </w:rPr>
                              <w:t xml:space="preserve"> </w:t>
                            </w:r>
                            <w:proofErr w:type="spellStart"/>
                            <w:r w:rsidRPr="009A4973">
                              <w:rPr>
                                <w:sz w:val="20"/>
                                <w:szCs w:val="20"/>
                              </w:rPr>
                              <w:t>të</w:t>
                            </w:r>
                            <w:proofErr w:type="spellEnd"/>
                            <w:r w:rsidRPr="009A4973">
                              <w:rPr>
                                <w:sz w:val="20"/>
                                <w:szCs w:val="20"/>
                              </w:rPr>
                              <w:t xml:space="preserve"> </w:t>
                            </w:r>
                            <w:proofErr w:type="spellStart"/>
                            <w:r w:rsidRPr="009A4973">
                              <w:rPr>
                                <w:sz w:val="20"/>
                                <w:szCs w:val="20"/>
                              </w:rPr>
                              <w:t>prezentuara</w:t>
                            </w:r>
                            <w:proofErr w:type="spellEnd"/>
                            <w:r w:rsidRPr="009A4973">
                              <w:rPr>
                                <w:sz w:val="20"/>
                                <w:szCs w:val="20"/>
                              </w:rPr>
                              <w:t xml:space="preserve"> </w:t>
                            </w:r>
                            <w:proofErr w:type="spellStart"/>
                            <w:r w:rsidRPr="009A4973">
                              <w:rPr>
                                <w:sz w:val="20"/>
                                <w:szCs w:val="20"/>
                              </w:rPr>
                              <w:t>këtu</w:t>
                            </w:r>
                            <w:proofErr w:type="spellEnd"/>
                            <w:r w:rsidRPr="009A4973">
                              <w:rPr>
                                <w:sz w:val="20"/>
                                <w:szCs w:val="20"/>
                              </w:rPr>
                              <w:t xml:space="preserve">. </w:t>
                            </w:r>
                            <w:proofErr w:type="spellStart"/>
                            <w:r w:rsidRPr="009A4973">
                              <w:rPr>
                                <w:sz w:val="20"/>
                                <w:szCs w:val="20"/>
                              </w:rPr>
                              <w:t>Pikëpamjet</w:t>
                            </w:r>
                            <w:proofErr w:type="spellEnd"/>
                            <w:r w:rsidRPr="009A4973">
                              <w:rPr>
                                <w:sz w:val="20"/>
                                <w:szCs w:val="20"/>
                              </w:rPr>
                              <w:t xml:space="preserve"> </w:t>
                            </w:r>
                            <w:proofErr w:type="spellStart"/>
                            <w:r w:rsidRPr="009A4973">
                              <w:rPr>
                                <w:sz w:val="20"/>
                                <w:szCs w:val="20"/>
                              </w:rPr>
                              <w:t>dhe</w:t>
                            </w:r>
                            <w:proofErr w:type="spellEnd"/>
                            <w:r w:rsidRPr="009A4973">
                              <w:rPr>
                                <w:sz w:val="20"/>
                                <w:szCs w:val="20"/>
                              </w:rPr>
                              <w:t xml:space="preserve"> </w:t>
                            </w:r>
                            <w:proofErr w:type="spellStart"/>
                            <w:r w:rsidRPr="009A4973">
                              <w:rPr>
                                <w:sz w:val="20"/>
                                <w:szCs w:val="20"/>
                              </w:rPr>
                              <w:t>mendimet</w:t>
                            </w:r>
                            <w:proofErr w:type="spellEnd"/>
                            <w:r w:rsidRPr="009A4973">
                              <w:rPr>
                                <w:sz w:val="20"/>
                                <w:szCs w:val="20"/>
                              </w:rPr>
                              <w:t xml:space="preserve"> e </w:t>
                            </w:r>
                            <w:proofErr w:type="spellStart"/>
                            <w:r w:rsidRPr="009A4973">
                              <w:rPr>
                                <w:sz w:val="20"/>
                                <w:szCs w:val="20"/>
                              </w:rPr>
                              <w:t>shprehura</w:t>
                            </w:r>
                            <w:proofErr w:type="spellEnd"/>
                            <w:r w:rsidRPr="009A4973">
                              <w:rPr>
                                <w:sz w:val="20"/>
                                <w:szCs w:val="20"/>
                              </w:rPr>
                              <w:t xml:space="preserve"> </w:t>
                            </w:r>
                            <w:proofErr w:type="spellStart"/>
                            <w:r w:rsidRPr="009A4973">
                              <w:rPr>
                                <w:sz w:val="20"/>
                                <w:szCs w:val="20"/>
                              </w:rPr>
                              <w:t>këtu</w:t>
                            </w:r>
                            <w:proofErr w:type="spellEnd"/>
                            <w:r w:rsidRPr="009A4973">
                              <w:rPr>
                                <w:sz w:val="20"/>
                                <w:szCs w:val="20"/>
                              </w:rPr>
                              <w:t xml:space="preserve">, </w:t>
                            </w:r>
                            <w:proofErr w:type="spellStart"/>
                            <w:proofErr w:type="gramStart"/>
                            <w:r w:rsidRPr="009A4973">
                              <w:rPr>
                                <w:sz w:val="20"/>
                                <w:szCs w:val="20"/>
                              </w:rPr>
                              <w:t>jo</w:t>
                            </w:r>
                            <w:proofErr w:type="spellEnd"/>
                            <w:proofErr w:type="gramEnd"/>
                            <w:r w:rsidRPr="009A4973">
                              <w:rPr>
                                <w:sz w:val="20"/>
                                <w:szCs w:val="20"/>
                              </w:rPr>
                              <w:t xml:space="preserve"> </w:t>
                            </w:r>
                            <w:proofErr w:type="spellStart"/>
                            <w:r w:rsidRPr="009A4973">
                              <w:rPr>
                                <w:sz w:val="20"/>
                                <w:szCs w:val="20"/>
                              </w:rPr>
                              <w:t>domosdoshmërisht</w:t>
                            </w:r>
                            <w:proofErr w:type="spellEnd"/>
                            <w:r w:rsidRPr="009A4973">
                              <w:rPr>
                                <w:sz w:val="20"/>
                                <w:szCs w:val="20"/>
                              </w:rPr>
                              <w:t xml:space="preserve"> </w:t>
                            </w:r>
                            <w:proofErr w:type="spellStart"/>
                            <w:r w:rsidRPr="009A4973">
                              <w:rPr>
                                <w:sz w:val="20"/>
                                <w:szCs w:val="20"/>
                              </w:rPr>
                              <w:t>i</w:t>
                            </w:r>
                            <w:proofErr w:type="spellEnd"/>
                            <w:r w:rsidRPr="009A4973">
                              <w:rPr>
                                <w:sz w:val="20"/>
                                <w:szCs w:val="20"/>
                              </w:rPr>
                              <w:t xml:space="preserve"> </w:t>
                            </w:r>
                            <w:proofErr w:type="spellStart"/>
                            <w:r w:rsidRPr="009A4973">
                              <w:rPr>
                                <w:sz w:val="20"/>
                                <w:szCs w:val="20"/>
                              </w:rPr>
                              <w:t>paraqesin</w:t>
                            </w:r>
                            <w:proofErr w:type="spellEnd"/>
                            <w:r w:rsidRPr="009A4973">
                              <w:rPr>
                                <w:sz w:val="20"/>
                                <w:szCs w:val="20"/>
                              </w:rPr>
                              <w:t xml:space="preserve"> </w:t>
                            </w:r>
                            <w:proofErr w:type="spellStart"/>
                            <w:r w:rsidRPr="009A4973">
                              <w:rPr>
                                <w:sz w:val="20"/>
                                <w:szCs w:val="20"/>
                              </w:rPr>
                              <w:t>ato</w:t>
                            </w:r>
                            <w:proofErr w:type="spellEnd"/>
                            <w:r w:rsidRPr="009A4973">
                              <w:rPr>
                                <w:sz w:val="20"/>
                                <w:szCs w:val="20"/>
                              </w:rPr>
                              <w:t xml:space="preserve"> </w:t>
                            </w:r>
                            <w:proofErr w:type="spellStart"/>
                            <w:r w:rsidRPr="009A4973">
                              <w:rPr>
                                <w:sz w:val="20"/>
                                <w:szCs w:val="20"/>
                              </w:rPr>
                              <w:t>të</w:t>
                            </w:r>
                            <w:proofErr w:type="spellEnd"/>
                            <w:r w:rsidRPr="009A4973">
                              <w:rPr>
                                <w:sz w:val="20"/>
                                <w:szCs w:val="20"/>
                              </w:rPr>
                              <w:t xml:space="preserve"> </w:t>
                            </w:r>
                            <w:r>
                              <w:rPr>
                                <w:sz w:val="20"/>
                                <w:szCs w:val="20"/>
                              </w:rPr>
                              <w:t xml:space="preserve">Friedrich Ebert </w:t>
                            </w:r>
                            <w:proofErr w:type="spellStart"/>
                            <w:r>
                              <w:rPr>
                                <w:sz w:val="20"/>
                                <w:szCs w:val="20"/>
                              </w:rPr>
                              <w:t>Stiftung</w:t>
                            </w:r>
                            <w:proofErr w:type="spellEnd"/>
                            <w:r w:rsidRPr="009A4973">
                              <w:rPr>
                                <w:sz w:val="20"/>
                                <w:szCs w:val="20"/>
                              </w:rPr>
                              <w:t xml:space="preserve">. </w:t>
                            </w:r>
                          </w:p>
                          <w:p w14:paraId="70DD12AA" w14:textId="77777777" w:rsidR="00500466" w:rsidRPr="009A4973" w:rsidRDefault="00500466" w:rsidP="00F73587">
                            <w:pPr>
                              <w:jc w:val="both"/>
                              <w:rPr>
                                <w:sz w:val="20"/>
                                <w:szCs w:val="20"/>
                              </w:rPr>
                            </w:pPr>
                          </w:p>
                          <w:p w14:paraId="6C21FE6A" w14:textId="77777777" w:rsidR="00500466" w:rsidRPr="009A4973" w:rsidRDefault="00500466" w:rsidP="00F73587">
                            <w:pPr>
                              <w:jc w:val="both"/>
                              <w:rPr>
                                <w:sz w:val="20"/>
                                <w:szCs w:val="20"/>
                              </w:rPr>
                            </w:pPr>
                            <w:r w:rsidRPr="009A4973">
                              <w:rPr>
                                <w:sz w:val="20"/>
                                <w:szCs w:val="20"/>
                              </w:rPr>
                              <w:t xml:space="preserve">The content of this publication reflects the views and opinions of the authors, who are responsible for the facts and accuracy of the data present herein. The views and opinions expressed here do not necessarily represent those of </w:t>
                            </w:r>
                            <w:r>
                              <w:rPr>
                                <w:sz w:val="20"/>
                                <w:szCs w:val="20"/>
                              </w:rPr>
                              <w:t xml:space="preserve">Friedrich Ebert </w:t>
                            </w:r>
                            <w:proofErr w:type="spellStart"/>
                            <w:r>
                              <w:rPr>
                                <w:sz w:val="20"/>
                                <w:szCs w:val="20"/>
                              </w:rPr>
                              <w:t>Stiftung</w:t>
                            </w:r>
                            <w:proofErr w:type="spellEnd"/>
                            <w:r w:rsidRPr="009A4973">
                              <w:rPr>
                                <w:sz w:val="20"/>
                                <w:szCs w:val="20"/>
                              </w:rPr>
                              <w:t xml:space="preserve">. </w:t>
                            </w:r>
                          </w:p>
                          <w:p w14:paraId="6F2A0FAE" w14:textId="77777777" w:rsidR="00500466" w:rsidRPr="009A4973" w:rsidRDefault="00500466" w:rsidP="00F73587">
                            <w:pPr>
                              <w:ind w:left="0"/>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393D2586" id="Text Box 16" o:spid="_x0000_s1028" type="#_x0000_t202" style="position:absolute;left:0;text-align:left;margin-left:195.7pt;margin-top:.75pt;width:312.75pt;height:140.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" fillcolor="white [3201]" stroked="f" strokeweight=".5pt">
                <v:textbox>
                  <w:txbxContent>
                    <w:p w14:paraId="5E655790" w14:textId="77777777" w:rsidR="00500466" w:rsidRDefault="00500466" w:rsidP="00F73587">
                      <w:pPr>
                        <w:jc w:val="both"/>
                        <w:rPr>
                          <w:sz w:val="20"/>
                          <w:szCs w:val="20"/>
                        </w:rPr>
                      </w:pPr>
                      <w:r w:rsidRPr="009A4973">
                        <w:rPr>
                          <w:sz w:val="20"/>
                          <w:szCs w:val="20"/>
                        </w:rPr>
                        <w:t xml:space="preserve">Përmbajtja e këtij publikimi pasqyron pikëpamjet dhe mendimet e autorëve që janë përgjegjës për faktimin dhe saktësinë e të dhënave të prezentuara këtu. Pikëpamjet dhe mendimet e shprehura këtu, jo domosdoshmërisht i paraqesin ato të </w:t>
                      </w:r>
                      <w:r>
                        <w:rPr>
                          <w:sz w:val="20"/>
                          <w:szCs w:val="20"/>
                        </w:rPr>
                        <w:t>Friedrich Ebert Stiftung</w:t>
                      </w:r>
                      <w:r w:rsidRPr="009A4973">
                        <w:rPr>
                          <w:sz w:val="20"/>
                          <w:szCs w:val="20"/>
                        </w:rPr>
                        <w:t xml:space="preserve">. </w:t>
                      </w:r>
                    </w:p>
                    <w:p w14:paraId="70DD12AA" w14:textId="77777777" w:rsidR="00500466" w:rsidRPr="009A4973" w:rsidRDefault="00500466" w:rsidP="00F73587">
                      <w:pPr>
                        <w:jc w:val="both"/>
                        <w:rPr>
                          <w:sz w:val="20"/>
                          <w:szCs w:val="20"/>
                        </w:rPr>
                      </w:pPr>
                    </w:p>
                    <w:p w14:paraId="6C21FE6A" w14:textId="77777777" w:rsidR="00500466" w:rsidRPr="009A4973" w:rsidRDefault="00500466" w:rsidP="00F73587">
                      <w:pPr>
                        <w:jc w:val="both"/>
                        <w:rPr>
                          <w:sz w:val="20"/>
                          <w:szCs w:val="20"/>
                        </w:rPr>
                      </w:pPr>
                      <w:r w:rsidRPr="009A4973">
                        <w:rPr>
                          <w:sz w:val="20"/>
                          <w:szCs w:val="20"/>
                        </w:rPr>
                        <w:t xml:space="preserve">The content of this publication reflects the views and opinions of the authors, who are responsible for the facts and accuracy of the data present herein. The views and opinions expressed here do not necessarily represent those of </w:t>
                      </w:r>
                      <w:r>
                        <w:rPr>
                          <w:sz w:val="20"/>
                          <w:szCs w:val="20"/>
                        </w:rPr>
                        <w:t>Friedrich Ebert Stiftung</w:t>
                      </w:r>
                      <w:r w:rsidRPr="009A4973">
                        <w:rPr>
                          <w:sz w:val="20"/>
                          <w:szCs w:val="20"/>
                        </w:rPr>
                        <w:t xml:space="preserve">. </w:t>
                      </w:r>
                    </w:p>
                    <w:p w14:paraId="6F2A0FAE" w14:textId="77777777" w:rsidR="00500466" w:rsidRPr="009A4973" w:rsidRDefault="00500466" w:rsidP="00F73587">
                      <w:pPr>
                        <w:ind w:left="0"/>
                        <w:rPr>
                          <w:sz w:val="20"/>
                          <w:szCs w:val="20"/>
                        </w:rPr>
                      </w:pPr>
                    </w:p>
                  </w:txbxContent>
                </v:textbox>
              </v:shape>
            </w:pict>
          </mc:Fallback>
        </mc:AlternateContent>
      </w:r>
    </w:p>
    <w:p w14:paraId="6EA3A70C" w14:textId="77777777" w:rsidR="00F73587" w:rsidRDefault="00F73587" w:rsidP="00F73587">
      <w:pPr>
        <w:ind w:firstLine="284"/>
        <w:jc w:val="both"/>
        <w:rPr>
          <w:rFonts w:eastAsia="Times New Roman" w:cstheme="minorHAnsi"/>
          <w:b/>
          <w:color w:val="000000" w:themeColor="text1"/>
          <w:shd w:val="clear" w:color="auto" w:fill="FFFFFF"/>
        </w:rPr>
      </w:pPr>
    </w:p>
    <w:p w14:paraId="174C7551" w14:textId="77777777" w:rsidR="00F73587" w:rsidRDefault="00F73587" w:rsidP="00F73587">
      <w:pPr>
        <w:ind w:firstLine="284"/>
        <w:jc w:val="both"/>
        <w:rPr>
          <w:rFonts w:eastAsia="Times New Roman" w:cstheme="minorHAnsi"/>
          <w:b/>
          <w:color w:val="000000" w:themeColor="text1"/>
          <w:shd w:val="clear" w:color="auto" w:fill="FFFFFF"/>
        </w:rPr>
      </w:pPr>
      <w:r>
        <w:rPr>
          <w:noProof/>
        </w:rPr>
        <w:drawing>
          <wp:inline distT="0" distB="0" distL="0" distR="0" wp14:anchorId="0A4B1CA8" wp14:editId="7E970203">
            <wp:extent cx="1538564" cy="88582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Friedrich_Ebert_Stiftung.svg.png"/>
                    <pic:cNvPicPr/>
                  </pic:nvPicPr>
                  <pic:blipFill>
                    <a:blip r:embed="rId14">
                      <a:extLst>
                        <a:ext uri="{28A0092B-C50C-407E-A947-70E740481C1C}">
                          <a14:useLocalDpi xmlns:a14="http://schemas.microsoft.com/office/drawing/2010/main" val="0"/>
                        </a:ext>
                      </a:extLst>
                    </a:blip>
                    <a:stretch>
                      <a:fillRect/>
                    </a:stretch>
                  </pic:blipFill>
                  <pic:spPr>
                    <a:xfrm>
                      <a:off x="0" y="0"/>
                      <a:ext cx="1545238" cy="889667"/>
                    </a:xfrm>
                    <a:prstGeom prst="rect">
                      <a:avLst/>
                    </a:prstGeom>
                  </pic:spPr>
                </pic:pic>
              </a:graphicData>
            </a:graphic>
          </wp:inline>
        </w:drawing>
      </w:r>
    </w:p>
    <w:p w14:paraId="719D05DD" w14:textId="77777777" w:rsidR="00446668" w:rsidRPr="00950FAB" w:rsidRDefault="00446668" w:rsidP="00B0739D">
      <w:pPr>
        <w:ind w:firstLine="284"/>
        <w:jc w:val="both"/>
        <w:rPr>
          <w:rFonts w:eastAsia="Times New Roman" w:cstheme="minorHAnsi"/>
          <w:b/>
          <w:color w:val="000000" w:themeColor="text1"/>
          <w:shd w:val="clear" w:color="auto" w:fill="FFFFFF"/>
        </w:rPr>
      </w:pPr>
    </w:p>
    <w:p w14:paraId="57539D50" w14:textId="77777777" w:rsidR="00D72278" w:rsidRDefault="00D72278" w:rsidP="00827E80">
      <w:pPr>
        <w:pStyle w:val="ListParagraph"/>
        <w:ind w:left="0"/>
        <w:jc w:val="center"/>
        <w:rPr>
          <w:rFonts w:eastAsia="Times New Roman" w:cstheme="minorHAnsi"/>
          <w:b/>
          <w:color w:val="000000" w:themeColor="text1"/>
          <w:shd w:val="clear" w:color="auto" w:fill="FFFFFF"/>
        </w:rPr>
      </w:pPr>
    </w:p>
    <w:p w14:paraId="607AB39D" w14:textId="77777777" w:rsidR="00D72278" w:rsidRDefault="00D72278" w:rsidP="00827E80">
      <w:pPr>
        <w:pStyle w:val="ListParagraph"/>
        <w:ind w:left="0"/>
        <w:jc w:val="center"/>
        <w:rPr>
          <w:rFonts w:eastAsia="Times New Roman" w:cstheme="minorHAnsi"/>
          <w:b/>
          <w:color w:val="000000" w:themeColor="text1"/>
          <w:shd w:val="clear" w:color="auto" w:fill="FFFFFF"/>
        </w:rPr>
      </w:pPr>
    </w:p>
    <w:p w14:paraId="4B6BC55B" w14:textId="6705B196" w:rsidR="00B2499F" w:rsidRDefault="00B2499F" w:rsidP="00827E80">
      <w:pPr>
        <w:pStyle w:val="ListParagraph"/>
        <w:ind w:left="0"/>
        <w:jc w:val="center"/>
        <w:rPr>
          <w:rFonts w:eastAsia="Times New Roman" w:cstheme="minorHAnsi"/>
          <w:b/>
          <w:color w:val="000000" w:themeColor="text1"/>
          <w:shd w:val="clear" w:color="auto" w:fill="FFFFFF"/>
        </w:rPr>
      </w:pPr>
      <w:r>
        <w:rPr>
          <w:rFonts w:eastAsia="Times New Roman" w:cstheme="minorHAnsi"/>
          <w:b/>
          <w:color w:val="000000" w:themeColor="text1"/>
          <w:shd w:val="clear" w:color="auto" w:fill="FFFFFF"/>
        </w:rPr>
        <w:t>TABLE OF CONTENTS</w:t>
      </w:r>
    </w:p>
    <w:p w14:paraId="280DE228" w14:textId="77777777" w:rsidR="00B2499F" w:rsidRDefault="00B2499F" w:rsidP="00C3112E">
      <w:pPr>
        <w:pStyle w:val="ListParagraph"/>
        <w:ind w:left="644"/>
        <w:jc w:val="center"/>
        <w:rPr>
          <w:rFonts w:eastAsia="Times New Roman" w:cstheme="minorHAnsi"/>
          <w:b/>
          <w:color w:val="000000" w:themeColor="text1"/>
          <w:shd w:val="clear" w:color="auto" w:fill="FFFFFF"/>
        </w:rPr>
      </w:pPr>
    </w:p>
    <w:p w14:paraId="0A03EEE2" w14:textId="77777777" w:rsidR="00B2499F" w:rsidRDefault="00B2499F" w:rsidP="00C3112E">
      <w:pPr>
        <w:pStyle w:val="ListParagraph"/>
        <w:ind w:left="644"/>
        <w:jc w:val="center"/>
        <w:rPr>
          <w:rFonts w:eastAsia="Times New Roman" w:cstheme="minorHAnsi"/>
          <w:b/>
          <w:color w:val="000000" w:themeColor="text1"/>
          <w:shd w:val="clear" w:color="auto" w:fill="FFFFFF"/>
        </w:rPr>
      </w:pPr>
    </w:p>
    <w:p w14:paraId="44E9BC0E" w14:textId="7F5A79EF" w:rsidR="00F85E17" w:rsidRDefault="00C87732">
      <w:pPr>
        <w:pStyle w:val="TOC1"/>
        <w:tabs>
          <w:tab w:val="left" w:pos="367"/>
          <w:tab w:val="right" w:leader="dot" w:pos="9514"/>
        </w:tabs>
        <w:rPr>
          <w:noProof/>
        </w:rPr>
      </w:pPr>
      <w:r>
        <w:rPr>
          <w:rFonts w:eastAsia="Times New Roman" w:cstheme="minorHAnsi"/>
          <w:b/>
          <w:color w:val="000000" w:themeColor="text1"/>
          <w:shd w:val="clear" w:color="auto" w:fill="FFFFFF"/>
        </w:rPr>
        <w:fldChar w:fldCharType="begin"/>
      </w:r>
      <w:r>
        <w:rPr>
          <w:rFonts w:eastAsia="Times New Roman" w:cstheme="minorHAnsi"/>
          <w:b/>
          <w:color w:val="000000" w:themeColor="text1"/>
          <w:shd w:val="clear" w:color="auto" w:fill="FFFFFF"/>
        </w:rPr>
        <w:instrText xml:space="preserve"> TOC \o "1-3" </w:instrText>
      </w:r>
      <w:r>
        <w:rPr>
          <w:rFonts w:eastAsia="Times New Roman" w:cstheme="minorHAnsi"/>
          <w:b/>
          <w:color w:val="000000" w:themeColor="text1"/>
          <w:shd w:val="clear" w:color="auto" w:fill="FFFFFF"/>
        </w:rPr>
        <w:fldChar w:fldCharType="separate"/>
      </w:r>
      <w:r w:rsidR="00F85E17">
        <w:rPr>
          <w:rFonts w:eastAsiaTheme="minorEastAsia"/>
          <w:noProof/>
          <w:lang w:val="fr-FR" w:eastAsia="ja-JP"/>
        </w:rPr>
        <w:tab/>
      </w:r>
      <w:r w:rsidR="00F85E17" w:rsidRPr="00A015EE">
        <w:rPr>
          <w:noProof/>
          <w:shd w:val="clear" w:color="auto" w:fill="FFFFFF"/>
        </w:rPr>
        <w:t>INTRODUCTION</w:t>
      </w:r>
      <w:r w:rsidR="00F85E17">
        <w:rPr>
          <w:noProof/>
        </w:rPr>
        <w:tab/>
      </w:r>
      <w:r w:rsidR="00F85E17">
        <w:rPr>
          <w:noProof/>
        </w:rPr>
        <w:fldChar w:fldCharType="begin"/>
      </w:r>
      <w:r w:rsidR="00F85E17">
        <w:rPr>
          <w:noProof/>
        </w:rPr>
        <w:instrText xml:space="preserve"> PAGEREF _Toc358284486 \h </w:instrText>
      </w:r>
      <w:r w:rsidR="00F85E17">
        <w:rPr>
          <w:noProof/>
        </w:rPr>
      </w:r>
      <w:r w:rsidR="00F85E17">
        <w:rPr>
          <w:noProof/>
        </w:rPr>
        <w:fldChar w:fldCharType="separate"/>
      </w:r>
      <w:r w:rsidR="00824247">
        <w:rPr>
          <w:noProof/>
        </w:rPr>
        <w:t>7</w:t>
      </w:r>
      <w:r w:rsidR="00F85E17">
        <w:rPr>
          <w:noProof/>
        </w:rPr>
        <w:fldChar w:fldCharType="end"/>
      </w:r>
    </w:p>
    <w:p w14:paraId="7B914345" w14:textId="77777777" w:rsidR="00F85E17" w:rsidRPr="00F85E17" w:rsidRDefault="00F85E17" w:rsidP="00F85E17">
      <w:pPr>
        <w:rPr>
          <w:noProof/>
        </w:rPr>
      </w:pPr>
    </w:p>
    <w:p w14:paraId="55E03C27" w14:textId="4C83DCF9" w:rsidR="00F85E17" w:rsidRDefault="000775D9">
      <w:pPr>
        <w:pStyle w:val="TOC1"/>
        <w:tabs>
          <w:tab w:val="left" w:pos="445"/>
          <w:tab w:val="right" w:leader="dot" w:pos="9514"/>
        </w:tabs>
        <w:rPr>
          <w:rFonts w:eastAsiaTheme="minorEastAsia"/>
          <w:noProof/>
          <w:lang w:val="fr-FR" w:eastAsia="ja-JP"/>
        </w:rPr>
      </w:pPr>
      <w:r>
        <w:rPr>
          <w:noProof/>
        </w:rPr>
        <w:t>I</w:t>
      </w:r>
      <w:r w:rsidR="00F85E17">
        <w:rPr>
          <w:noProof/>
        </w:rPr>
        <w:t>.</w:t>
      </w:r>
      <w:r w:rsidR="00F85E17">
        <w:rPr>
          <w:rFonts w:eastAsiaTheme="minorEastAsia"/>
          <w:noProof/>
          <w:lang w:val="fr-FR" w:eastAsia="ja-JP"/>
        </w:rPr>
        <w:tab/>
      </w:r>
      <w:r w:rsidR="00F85E17" w:rsidRPr="00A015EE">
        <w:rPr>
          <w:noProof/>
          <w:shd w:val="clear" w:color="auto" w:fill="FFFFFF"/>
        </w:rPr>
        <w:t>LITERATURE REVIEW</w:t>
      </w:r>
      <w:r w:rsidR="00F85E17">
        <w:rPr>
          <w:noProof/>
        </w:rPr>
        <w:tab/>
      </w:r>
      <w:r w:rsidR="00F85E17">
        <w:rPr>
          <w:noProof/>
        </w:rPr>
        <w:fldChar w:fldCharType="begin"/>
      </w:r>
      <w:r w:rsidR="00F85E17">
        <w:rPr>
          <w:noProof/>
        </w:rPr>
        <w:instrText xml:space="preserve"> PAGEREF _Toc358284487 \h </w:instrText>
      </w:r>
      <w:r w:rsidR="00F85E17">
        <w:rPr>
          <w:noProof/>
        </w:rPr>
      </w:r>
      <w:r w:rsidR="00F85E17">
        <w:rPr>
          <w:noProof/>
        </w:rPr>
        <w:fldChar w:fldCharType="separate"/>
      </w:r>
      <w:r w:rsidR="00824247">
        <w:rPr>
          <w:noProof/>
        </w:rPr>
        <w:t>9</w:t>
      </w:r>
      <w:r w:rsidR="00F85E17">
        <w:rPr>
          <w:noProof/>
        </w:rPr>
        <w:fldChar w:fldCharType="end"/>
      </w:r>
    </w:p>
    <w:p w14:paraId="1670808F" w14:textId="02C5ADA7" w:rsidR="00F85E17" w:rsidRDefault="00F85E17">
      <w:pPr>
        <w:pStyle w:val="TOC2"/>
        <w:tabs>
          <w:tab w:val="right" w:leader="dot" w:pos="9514"/>
        </w:tabs>
        <w:rPr>
          <w:rFonts w:eastAsiaTheme="minorEastAsia"/>
          <w:noProof/>
          <w:lang w:val="fr-FR" w:eastAsia="ja-JP"/>
        </w:rPr>
      </w:pPr>
      <w:r w:rsidRPr="00A015EE">
        <w:rPr>
          <w:noProof/>
          <w:shd w:val="clear" w:color="auto" w:fill="FFFFFF"/>
        </w:rPr>
        <w:t>A global perspective on transitional justice: a few relevant cases</w:t>
      </w:r>
      <w:r>
        <w:rPr>
          <w:noProof/>
        </w:rPr>
        <w:tab/>
      </w:r>
      <w:r>
        <w:rPr>
          <w:noProof/>
        </w:rPr>
        <w:fldChar w:fldCharType="begin"/>
      </w:r>
      <w:r>
        <w:rPr>
          <w:noProof/>
        </w:rPr>
        <w:instrText xml:space="preserve"> PAGEREF _Toc358284488 \h </w:instrText>
      </w:r>
      <w:r>
        <w:rPr>
          <w:noProof/>
        </w:rPr>
      </w:r>
      <w:r>
        <w:rPr>
          <w:noProof/>
        </w:rPr>
        <w:fldChar w:fldCharType="separate"/>
      </w:r>
      <w:r w:rsidR="00824247">
        <w:rPr>
          <w:noProof/>
        </w:rPr>
        <w:t>9</w:t>
      </w:r>
      <w:r>
        <w:rPr>
          <w:noProof/>
        </w:rPr>
        <w:fldChar w:fldCharType="end"/>
      </w:r>
    </w:p>
    <w:p w14:paraId="7500A000" w14:textId="40C415F6" w:rsidR="00F85E17" w:rsidRDefault="00F85E17">
      <w:pPr>
        <w:pStyle w:val="TOC2"/>
        <w:tabs>
          <w:tab w:val="right" w:leader="dot" w:pos="9514"/>
        </w:tabs>
        <w:rPr>
          <w:rFonts w:eastAsiaTheme="minorEastAsia"/>
          <w:noProof/>
          <w:lang w:val="fr-FR" w:eastAsia="ja-JP"/>
        </w:rPr>
      </w:pPr>
      <w:r>
        <w:rPr>
          <w:noProof/>
        </w:rPr>
        <w:t>Transitional justice in Western Balkans</w:t>
      </w:r>
      <w:r>
        <w:rPr>
          <w:noProof/>
        </w:rPr>
        <w:tab/>
      </w:r>
      <w:r>
        <w:rPr>
          <w:noProof/>
        </w:rPr>
        <w:fldChar w:fldCharType="begin"/>
      </w:r>
      <w:r>
        <w:rPr>
          <w:noProof/>
        </w:rPr>
        <w:instrText xml:space="preserve"> PAGEREF _Toc358284489 \h </w:instrText>
      </w:r>
      <w:r>
        <w:rPr>
          <w:noProof/>
        </w:rPr>
      </w:r>
      <w:r>
        <w:rPr>
          <w:noProof/>
        </w:rPr>
        <w:fldChar w:fldCharType="separate"/>
      </w:r>
      <w:r w:rsidR="00824247">
        <w:rPr>
          <w:noProof/>
        </w:rPr>
        <w:t>10</w:t>
      </w:r>
      <w:r>
        <w:rPr>
          <w:noProof/>
        </w:rPr>
        <w:fldChar w:fldCharType="end"/>
      </w:r>
    </w:p>
    <w:p w14:paraId="340706BA" w14:textId="28251F83" w:rsidR="00F85E17" w:rsidRDefault="00F85E17">
      <w:pPr>
        <w:pStyle w:val="TOC2"/>
        <w:tabs>
          <w:tab w:val="right" w:leader="dot" w:pos="9514"/>
        </w:tabs>
        <w:rPr>
          <w:rFonts w:eastAsiaTheme="minorEastAsia"/>
          <w:noProof/>
          <w:lang w:val="fr-FR" w:eastAsia="ja-JP"/>
        </w:rPr>
      </w:pPr>
      <w:r w:rsidRPr="00A015EE">
        <w:rPr>
          <w:noProof/>
          <w:lang w:val="en-GB"/>
        </w:rPr>
        <w:t>Kosovo characteristics</w:t>
      </w:r>
      <w:r>
        <w:rPr>
          <w:noProof/>
        </w:rPr>
        <w:tab/>
      </w:r>
      <w:r>
        <w:rPr>
          <w:noProof/>
        </w:rPr>
        <w:fldChar w:fldCharType="begin"/>
      </w:r>
      <w:r>
        <w:rPr>
          <w:noProof/>
        </w:rPr>
        <w:instrText xml:space="preserve"> PAGEREF _Toc358284490 \h </w:instrText>
      </w:r>
      <w:r>
        <w:rPr>
          <w:noProof/>
        </w:rPr>
      </w:r>
      <w:r>
        <w:rPr>
          <w:noProof/>
        </w:rPr>
        <w:fldChar w:fldCharType="separate"/>
      </w:r>
      <w:r w:rsidR="00824247">
        <w:rPr>
          <w:noProof/>
        </w:rPr>
        <w:t>11</w:t>
      </w:r>
      <w:r>
        <w:rPr>
          <w:noProof/>
        </w:rPr>
        <w:fldChar w:fldCharType="end"/>
      </w:r>
    </w:p>
    <w:p w14:paraId="0C99E89D" w14:textId="51B0C79F" w:rsidR="00F85E17" w:rsidRDefault="00F85E17">
      <w:pPr>
        <w:pStyle w:val="TOC2"/>
        <w:tabs>
          <w:tab w:val="right" w:leader="dot" w:pos="9514"/>
        </w:tabs>
        <w:rPr>
          <w:rFonts w:eastAsiaTheme="minorEastAsia"/>
          <w:noProof/>
          <w:lang w:val="fr-FR" w:eastAsia="ja-JP"/>
        </w:rPr>
      </w:pPr>
      <w:r>
        <w:rPr>
          <w:noProof/>
        </w:rPr>
        <w:t>Transitional justice and Reconciliation in Kosovo</w:t>
      </w:r>
      <w:r>
        <w:rPr>
          <w:noProof/>
        </w:rPr>
        <w:tab/>
      </w:r>
      <w:r>
        <w:rPr>
          <w:noProof/>
        </w:rPr>
        <w:fldChar w:fldCharType="begin"/>
      </w:r>
      <w:r>
        <w:rPr>
          <w:noProof/>
        </w:rPr>
        <w:instrText xml:space="preserve"> PAGEREF _Toc358284491 \h </w:instrText>
      </w:r>
      <w:r>
        <w:rPr>
          <w:noProof/>
        </w:rPr>
      </w:r>
      <w:r>
        <w:rPr>
          <w:noProof/>
        </w:rPr>
        <w:fldChar w:fldCharType="separate"/>
      </w:r>
      <w:r w:rsidR="00824247">
        <w:rPr>
          <w:noProof/>
        </w:rPr>
        <w:t>13</w:t>
      </w:r>
      <w:r>
        <w:rPr>
          <w:noProof/>
        </w:rPr>
        <w:fldChar w:fldCharType="end"/>
      </w:r>
    </w:p>
    <w:p w14:paraId="077D76C0" w14:textId="09D8F23D" w:rsidR="00F85E17" w:rsidRDefault="00F85E17">
      <w:pPr>
        <w:pStyle w:val="TOC2"/>
        <w:tabs>
          <w:tab w:val="right" w:leader="dot" w:pos="9514"/>
        </w:tabs>
        <w:rPr>
          <w:rFonts w:eastAsiaTheme="minorEastAsia"/>
          <w:noProof/>
          <w:lang w:val="fr-FR" w:eastAsia="ja-JP"/>
        </w:rPr>
      </w:pPr>
      <w:r>
        <w:rPr>
          <w:noProof/>
        </w:rPr>
        <w:t>What has been done in the reconciliation process so far?</w:t>
      </w:r>
      <w:r>
        <w:rPr>
          <w:noProof/>
        </w:rPr>
        <w:tab/>
      </w:r>
      <w:r>
        <w:rPr>
          <w:noProof/>
        </w:rPr>
        <w:fldChar w:fldCharType="begin"/>
      </w:r>
      <w:r>
        <w:rPr>
          <w:noProof/>
        </w:rPr>
        <w:instrText xml:space="preserve"> PAGEREF _Toc358284492 \h </w:instrText>
      </w:r>
      <w:r>
        <w:rPr>
          <w:noProof/>
        </w:rPr>
      </w:r>
      <w:r>
        <w:rPr>
          <w:noProof/>
        </w:rPr>
        <w:fldChar w:fldCharType="separate"/>
      </w:r>
      <w:r w:rsidR="00824247">
        <w:rPr>
          <w:noProof/>
        </w:rPr>
        <w:t>14</w:t>
      </w:r>
      <w:r>
        <w:rPr>
          <w:noProof/>
        </w:rPr>
        <w:fldChar w:fldCharType="end"/>
      </w:r>
    </w:p>
    <w:p w14:paraId="73416190" w14:textId="2711F874" w:rsidR="00F85E17" w:rsidRDefault="00F85E17">
      <w:pPr>
        <w:pStyle w:val="TOC2"/>
        <w:tabs>
          <w:tab w:val="right" w:leader="dot" w:pos="9514"/>
        </w:tabs>
        <w:rPr>
          <w:rFonts w:eastAsiaTheme="minorEastAsia"/>
          <w:noProof/>
          <w:lang w:val="fr-FR" w:eastAsia="ja-JP"/>
        </w:rPr>
      </w:pPr>
      <w:r>
        <w:rPr>
          <w:noProof/>
        </w:rPr>
        <w:t>What worked?</w:t>
      </w:r>
      <w:r>
        <w:rPr>
          <w:noProof/>
        </w:rPr>
        <w:tab/>
      </w:r>
      <w:r>
        <w:rPr>
          <w:noProof/>
        </w:rPr>
        <w:fldChar w:fldCharType="begin"/>
      </w:r>
      <w:r>
        <w:rPr>
          <w:noProof/>
        </w:rPr>
        <w:instrText xml:space="preserve"> PAGEREF _Toc358284493 \h </w:instrText>
      </w:r>
      <w:r>
        <w:rPr>
          <w:noProof/>
        </w:rPr>
      </w:r>
      <w:r>
        <w:rPr>
          <w:noProof/>
        </w:rPr>
        <w:fldChar w:fldCharType="separate"/>
      </w:r>
      <w:r w:rsidR="00824247">
        <w:rPr>
          <w:noProof/>
        </w:rPr>
        <w:t>16</w:t>
      </w:r>
      <w:r>
        <w:rPr>
          <w:noProof/>
        </w:rPr>
        <w:fldChar w:fldCharType="end"/>
      </w:r>
    </w:p>
    <w:p w14:paraId="2E48CBE6" w14:textId="68943357" w:rsidR="00F85E17" w:rsidRDefault="00F85E17">
      <w:pPr>
        <w:pStyle w:val="TOC2"/>
        <w:tabs>
          <w:tab w:val="right" w:leader="dot" w:pos="9514"/>
        </w:tabs>
        <w:rPr>
          <w:rFonts w:eastAsiaTheme="minorEastAsia"/>
          <w:noProof/>
          <w:lang w:val="fr-FR" w:eastAsia="ja-JP"/>
        </w:rPr>
      </w:pPr>
      <w:r>
        <w:rPr>
          <w:noProof/>
        </w:rPr>
        <w:t>What did not work?</w:t>
      </w:r>
      <w:r>
        <w:rPr>
          <w:noProof/>
        </w:rPr>
        <w:tab/>
      </w:r>
      <w:r>
        <w:rPr>
          <w:noProof/>
        </w:rPr>
        <w:fldChar w:fldCharType="begin"/>
      </w:r>
      <w:r>
        <w:rPr>
          <w:noProof/>
        </w:rPr>
        <w:instrText xml:space="preserve"> PAGEREF _Toc358284494 \h </w:instrText>
      </w:r>
      <w:r>
        <w:rPr>
          <w:noProof/>
        </w:rPr>
      </w:r>
      <w:r>
        <w:rPr>
          <w:noProof/>
        </w:rPr>
        <w:fldChar w:fldCharType="separate"/>
      </w:r>
      <w:r w:rsidR="00824247">
        <w:rPr>
          <w:noProof/>
        </w:rPr>
        <w:t>16</w:t>
      </w:r>
      <w:r>
        <w:rPr>
          <w:noProof/>
        </w:rPr>
        <w:fldChar w:fldCharType="end"/>
      </w:r>
    </w:p>
    <w:p w14:paraId="39C2F053" w14:textId="61034903" w:rsidR="00F85E17" w:rsidRDefault="00F85E17">
      <w:pPr>
        <w:pStyle w:val="TOC2"/>
        <w:tabs>
          <w:tab w:val="right" w:leader="dot" w:pos="9514"/>
        </w:tabs>
        <w:rPr>
          <w:rFonts w:eastAsiaTheme="minorEastAsia"/>
          <w:noProof/>
          <w:lang w:val="fr-FR" w:eastAsia="ja-JP"/>
        </w:rPr>
      </w:pPr>
      <w:r>
        <w:rPr>
          <w:noProof/>
        </w:rPr>
        <w:t>The reconciliation gap in Kosovo</w:t>
      </w:r>
      <w:r>
        <w:rPr>
          <w:noProof/>
        </w:rPr>
        <w:tab/>
      </w:r>
      <w:r>
        <w:rPr>
          <w:noProof/>
        </w:rPr>
        <w:fldChar w:fldCharType="begin"/>
      </w:r>
      <w:r>
        <w:rPr>
          <w:noProof/>
        </w:rPr>
        <w:instrText xml:space="preserve"> PAGEREF _Toc358284495 \h </w:instrText>
      </w:r>
      <w:r>
        <w:rPr>
          <w:noProof/>
        </w:rPr>
      </w:r>
      <w:r>
        <w:rPr>
          <w:noProof/>
        </w:rPr>
        <w:fldChar w:fldCharType="separate"/>
      </w:r>
      <w:r w:rsidR="00824247">
        <w:rPr>
          <w:noProof/>
        </w:rPr>
        <w:t>17</w:t>
      </w:r>
      <w:r>
        <w:rPr>
          <w:noProof/>
        </w:rPr>
        <w:fldChar w:fldCharType="end"/>
      </w:r>
    </w:p>
    <w:p w14:paraId="068A7BB8" w14:textId="79C6121C" w:rsidR="00F85E17" w:rsidRDefault="00F85E17">
      <w:pPr>
        <w:pStyle w:val="TOC2"/>
        <w:tabs>
          <w:tab w:val="right" w:leader="dot" w:pos="9514"/>
        </w:tabs>
        <w:rPr>
          <w:rFonts w:eastAsiaTheme="minorEastAsia"/>
          <w:noProof/>
          <w:lang w:val="fr-FR" w:eastAsia="ja-JP"/>
        </w:rPr>
      </w:pPr>
      <w:r>
        <w:rPr>
          <w:noProof/>
        </w:rPr>
        <w:t>Theoretical framework</w:t>
      </w:r>
      <w:r>
        <w:rPr>
          <w:noProof/>
        </w:rPr>
        <w:tab/>
      </w:r>
      <w:r>
        <w:rPr>
          <w:noProof/>
        </w:rPr>
        <w:fldChar w:fldCharType="begin"/>
      </w:r>
      <w:r>
        <w:rPr>
          <w:noProof/>
        </w:rPr>
        <w:instrText xml:space="preserve"> PAGEREF _Toc358284496 \h </w:instrText>
      </w:r>
      <w:r>
        <w:rPr>
          <w:noProof/>
        </w:rPr>
      </w:r>
      <w:r>
        <w:rPr>
          <w:noProof/>
        </w:rPr>
        <w:fldChar w:fldCharType="separate"/>
      </w:r>
      <w:r w:rsidR="00824247">
        <w:rPr>
          <w:noProof/>
        </w:rPr>
        <w:t>18</w:t>
      </w:r>
      <w:r>
        <w:rPr>
          <w:noProof/>
        </w:rPr>
        <w:fldChar w:fldCharType="end"/>
      </w:r>
    </w:p>
    <w:p w14:paraId="09B8F3F9" w14:textId="42D1096B" w:rsidR="00F85E17" w:rsidRDefault="00F85E17">
      <w:pPr>
        <w:pStyle w:val="TOC2"/>
        <w:tabs>
          <w:tab w:val="right" w:leader="dot" w:pos="9514"/>
        </w:tabs>
        <w:rPr>
          <w:noProof/>
        </w:rPr>
      </w:pPr>
      <w:r>
        <w:rPr>
          <w:noProof/>
        </w:rPr>
        <w:t>A theoretical view on Kosovo</w:t>
      </w:r>
      <w:r>
        <w:rPr>
          <w:noProof/>
        </w:rPr>
        <w:tab/>
      </w:r>
      <w:r>
        <w:rPr>
          <w:noProof/>
        </w:rPr>
        <w:fldChar w:fldCharType="begin"/>
      </w:r>
      <w:r>
        <w:rPr>
          <w:noProof/>
        </w:rPr>
        <w:instrText xml:space="preserve"> PAGEREF _Toc358284497 \h </w:instrText>
      </w:r>
      <w:r>
        <w:rPr>
          <w:noProof/>
        </w:rPr>
      </w:r>
      <w:r>
        <w:rPr>
          <w:noProof/>
        </w:rPr>
        <w:fldChar w:fldCharType="separate"/>
      </w:r>
      <w:r w:rsidR="00824247">
        <w:rPr>
          <w:noProof/>
        </w:rPr>
        <w:t>20</w:t>
      </w:r>
      <w:r>
        <w:rPr>
          <w:noProof/>
        </w:rPr>
        <w:fldChar w:fldCharType="end"/>
      </w:r>
    </w:p>
    <w:p w14:paraId="7D385E2A" w14:textId="77777777" w:rsidR="00F85E17" w:rsidRPr="00F85E17" w:rsidRDefault="00F85E17" w:rsidP="00F85E17">
      <w:pPr>
        <w:rPr>
          <w:noProof/>
        </w:rPr>
      </w:pPr>
    </w:p>
    <w:p w14:paraId="17745ECB" w14:textId="3BF20594" w:rsidR="00F85E17" w:rsidRDefault="000775D9">
      <w:pPr>
        <w:pStyle w:val="TOC1"/>
        <w:tabs>
          <w:tab w:val="left" w:pos="523"/>
          <w:tab w:val="right" w:leader="dot" w:pos="9514"/>
        </w:tabs>
        <w:rPr>
          <w:noProof/>
        </w:rPr>
      </w:pPr>
      <w:r>
        <w:rPr>
          <w:noProof/>
        </w:rPr>
        <w:t>II</w:t>
      </w:r>
      <w:r w:rsidR="00F85E17">
        <w:rPr>
          <w:noProof/>
        </w:rPr>
        <w:t>.</w:t>
      </w:r>
      <w:r w:rsidR="00F85E17">
        <w:rPr>
          <w:rFonts w:eastAsiaTheme="minorEastAsia"/>
          <w:noProof/>
          <w:lang w:val="fr-FR" w:eastAsia="ja-JP"/>
        </w:rPr>
        <w:tab/>
      </w:r>
      <w:r w:rsidR="00F85E17" w:rsidRPr="00A015EE">
        <w:rPr>
          <w:noProof/>
          <w:shd w:val="clear" w:color="auto" w:fill="FFFFFF"/>
        </w:rPr>
        <w:t>METHODOLOGY</w:t>
      </w:r>
      <w:r w:rsidR="00F85E17">
        <w:rPr>
          <w:noProof/>
        </w:rPr>
        <w:tab/>
      </w:r>
      <w:r w:rsidR="00F85E17">
        <w:rPr>
          <w:noProof/>
        </w:rPr>
        <w:fldChar w:fldCharType="begin"/>
      </w:r>
      <w:r w:rsidR="00F85E17">
        <w:rPr>
          <w:noProof/>
        </w:rPr>
        <w:instrText xml:space="preserve"> PAGEREF _Toc358284498 \h </w:instrText>
      </w:r>
      <w:r w:rsidR="00F85E17">
        <w:rPr>
          <w:noProof/>
        </w:rPr>
      </w:r>
      <w:r w:rsidR="00F85E17">
        <w:rPr>
          <w:noProof/>
        </w:rPr>
        <w:fldChar w:fldCharType="separate"/>
      </w:r>
      <w:r w:rsidR="00824247">
        <w:rPr>
          <w:noProof/>
        </w:rPr>
        <w:t>23</w:t>
      </w:r>
      <w:r w:rsidR="00F85E17">
        <w:rPr>
          <w:noProof/>
        </w:rPr>
        <w:fldChar w:fldCharType="end"/>
      </w:r>
    </w:p>
    <w:p w14:paraId="76815B34" w14:textId="77777777" w:rsidR="00F85E17" w:rsidRPr="00F85E17" w:rsidRDefault="00F85E17" w:rsidP="00F85E17">
      <w:pPr>
        <w:rPr>
          <w:noProof/>
        </w:rPr>
      </w:pPr>
    </w:p>
    <w:p w14:paraId="66654239" w14:textId="22F4EB9D" w:rsidR="00F85E17" w:rsidRDefault="000775D9">
      <w:pPr>
        <w:pStyle w:val="TOC1"/>
        <w:tabs>
          <w:tab w:val="left" w:pos="512"/>
          <w:tab w:val="right" w:leader="dot" w:pos="9514"/>
        </w:tabs>
        <w:rPr>
          <w:rFonts w:eastAsiaTheme="minorEastAsia"/>
          <w:noProof/>
          <w:lang w:val="fr-FR" w:eastAsia="ja-JP"/>
        </w:rPr>
      </w:pPr>
      <w:r>
        <w:rPr>
          <w:noProof/>
        </w:rPr>
        <w:t>III</w:t>
      </w:r>
      <w:r w:rsidR="00F85E17">
        <w:rPr>
          <w:noProof/>
        </w:rPr>
        <w:t>.</w:t>
      </w:r>
      <w:r w:rsidR="00F85E17">
        <w:rPr>
          <w:rFonts w:eastAsiaTheme="minorEastAsia"/>
          <w:noProof/>
          <w:lang w:val="fr-FR" w:eastAsia="ja-JP"/>
        </w:rPr>
        <w:tab/>
      </w:r>
      <w:r w:rsidR="00F85E17" w:rsidRPr="00A015EE">
        <w:rPr>
          <w:noProof/>
          <w:shd w:val="clear" w:color="auto" w:fill="FFFFFF"/>
        </w:rPr>
        <w:t>RESULTS AND DISCUSSION</w:t>
      </w:r>
      <w:r w:rsidR="00F85E17">
        <w:rPr>
          <w:noProof/>
        </w:rPr>
        <w:tab/>
      </w:r>
      <w:r w:rsidR="00F85E17">
        <w:rPr>
          <w:noProof/>
        </w:rPr>
        <w:fldChar w:fldCharType="begin"/>
      </w:r>
      <w:r w:rsidR="00F85E17">
        <w:rPr>
          <w:noProof/>
        </w:rPr>
        <w:instrText xml:space="preserve"> PAGEREF _Toc358284499 \h </w:instrText>
      </w:r>
      <w:r w:rsidR="00F85E17">
        <w:rPr>
          <w:noProof/>
        </w:rPr>
      </w:r>
      <w:r w:rsidR="00F85E17">
        <w:rPr>
          <w:noProof/>
        </w:rPr>
        <w:fldChar w:fldCharType="separate"/>
      </w:r>
      <w:r w:rsidR="00824247">
        <w:rPr>
          <w:noProof/>
        </w:rPr>
        <w:t>25</w:t>
      </w:r>
      <w:r w:rsidR="00F85E17">
        <w:rPr>
          <w:noProof/>
        </w:rPr>
        <w:fldChar w:fldCharType="end"/>
      </w:r>
    </w:p>
    <w:p w14:paraId="55AA728D" w14:textId="729112A9" w:rsidR="00F85E17" w:rsidRDefault="00F85E17" w:rsidP="00F85E17">
      <w:pPr>
        <w:pStyle w:val="TOC3"/>
        <w:rPr>
          <w:rFonts w:eastAsiaTheme="minorEastAsia"/>
          <w:noProof/>
          <w:lang w:val="fr-FR" w:eastAsia="ja-JP"/>
        </w:rPr>
      </w:pPr>
      <w:r w:rsidRPr="00A015EE">
        <w:rPr>
          <w:noProof/>
          <w:shd w:val="clear" w:color="auto" w:fill="FFFFFF"/>
        </w:rPr>
        <w:t>Quantitative research results</w:t>
      </w:r>
      <w:r>
        <w:rPr>
          <w:noProof/>
        </w:rPr>
        <w:tab/>
      </w:r>
      <w:r>
        <w:rPr>
          <w:noProof/>
        </w:rPr>
        <w:fldChar w:fldCharType="begin"/>
      </w:r>
      <w:r>
        <w:rPr>
          <w:noProof/>
        </w:rPr>
        <w:instrText xml:space="preserve"> PAGEREF _Toc358284500 \h </w:instrText>
      </w:r>
      <w:r>
        <w:rPr>
          <w:noProof/>
        </w:rPr>
      </w:r>
      <w:r>
        <w:rPr>
          <w:noProof/>
        </w:rPr>
        <w:fldChar w:fldCharType="separate"/>
      </w:r>
      <w:r w:rsidR="00824247">
        <w:rPr>
          <w:noProof/>
        </w:rPr>
        <w:t>26</w:t>
      </w:r>
      <w:r>
        <w:rPr>
          <w:noProof/>
        </w:rPr>
        <w:fldChar w:fldCharType="end"/>
      </w:r>
    </w:p>
    <w:p w14:paraId="06F97001" w14:textId="24DAE506" w:rsidR="00F85E17" w:rsidRDefault="00F85E17" w:rsidP="00F85E17">
      <w:pPr>
        <w:pStyle w:val="TOC2"/>
        <w:tabs>
          <w:tab w:val="right" w:leader="dot" w:pos="9514"/>
        </w:tabs>
        <w:ind w:firstLine="327"/>
        <w:rPr>
          <w:rFonts w:eastAsiaTheme="minorEastAsia"/>
          <w:noProof/>
          <w:lang w:val="fr-FR" w:eastAsia="ja-JP"/>
        </w:rPr>
      </w:pPr>
      <w:r w:rsidRPr="00A015EE">
        <w:rPr>
          <w:noProof/>
          <w:shd w:val="clear" w:color="auto" w:fill="FFFFFF"/>
        </w:rPr>
        <w:t>Source of conflict and mechanism of reconciliation</w:t>
      </w:r>
      <w:r>
        <w:rPr>
          <w:noProof/>
        </w:rPr>
        <w:tab/>
      </w:r>
      <w:r>
        <w:rPr>
          <w:noProof/>
        </w:rPr>
        <w:fldChar w:fldCharType="begin"/>
      </w:r>
      <w:r>
        <w:rPr>
          <w:noProof/>
        </w:rPr>
        <w:instrText xml:space="preserve"> PAGEREF _Toc358284501 \h </w:instrText>
      </w:r>
      <w:r>
        <w:rPr>
          <w:noProof/>
        </w:rPr>
      </w:r>
      <w:r>
        <w:rPr>
          <w:noProof/>
        </w:rPr>
        <w:fldChar w:fldCharType="separate"/>
      </w:r>
      <w:r w:rsidR="00824247">
        <w:rPr>
          <w:noProof/>
        </w:rPr>
        <w:t>26</w:t>
      </w:r>
      <w:r>
        <w:rPr>
          <w:noProof/>
        </w:rPr>
        <w:fldChar w:fldCharType="end"/>
      </w:r>
    </w:p>
    <w:p w14:paraId="2A4A959B" w14:textId="5B78ECA8" w:rsidR="00F85E17" w:rsidRDefault="00F85E17" w:rsidP="00F85E17">
      <w:pPr>
        <w:pStyle w:val="TOC2"/>
        <w:tabs>
          <w:tab w:val="right" w:leader="dot" w:pos="9514"/>
        </w:tabs>
        <w:ind w:firstLine="327"/>
        <w:rPr>
          <w:rFonts w:eastAsiaTheme="minorEastAsia"/>
          <w:noProof/>
          <w:lang w:val="fr-FR" w:eastAsia="ja-JP"/>
        </w:rPr>
      </w:pPr>
      <w:r w:rsidRPr="00A015EE">
        <w:rPr>
          <w:noProof/>
          <w:shd w:val="clear" w:color="auto" w:fill="FFFFFF"/>
        </w:rPr>
        <w:t>Institutional effectiveness of tackling inter-ethnic issues</w:t>
      </w:r>
      <w:r>
        <w:rPr>
          <w:noProof/>
        </w:rPr>
        <w:tab/>
      </w:r>
      <w:r>
        <w:rPr>
          <w:noProof/>
        </w:rPr>
        <w:fldChar w:fldCharType="begin"/>
      </w:r>
      <w:r>
        <w:rPr>
          <w:noProof/>
        </w:rPr>
        <w:instrText xml:space="preserve"> PAGEREF _Toc358284502 \h </w:instrText>
      </w:r>
      <w:r>
        <w:rPr>
          <w:noProof/>
        </w:rPr>
      </w:r>
      <w:r>
        <w:rPr>
          <w:noProof/>
        </w:rPr>
        <w:fldChar w:fldCharType="separate"/>
      </w:r>
      <w:r w:rsidR="00824247">
        <w:rPr>
          <w:noProof/>
        </w:rPr>
        <w:t>31</w:t>
      </w:r>
      <w:r>
        <w:rPr>
          <w:noProof/>
        </w:rPr>
        <w:fldChar w:fldCharType="end"/>
      </w:r>
    </w:p>
    <w:p w14:paraId="0A5A1A7A" w14:textId="4B03E02E" w:rsidR="00F85E17" w:rsidRDefault="00F85E17" w:rsidP="00F85E17">
      <w:pPr>
        <w:pStyle w:val="TOC2"/>
        <w:tabs>
          <w:tab w:val="right" w:leader="dot" w:pos="9514"/>
        </w:tabs>
        <w:ind w:firstLine="327"/>
        <w:rPr>
          <w:rFonts w:eastAsiaTheme="minorEastAsia"/>
          <w:noProof/>
          <w:lang w:val="fr-FR" w:eastAsia="ja-JP"/>
        </w:rPr>
      </w:pPr>
      <w:r w:rsidRPr="00A015EE">
        <w:rPr>
          <w:noProof/>
          <w:shd w:val="clear" w:color="auto" w:fill="FFFFFF"/>
        </w:rPr>
        <w:t>Existing level of inter-ethnic interaction</w:t>
      </w:r>
      <w:r>
        <w:rPr>
          <w:noProof/>
        </w:rPr>
        <w:tab/>
      </w:r>
      <w:r>
        <w:rPr>
          <w:noProof/>
        </w:rPr>
        <w:fldChar w:fldCharType="begin"/>
      </w:r>
      <w:r>
        <w:rPr>
          <w:noProof/>
        </w:rPr>
        <w:instrText xml:space="preserve"> PAGEREF _Toc358284503 \h </w:instrText>
      </w:r>
      <w:r>
        <w:rPr>
          <w:noProof/>
        </w:rPr>
      </w:r>
      <w:r>
        <w:rPr>
          <w:noProof/>
        </w:rPr>
        <w:fldChar w:fldCharType="separate"/>
      </w:r>
      <w:r w:rsidR="00824247">
        <w:rPr>
          <w:noProof/>
        </w:rPr>
        <w:t>31</w:t>
      </w:r>
      <w:r>
        <w:rPr>
          <w:noProof/>
        </w:rPr>
        <w:fldChar w:fldCharType="end"/>
      </w:r>
    </w:p>
    <w:p w14:paraId="3DB67284" w14:textId="43A1C53D" w:rsidR="00F85E17" w:rsidRDefault="00F85E17" w:rsidP="00F85E17">
      <w:pPr>
        <w:pStyle w:val="TOC2"/>
        <w:tabs>
          <w:tab w:val="right" w:leader="dot" w:pos="9514"/>
        </w:tabs>
        <w:ind w:firstLine="327"/>
        <w:rPr>
          <w:rFonts w:eastAsiaTheme="minorEastAsia"/>
          <w:noProof/>
          <w:lang w:val="fr-FR" w:eastAsia="ja-JP"/>
        </w:rPr>
      </w:pPr>
      <w:r w:rsidRPr="00A015EE">
        <w:rPr>
          <w:noProof/>
          <w:shd w:val="clear" w:color="auto" w:fill="FFFFFF"/>
        </w:rPr>
        <w:t>Prospects of another armed conflict</w:t>
      </w:r>
      <w:r>
        <w:rPr>
          <w:noProof/>
        </w:rPr>
        <w:tab/>
      </w:r>
      <w:r>
        <w:rPr>
          <w:noProof/>
        </w:rPr>
        <w:fldChar w:fldCharType="begin"/>
      </w:r>
      <w:r>
        <w:rPr>
          <w:noProof/>
        </w:rPr>
        <w:instrText xml:space="preserve"> PAGEREF _Toc358284504 \h </w:instrText>
      </w:r>
      <w:r>
        <w:rPr>
          <w:noProof/>
        </w:rPr>
      </w:r>
      <w:r>
        <w:rPr>
          <w:noProof/>
        </w:rPr>
        <w:fldChar w:fldCharType="separate"/>
      </w:r>
      <w:r w:rsidR="00824247">
        <w:rPr>
          <w:noProof/>
        </w:rPr>
        <w:t>34</w:t>
      </w:r>
      <w:r>
        <w:rPr>
          <w:noProof/>
        </w:rPr>
        <w:fldChar w:fldCharType="end"/>
      </w:r>
    </w:p>
    <w:p w14:paraId="1B5414A3" w14:textId="37445AEB" w:rsidR="00F85E17" w:rsidRDefault="00F85E17" w:rsidP="00F85E17">
      <w:pPr>
        <w:pStyle w:val="TOC3"/>
        <w:rPr>
          <w:rFonts w:eastAsiaTheme="minorEastAsia"/>
          <w:noProof/>
          <w:lang w:val="fr-FR" w:eastAsia="ja-JP"/>
        </w:rPr>
      </w:pPr>
      <w:r w:rsidRPr="00A015EE">
        <w:rPr>
          <w:noProof/>
          <w:shd w:val="clear" w:color="auto" w:fill="FFFFFF"/>
        </w:rPr>
        <w:t>Qualitative research results</w:t>
      </w:r>
      <w:r>
        <w:rPr>
          <w:noProof/>
        </w:rPr>
        <w:tab/>
      </w:r>
      <w:r>
        <w:rPr>
          <w:noProof/>
        </w:rPr>
        <w:fldChar w:fldCharType="begin"/>
      </w:r>
      <w:r>
        <w:rPr>
          <w:noProof/>
        </w:rPr>
        <w:instrText xml:space="preserve"> PAGEREF _Toc358284505 \h </w:instrText>
      </w:r>
      <w:r>
        <w:rPr>
          <w:noProof/>
        </w:rPr>
      </w:r>
      <w:r>
        <w:rPr>
          <w:noProof/>
        </w:rPr>
        <w:fldChar w:fldCharType="separate"/>
      </w:r>
      <w:r w:rsidR="00824247">
        <w:rPr>
          <w:noProof/>
        </w:rPr>
        <w:t>36</w:t>
      </w:r>
      <w:r>
        <w:rPr>
          <w:noProof/>
        </w:rPr>
        <w:fldChar w:fldCharType="end"/>
      </w:r>
    </w:p>
    <w:p w14:paraId="03A86D29" w14:textId="1C1A23BA" w:rsidR="00F85E17" w:rsidRDefault="00F85E17" w:rsidP="00F85E17">
      <w:pPr>
        <w:pStyle w:val="TOC2"/>
        <w:tabs>
          <w:tab w:val="right" w:leader="dot" w:pos="9514"/>
        </w:tabs>
        <w:ind w:firstLine="327"/>
        <w:rPr>
          <w:rFonts w:eastAsiaTheme="minorEastAsia"/>
          <w:noProof/>
          <w:lang w:val="fr-FR" w:eastAsia="ja-JP"/>
        </w:rPr>
      </w:pPr>
      <w:r w:rsidRPr="00A015EE">
        <w:rPr>
          <w:noProof/>
          <w:shd w:val="clear" w:color="auto" w:fill="FFFFFF"/>
        </w:rPr>
        <w:t>The concept of reconciliation</w:t>
      </w:r>
      <w:r>
        <w:rPr>
          <w:noProof/>
        </w:rPr>
        <w:tab/>
      </w:r>
      <w:r>
        <w:rPr>
          <w:noProof/>
        </w:rPr>
        <w:fldChar w:fldCharType="begin"/>
      </w:r>
      <w:r>
        <w:rPr>
          <w:noProof/>
        </w:rPr>
        <w:instrText xml:space="preserve"> PAGEREF _Toc358284506 \h </w:instrText>
      </w:r>
      <w:r>
        <w:rPr>
          <w:noProof/>
        </w:rPr>
      </w:r>
      <w:r>
        <w:rPr>
          <w:noProof/>
        </w:rPr>
        <w:fldChar w:fldCharType="separate"/>
      </w:r>
      <w:r w:rsidR="00824247">
        <w:rPr>
          <w:noProof/>
        </w:rPr>
        <w:t>36</w:t>
      </w:r>
      <w:r>
        <w:rPr>
          <w:noProof/>
        </w:rPr>
        <w:fldChar w:fldCharType="end"/>
      </w:r>
    </w:p>
    <w:p w14:paraId="6F707D5B" w14:textId="7A676418" w:rsidR="00F85E17" w:rsidRDefault="00F85E17" w:rsidP="00F85E17">
      <w:pPr>
        <w:pStyle w:val="TOC2"/>
        <w:tabs>
          <w:tab w:val="right" w:leader="dot" w:pos="9514"/>
        </w:tabs>
        <w:ind w:firstLine="327"/>
        <w:rPr>
          <w:noProof/>
        </w:rPr>
      </w:pPr>
      <w:r w:rsidRPr="00A015EE">
        <w:rPr>
          <w:noProof/>
          <w:shd w:val="clear" w:color="auto" w:fill="FFFFFF"/>
        </w:rPr>
        <w:t>Qualitative Main Findings</w:t>
      </w:r>
      <w:r>
        <w:rPr>
          <w:noProof/>
        </w:rPr>
        <w:tab/>
      </w:r>
      <w:r>
        <w:rPr>
          <w:noProof/>
        </w:rPr>
        <w:fldChar w:fldCharType="begin"/>
      </w:r>
      <w:r>
        <w:rPr>
          <w:noProof/>
        </w:rPr>
        <w:instrText xml:space="preserve"> PAGEREF _Toc358284507 \h </w:instrText>
      </w:r>
      <w:r>
        <w:rPr>
          <w:noProof/>
        </w:rPr>
      </w:r>
      <w:r>
        <w:rPr>
          <w:noProof/>
        </w:rPr>
        <w:fldChar w:fldCharType="separate"/>
      </w:r>
      <w:r w:rsidR="00824247">
        <w:rPr>
          <w:noProof/>
        </w:rPr>
        <w:t>46</w:t>
      </w:r>
      <w:r>
        <w:rPr>
          <w:noProof/>
        </w:rPr>
        <w:fldChar w:fldCharType="end"/>
      </w:r>
    </w:p>
    <w:p w14:paraId="7799A6CF" w14:textId="77777777" w:rsidR="00F85E17" w:rsidRPr="00F85E17" w:rsidRDefault="00F85E17" w:rsidP="00F85E17">
      <w:pPr>
        <w:rPr>
          <w:noProof/>
        </w:rPr>
      </w:pPr>
    </w:p>
    <w:p w14:paraId="4986067E" w14:textId="718CB9B4" w:rsidR="00F85E17" w:rsidRDefault="000775D9">
      <w:pPr>
        <w:pStyle w:val="TOC1"/>
        <w:tabs>
          <w:tab w:val="left" w:pos="434"/>
          <w:tab w:val="right" w:leader="dot" w:pos="9514"/>
        </w:tabs>
        <w:rPr>
          <w:noProof/>
        </w:rPr>
      </w:pPr>
      <w:r>
        <w:rPr>
          <w:noProof/>
        </w:rPr>
        <w:t>I</w:t>
      </w:r>
      <w:r w:rsidR="00F85E17">
        <w:rPr>
          <w:noProof/>
        </w:rPr>
        <w:t>V.</w:t>
      </w:r>
      <w:r w:rsidR="00F85E17">
        <w:rPr>
          <w:rFonts w:eastAsiaTheme="minorEastAsia"/>
          <w:noProof/>
          <w:lang w:val="fr-FR" w:eastAsia="ja-JP"/>
        </w:rPr>
        <w:tab/>
      </w:r>
      <w:r w:rsidR="00F85E17" w:rsidRPr="00A015EE">
        <w:rPr>
          <w:noProof/>
          <w:shd w:val="clear" w:color="auto" w:fill="FFFFFF"/>
        </w:rPr>
        <w:t>CONCLUSION</w:t>
      </w:r>
      <w:r w:rsidR="00F85E17">
        <w:rPr>
          <w:noProof/>
        </w:rPr>
        <w:tab/>
      </w:r>
      <w:r w:rsidR="00F85E17">
        <w:rPr>
          <w:noProof/>
        </w:rPr>
        <w:fldChar w:fldCharType="begin"/>
      </w:r>
      <w:r w:rsidR="00F85E17">
        <w:rPr>
          <w:noProof/>
        </w:rPr>
        <w:instrText xml:space="preserve"> PAGEREF _Toc358284508 \h </w:instrText>
      </w:r>
      <w:r w:rsidR="00F85E17">
        <w:rPr>
          <w:noProof/>
        </w:rPr>
      </w:r>
      <w:r w:rsidR="00F85E17">
        <w:rPr>
          <w:noProof/>
        </w:rPr>
        <w:fldChar w:fldCharType="separate"/>
      </w:r>
      <w:r w:rsidR="00824247">
        <w:rPr>
          <w:noProof/>
        </w:rPr>
        <w:t>47</w:t>
      </w:r>
      <w:r w:rsidR="00F85E17">
        <w:rPr>
          <w:noProof/>
        </w:rPr>
        <w:fldChar w:fldCharType="end"/>
      </w:r>
    </w:p>
    <w:p w14:paraId="5B94D419" w14:textId="77777777" w:rsidR="00F85E17" w:rsidRPr="00F85E17" w:rsidRDefault="00F85E17" w:rsidP="00F85E17">
      <w:pPr>
        <w:rPr>
          <w:noProof/>
        </w:rPr>
      </w:pPr>
    </w:p>
    <w:p w14:paraId="35B3E21F" w14:textId="4834F9E9" w:rsidR="00F85E17" w:rsidRDefault="009D11BE">
      <w:pPr>
        <w:pStyle w:val="TOC1"/>
        <w:tabs>
          <w:tab w:val="left" w:pos="512"/>
          <w:tab w:val="right" w:leader="dot" w:pos="9514"/>
        </w:tabs>
        <w:rPr>
          <w:rFonts w:eastAsiaTheme="minorEastAsia"/>
          <w:noProof/>
          <w:lang w:val="fr-FR" w:eastAsia="ja-JP"/>
        </w:rPr>
      </w:pPr>
      <w:r>
        <w:rPr>
          <w:noProof/>
        </w:rPr>
        <w:t>V</w:t>
      </w:r>
      <w:r w:rsidR="00F85E17">
        <w:rPr>
          <w:noProof/>
        </w:rPr>
        <w:t>.</w:t>
      </w:r>
      <w:r w:rsidR="00F85E17">
        <w:rPr>
          <w:rFonts w:eastAsiaTheme="minorEastAsia"/>
          <w:noProof/>
          <w:lang w:val="fr-FR" w:eastAsia="ja-JP"/>
        </w:rPr>
        <w:tab/>
      </w:r>
      <w:r w:rsidR="00F85E17" w:rsidRPr="00A015EE">
        <w:rPr>
          <w:noProof/>
          <w:shd w:val="clear" w:color="auto" w:fill="FFFFFF"/>
        </w:rPr>
        <w:t>REFERENCES</w:t>
      </w:r>
      <w:r w:rsidR="00F85E17">
        <w:rPr>
          <w:noProof/>
        </w:rPr>
        <w:tab/>
      </w:r>
      <w:r w:rsidR="00F85E17">
        <w:rPr>
          <w:noProof/>
        </w:rPr>
        <w:fldChar w:fldCharType="begin"/>
      </w:r>
      <w:r w:rsidR="00F85E17">
        <w:rPr>
          <w:noProof/>
        </w:rPr>
        <w:instrText xml:space="preserve"> PAGEREF _Toc358284509 \h </w:instrText>
      </w:r>
      <w:r w:rsidR="00F85E17">
        <w:rPr>
          <w:noProof/>
        </w:rPr>
      </w:r>
      <w:r w:rsidR="00F85E17">
        <w:rPr>
          <w:noProof/>
        </w:rPr>
        <w:fldChar w:fldCharType="separate"/>
      </w:r>
      <w:r w:rsidR="00824247">
        <w:rPr>
          <w:noProof/>
        </w:rPr>
        <w:t>50</w:t>
      </w:r>
      <w:r w:rsidR="00F85E17">
        <w:rPr>
          <w:noProof/>
        </w:rPr>
        <w:fldChar w:fldCharType="end"/>
      </w:r>
    </w:p>
    <w:p w14:paraId="4015BF09" w14:textId="77777777" w:rsidR="00B2499F" w:rsidRDefault="00C87732" w:rsidP="00C3112E">
      <w:pPr>
        <w:pStyle w:val="ListParagraph"/>
        <w:ind w:left="644"/>
        <w:jc w:val="center"/>
        <w:rPr>
          <w:rFonts w:eastAsia="Times New Roman" w:cstheme="minorHAnsi"/>
          <w:b/>
          <w:color w:val="000000" w:themeColor="text1"/>
          <w:shd w:val="clear" w:color="auto" w:fill="FFFFFF"/>
        </w:rPr>
      </w:pPr>
      <w:r>
        <w:rPr>
          <w:rFonts w:eastAsia="Times New Roman" w:cstheme="minorHAnsi"/>
          <w:b/>
          <w:color w:val="000000" w:themeColor="text1"/>
          <w:shd w:val="clear" w:color="auto" w:fill="FFFFFF"/>
        </w:rPr>
        <w:fldChar w:fldCharType="end"/>
      </w:r>
    </w:p>
    <w:p w14:paraId="69BF2EE7" w14:textId="77777777" w:rsidR="00B2499F" w:rsidRDefault="00B2499F" w:rsidP="00C3112E">
      <w:pPr>
        <w:pStyle w:val="ListParagraph"/>
        <w:ind w:left="644"/>
        <w:jc w:val="center"/>
        <w:rPr>
          <w:rFonts w:eastAsia="Times New Roman" w:cstheme="minorHAnsi"/>
          <w:b/>
          <w:color w:val="000000" w:themeColor="text1"/>
          <w:shd w:val="clear" w:color="auto" w:fill="FFFFFF"/>
        </w:rPr>
      </w:pPr>
    </w:p>
    <w:p w14:paraId="09F465AC" w14:textId="77777777" w:rsidR="00B2499F" w:rsidRDefault="00B2499F" w:rsidP="00C3112E">
      <w:pPr>
        <w:pStyle w:val="ListParagraph"/>
        <w:ind w:left="644"/>
        <w:jc w:val="center"/>
        <w:rPr>
          <w:rFonts w:eastAsia="Times New Roman" w:cstheme="minorHAnsi"/>
          <w:b/>
          <w:color w:val="000000" w:themeColor="text1"/>
          <w:shd w:val="clear" w:color="auto" w:fill="FFFFFF"/>
        </w:rPr>
      </w:pPr>
    </w:p>
    <w:p w14:paraId="48091760" w14:textId="77777777" w:rsidR="00B2499F" w:rsidRDefault="00B2499F" w:rsidP="00C3112E">
      <w:pPr>
        <w:pStyle w:val="ListParagraph"/>
        <w:ind w:left="644"/>
        <w:jc w:val="center"/>
        <w:rPr>
          <w:rFonts w:eastAsia="Times New Roman" w:cstheme="minorHAnsi"/>
          <w:b/>
          <w:color w:val="000000" w:themeColor="text1"/>
          <w:shd w:val="clear" w:color="auto" w:fill="FFFFFF"/>
        </w:rPr>
      </w:pPr>
    </w:p>
    <w:p w14:paraId="6E88C856" w14:textId="77777777" w:rsidR="00B2499F" w:rsidRDefault="00B2499F" w:rsidP="00C3112E">
      <w:pPr>
        <w:pStyle w:val="ListParagraph"/>
        <w:ind w:left="644"/>
        <w:jc w:val="center"/>
        <w:rPr>
          <w:rFonts w:eastAsia="Times New Roman" w:cstheme="minorHAnsi"/>
          <w:b/>
          <w:color w:val="000000" w:themeColor="text1"/>
          <w:shd w:val="clear" w:color="auto" w:fill="FFFFFF"/>
        </w:rPr>
      </w:pPr>
    </w:p>
    <w:p w14:paraId="4866E49C" w14:textId="77777777" w:rsidR="00B2499F" w:rsidRDefault="00B2499F" w:rsidP="00C3112E">
      <w:pPr>
        <w:pStyle w:val="ListParagraph"/>
        <w:ind w:left="644"/>
        <w:jc w:val="center"/>
        <w:rPr>
          <w:rFonts w:eastAsia="Times New Roman" w:cstheme="minorHAnsi"/>
          <w:b/>
          <w:color w:val="000000" w:themeColor="text1"/>
          <w:shd w:val="clear" w:color="auto" w:fill="FFFFFF"/>
        </w:rPr>
      </w:pPr>
    </w:p>
    <w:p w14:paraId="42533127" w14:textId="66A952C9" w:rsidR="00B2499F" w:rsidRDefault="00B2499F" w:rsidP="00C3112E">
      <w:pPr>
        <w:pStyle w:val="ListParagraph"/>
        <w:ind w:left="644"/>
        <w:jc w:val="center"/>
        <w:rPr>
          <w:rFonts w:eastAsia="Times New Roman" w:cstheme="minorHAnsi"/>
          <w:b/>
          <w:color w:val="000000" w:themeColor="text1"/>
          <w:shd w:val="clear" w:color="auto" w:fill="FFFFFF"/>
        </w:rPr>
      </w:pPr>
    </w:p>
    <w:p w14:paraId="08D9C662" w14:textId="77777777" w:rsidR="00D3154B" w:rsidRDefault="00D3154B" w:rsidP="00C3112E">
      <w:pPr>
        <w:pStyle w:val="ListParagraph"/>
        <w:ind w:left="644"/>
        <w:jc w:val="center"/>
        <w:rPr>
          <w:rFonts w:eastAsia="Times New Roman" w:cstheme="minorHAnsi"/>
          <w:b/>
          <w:color w:val="000000" w:themeColor="text1"/>
          <w:shd w:val="clear" w:color="auto" w:fill="FFFFFF"/>
        </w:rPr>
      </w:pPr>
    </w:p>
    <w:p w14:paraId="421EBFCA" w14:textId="77777777" w:rsidR="00B2499F" w:rsidRDefault="00B2499F" w:rsidP="00C3112E">
      <w:pPr>
        <w:pStyle w:val="ListParagraph"/>
        <w:ind w:left="644"/>
        <w:jc w:val="center"/>
        <w:rPr>
          <w:rFonts w:eastAsia="Times New Roman" w:cstheme="minorHAnsi"/>
          <w:b/>
          <w:color w:val="000000" w:themeColor="text1"/>
          <w:shd w:val="clear" w:color="auto" w:fill="FFFFFF"/>
        </w:rPr>
      </w:pPr>
    </w:p>
    <w:p w14:paraId="7FD6A6FC" w14:textId="77777777" w:rsidR="00B2499F" w:rsidRDefault="00B2499F" w:rsidP="00C3112E">
      <w:pPr>
        <w:pStyle w:val="ListParagraph"/>
        <w:ind w:left="644"/>
        <w:jc w:val="center"/>
        <w:rPr>
          <w:rFonts w:eastAsia="Times New Roman" w:cstheme="minorHAnsi"/>
          <w:b/>
          <w:color w:val="000000" w:themeColor="text1"/>
          <w:shd w:val="clear" w:color="auto" w:fill="FFFFFF"/>
        </w:rPr>
      </w:pPr>
    </w:p>
    <w:p w14:paraId="38D096D8" w14:textId="77777777" w:rsidR="00B2499F" w:rsidRDefault="00B2499F" w:rsidP="00C3112E">
      <w:pPr>
        <w:pStyle w:val="ListParagraph"/>
        <w:ind w:left="644"/>
        <w:jc w:val="center"/>
        <w:rPr>
          <w:rFonts w:eastAsia="Times New Roman" w:cstheme="minorHAnsi"/>
          <w:b/>
          <w:color w:val="000000" w:themeColor="text1"/>
          <w:shd w:val="clear" w:color="auto" w:fill="FFFFFF"/>
        </w:rPr>
      </w:pPr>
    </w:p>
    <w:p w14:paraId="7C87A9FD" w14:textId="77777777" w:rsidR="00F85E17" w:rsidRDefault="00F85E17" w:rsidP="00F85E17">
      <w:pPr>
        <w:ind w:left="0"/>
        <w:rPr>
          <w:rFonts w:eastAsia="Times New Roman" w:cstheme="minorHAnsi"/>
          <w:b/>
          <w:i/>
          <w:color w:val="000000" w:themeColor="text1"/>
          <w:shd w:val="clear" w:color="auto" w:fill="FFFFFF"/>
        </w:rPr>
      </w:pPr>
    </w:p>
    <w:p w14:paraId="2FD79628" w14:textId="685BEA91" w:rsidR="0001234F" w:rsidRDefault="0001234F" w:rsidP="0001234F">
      <w:pPr>
        <w:ind w:firstLine="284"/>
        <w:jc w:val="center"/>
        <w:rPr>
          <w:rFonts w:eastAsia="Times New Roman" w:cstheme="minorHAnsi"/>
          <w:b/>
          <w:i/>
          <w:color w:val="000000" w:themeColor="text1"/>
          <w:shd w:val="clear" w:color="auto" w:fill="FFFFFF"/>
        </w:rPr>
      </w:pPr>
      <w:r w:rsidRPr="0087131C">
        <w:rPr>
          <w:rFonts w:eastAsia="Times New Roman" w:cstheme="minorHAnsi"/>
          <w:b/>
          <w:i/>
          <w:color w:val="000000" w:themeColor="text1"/>
          <w:shd w:val="clear" w:color="auto" w:fill="FFFFFF"/>
        </w:rPr>
        <w:t>Acknowledgement</w:t>
      </w:r>
      <w:r w:rsidR="00B93357">
        <w:rPr>
          <w:rFonts w:eastAsia="Times New Roman" w:cstheme="minorHAnsi"/>
          <w:b/>
          <w:i/>
          <w:color w:val="000000" w:themeColor="text1"/>
          <w:shd w:val="clear" w:color="auto" w:fill="FFFFFF"/>
        </w:rPr>
        <w:t>s</w:t>
      </w:r>
    </w:p>
    <w:p w14:paraId="62DE8F33" w14:textId="77777777" w:rsidR="003905F5" w:rsidRPr="0087131C" w:rsidRDefault="003905F5" w:rsidP="0001234F">
      <w:pPr>
        <w:ind w:firstLine="284"/>
        <w:jc w:val="center"/>
        <w:rPr>
          <w:rFonts w:eastAsia="Times New Roman" w:cstheme="minorHAnsi"/>
          <w:b/>
          <w:i/>
          <w:color w:val="000000" w:themeColor="text1"/>
          <w:shd w:val="clear" w:color="auto" w:fill="FFFFFF"/>
        </w:rPr>
      </w:pPr>
    </w:p>
    <w:p w14:paraId="7CA84236" w14:textId="45FE08D2" w:rsidR="0001234F" w:rsidRDefault="0001234F" w:rsidP="00D543EF">
      <w:pPr>
        <w:ind w:firstLine="284"/>
        <w:jc w:val="both"/>
        <w:rPr>
          <w:rFonts w:eastAsia="Times New Roman" w:cstheme="minorHAnsi"/>
          <w:i/>
          <w:color w:val="000000" w:themeColor="text1"/>
          <w:shd w:val="clear" w:color="auto" w:fill="FFFFFF"/>
        </w:rPr>
      </w:pPr>
      <w:r w:rsidRPr="003905F5">
        <w:rPr>
          <w:rFonts w:eastAsia="Times New Roman" w:cstheme="minorHAnsi"/>
          <w:i/>
          <w:color w:val="000000" w:themeColor="text1"/>
          <w:shd w:val="clear" w:color="auto" w:fill="FFFFFF"/>
        </w:rPr>
        <w:t>History has proven that no great work has ever been done without the support of the surrounding environment, partners and professionals. It is in this sense that CRDP would like to thank the following partners and professionals</w:t>
      </w:r>
      <w:r w:rsidR="000F64C9">
        <w:rPr>
          <w:rFonts w:eastAsia="Times New Roman" w:cstheme="minorHAnsi"/>
          <w:i/>
          <w:color w:val="000000" w:themeColor="text1"/>
          <w:shd w:val="clear" w:color="auto" w:fill="FFFFFF"/>
        </w:rPr>
        <w:t xml:space="preserve"> for their support of our Deconstructing R</w:t>
      </w:r>
      <w:r w:rsidRPr="003905F5">
        <w:rPr>
          <w:rFonts w:eastAsia="Times New Roman" w:cstheme="minorHAnsi"/>
          <w:i/>
          <w:color w:val="000000" w:themeColor="text1"/>
          <w:shd w:val="clear" w:color="auto" w:fill="FFFFFF"/>
        </w:rPr>
        <w:t>econciliation</w:t>
      </w:r>
      <w:r w:rsidR="000F64C9">
        <w:rPr>
          <w:rFonts w:eastAsia="Times New Roman" w:cstheme="minorHAnsi"/>
          <w:i/>
          <w:color w:val="000000" w:themeColor="text1"/>
          <w:shd w:val="clear" w:color="auto" w:fill="FFFFFF"/>
        </w:rPr>
        <w:t xml:space="preserve"> in Kosovo</w:t>
      </w:r>
      <w:r w:rsidRPr="003905F5">
        <w:rPr>
          <w:rFonts w:eastAsia="Times New Roman" w:cstheme="minorHAnsi"/>
          <w:i/>
          <w:color w:val="000000" w:themeColor="text1"/>
          <w:shd w:val="clear" w:color="auto" w:fill="FFFFFF"/>
        </w:rPr>
        <w:t xml:space="preserve"> project: The Charles Stewart Mott Foundation, a foundation that has consistently supported CRDP and its work in reconciliation and transitional justice, mak</w:t>
      </w:r>
      <w:r w:rsidR="00D543EF">
        <w:rPr>
          <w:rFonts w:eastAsia="Times New Roman" w:cstheme="minorHAnsi"/>
          <w:i/>
          <w:color w:val="000000" w:themeColor="text1"/>
          <w:shd w:val="clear" w:color="auto" w:fill="FFFFFF"/>
        </w:rPr>
        <w:t>ing this whole project possible;</w:t>
      </w:r>
      <w:r w:rsidRPr="003905F5">
        <w:rPr>
          <w:rFonts w:eastAsia="Times New Roman" w:cstheme="minorHAnsi"/>
          <w:i/>
          <w:color w:val="000000" w:themeColor="text1"/>
          <w:shd w:val="clear" w:color="auto" w:fill="FFFFFF"/>
        </w:rPr>
        <w:t xml:space="preserve"> </w:t>
      </w:r>
      <w:r w:rsidR="00D543EF" w:rsidRPr="003905F5">
        <w:rPr>
          <w:rFonts w:eastAsia="Times New Roman" w:cstheme="minorHAnsi"/>
          <w:i/>
          <w:color w:val="000000" w:themeColor="text1"/>
          <w:shd w:val="clear" w:color="auto" w:fill="FFFFFF"/>
        </w:rPr>
        <w:t xml:space="preserve">The Swiss Embassy </w:t>
      </w:r>
      <w:proofErr w:type="spellStart"/>
      <w:r w:rsidR="00D543EF" w:rsidRPr="003905F5">
        <w:rPr>
          <w:rFonts w:eastAsia="Times New Roman" w:cstheme="minorHAnsi"/>
          <w:i/>
          <w:color w:val="000000" w:themeColor="text1"/>
          <w:shd w:val="clear" w:color="auto" w:fill="FFFFFF"/>
        </w:rPr>
        <w:t>Prishtina</w:t>
      </w:r>
      <w:proofErr w:type="spellEnd"/>
      <w:r w:rsidR="00D543EF" w:rsidRPr="003905F5">
        <w:rPr>
          <w:rFonts w:eastAsia="Times New Roman" w:cstheme="minorHAnsi"/>
          <w:i/>
          <w:color w:val="000000" w:themeColor="text1"/>
          <w:shd w:val="clear" w:color="auto" w:fill="FFFFFF"/>
        </w:rPr>
        <w:t>, who has faithfully suppor</w:t>
      </w:r>
      <w:r w:rsidR="00D543EF">
        <w:rPr>
          <w:rFonts w:eastAsia="Times New Roman" w:cstheme="minorHAnsi"/>
          <w:i/>
          <w:color w:val="000000" w:themeColor="text1"/>
          <w:shd w:val="clear" w:color="auto" w:fill="FFFFFF"/>
        </w:rPr>
        <w:t>ted both phases of this project; and</w:t>
      </w:r>
      <w:r w:rsidR="00D543EF" w:rsidRPr="003905F5">
        <w:rPr>
          <w:rFonts w:eastAsia="Times New Roman" w:cstheme="minorHAnsi"/>
          <w:i/>
          <w:color w:val="000000" w:themeColor="text1"/>
          <w:shd w:val="clear" w:color="auto" w:fill="FFFFFF"/>
        </w:rPr>
        <w:t xml:space="preserve"> </w:t>
      </w:r>
      <w:r w:rsidRPr="003905F5">
        <w:rPr>
          <w:rFonts w:eastAsia="Times New Roman" w:cstheme="minorHAnsi"/>
          <w:i/>
          <w:color w:val="000000" w:themeColor="text1"/>
          <w:shd w:val="clear" w:color="auto" w:fill="FFFFFF"/>
        </w:rPr>
        <w:t xml:space="preserve">Friedrich Ebert </w:t>
      </w:r>
      <w:proofErr w:type="spellStart"/>
      <w:r w:rsidRPr="003905F5">
        <w:rPr>
          <w:rFonts w:eastAsia="Times New Roman" w:cstheme="minorHAnsi"/>
          <w:i/>
          <w:color w:val="000000" w:themeColor="text1"/>
          <w:shd w:val="clear" w:color="auto" w:fill="FFFFFF"/>
        </w:rPr>
        <w:t>Stiftung</w:t>
      </w:r>
      <w:proofErr w:type="spellEnd"/>
      <w:r w:rsidRPr="003905F5">
        <w:rPr>
          <w:rFonts w:eastAsia="Times New Roman" w:cstheme="minorHAnsi"/>
          <w:i/>
          <w:color w:val="000000" w:themeColor="text1"/>
          <w:shd w:val="clear" w:color="auto" w:fill="FFFFFF"/>
        </w:rPr>
        <w:t>, a dedicated partner who has supported both phases of this project.</w:t>
      </w:r>
      <w:r w:rsidR="00D543EF">
        <w:rPr>
          <w:rFonts w:eastAsia="Times New Roman" w:cstheme="minorHAnsi"/>
          <w:i/>
          <w:color w:val="000000" w:themeColor="text1"/>
          <w:shd w:val="clear" w:color="auto" w:fill="FFFFFF"/>
        </w:rPr>
        <w:t xml:space="preserve"> </w:t>
      </w:r>
      <w:r w:rsidRPr="003905F5">
        <w:rPr>
          <w:rFonts w:eastAsia="Times New Roman" w:cstheme="minorHAnsi"/>
          <w:i/>
          <w:color w:val="000000" w:themeColor="text1"/>
          <w:shd w:val="clear" w:color="auto" w:fill="FFFFFF"/>
        </w:rPr>
        <w:t xml:space="preserve"> </w:t>
      </w:r>
      <w:r w:rsidR="00D543EF">
        <w:rPr>
          <w:rFonts w:eastAsia="Times New Roman" w:cstheme="minorHAnsi"/>
          <w:i/>
          <w:color w:val="000000" w:themeColor="text1"/>
          <w:shd w:val="clear" w:color="auto" w:fill="FFFFFF"/>
        </w:rPr>
        <w:t xml:space="preserve">Additionally, we also want to thank the </w:t>
      </w:r>
      <w:r w:rsidR="00D543EF" w:rsidRPr="00D543EF">
        <w:rPr>
          <w:rFonts w:eastAsia="Times New Roman" w:cstheme="minorHAnsi"/>
          <w:i/>
          <w:color w:val="000000" w:themeColor="text1"/>
          <w:shd w:val="clear" w:color="auto" w:fill="FFFFFF"/>
        </w:rPr>
        <w:t>Institute for the Study of Huma</w:t>
      </w:r>
      <w:r w:rsidR="00D543EF">
        <w:rPr>
          <w:rFonts w:eastAsia="Times New Roman" w:cstheme="minorHAnsi"/>
          <w:i/>
          <w:color w:val="000000" w:themeColor="text1"/>
          <w:shd w:val="clear" w:color="auto" w:fill="FFFFFF"/>
        </w:rPr>
        <w:t xml:space="preserve">n Rights at Columbia University, as well as </w:t>
      </w:r>
      <w:r w:rsidR="00D543EF" w:rsidRPr="00D543EF">
        <w:rPr>
          <w:rFonts w:eastAsia="Times New Roman" w:cstheme="minorHAnsi"/>
          <w:i/>
          <w:color w:val="000000" w:themeColor="text1"/>
          <w:shd w:val="clear" w:color="auto" w:fill="FFFFFF"/>
        </w:rPr>
        <w:t>McGill University's Center for Human Rights &amp; Legal Pluralism-Faculty of Law</w:t>
      </w:r>
      <w:r w:rsidR="00D543EF">
        <w:rPr>
          <w:rFonts w:eastAsia="Times New Roman" w:cstheme="minorHAnsi"/>
          <w:i/>
          <w:color w:val="000000" w:themeColor="text1"/>
          <w:shd w:val="clear" w:color="auto" w:fill="FFFFFF"/>
        </w:rPr>
        <w:t xml:space="preserve"> </w:t>
      </w:r>
      <w:r w:rsidR="00D543EF" w:rsidRPr="00D543EF">
        <w:rPr>
          <w:rFonts w:eastAsia="Times New Roman" w:cstheme="minorHAnsi"/>
          <w:i/>
          <w:color w:val="000000" w:themeColor="text1"/>
          <w:shd w:val="clear" w:color="auto" w:fill="FFFFFF"/>
        </w:rPr>
        <w:t>for supporting this research initiative</w:t>
      </w:r>
      <w:r w:rsidR="00D543EF">
        <w:rPr>
          <w:rFonts w:eastAsia="Times New Roman" w:cstheme="minorHAnsi"/>
          <w:i/>
          <w:color w:val="000000" w:themeColor="text1"/>
          <w:shd w:val="clear" w:color="auto" w:fill="FFFFFF"/>
        </w:rPr>
        <w:t>.</w:t>
      </w:r>
      <w:r w:rsidR="00D543EF" w:rsidRPr="00D543EF">
        <w:rPr>
          <w:rFonts w:eastAsia="Times New Roman" w:cstheme="minorHAnsi"/>
          <w:i/>
          <w:color w:val="000000" w:themeColor="text1"/>
          <w:shd w:val="clear" w:color="auto" w:fill="FFFFFF"/>
        </w:rPr>
        <w:t xml:space="preserve"> </w:t>
      </w:r>
      <w:r w:rsidRPr="003905F5">
        <w:rPr>
          <w:rFonts w:eastAsia="Times New Roman" w:cstheme="minorHAnsi"/>
          <w:i/>
          <w:color w:val="000000" w:themeColor="text1"/>
          <w:shd w:val="clear" w:color="auto" w:fill="FFFFFF"/>
        </w:rPr>
        <w:t>And las</w:t>
      </w:r>
      <w:r w:rsidR="00D543EF">
        <w:rPr>
          <w:rFonts w:eastAsia="Times New Roman" w:cstheme="minorHAnsi"/>
          <w:i/>
          <w:color w:val="000000" w:themeColor="text1"/>
          <w:shd w:val="clear" w:color="auto" w:fill="FFFFFF"/>
        </w:rPr>
        <w:t>t but not l</w:t>
      </w:r>
      <w:r w:rsidRPr="003905F5">
        <w:rPr>
          <w:rFonts w:eastAsia="Times New Roman" w:cstheme="minorHAnsi"/>
          <w:i/>
          <w:color w:val="000000" w:themeColor="text1"/>
          <w:shd w:val="clear" w:color="auto" w:fill="FFFFFF"/>
        </w:rPr>
        <w:t xml:space="preserve">east, </w:t>
      </w:r>
      <w:r w:rsidR="00D543EF">
        <w:rPr>
          <w:rFonts w:eastAsia="Times New Roman" w:cstheme="minorHAnsi"/>
          <w:i/>
          <w:color w:val="000000" w:themeColor="text1"/>
          <w:shd w:val="clear" w:color="auto" w:fill="FFFFFF"/>
        </w:rPr>
        <w:t xml:space="preserve">we want to thank </w:t>
      </w:r>
      <w:r w:rsidRPr="003905F5">
        <w:rPr>
          <w:rFonts w:eastAsia="Times New Roman" w:cstheme="minorHAnsi"/>
          <w:i/>
          <w:color w:val="000000" w:themeColor="text1"/>
          <w:shd w:val="clear" w:color="auto" w:fill="FFFFFF"/>
        </w:rPr>
        <w:t xml:space="preserve">Ms. </w:t>
      </w:r>
      <w:r w:rsidR="00D543EF">
        <w:rPr>
          <w:rFonts w:eastAsia="Times New Roman" w:cstheme="minorHAnsi"/>
          <w:i/>
          <w:color w:val="000000" w:themeColor="text1"/>
          <w:shd w:val="clear" w:color="auto" w:fill="FFFFFF"/>
        </w:rPr>
        <w:t>Lauren Pak</w:t>
      </w:r>
      <w:r w:rsidRPr="003905F5">
        <w:rPr>
          <w:rFonts w:eastAsia="Times New Roman" w:cstheme="minorHAnsi"/>
          <w:i/>
          <w:color w:val="000000" w:themeColor="text1"/>
          <w:shd w:val="clear" w:color="auto" w:fill="FFFFFF"/>
        </w:rPr>
        <w:t>,</w:t>
      </w:r>
      <w:r w:rsidR="00D543EF">
        <w:rPr>
          <w:rFonts w:eastAsia="Times New Roman" w:cstheme="minorHAnsi"/>
          <w:i/>
          <w:color w:val="000000" w:themeColor="text1"/>
          <w:shd w:val="clear" w:color="auto" w:fill="FFFFFF"/>
        </w:rPr>
        <w:t xml:space="preserve"> our Vanderbilt University provided intern who supported this project in its very inception phase</w:t>
      </w:r>
      <w:r w:rsidR="00DE184C">
        <w:rPr>
          <w:rFonts w:eastAsia="Times New Roman" w:cstheme="minorHAnsi"/>
          <w:i/>
          <w:color w:val="000000" w:themeColor="text1"/>
          <w:shd w:val="clear" w:color="auto" w:fill="FFFFFF"/>
        </w:rPr>
        <w:t xml:space="preserve"> and Ms. Chelsea Cohen, a </w:t>
      </w:r>
      <w:r w:rsidR="00DE184C" w:rsidRPr="00DE184C">
        <w:rPr>
          <w:rFonts w:eastAsia="Times New Roman" w:cstheme="minorHAnsi"/>
          <w:i/>
          <w:color w:val="000000" w:themeColor="text1"/>
          <w:shd w:val="clear" w:color="auto" w:fill="FFFFFF"/>
        </w:rPr>
        <w:t>Fulbright-Clinton Public Policy Fellow</w:t>
      </w:r>
      <w:r w:rsidR="00DE184C">
        <w:rPr>
          <w:rFonts w:eastAsia="Times New Roman" w:cstheme="minorHAnsi"/>
          <w:i/>
          <w:color w:val="000000" w:themeColor="text1"/>
          <w:shd w:val="clear" w:color="auto" w:fill="FFFFFF"/>
        </w:rPr>
        <w:t>,</w:t>
      </w:r>
      <w:r w:rsidR="00DE184C" w:rsidRPr="00DE184C">
        <w:rPr>
          <w:rFonts w:eastAsia="Times New Roman" w:cstheme="minorHAnsi"/>
          <w:i/>
          <w:color w:val="000000" w:themeColor="text1"/>
          <w:shd w:val="clear" w:color="auto" w:fill="FFFFFF"/>
        </w:rPr>
        <w:t xml:space="preserve"> </w:t>
      </w:r>
      <w:r w:rsidR="00DE184C">
        <w:rPr>
          <w:rFonts w:eastAsia="Times New Roman" w:cstheme="minorHAnsi"/>
          <w:i/>
          <w:color w:val="000000" w:themeColor="text1"/>
          <w:shd w:val="clear" w:color="auto" w:fill="FFFFFF"/>
        </w:rPr>
        <w:t>who supported the final stages of this research paper</w:t>
      </w:r>
      <w:r w:rsidR="00D543EF">
        <w:rPr>
          <w:rFonts w:eastAsia="Times New Roman" w:cstheme="minorHAnsi"/>
          <w:i/>
          <w:color w:val="000000" w:themeColor="text1"/>
          <w:shd w:val="clear" w:color="auto" w:fill="FFFFFF"/>
        </w:rPr>
        <w:t xml:space="preserve">. </w:t>
      </w:r>
    </w:p>
    <w:p w14:paraId="6CB8A14D" w14:textId="77777777" w:rsidR="004E2E33" w:rsidRDefault="004E2E33" w:rsidP="00D543EF">
      <w:pPr>
        <w:ind w:firstLine="284"/>
        <w:jc w:val="both"/>
        <w:rPr>
          <w:rFonts w:eastAsia="Times New Roman" w:cstheme="minorHAnsi"/>
          <w:i/>
          <w:color w:val="000000" w:themeColor="text1"/>
          <w:shd w:val="clear" w:color="auto" w:fill="FFFFFF"/>
        </w:rPr>
      </w:pPr>
    </w:p>
    <w:p w14:paraId="5E010EF9" w14:textId="77777777" w:rsidR="0001234F" w:rsidRPr="003905F5" w:rsidRDefault="0001234F" w:rsidP="0001234F">
      <w:pPr>
        <w:ind w:firstLine="284"/>
        <w:jc w:val="both"/>
        <w:rPr>
          <w:rFonts w:eastAsia="Times New Roman" w:cstheme="minorHAnsi"/>
          <w:b/>
          <w:i/>
          <w:color w:val="000000" w:themeColor="text1"/>
          <w:shd w:val="clear" w:color="auto" w:fill="FFFFFF"/>
        </w:rPr>
      </w:pPr>
    </w:p>
    <w:p w14:paraId="3AB93575"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66003B93"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1363988A"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0DC3DBB0"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0FCCA39F"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4D8FC472"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0D7AAC8C"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2A85FBDA"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50F9189D"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40F71BEC"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141AC31F"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3DEF3196"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79164CA4"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4AECF211"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1DF79203"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582F14DE"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1842CE35"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5370AE0B"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43F1021A"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1F6A99A3"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596F57F9"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6CABE95F"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67438AF5"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6CEE7649"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7114C487" w14:textId="77777777" w:rsidR="0001234F" w:rsidRDefault="0001234F" w:rsidP="00C3112E">
      <w:pPr>
        <w:pStyle w:val="ListParagraph"/>
        <w:ind w:left="644"/>
        <w:jc w:val="center"/>
        <w:rPr>
          <w:rFonts w:eastAsia="Times New Roman" w:cstheme="minorHAnsi"/>
          <w:b/>
          <w:color w:val="000000" w:themeColor="text1"/>
          <w:shd w:val="clear" w:color="auto" w:fill="FFFFFF"/>
        </w:rPr>
      </w:pPr>
    </w:p>
    <w:p w14:paraId="334CE693" w14:textId="77777777" w:rsidR="00262783" w:rsidRPr="00262783" w:rsidRDefault="00262783" w:rsidP="00262783">
      <w:pPr>
        <w:ind w:left="0"/>
        <w:rPr>
          <w:rFonts w:eastAsia="Times New Roman" w:cstheme="minorHAnsi"/>
          <w:b/>
          <w:color w:val="000000" w:themeColor="text1"/>
          <w:shd w:val="clear" w:color="auto" w:fill="FFFFFF"/>
        </w:rPr>
      </w:pPr>
    </w:p>
    <w:p w14:paraId="3BD57F39" w14:textId="77777777" w:rsidR="00BA1C38" w:rsidRDefault="00BA1C38" w:rsidP="00C3112E">
      <w:pPr>
        <w:pStyle w:val="ListParagraph"/>
        <w:ind w:left="644"/>
        <w:jc w:val="center"/>
        <w:rPr>
          <w:rFonts w:eastAsia="Times New Roman" w:cstheme="minorHAnsi"/>
          <w:b/>
          <w:color w:val="000000" w:themeColor="text1"/>
          <w:shd w:val="clear" w:color="auto" w:fill="FFFFFF"/>
        </w:rPr>
      </w:pPr>
    </w:p>
    <w:p w14:paraId="2FF6F209" w14:textId="295A45F4" w:rsidR="00446668" w:rsidRPr="00950FAB" w:rsidRDefault="0011732E" w:rsidP="00C3112E">
      <w:pPr>
        <w:pStyle w:val="ListParagraph"/>
        <w:ind w:left="644"/>
        <w:jc w:val="center"/>
        <w:rPr>
          <w:rFonts w:eastAsia="Times New Roman" w:cstheme="minorHAnsi"/>
          <w:b/>
          <w:color w:val="000000" w:themeColor="text1"/>
          <w:shd w:val="clear" w:color="auto" w:fill="FFFFFF"/>
        </w:rPr>
      </w:pPr>
      <w:r w:rsidRPr="00950FAB">
        <w:rPr>
          <w:rFonts w:eastAsia="Times New Roman" w:cstheme="minorHAnsi"/>
          <w:b/>
          <w:color w:val="000000" w:themeColor="text1"/>
          <w:shd w:val="clear" w:color="auto" w:fill="FFFFFF"/>
        </w:rPr>
        <w:t>ABSTRACT</w:t>
      </w:r>
    </w:p>
    <w:p w14:paraId="074219B5" w14:textId="3B137656" w:rsidR="0035362D" w:rsidRPr="00950FAB" w:rsidRDefault="0035362D" w:rsidP="00C3112E">
      <w:pPr>
        <w:ind w:firstLine="284"/>
        <w:jc w:val="center"/>
        <w:rPr>
          <w:rFonts w:eastAsia="Times New Roman" w:cstheme="minorHAnsi"/>
          <w:b/>
          <w:color w:val="000000" w:themeColor="text1"/>
          <w:shd w:val="clear" w:color="auto" w:fill="FFFFFF"/>
        </w:rPr>
      </w:pPr>
    </w:p>
    <w:p w14:paraId="0EDBD66C" w14:textId="399D1177" w:rsidR="00BA1BA1" w:rsidRDefault="00446905" w:rsidP="0066118D">
      <w:pPr>
        <w:ind w:firstLine="284"/>
        <w:jc w:val="both"/>
        <w:rPr>
          <w:shd w:val="clear" w:color="auto" w:fill="FFFFFF"/>
        </w:rPr>
      </w:pPr>
      <w:r w:rsidRPr="00446905">
        <w:rPr>
          <w:shd w:val="clear" w:color="auto" w:fill="FFFFFF"/>
        </w:rPr>
        <w:t>The purpose of the ‘Deconstructi</w:t>
      </w:r>
      <w:r w:rsidR="00530012">
        <w:rPr>
          <w:shd w:val="clear" w:color="auto" w:fill="FFFFFF"/>
        </w:rPr>
        <w:t xml:space="preserve">ng </w:t>
      </w:r>
      <w:r w:rsidRPr="00446905">
        <w:rPr>
          <w:shd w:val="clear" w:color="auto" w:fill="FFFFFF"/>
        </w:rPr>
        <w:t xml:space="preserve">Reconciliation’ </w:t>
      </w:r>
      <w:r w:rsidR="00BC7B18">
        <w:rPr>
          <w:shd w:val="clear" w:color="auto" w:fill="FFFFFF"/>
        </w:rPr>
        <w:t>research</w:t>
      </w:r>
      <w:r w:rsidRPr="00446905">
        <w:rPr>
          <w:shd w:val="clear" w:color="auto" w:fill="FFFFFF"/>
        </w:rPr>
        <w:t xml:space="preserve"> is to </w:t>
      </w:r>
      <w:r w:rsidR="00AA713A">
        <w:rPr>
          <w:shd w:val="clear" w:color="auto" w:fill="FFFFFF"/>
        </w:rPr>
        <w:t>deconstruct</w:t>
      </w:r>
      <w:r w:rsidRPr="00446905">
        <w:rPr>
          <w:shd w:val="clear" w:color="auto" w:fill="FFFFFF"/>
        </w:rPr>
        <w:t xml:space="preserve"> the </w:t>
      </w:r>
      <w:r w:rsidR="00AA713A">
        <w:rPr>
          <w:shd w:val="clear" w:color="auto" w:fill="FFFFFF"/>
        </w:rPr>
        <w:t>concept of</w:t>
      </w:r>
      <w:r w:rsidRPr="00446905">
        <w:rPr>
          <w:shd w:val="clear" w:color="auto" w:fill="FFFFFF"/>
        </w:rPr>
        <w:t xml:space="preserve"> ‘reconciliation’ </w:t>
      </w:r>
      <w:r w:rsidR="00AA713A">
        <w:rPr>
          <w:shd w:val="clear" w:color="auto" w:fill="FFFFFF"/>
        </w:rPr>
        <w:t xml:space="preserve">through the authentic view of the </w:t>
      </w:r>
      <w:r w:rsidRPr="00446905">
        <w:rPr>
          <w:shd w:val="clear" w:color="auto" w:fill="FFFFFF"/>
        </w:rPr>
        <w:t>Kosovar</w:t>
      </w:r>
      <w:r w:rsidR="00AA713A">
        <w:rPr>
          <w:shd w:val="clear" w:color="auto" w:fill="FFFFFF"/>
        </w:rPr>
        <w:t xml:space="preserve"> population</w:t>
      </w:r>
      <w:r w:rsidRPr="00446905">
        <w:rPr>
          <w:shd w:val="clear" w:color="auto" w:fill="FFFFFF"/>
        </w:rPr>
        <w:t xml:space="preserve"> and to call attention on what might be the significant changes to take in order to reach it. To date, </w:t>
      </w:r>
      <w:r w:rsidR="00530012">
        <w:rPr>
          <w:shd w:val="clear" w:color="auto" w:fill="FFFFFF"/>
        </w:rPr>
        <w:t xml:space="preserve">the </w:t>
      </w:r>
      <w:r w:rsidRPr="00446905">
        <w:rPr>
          <w:shd w:val="clear" w:color="auto" w:fill="FFFFFF"/>
        </w:rPr>
        <w:t xml:space="preserve">transitional justice and reconciliation process in </w:t>
      </w:r>
      <w:r w:rsidR="00FE5B0B">
        <w:rPr>
          <w:shd w:val="clear" w:color="auto" w:fill="FFFFFF"/>
        </w:rPr>
        <w:t xml:space="preserve">the Republic of </w:t>
      </w:r>
      <w:r w:rsidRPr="00446905">
        <w:rPr>
          <w:shd w:val="clear" w:color="auto" w:fill="FFFFFF"/>
        </w:rPr>
        <w:t xml:space="preserve">Kosovo </w:t>
      </w:r>
      <w:r>
        <w:rPr>
          <w:shd w:val="clear" w:color="auto" w:fill="FFFFFF"/>
        </w:rPr>
        <w:t>is</w:t>
      </w:r>
      <w:r w:rsidRPr="00446905">
        <w:rPr>
          <w:shd w:val="clear" w:color="auto" w:fill="FFFFFF"/>
        </w:rPr>
        <w:t xml:space="preserve"> in a paralyzed s</w:t>
      </w:r>
      <w:r w:rsidR="00530012">
        <w:rPr>
          <w:shd w:val="clear" w:color="auto" w:fill="FFFFFF"/>
        </w:rPr>
        <w:t xml:space="preserve">tate </w:t>
      </w:r>
      <w:r w:rsidRPr="00446905">
        <w:rPr>
          <w:shd w:val="clear" w:color="auto" w:fill="FFFFFF"/>
        </w:rPr>
        <w:t xml:space="preserve">and the population is still facing </w:t>
      </w:r>
      <w:r>
        <w:rPr>
          <w:shd w:val="clear" w:color="auto" w:fill="FFFFFF"/>
        </w:rPr>
        <w:t>socio-</w:t>
      </w:r>
      <w:r w:rsidRPr="00446905">
        <w:rPr>
          <w:shd w:val="clear" w:color="auto" w:fill="FFFFFF"/>
        </w:rPr>
        <w:t xml:space="preserve">economic difficulties and political instability while </w:t>
      </w:r>
      <w:r>
        <w:rPr>
          <w:shd w:val="clear" w:color="auto" w:fill="FFFFFF"/>
        </w:rPr>
        <w:t xml:space="preserve">ethnic tensions are </w:t>
      </w:r>
      <w:r w:rsidR="00530012">
        <w:rPr>
          <w:shd w:val="clear" w:color="auto" w:fill="FFFFFF"/>
        </w:rPr>
        <w:t>palpable</w:t>
      </w:r>
      <w:r>
        <w:rPr>
          <w:shd w:val="clear" w:color="auto" w:fill="FFFFFF"/>
        </w:rPr>
        <w:t>. To the aim of the project, the</w:t>
      </w:r>
      <w:r w:rsidRPr="00446905">
        <w:rPr>
          <w:shd w:val="clear" w:color="auto" w:fill="FFFFFF"/>
        </w:rPr>
        <w:t xml:space="preserve"> methodology used </w:t>
      </w:r>
      <w:r>
        <w:rPr>
          <w:shd w:val="clear" w:color="auto" w:fill="FFFFFF"/>
        </w:rPr>
        <w:t>involves</w:t>
      </w:r>
      <w:r w:rsidRPr="00446905">
        <w:rPr>
          <w:shd w:val="clear" w:color="auto" w:fill="FFFFFF"/>
        </w:rPr>
        <w:t xml:space="preserve"> both a quantitative approach, to gather data from individuals through a semi-structured questionnaire, and </w:t>
      </w:r>
      <w:r>
        <w:rPr>
          <w:shd w:val="clear" w:color="auto" w:fill="FFFFFF"/>
        </w:rPr>
        <w:t xml:space="preserve">a qualitative approach, </w:t>
      </w:r>
      <w:r w:rsidR="00844C17">
        <w:rPr>
          <w:shd w:val="clear" w:color="auto" w:fill="FFFFFF"/>
        </w:rPr>
        <w:t>done through focus groups.</w:t>
      </w:r>
      <w:r w:rsidRPr="00446905">
        <w:rPr>
          <w:shd w:val="clear" w:color="auto" w:fill="FFFFFF"/>
        </w:rPr>
        <w:t xml:space="preserve"> </w:t>
      </w:r>
    </w:p>
    <w:p w14:paraId="037DAD8B" w14:textId="337E04CE" w:rsidR="0035362D" w:rsidRDefault="00446905" w:rsidP="0066118D">
      <w:pPr>
        <w:ind w:firstLine="284"/>
        <w:jc w:val="both"/>
        <w:rPr>
          <w:shd w:val="clear" w:color="auto" w:fill="FFFFFF"/>
        </w:rPr>
      </w:pPr>
      <w:r w:rsidRPr="00446905">
        <w:rPr>
          <w:shd w:val="clear" w:color="auto" w:fill="FFFFFF"/>
        </w:rPr>
        <w:t>According to the main findings, important disparities can be drawn between generations over the issue of</w:t>
      </w:r>
      <w:r>
        <w:rPr>
          <w:shd w:val="clear" w:color="auto" w:fill="FFFFFF"/>
        </w:rPr>
        <w:t xml:space="preserve"> reconciliation and coexistence</w:t>
      </w:r>
      <w:r w:rsidR="00530012">
        <w:rPr>
          <w:shd w:val="clear" w:color="auto" w:fill="FFFFFF"/>
        </w:rPr>
        <w:t>.</w:t>
      </w:r>
      <w:r>
        <w:rPr>
          <w:shd w:val="clear" w:color="auto" w:fill="FFFFFF"/>
        </w:rPr>
        <w:t xml:space="preserve"> </w:t>
      </w:r>
      <w:r w:rsidR="00530012">
        <w:rPr>
          <w:shd w:val="clear" w:color="auto" w:fill="FFFFFF"/>
        </w:rPr>
        <w:t>H</w:t>
      </w:r>
      <w:r>
        <w:rPr>
          <w:shd w:val="clear" w:color="auto" w:fill="FFFFFF"/>
        </w:rPr>
        <w:t>owever</w:t>
      </w:r>
      <w:r w:rsidR="00530012">
        <w:rPr>
          <w:shd w:val="clear" w:color="auto" w:fill="FFFFFF"/>
        </w:rPr>
        <w:t>,</w:t>
      </w:r>
      <w:r w:rsidRPr="00446905">
        <w:rPr>
          <w:shd w:val="clear" w:color="auto" w:fill="FFFFFF"/>
        </w:rPr>
        <w:t xml:space="preserve"> the </w:t>
      </w:r>
      <w:r w:rsidR="00530012">
        <w:rPr>
          <w:shd w:val="clear" w:color="auto" w:fill="FFFFFF"/>
        </w:rPr>
        <w:t xml:space="preserve">primary </w:t>
      </w:r>
      <w:r w:rsidRPr="00446905">
        <w:rPr>
          <w:shd w:val="clear" w:color="auto" w:fill="FFFFFF"/>
        </w:rPr>
        <w:t>tension between Albanians and Serbs remain</w:t>
      </w:r>
      <w:r w:rsidR="00086BE0">
        <w:rPr>
          <w:shd w:val="clear" w:color="auto" w:fill="FFFFFF"/>
        </w:rPr>
        <w:t>s</w:t>
      </w:r>
      <w:r w:rsidRPr="00446905">
        <w:rPr>
          <w:shd w:val="clear" w:color="auto" w:fill="FFFFFF"/>
        </w:rPr>
        <w:t xml:space="preserve"> at the center of </w:t>
      </w:r>
      <w:r w:rsidR="00086BE0">
        <w:rPr>
          <w:shd w:val="clear" w:color="auto" w:fill="FFFFFF"/>
        </w:rPr>
        <w:t xml:space="preserve">a potential </w:t>
      </w:r>
      <w:r w:rsidR="00530012">
        <w:rPr>
          <w:shd w:val="clear" w:color="auto" w:fill="FFFFFF"/>
        </w:rPr>
        <w:t>r</w:t>
      </w:r>
      <w:r w:rsidRPr="00446905">
        <w:rPr>
          <w:shd w:val="clear" w:color="auto" w:fill="FFFFFF"/>
        </w:rPr>
        <w:t xml:space="preserve">econciliation process. Besides, the results highlight </w:t>
      </w:r>
      <w:r>
        <w:rPr>
          <w:shd w:val="clear" w:color="auto" w:fill="FFFFFF"/>
        </w:rPr>
        <w:t>a</w:t>
      </w:r>
      <w:r w:rsidRPr="00446905">
        <w:rPr>
          <w:shd w:val="clear" w:color="auto" w:fill="FFFFFF"/>
        </w:rPr>
        <w:t xml:space="preserve"> gap between legislation and implementation</w:t>
      </w:r>
      <w:r w:rsidR="00530012">
        <w:rPr>
          <w:shd w:val="clear" w:color="auto" w:fill="FFFFFF"/>
        </w:rPr>
        <w:t xml:space="preserve"> of reconciliation processes</w:t>
      </w:r>
      <w:r>
        <w:rPr>
          <w:shd w:val="clear" w:color="auto" w:fill="FFFFFF"/>
        </w:rPr>
        <w:t xml:space="preserve">, </w:t>
      </w:r>
      <w:r w:rsidRPr="00446905">
        <w:rPr>
          <w:shd w:val="clear" w:color="auto" w:fill="FFFFFF"/>
        </w:rPr>
        <w:t xml:space="preserve">and </w:t>
      </w:r>
      <w:r>
        <w:rPr>
          <w:shd w:val="clear" w:color="auto" w:fill="FFFFFF"/>
        </w:rPr>
        <w:t>a</w:t>
      </w:r>
      <w:r w:rsidRPr="00446905">
        <w:rPr>
          <w:shd w:val="clear" w:color="auto" w:fill="FFFFFF"/>
        </w:rPr>
        <w:t xml:space="preserve"> call</w:t>
      </w:r>
      <w:r>
        <w:rPr>
          <w:shd w:val="clear" w:color="auto" w:fill="FFFFFF"/>
        </w:rPr>
        <w:t xml:space="preserve"> from the population</w:t>
      </w:r>
      <w:r w:rsidRPr="00446905">
        <w:rPr>
          <w:shd w:val="clear" w:color="auto" w:fill="FFFFFF"/>
        </w:rPr>
        <w:t xml:space="preserve"> to focus on economic development and political stability. </w:t>
      </w:r>
      <w:r w:rsidR="00530012">
        <w:rPr>
          <w:shd w:val="clear" w:color="auto" w:fill="FFFFFF"/>
        </w:rPr>
        <w:t>The</w:t>
      </w:r>
      <w:r w:rsidR="002C1CD0" w:rsidRPr="002C1CD0">
        <w:rPr>
          <w:shd w:val="clear" w:color="auto" w:fill="FFFFFF"/>
        </w:rPr>
        <w:t xml:space="preserve"> ‘Deconstructing Reconciliation’ </w:t>
      </w:r>
      <w:r w:rsidR="00530012">
        <w:rPr>
          <w:shd w:val="clear" w:color="auto" w:fill="FFFFFF"/>
        </w:rPr>
        <w:t>research</w:t>
      </w:r>
      <w:r w:rsidR="002C1CD0" w:rsidRPr="002C1CD0">
        <w:rPr>
          <w:shd w:val="clear" w:color="auto" w:fill="FFFFFF"/>
        </w:rPr>
        <w:t xml:space="preserve"> reveals the need for the</w:t>
      </w:r>
      <w:r w:rsidR="00984260">
        <w:rPr>
          <w:shd w:val="clear" w:color="auto" w:fill="FFFFFF"/>
        </w:rPr>
        <w:t xml:space="preserve"> Republic of</w:t>
      </w:r>
      <w:r w:rsidR="002C1CD0" w:rsidRPr="002C1CD0">
        <w:rPr>
          <w:shd w:val="clear" w:color="auto" w:fill="FFFFFF"/>
        </w:rPr>
        <w:t xml:space="preserve"> </w:t>
      </w:r>
      <w:r w:rsidR="002C1CD0">
        <w:rPr>
          <w:shd w:val="clear" w:color="auto" w:fill="FFFFFF"/>
        </w:rPr>
        <w:t>Kosovo Government and International C</w:t>
      </w:r>
      <w:r w:rsidR="002C1CD0" w:rsidRPr="002C1CD0">
        <w:rPr>
          <w:shd w:val="clear" w:color="auto" w:fill="FFFFFF"/>
        </w:rPr>
        <w:t xml:space="preserve">ommunity to develop a bottom-up approach in order </w:t>
      </w:r>
      <w:r w:rsidR="002C1CD0">
        <w:rPr>
          <w:shd w:val="clear" w:color="auto" w:fill="FFFFFF"/>
        </w:rPr>
        <w:t>to reestablish confidenc</w:t>
      </w:r>
      <w:r w:rsidR="00984260">
        <w:rPr>
          <w:shd w:val="clear" w:color="auto" w:fill="FFFFFF"/>
        </w:rPr>
        <w:t>e between the population and s</w:t>
      </w:r>
      <w:r w:rsidR="002C1CD0" w:rsidRPr="002C1CD0">
        <w:rPr>
          <w:shd w:val="clear" w:color="auto" w:fill="FFFFFF"/>
        </w:rPr>
        <w:t xml:space="preserve">tate </w:t>
      </w:r>
      <w:r w:rsidR="002C1CD0">
        <w:rPr>
          <w:shd w:val="clear" w:color="auto" w:fill="FFFFFF"/>
        </w:rPr>
        <w:t>institutions</w:t>
      </w:r>
      <w:r w:rsidR="00C83B2C">
        <w:rPr>
          <w:shd w:val="clear" w:color="auto" w:fill="FFFFFF"/>
        </w:rPr>
        <w:t xml:space="preserve"> but also</w:t>
      </w:r>
      <w:r w:rsidR="002C1CD0">
        <w:rPr>
          <w:shd w:val="clear" w:color="auto" w:fill="FFFFFF"/>
        </w:rPr>
        <w:t xml:space="preserve"> </w:t>
      </w:r>
      <w:r w:rsidR="002C1CD0" w:rsidRPr="002C1CD0">
        <w:rPr>
          <w:shd w:val="clear" w:color="auto" w:fill="FFFFFF"/>
        </w:rPr>
        <w:t>to address the Albanian and Serb tensions and to deal with the population</w:t>
      </w:r>
      <w:r w:rsidR="004A17BA">
        <w:rPr>
          <w:shd w:val="clear" w:color="auto" w:fill="FFFFFF"/>
        </w:rPr>
        <w:t>’s</w:t>
      </w:r>
      <w:r w:rsidR="002C1CD0" w:rsidRPr="002C1CD0">
        <w:rPr>
          <w:shd w:val="clear" w:color="auto" w:fill="FFFFFF"/>
        </w:rPr>
        <w:t xml:space="preserve"> needs and expectations regarding their socio-economic situation.</w:t>
      </w:r>
    </w:p>
    <w:p w14:paraId="228A70BC" w14:textId="7DDCC9B6" w:rsidR="00BA1BA1" w:rsidRPr="00950FAB" w:rsidRDefault="00BA1BA1" w:rsidP="0066118D">
      <w:pPr>
        <w:ind w:firstLine="284"/>
        <w:jc w:val="both"/>
        <w:rPr>
          <w:rFonts w:eastAsia="Times New Roman" w:cstheme="minorHAnsi"/>
          <w:b/>
          <w:color w:val="000000" w:themeColor="text1"/>
          <w:shd w:val="clear" w:color="auto" w:fill="FFFFFF"/>
        </w:rPr>
      </w:pPr>
    </w:p>
    <w:p w14:paraId="0A657B68" w14:textId="2D545927" w:rsidR="0035362D" w:rsidRPr="00C3112E" w:rsidRDefault="0028600D" w:rsidP="0066118D">
      <w:pPr>
        <w:ind w:firstLine="284"/>
        <w:jc w:val="both"/>
        <w:rPr>
          <w:rFonts w:eastAsia="Times New Roman" w:cstheme="minorHAnsi"/>
          <w:color w:val="000000" w:themeColor="text1"/>
          <w:shd w:val="clear" w:color="auto" w:fill="FFFFFF"/>
        </w:rPr>
      </w:pPr>
      <w:r w:rsidRPr="00C3112E">
        <w:rPr>
          <w:rFonts w:eastAsia="Times New Roman" w:cstheme="minorHAnsi"/>
          <w:color w:val="000000" w:themeColor="text1"/>
          <w:shd w:val="clear" w:color="auto" w:fill="FFFFFF"/>
        </w:rPr>
        <w:t>Keywords:</w:t>
      </w:r>
      <w:r>
        <w:rPr>
          <w:rFonts w:eastAsia="Times New Roman" w:cstheme="minorHAnsi"/>
          <w:color w:val="000000" w:themeColor="text1"/>
          <w:shd w:val="clear" w:color="auto" w:fill="FFFFFF"/>
        </w:rPr>
        <w:t xml:space="preserve"> Kosovo,</w:t>
      </w:r>
      <w:r w:rsidRPr="00C3112E">
        <w:rPr>
          <w:rFonts w:eastAsia="Times New Roman" w:cstheme="minorHAnsi"/>
          <w:color w:val="000000" w:themeColor="text1"/>
          <w:shd w:val="clear" w:color="auto" w:fill="FFFFFF"/>
        </w:rPr>
        <w:t xml:space="preserve"> </w:t>
      </w:r>
      <w:r w:rsidR="000C3F6B">
        <w:rPr>
          <w:rFonts w:eastAsia="Times New Roman" w:cstheme="minorHAnsi"/>
          <w:color w:val="000000" w:themeColor="text1"/>
          <w:shd w:val="clear" w:color="auto" w:fill="FFFFFF"/>
        </w:rPr>
        <w:t xml:space="preserve">Albanians, Serbs, ethnic conflict, Balkans, Yugoslavia, </w:t>
      </w:r>
      <w:r w:rsidRPr="00C3112E">
        <w:rPr>
          <w:rFonts w:eastAsia="Times New Roman" w:cstheme="minorHAnsi"/>
          <w:color w:val="000000" w:themeColor="text1"/>
          <w:shd w:val="clear" w:color="auto" w:fill="FFFFFF"/>
        </w:rPr>
        <w:t xml:space="preserve">reconciliation, </w:t>
      </w:r>
      <w:r>
        <w:rPr>
          <w:rFonts w:eastAsia="Times New Roman" w:cstheme="minorHAnsi"/>
          <w:color w:val="000000" w:themeColor="text1"/>
          <w:shd w:val="clear" w:color="auto" w:fill="FFFFFF"/>
        </w:rPr>
        <w:t xml:space="preserve">transitional justice, security, truth, justice, forgiveness, reparations, armed conflict. </w:t>
      </w:r>
    </w:p>
    <w:p w14:paraId="03FFF303" w14:textId="0D1A682D" w:rsidR="0035362D" w:rsidRPr="00950FAB" w:rsidRDefault="0035362D" w:rsidP="00950FAB">
      <w:pPr>
        <w:ind w:firstLine="284"/>
        <w:jc w:val="both"/>
        <w:rPr>
          <w:rFonts w:eastAsia="Times New Roman" w:cstheme="minorHAnsi"/>
          <w:b/>
          <w:color w:val="000000" w:themeColor="text1"/>
          <w:shd w:val="clear" w:color="auto" w:fill="FFFFFF"/>
        </w:rPr>
      </w:pPr>
    </w:p>
    <w:p w14:paraId="491B2EA9" w14:textId="32D9D898" w:rsidR="0035362D" w:rsidRPr="00950FAB" w:rsidRDefault="0035362D" w:rsidP="00950FAB">
      <w:pPr>
        <w:ind w:firstLine="284"/>
        <w:jc w:val="both"/>
        <w:rPr>
          <w:rFonts w:eastAsia="Times New Roman" w:cstheme="minorHAnsi"/>
          <w:b/>
          <w:color w:val="000000" w:themeColor="text1"/>
          <w:shd w:val="clear" w:color="auto" w:fill="FFFFFF"/>
        </w:rPr>
      </w:pPr>
    </w:p>
    <w:p w14:paraId="6A5718D5" w14:textId="2A608683" w:rsidR="0035362D" w:rsidRPr="00950FAB" w:rsidRDefault="0035362D" w:rsidP="00950FAB">
      <w:pPr>
        <w:ind w:firstLine="284"/>
        <w:jc w:val="both"/>
        <w:rPr>
          <w:rFonts w:eastAsia="Times New Roman" w:cstheme="minorHAnsi"/>
          <w:b/>
          <w:color w:val="000000" w:themeColor="text1"/>
          <w:shd w:val="clear" w:color="auto" w:fill="FFFFFF"/>
        </w:rPr>
      </w:pPr>
    </w:p>
    <w:p w14:paraId="54150EFA" w14:textId="46EC8049" w:rsidR="0035362D" w:rsidRPr="00950FAB" w:rsidRDefault="0035362D" w:rsidP="00950FAB">
      <w:pPr>
        <w:ind w:firstLine="284"/>
        <w:jc w:val="both"/>
        <w:rPr>
          <w:rFonts w:eastAsia="Times New Roman" w:cstheme="minorHAnsi"/>
          <w:b/>
          <w:color w:val="000000" w:themeColor="text1"/>
          <w:shd w:val="clear" w:color="auto" w:fill="FFFFFF"/>
        </w:rPr>
      </w:pPr>
    </w:p>
    <w:p w14:paraId="7A0246D5" w14:textId="4464632C" w:rsidR="0035362D" w:rsidRPr="00950FAB" w:rsidRDefault="0035362D" w:rsidP="00950FAB">
      <w:pPr>
        <w:ind w:firstLine="284"/>
        <w:jc w:val="both"/>
        <w:rPr>
          <w:rFonts w:eastAsia="Times New Roman" w:cstheme="minorHAnsi"/>
          <w:b/>
          <w:color w:val="000000" w:themeColor="text1"/>
          <w:shd w:val="clear" w:color="auto" w:fill="FFFFFF"/>
        </w:rPr>
      </w:pPr>
    </w:p>
    <w:p w14:paraId="5A3D6A52" w14:textId="0124B5BE" w:rsidR="0035362D" w:rsidRPr="00950FAB" w:rsidRDefault="0035362D" w:rsidP="00950FAB">
      <w:pPr>
        <w:ind w:firstLine="284"/>
        <w:jc w:val="both"/>
        <w:rPr>
          <w:rFonts w:eastAsia="Times New Roman" w:cstheme="minorHAnsi"/>
          <w:b/>
          <w:color w:val="000000" w:themeColor="text1"/>
          <w:shd w:val="clear" w:color="auto" w:fill="FFFFFF"/>
        </w:rPr>
      </w:pPr>
    </w:p>
    <w:p w14:paraId="785CE75A" w14:textId="1F2463C8" w:rsidR="0035362D" w:rsidRPr="00950FAB" w:rsidRDefault="0035362D" w:rsidP="00950FAB">
      <w:pPr>
        <w:ind w:firstLine="284"/>
        <w:jc w:val="both"/>
        <w:rPr>
          <w:rFonts w:eastAsia="Times New Roman" w:cstheme="minorHAnsi"/>
          <w:b/>
          <w:color w:val="000000" w:themeColor="text1"/>
          <w:shd w:val="clear" w:color="auto" w:fill="FFFFFF"/>
        </w:rPr>
      </w:pPr>
    </w:p>
    <w:p w14:paraId="5214A6E1" w14:textId="7D52DA8E" w:rsidR="0035362D" w:rsidRPr="00950FAB" w:rsidRDefault="0035362D" w:rsidP="00950FAB">
      <w:pPr>
        <w:ind w:firstLine="284"/>
        <w:jc w:val="both"/>
        <w:rPr>
          <w:rFonts w:eastAsia="Times New Roman" w:cstheme="minorHAnsi"/>
          <w:b/>
          <w:color w:val="000000" w:themeColor="text1"/>
          <w:shd w:val="clear" w:color="auto" w:fill="FFFFFF"/>
        </w:rPr>
      </w:pPr>
    </w:p>
    <w:p w14:paraId="6E976B1A" w14:textId="41F4A57A" w:rsidR="0035362D" w:rsidRPr="00950FAB" w:rsidRDefault="0035362D" w:rsidP="00950FAB">
      <w:pPr>
        <w:ind w:firstLine="284"/>
        <w:jc w:val="both"/>
        <w:rPr>
          <w:rFonts w:eastAsia="Times New Roman" w:cstheme="minorHAnsi"/>
          <w:b/>
          <w:color w:val="000000" w:themeColor="text1"/>
          <w:shd w:val="clear" w:color="auto" w:fill="FFFFFF"/>
        </w:rPr>
      </w:pPr>
    </w:p>
    <w:p w14:paraId="617D1BD9" w14:textId="17A24E91" w:rsidR="0035362D" w:rsidRPr="00950FAB" w:rsidRDefault="0035362D" w:rsidP="00950FAB">
      <w:pPr>
        <w:ind w:firstLine="284"/>
        <w:jc w:val="both"/>
        <w:rPr>
          <w:rFonts w:eastAsia="Times New Roman" w:cstheme="minorHAnsi"/>
          <w:b/>
          <w:color w:val="000000" w:themeColor="text1"/>
          <w:shd w:val="clear" w:color="auto" w:fill="FFFFFF"/>
        </w:rPr>
      </w:pPr>
    </w:p>
    <w:p w14:paraId="48ACD862" w14:textId="29F5FAEC" w:rsidR="0035362D" w:rsidRPr="00950FAB" w:rsidRDefault="0035362D" w:rsidP="00950FAB">
      <w:pPr>
        <w:ind w:firstLine="284"/>
        <w:jc w:val="both"/>
        <w:rPr>
          <w:rFonts w:eastAsia="Times New Roman" w:cstheme="minorHAnsi"/>
          <w:b/>
          <w:color w:val="000000" w:themeColor="text1"/>
          <w:shd w:val="clear" w:color="auto" w:fill="FFFFFF"/>
        </w:rPr>
      </w:pPr>
    </w:p>
    <w:p w14:paraId="6FA20249" w14:textId="50201D8D" w:rsidR="0001234F" w:rsidRDefault="0001234F" w:rsidP="00C3112E">
      <w:pPr>
        <w:ind w:left="0"/>
        <w:jc w:val="both"/>
        <w:rPr>
          <w:rFonts w:eastAsia="Times New Roman" w:cstheme="minorHAnsi"/>
          <w:b/>
          <w:color w:val="000000" w:themeColor="text1"/>
          <w:shd w:val="clear" w:color="auto" w:fill="FFFFFF"/>
        </w:rPr>
      </w:pPr>
    </w:p>
    <w:p w14:paraId="7B1A7825" w14:textId="08890E9A" w:rsidR="008144E5" w:rsidRDefault="008144E5" w:rsidP="00C3112E">
      <w:pPr>
        <w:ind w:left="0"/>
        <w:jc w:val="both"/>
        <w:rPr>
          <w:rFonts w:eastAsia="Times New Roman" w:cstheme="minorHAnsi"/>
          <w:b/>
          <w:color w:val="000000" w:themeColor="text1"/>
          <w:shd w:val="clear" w:color="auto" w:fill="FFFFFF"/>
        </w:rPr>
      </w:pPr>
    </w:p>
    <w:p w14:paraId="0D01DE66" w14:textId="537BD4CE" w:rsidR="008144E5" w:rsidRDefault="008144E5" w:rsidP="00C3112E">
      <w:pPr>
        <w:ind w:left="0"/>
        <w:jc w:val="both"/>
        <w:rPr>
          <w:rFonts w:eastAsia="Times New Roman" w:cstheme="minorHAnsi"/>
          <w:b/>
          <w:color w:val="000000" w:themeColor="text1"/>
          <w:shd w:val="clear" w:color="auto" w:fill="FFFFFF"/>
        </w:rPr>
      </w:pPr>
    </w:p>
    <w:p w14:paraId="509FB6E8" w14:textId="1BE554E9" w:rsidR="00D3154B" w:rsidRDefault="00D3154B" w:rsidP="00C3112E">
      <w:pPr>
        <w:ind w:left="0"/>
        <w:jc w:val="both"/>
        <w:rPr>
          <w:rFonts w:eastAsia="Times New Roman" w:cstheme="minorHAnsi"/>
          <w:b/>
          <w:color w:val="000000" w:themeColor="text1"/>
          <w:shd w:val="clear" w:color="auto" w:fill="FFFFFF"/>
        </w:rPr>
      </w:pPr>
    </w:p>
    <w:p w14:paraId="47F7353A" w14:textId="527EF806" w:rsidR="00D3154B" w:rsidRDefault="00D3154B" w:rsidP="00C3112E">
      <w:pPr>
        <w:ind w:left="0"/>
        <w:jc w:val="both"/>
        <w:rPr>
          <w:rFonts w:eastAsia="Times New Roman" w:cstheme="minorHAnsi"/>
          <w:b/>
          <w:color w:val="000000" w:themeColor="text1"/>
          <w:shd w:val="clear" w:color="auto" w:fill="FFFFFF"/>
        </w:rPr>
      </w:pPr>
    </w:p>
    <w:p w14:paraId="6BFDE488" w14:textId="77777777" w:rsidR="00D3154B" w:rsidRDefault="00D3154B" w:rsidP="00C3112E">
      <w:pPr>
        <w:ind w:left="0"/>
        <w:jc w:val="both"/>
        <w:rPr>
          <w:rFonts w:eastAsia="Times New Roman" w:cstheme="minorHAnsi"/>
          <w:b/>
          <w:color w:val="000000" w:themeColor="text1"/>
          <w:shd w:val="clear" w:color="auto" w:fill="FFFFFF"/>
        </w:rPr>
      </w:pPr>
    </w:p>
    <w:p w14:paraId="080D1246" w14:textId="77777777" w:rsidR="008144E5" w:rsidRDefault="008144E5" w:rsidP="00C3112E">
      <w:pPr>
        <w:ind w:left="0"/>
        <w:jc w:val="both"/>
        <w:rPr>
          <w:rFonts w:eastAsia="Times New Roman" w:cstheme="minorHAnsi"/>
          <w:b/>
          <w:color w:val="000000" w:themeColor="text1"/>
          <w:shd w:val="clear" w:color="auto" w:fill="FFFFFF"/>
        </w:rPr>
      </w:pPr>
    </w:p>
    <w:p w14:paraId="455BBD05" w14:textId="77777777" w:rsidR="00C3680A" w:rsidRDefault="00C3680A" w:rsidP="00C3112E">
      <w:pPr>
        <w:ind w:left="0"/>
        <w:jc w:val="both"/>
        <w:rPr>
          <w:rFonts w:eastAsia="Times New Roman" w:cstheme="minorHAnsi"/>
          <w:b/>
          <w:color w:val="000000" w:themeColor="text1"/>
          <w:shd w:val="clear" w:color="auto" w:fill="FFFFFF"/>
        </w:rPr>
      </w:pPr>
    </w:p>
    <w:p w14:paraId="6B6F36AA" w14:textId="77777777" w:rsidR="00C3680A" w:rsidRDefault="00C3680A" w:rsidP="00C3112E">
      <w:pPr>
        <w:ind w:left="0"/>
        <w:jc w:val="both"/>
        <w:rPr>
          <w:rFonts w:eastAsia="Times New Roman" w:cstheme="minorHAnsi"/>
          <w:b/>
          <w:color w:val="000000" w:themeColor="text1"/>
          <w:shd w:val="clear" w:color="auto" w:fill="FFFFFF"/>
        </w:rPr>
      </w:pPr>
    </w:p>
    <w:p w14:paraId="24910D66" w14:textId="77777777" w:rsidR="00C3680A" w:rsidRPr="00950FAB" w:rsidRDefault="00C3680A" w:rsidP="00C3112E">
      <w:pPr>
        <w:ind w:left="0"/>
        <w:jc w:val="both"/>
        <w:rPr>
          <w:rFonts w:eastAsia="Times New Roman" w:cstheme="minorHAnsi"/>
          <w:b/>
          <w:color w:val="000000" w:themeColor="text1"/>
          <w:shd w:val="clear" w:color="auto" w:fill="FFFFFF"/>
        </w:rPr>
      </w:pPr>
    </w:p>
    <w:p w14:paraId="269EC3B0" w14:textId="61975FC6" w:rsidR="00446668" w:rsidRPr="000775D9" w:rsidRDefault="0011732E" w:rsidP="000775D9">
      <w:pPr>
        <w:rPr>
          <w:b/>
          <w:shd w:val="clear" w:color="auto" w:fill="FFFFFF"/>
        </w:rPr>
      </w:pPr>
      <w:bookmarkStart w:id="0" w:name="_Toc358282829"/>
      <w:bookmarkStart w:id="1" w:name="_Toc358284486"/>
      <w:r w:rsidRPr="000775D9">
        <w:rPr>
          <w:b/>
          <w:shd w:val="clear" w:color="auto" w:fill="FFFFFF"/>
        </w:rPr>
        <w:t>INTRODUCTION</w:t>
      </w:r>
      <w:bookmarkEnd w:id="0"/>
      <w:bookmarkEnd w:id="1"/>
    </w:p>
    <w:p w14:paraId="6C5B8E3A" w14:textId="77777777" w:rsidR="002B76E6" w:rsidRDefault="002B76E6" w:rsidP="00B0739D">
      <w:pPr>
        <w:ind w:firstLine="284"/>
        <w:jc w:val="both"/>
      </w:pPr>
    </w:p>
    <w:p w14:paraId="48265CFA" w14:textId="7D8AA801" w:rsidR="00522167" w:rsidRPr="00950FAB" w:rsidRDefault="0011732E" w:rsidP="00D3154B">
      <w:pPr>
        <w:spacing w:after="240"/>
        <w:ind w:firstLine="284"/>
        <w:jc w:val="both"/>
      </w:pPr>
      <w:r w:rsidRPr="00950FAB">
        <w:t xml:space="preserve">Over the last decades, the field of transitional justice has developed and much discussion has happened on how countries emerging from a conflict address the legacy of gross human </w:t>
      </w:r>
      <w:r w:rsidR="00446668" w:rsidRPr="00950FAB">
        <w:t xml:space="preserve">rights </w:t>
      </w:r>
      <w:r w:rsidRPr="00950FAB">
        <w:t>violations and mass atrocities.</w:t>
      </w:r>
      <w:r w:rsidR="00446668" w:rsidRPr="00950FAB">
        <w:t xml:space="preserve"> </w:t>
      </w:r>
      <w:r w:rsidRPr="00950FAB">
        <w:t>In a similar way, the concept of reconciliation increased in importance over the years and it is generally acknowledged that the success of transitional justice is conditioned on how reconciliation is dealt with in post-conflict societies.</w:t>
      </w:r>
      <w:r w:rsidR="00E60886" w:rsidRPr="00950FAB">
        <w:t xml:space="preserve"> </w:t>
      </w:r>
      <w:r w:rsidRPr="00950FAB">
        <w:t xml:space="preserve">While there is no universal agreement on what reconciliation is, it may be defined as a process that involves mutual recognition of a common violent past and the transformation of </w:t>
      </w:r>
      <w:r w:rsidR="00103710">
        <w:t xml:space="preserve">a </w:t>
      </w:r>
      <w:r w:rsidRPr="00950FAB">
        <w:t>harmful relationship and behavior to promote a shared future toward</w:t>
      </w:r>
      <w:r w:rsidR="00103710">
        <w:t>s</w:t>
      </w:r>
      <w:r w:rsidRPr="00950FAB">
        <w:t xml:space="preserve"> sustainable peace</w:t>
      </w:r>
      <w:r w:rsidR="0014792D" w:rsidRPr="00950FAB">
        <w:t xml:space="preserve"> (</w:t>
      </w:r>
      <w:proofErr w:type="spellStart"/>
      <w:r w:rsidR="005E6D05" w:rsidRPr="00950FAB">
        <w:t>Lederach</w:t>
      </w:r>
      <w:proofErr w:type="spellEnd"/>
      <w:r w:rsidR="005E6D05" w:rsidRPr="00950FAB">
        <w:t>,</w:t>
      </w:r>
      <w:r w:rsidR="00DF35D5">
        <w:t xml:space="preserve"> </w:t>
      </w:r>
      <w:r w:rsidR="005E6D05" w:rsidRPr="00950FAB">
        <w:t xml:space="preserve">1997; </w:t>
      </w:r>
      <w:r w:rsidR="0014792D" w:rsidRPr="00950FAB">
        <w:t>Bloomfield, 2003)</w:t>
      </w:r>
      <w:r w:rsidRPr="00950FAB">
        <w:t>. Such a process</w:t>
      </w:r>
      <w:r w:rsidR="00446668" w:rsidRPr="00950FAB">
        <w:t xml:space="preserve"> </w:t>
      </w:r>
      <w:r w:rsidRPr="00950FAB">
        <w:t>is crucial in Western Balkan countries that have been left economically and politically devastated, with many people traumatized, displaced or still missing after the violent conflicts</w:t>
      </w:r>
      <w:r w:rsidR="00394B1F" w:rsidRPr="00950FAB">
        <w:t xml:space="preserve"> </w:t>
      </w:r>
      <w:r w:rsidRPr="00950FAB">
        <w:t xml:space="preserve">that occurred during the </w:t>
      </w:r>
      <w:r w:rsidR="00420B7B">
        <w:t>19</w:t>
      </w:r>
      <w:r w:rsidR="001238EC">
        <w:t>90</w:t>
      </w:r>
      <w:r w:rsidRPr="00950FAB">
        <w:t xml:space="preserve">s. In </w:t>
      </w:r>
      <w:r w:rsidR="00355F91">
        <w:t xml:space="preserve">the Republic of </w:t>
      </w:r>
      <w:r w:rsidRPr="00950FAB">
        <w:t>Kosovo</w:t>
      </w:r>
      <w:r w:rsidR="00355F91">
        <w:t xml:space="preserve"> (her</w:t>
      </w:r>
      <w:r w:rsidR="00C0431A">
        <w:t xml:space="preserve">eafter </w:t>
      </w:r>
      <w:r w:rsidR="00355F91">
        <w:t>Kosovo)</w:t>
      </w:r>
      <w:r w:rsidRPr="00950FAB">
        <w:t>, although the war ended in 1999, the process of reconciliation has not yet been successfully conducted and the country still faces a certain level of</w:t>
      </w:r>
      <w:r w:rsidR="00394B1F" w:rsidRPr="00950FAB">
        <w:t xml:space="preserve"> </w:t>
      </w:r>
      <w:r w:rsidRPr="00950FAB">
        <w:t>ethnic tensions</w:t>
      </w:r>
      <w:r w:rsidR="00446668" w:rsidRPr="00950FAB">
        <w:t xml:space="preserve"> </w:t>
      </w:r>
      <w:r w:rsidRPr="00950FAB">
        <w:t>and</w:t>
      </w:r>
      <w:r w:rsidR="00446668" w:rsidRPr="00950FAB">
        <w:t xml:space="preserve"> </w:t>
      </w:r>
      <w:r w:rsidRPr="00950FAB">
        <w:t>communities in a state of despair, distrust</w:t>
      </w:r>
      <w:r w:rsidR="00504997" w:rsidRPr="00950FAB">
        <w:t>,</w:t>
      </w:r>
      <w:r w:rsidRPr="00950FAB">
        <w:t xml:space="preserve"> and hostility towards each other. </w:t>
      </w:r>
    </w:p>
    <w:p w14:paraId="4D8A75FA" w14:textId="648B088A" w:rsidR="00446668" w:rsidRPr="00950FAB" w:rsidRDefault="0011732E" w:rsidP="00D3154B">
      <w:pPr>
        <w:spacing w:after="240"/>
        <w:ind w:firstLine="284"/>
        <w:jc w:val="both"/>
      </w:pPr>
      <w:r w:rsidRPr="00950FAB">
        <w:t xml:space="preserve">Reconciliation is indeed fundamental in post-conflict situations </w:t>
      </w:r>
      <w:r w:rsidR="00446668" w:rsidRPr="00950FAB">
        <w:t xml:space="preserve">not only </w:t>
      </w:r>
      <w:r w:rsidRPr="00950FAB">
        <w:t xml:space="preserve">to understand the roots of violence that occurred but also to </w:t>
      </w:r>
      <w:r w:rsidR="0014792D" w:rsidRPr="00950FAB">
        <w:t xml:space="preserve">initiate </w:t>
      </w:r>
      <w:r w:rsidRPr="00950FAB">
        <w:t xml:space="preserve">a deep societal transformation to </w:t>
      </w:r>
      <w:r w:rsidR="00504997" w:rsidRPr="00950FAB">
        <w:t xml:space="preserve">achieve </w:t>
      </w:r>
      <w:r w:rsidRPr="00950FAB">
        <w:t xml:space="preserve">peace.  However, the lack of </w:t>
      </w:r>
      <w:r w:rsidR="00355F91">
        <w:t xml:space="preserve">a </w:t>
      </w:r>
      <w:r w:rsidRPr="00950FAB">
        <w:t>common understanding about what exactly reconciliation</w:t>
      </w:r>
      <w:r w:rsidR="00446668" w:rsidRPr="00950FAB">
        <w:t xml:space="preserve"> </w:t>
      </w:r>
      <w:r w:rsidRPr="00950FAB">
        <w:t xml:space="preserve">implies makes it even more difficult to have a common ground on how the process should be implemented in Kosovo.  </w:t>
      </w:r>
    </w:p>
    <w:p w14:paraId="53DCDAE0" w14:textId="3481DF35" w:rsidR="00446668" w:rsidRPr="00950FAB" w:rsidRDefault="00446668" w:rsidP="00D3154B">
      <w:pPr>
        <w:spacing w:after="240"/>
        <w:ind w:firstLine="284"/>
        <w:jc w:val="both"/>
      </w:pPr>
      <w:r w:rsidRPr="00950FAB">
        <w:t>Some a</w:t>
      </w:r>
      <w:r w:rsidR="0011732E" w:rsidRPr="00950FAB">
        <w:t>cademic</w:t>
      </w:r>
      <w:r w:rsidRPr="00950FAB">
        <w:t xml:space="preserve"> </w:t>
      </w:r>
      <w:r w:rsidR="0011732E" w:rsidRPr="00950FAB">
        <w:t>researche</w:t>
      </w:r>
      <w:r w:rsidRPr="00950FAB">
        <w:t>r</w:t>
      </w:r>
      <w:r w:rsidR="0011732E" w:rsidRPr="00950FAB">
        <w:t>s have pointed out that reconciliation should be seen</w:t>
      </w:r>
      <w:r w:rsidRPr="00950FAB">
        <w:t xml:space="preserve"> </w:t>
      </w:r>
      <w:r w:rsidR="0011732E" w:rsidRPr="00950FAB">
        <w:t xml:space="preserve">as a multi-dimensional process that includes the promotion of different values such as </w:t>
      </w:r>
      <w:r w:rsidR="0011732E" w:rsidRPr="00950FAB">
        <w:rPr>
          <w:i/>
        </w:rPr>
        <w:t>truth</w:t>
      </w:r>
      <w:r w:rsidR="0011732E" w:rsidRPr="00950FAB">
        <w:t xml:space="preserve">, </w:t>
      </w:r>
      <w:r w:rsidR="0011732E" w:rsidRPr="00950FAB">
        <w:rPr>
          <w:i/>
        </w:rPr>
        <w:t>justice</w:t>
      </w:r>
      <w:r w:rsidR="0011732E" w:rsidRPr="00950FAB">
        <w:t xml:space="preserve">, </w:t>
      </w:r>
      <w:r w:rsidR="0011732E" w:rsidRPr="00950FAB">
        <w:rPr>
          <w:i/>
        </w:rPr>
        <w:t>mercy</w:t>
      </w:r>
      <w:r w:rsidRPr="00950FAB">
        <w:rPr>
          <w:i/>
        </w:rPr>
        <w:t>,</w:t>
      </w:r>
      <w:r w:rsidR="0011732E" w:rsidRPr="00950FAB">
        <w:t xml:space="preserve"> and </w:t>
      </w:r>
      <w:r w:rsidR="0011732E" w:rsidRPr="00950FAB">
        <w:rPr>
          <w:i/>
        </w:rPr>
        <w:t>peace</w:t>
      </w:r>
      <w:r w:rsidR="0011732E" w:rsidRPr="00950FAB">
        <w:t xml:space="preserve"> at all levels of society. Hence, for many of them, the success of reconciliation is based on the development of a comprehensive strategy sustained by both top-down and bottom-up initiatives.</w:t>
      </w:r>
      <w:r w:rsidR="00394B1F" w:rsidRPr="00950FAB">
        <w:t xml:space="preserve"> </w:t>
      </w:r>
      <w:r w:rsidR="0011732E" w:rsidRPr="00950FAB">
        <w:t>Moreover, it should involve political, religious</w:t>
      </w:r>
      <w:r w:rsidRPr="00950FAB">
        <w:t>,</w:t>
      </w:r>
      <w:r w:rsidR="0011732E" w:rsidRPr="00950FAB">
        <w:t xml:space="preserve"> or ethnic leaders</w:t>
      </w:r>
      <w:r w:rsidR="00504997" w:rsidRPr="00950FAB">
        <w:t>,</w:t>
      </w:r>
      <w:r w:rsidR="0011732E" w:rsidRPr="00950FAB">
        <w:t xml:space="preserve"> civil society groups</w:t>
      </w:r>
      <w:r w:rsidR="00504997" w:rsidRPr="00950FAB">
        <w:t>,</w:t>
      </w:r>
      <w:r w:rsidR="0011732E" w:rsidRPr="00950FAB">
        <w:t xml:space="preserve"> and non-governmental organizations at a top and middle-range level, but above all, the process must focus on individuals at a grassroots level. </w:t>
      </w:r>
    </w:p>
    <w:p w14:paraId="5AC5A228" w14:textId="46874C78" w:rsidR="00446668" w:rsidRPr="00950FAB" w:rsidRDefault="0011732E" w:rsidP="00D3154B">
      <w:pPr>
        <w:spacing w:after="240"/>
        <w:ind w:firstLine="284"/>
        <w:jc w:val="both"/>
        <w:rPr>
          <w:iCs/>
        </w:rPr>
      </w:pPr>
      <w:r w:rsidRPr="00950FAB">
        <w:rPr>
          <w:iCs/>
        </w:rPr>
        <w:t>In the K</w:t>
      </w:r>
      <w:r w:rsidR="00355F91">
        <w:rPr>
          <w:iCs/>
        </w:rPr>
        <w:t>osovo</w:t>
      </w:r>
      <w:r w:rsidRPr="00950FAB">
        <w:rPr>
          <w:iCs/>
        </w:rPr>
        <w:t>, despite formal processes</w:t>
      </w:r>
      <w:r w:rsidR="00446668" w:rsidRPr="00950FAB">
        <w:rPr>
          <w:iCs/>
        </w:rPr>
        <w:t xml:space="preserve"> including</w:t>
      </w:r>
      <w:r w:rsidRPr="00950FAB">
        <w:rPr>
          <w:iCs/>
        </w:rPr>
        <w:t xml:space="preserve"> the establishment of </w:t>
      </w:r>
      <w:r w:rsidR="004B0713" w:rsidRPr="00950FAB">
        <w:rPr>
          <w:iCs/>
        </w:rPr>
        <w:t>The Hague</w:t>
      </w:r>
      <w:r w:rsidRPr="00950FAB">
        <w:rPr>
          <w:iCs/>
        </w:rPr>
        <w:t xml:space="preserve"> International Criminal Tribunal for the Former Yugoslavia</w:t>
      </w:r>
      <w:r w:rsidR="00446668" w:rsidRPr="00950FAB">
        <w:rPr>
          <w:iCs/>
        </w:rPr>
        <w:t>,</w:t>
      </w:r>
      <w:r w:rsidRPr="00950FAB">
        <w:rPr>
          <w:iCs/>
        </w:rPr>
        <w:t xml:space="preserve"> </w:t>
      </w:r>
      <w:r w:rsidR="00446668" w:rsidRPr="00950FAB">
        <w:rPr>
          <w:iCs/>
        </w:rPr>
        <w:t>(</w:t>
      </w:r>
      <w:r w:rsidRPr="00950FAB">
        <w:rPr>
          <w:iCs/>
        </w:rPr>
        <w:t>ICTY</w:t>
      </w:r>
      <w:r w:rsidR="00446668" w:rsidRPr="00950FAB">
        <w:rPr>
          <w:iCs/>
        </w:rPr>
        <w:t>)</w:t>
      </w:r>
      <w:r w:rsidRPr="00950FAB">
        <w:rPr>
          <w:iCs/>
        </w:rPr>
        <w:t xml:space="preserve"> which was designed to deal with war crimes in the successor states of the former Yugoslavia</w:t>
      </w:r>
      <w:r w:rsidR="00446668" w:rsidRPr="00950FAB">
        <w:rPr>
          <w:iCs/>
        </w:rPr>
        <w:t>,</w:t>
      </w:r>
      <w:r w:rsidRPr="00950FAB">
        <w:rPr>
          <w:iCs/>
        </w:rPr>
        <w:t xml:space="preserve"> and with the focus of the international community in dealing with the past mainly through promotion of criminal justice, transitional justice and reconciliation initiatives have remained somewhat marginal in the political and social life in Kosovo. Indeed, the process has been developed at a top-level approach, valori</w:t>
      </w:r>
      <w:r w:rsidR="00446668" w:rsidRPr="00950FAB">
        <w:rPr>
          <w:iCs/>
        </w:rPr>
        <w:t>z</w:t>
      </w:r>
      <w:r w:rsidRPr="00950FAB">
        <w:rPr>
          <w:iCs/>
        </w:rPr>
        <w:t>ing criminal prosecution, administrative reparation</w:t>
      </w:r>
      <w:r w:rsidR="00446668" w:rsidRPr="00950FAB">
        <w:rPr>
          <w:iCs/>
        </w:rPr>
        <w:t>,</w:t>
      </w:r>
      <w:r w:rsidRPr="00950FAB">
        <w:rPr>
          <w:iCs/>
        </w:rPr>
        <w:t xml:space="preserve"> and institutional reforms but</w:t>
      </w:r>
      <w:r w:rsidR="00446668" w:rsidRPr="00950FAB">
        <w:rPr>
          <w:iCs/>
        </w:rPr>
        <w:t xml:space="preserve"> has</w:t>
      </w:r>
      <w:r w:rsidRPr="00950FAB">
        <w:rPr>
          <w:iCs/>
        </w:rPr>
        <w:t xml:space="preserve"> failed to involve the communities and population so far. Furthermore, the recognition of the past is mainly controlled by the government and fails to promote </w:t>
      </w:r>
      <w:r w:rsidRPr="00950FAB">
        <w:rPr>
          <w:i/>
          <w:iCs/>
        </w:rPr>
        <w:t>truth</w:t>
      </w:r>
      <w:r w:rsidRPr="00950FAB">
        <w:rPr>
          <w:iCs/>
        </w:rPr>
        <w:t xml:space="preserve"> and pacify ethnic tensions.</w:t>
      </w:r>
      <w:r w:rsidR="00E60886" w:rsidRPr="00950FAB">
        <w:rPr>
          <w:iCs/>
        </w:rPr>
        <w:t xml:space="preserve"> </w:t>
      </w:r>
      <w:r w:rsidRPr="00950FAB">
        <w:rPr>
          <w:iCs/>
        </w:rPr>
        <w:t xml:space="preserve">The need for this </w:t>
      </w:r>
      <w:r w:rsidR="004B0713">
        <w:rPr>
          <w:iCs/>
        </w:rPr>
        <w:t>research</w:t>
      </w:r>
      <w:r w:rsidRPr="00950FAB">
        <w:rPr>
          <w:iCs/>
        </w:rPr>
        <w:t xml:space="preserve"> comes from the fact that there is no common understanding of what reconciliation in Kosovo and the Western Balkan</w:t>
      </w:r>
      <w:r w:rsidR="00446668" w:rsidRPr="00950FAB">
        <w:rPr>
          <w:iCs/>
        </w:rPr>
        <w:t>s</w:t>
      </w:r>
      <w:r w:rsidRPr="00950FAB">
        <w:rPr>
          <w:iCs/>
        </w:rPr>
        <w:t xml:space="preserve"> is – both etymologically and empirically. The lacks of official or unofficial publications that address </w:t>
      </w:r>
      <w:r w:rsidRPr="00950FAB">
        <w:rPr>
          <w:iCs/>
        </w:rPr>
        <w:lastRenderedPageBreak/>
        <w:t xml:space="preserve">reconciliation strategies in a regionally appropriate or critical way further point to the need for the development of an authentic/own regional understanding. It is important to address the topic with a conceptual approach on different levels as well as with a different set of stakeholders. </w:t>
      </w:r>
    </w:p>
    <w:p w14:paraId="6AEAD01D" w14:textId="5D61E49E" w:rsidR="00446668" w:rsidRPr="00950FAB" w:rsidRDefault="0011732E" w:rsidP="00D3154B">
      <w:pPr>
        <w:spacing w:after="240"/>
        <w:ind w:firstLine="284"/>
        <w:jc w:val="both"/>
      </w:pPr>
      <w:r w:rsidRPr="00950FAB">
        <w:t xml:space="preserve">To address the </w:t>
      </w:r>
      <w:r w:rsidR="00E60886" w:rsidRPr="00950FAB">
        <w:t xml:space="preserve">academic </w:t>
      </w:r>
      <w:r w:rsidRPr="00950FAB">
        <w:t xml:space="preserve">gap </w:t>
      </w:r>
      <w:r w:rsidR="00504997" w:rsidRPr="00950FAB">
        <w:t>in</w:t>
      </w:r>
      <w:r w:rsidRPr="00950FAB">
        <w:t xml:space="preserve"> understanding what reconciliation mean</w:t>
      </w:r>
      <w:r w:rsidR="00446668" w:rsidRPr="00950FAB">
        <w:t>s</w:t>
      </w:r>
      <w:r w:rsidRPr="00950FAB">
        <w:t xml:space="preserve"> for its main carriers, the people of Kosovo, </w:t>
      </w:r>
      <w:proofErr w:type="gramStart"/>
      <w:r w:rsidRPr="00950FAB">
        <w:t>this</w:t>
      </w:r>
      <w:proofErr w:type="gramEnd"/>
      <w:r w:rsidRPr="00950FAB">
        <w:t xml:space="preserve"> research paper aims to find a Kosovar specific understanding of reconciliation and its prevalent concepts. For the purpose of this study, it appeared necessary to develop a concrete database in order to know how</w:t>
      </w:r>
      <w:r w:rsidR="00504997" w:rsidRPr="00950FAB">
        <w:t xml:space="preserve"> </w:t>
      </w:r>
      <w:r w:rsidRPr="00950FAB">
        <w:t>ethnic groups and individuals in Kosovo foresee reconciliation</w:t>
      </w:r>
      <w:r w:rsidR="00504997" w:rsidRPr="00950FAB">
        <w:t>, based on their own experiences and specificities</w:t>
      </w:r>
      <w:r w:rsidRPr="00950FAB">
        <w:t>. The research paper has been designed to provide a new approach for the process in Kosovo, by focusing on a grassroots understanding of reconciliation. According to the results, the ‘De</w:t>
      </w:r>
      <w:r w:rsidR="00446668" w:rsidRPr="00950FAB">
        <w:t>con</w:t>
      </w:r>
      <w:r w:rsidRPr="00950FAB">
        <w:t xml:space="preserve">structing Reconciliation’ </w:t>
      </w:r>
      <w:r w:rsidR="004B0713">
        <w:t>research</w:t>
      </w:r>
      <w:r w:rsidRPr="00950FAB">
        <w:t xml:space="preserve"> will try to establish a set of recommendations to complete the strategy developed so far and to address adequately the reconciliation objective.</w:t>
      </w:r>
    </w:p>
    <w:p w14:paraId="4D3EE4D7" w14:textId="287389C8" w:rsidR="00446668" w:rsidRPr="00950FAB" w:rsidRDefault="0011732E" w:rsidP="00D3154B">
      <w:pPr>
        <w:spacing w:after="240"/>
        <w:ind w:firstLine="284"/>
        <w:jc w:val="both"/>
      </w:pPr>
      <w:r w:rsidRPr="00950FAB">
        <w:t xml:space="preserve"> Chapter 1 will look at the literature on reconciliation that provides theoretical understanding of the nature, the actors</w:t>
      </w:r>
      <w:r w:rsidR="00446668" w:rsidRPr="00950FAB">
        <w:t>,</w:t>
      </w:r>
      <w:r w:rsidRPr="00950FAB">
        <w:t xml:space="preserve"> and the dimensions the concept encompasses. Some of the main cases of transitional justice will be explored to give a more concrete vision on how reconciliation has been addressed in the world but also in the Western Balkans so far. Finally, considering what has been done in Kosovo, the study will aim to determine which theory is the most relevant in regard to the current situation.</w:t>
      </w:r>
    </w:p>
    <w:p w14:paraId="00DDF323" w14:textId="1D9666DC" w:rsidR="00446668" w:rsidRPr="00950FAB" w:rsidRDefault="0011732E" w:rsidP="00D3154B">
      <w:pPr>
        <w:spacing w:after="240"/>
        <w:ind w:firstLine="284"/>
        <w:jc w:val="both"/>
      </w:pPr>
      <w:r w:rsidRPr="00950FAB">
        <w:t>Chapter 2 will look at the methodology followed in order to deconstruct the concept of reconciliation</w:t>
      </w:r>
      <w:r w:rsidR="00446668" w:rsidRPr="00950FAB">
        <w:t xml:space="preserve"> through</w:t>
      </w:r>
      <w:r w:rsidRPr="00950FAB">
        <w:t xml:space="preserve"> a combination of qualitative and quantitative</w:t>
      </w:r>
      <w:r w:rsidR="00446668" w:rsidRPr="00950FAB">
        <w:t xml:space="preserve"> </w:t>
      </w:r>
      <w:r w:rsidRPr="00950FAB">
        <w:t>methods. The qualitative approach is based on in-depth interviews</w:t>
      </w:r>
      <w:r w:rsidR="00CF65DA">
        <w:t xml:space="preserve">, based on </w:t>
      </w:r>
      <w:r w:rsidRPr="00950FAB">
        <w:t>four groups of questions regarding</w:t>
      </w:r>
      <w:r w:rsidR="00CF65DA">
        <w:t>:</w:t>
      </w:r>
      <w:r w:rsidRPr="00950FAB">
        <w:t xml:space="preserve"> first</w:t>
      </w:r>
      <w:r w:rsidR="00CF65DA">
        <w:t xml:space="preserve">, </w:t>
      </w:r>
      <w:r w:rsidRPr="00950FAB">
        <w:t>the concept of reconciliation and mediation of inter</w:t>
      </w:r>
      <w:r w:rsidR="00CF65DA">
        <w:t>national organizations; second, the alternative</w:t>
      </w:r>
      <w:r w:rsidRPr="00950FAB">
        <w:t xml:space="preserve"> mechanisms of healing the wounds and mediation, reparations</w:t>
      </w:r>
      <w:r w:rsidR="00446668" w:rsidRPr="00950FAB">
        <w:t>,</w:t>
      </w:r>
      <w:r w:rsidRPr="00950FAB">
        <w:t xml:space="preserve"> and apology; third, the </w:t>
      </w:r>
      <w:r w:rsidR="00446668" w:rsidRPr="00950FAB">
        <w:t xml:space="preserve">respondents’ level </w:t>
      </w:r>
      <w:r w:rsidRPr="00950FAB">
        <w:t xml:space="preserve">of </w:t>
      </w:r>
      <w:r w:rsidR="00E60886" w:rsidRPr="00950FAB">
        <w:t xml:space="preserve">institutional </w:t>
      </w:r>
      <w:r w:rsidR="00446668" w:rsidRPr="00950FAB">
        <w:t>trust</w:t>
      </w:r>
      <w:r w:rsidRPr="00950FAB">
        <w:t xml:space="preserve"> regarding national and international judiciary</w:t>
      </w:r>
      <w:r w:rsidR="00446668" w:rsidRPr="00950FAB">
        <w:t>;</w:t>
      </w:r>
      <w:r w:rsidRPr="00950FAB">
        <w:t xml:space="preserve"> and fourth, the additional mechanisms</w:t>
      </w:r>
      <w:r w:rsidR="00446668" w:rsidRPr="00950FAB">
        <w:t xml:space="preserve"> required</w:t>
      </w:r>
      <w:r w:rsidRPr="00950FAB">
        <w:t xml:space="preserve"> to reach reconciliation.</w:t>
      </w:r>
      <w:r w:rsidR="005431E1" w:rsidRPr="00950FAB">
        <w:t xml:space="preserve"> </w:t>
      </w:r>
      <w:r w:rsidRPr="00950FAB">
        <w:t>The quantitative approach was designed to gather more exten</w:t>
      </w:r>
      <w:r w:rsidR="005431E1" w:rsidRPr="00950FAB">
        <w:t>sive</w:t>
      </w:r>
      <w:r w:rsidRPr="00950FAB">
        <w:t xml:space="preserve"> data from randomly selected individuals through a semi</w:t>
      </w:r>
      <w:r w:rsidR="005431E1" w:rsidRPr="00950FAB">
        <w:t>-</w:t>
      </w:r>
      <w:r w:rsidRPr="00950FAB">
        <w:t>structured questionnaire based on three main groups of question</w:t>
      </w:r>
      <w:r w:rsidR="005431E1" w:rsidRPr="00950FAB">
        <w:t>s</w:t>
      </w:r>
      <w:r w:rsidRPr="00950FAB">
        <w:t xml:space="preserve"> regarding the demographic dimension, perception of reconciliation over the socioeconomic</w:t>
      </w:r>
      <w:r w:rsidR="005431E1" w:rsidRPr="00950FAB">
        <w:t xml:space="preserve"> </w:t>
      </w:r>
      <w:r w:rsidRPr="00950FAB">
        <w:t>environment</w:t>
      </w:r>
      <w:r w:rsidR="005431E1" w:rsidRPr="00950FAB">
        <w:t>,</w:t>
      </w:r>
      <w:r w:rsidRPr="00950FAB">
        <w:t xml:space="preserve"> and the understanding of reconciliation and forgiveness.</w:t>
      </w:r>
    </w:p>
    <w:p w14:paraId="5DC52FD3" w14:textId="4A4FDB36" w:rsidR="00446668" w:rsidRPr="00950FAB" w:rsidRDefault="0011732E" w:rsidP="00D3154B">
      <w:pPr>
        <w:spacing w:after="240"/>
        <w:ind w:firstLine="284"/>
        <w:jc w:val="both"/>
      </w:pPr>
      <w:r w:rsidRPr="00950FAB">
        <w:t>Chapter 3 will focus on the results and discussions from the quantit</w:t>
      </w:r>
      <w:r w:rsidR="00CF65DA">
        <w:t>ative and qualitative approach</w:t>
      </w:r>
      <w:r w:rsidRPr="00950FAB">
        <w:t xml:space="preserve">. The results will highlight that the meaning of reconciliation differs depending </w:t>
      </w:r>
      <w:r w:rsidR="00E60886" w:rsidRPr="00950FAB">
        <w:t xml:space="preserve">on </w:t>
      </w:r>
      <w:r w:rsidRPr="00950FAB">
        <w:t>the gender, age</w:t>
      </w:r>
      <w:r w:rsidR="005431E1" w:rsidRPr="00950FAB">
        <w:t>,</w:t>
      </w:r>
      <w:r w:rsidRPr="00950FAB">
        <w:t xml:space="preserve"> and the socio-political level of the individuals</w:t>
      </w:r>
      <w:r w:rsidR="00CF65DA">
        <w:t>,</w:t>
      </w:r>
      <w:r w:rsidRPr="00950FAB">
        <w:t xml:space="preserve"> but</w:t>
      </w:r>
      <w:r w:rsidR="005431E1" w:rsidRPr="00950FAB">
        <w:t xml:space="preserve"> above all, </w:t>
      </w:r>
      <w:r w:rsidR="00E60886" w:rsidRPr="00950FAB">
        <w:t xml:space="preserve">depending </w:t>
      </w:r>
      <w:r w:rsidRPr="00950FAB">
        <w:t>on the</w:t>
      </w:r>
      <w:r w:rsidR="00E60886" w:rsidRPr="00950FAB">
        <w:t xml:space="preserve"> participants' understanding of their own ethnicity and the interactions between the ethnicity of the forgiven and the forgiver.</w:t>
      </w:r>
      <w:r w:rsidRPr="00950FAB">
        <w:t xml:space="preserve"> They will demonstrate that tensions between </w:t>
      </w:r>
      <w:r w:rsidR="00CF65DA" w:rsidRPr="00950FAB">
        <w:t xml:space="preserve">Kosovar </w:t>
      </w:r>
      <w:r w:rsidRPr="00950FAB">
        <w:t>Serbs and Albanian</w:t>
      </w:r>
      <w:r w:rsidR="00CF65DA">
        <w:t>s</w:t>
      </w:r>
      <w:r w:rsidRPr="00950FAB">
        <w:t xml:space="preserve"> are still at the </w:t>
      </w:r>
      <w:r w:rsidR="004D5E05" w:rsidRPr="00950FAB">
        <w:t>center</w:t>
      </w:r>
      <w:r w:rsidRPr="00950FAB">
        <w:t xml:space="preserve"> of on-going tensions and that fear </w:t>
      </w:r>
      <w:r w:rsidR="00955571" w:rsidRPr="00950FAB">
        <w:t>of conflict</w:t>
      </w:r>
      <w:r w:rsidRPr="00950FAB">
        <w:t xml:space="preserve"> resurgence </w:t>
      </w:r>
      <w:r w:rsidR="005E6D05" w:rsidRPr="00950FAB">
        <w:t xml:space="preserve">are </w:t>
      </w:r>
      <w:r w:rsidR="00504997" w:rsidRPr="00950FAB">
        <w:t>still on</w:t>
      </w:r>
      <w:r w:rsidRPr="00950FAB">
        <w:t xml:space="preserve"> </w:t>
      </w:r>
      <w:r w:rsidR="00CF65DA">
        <w:t>their</w:t>
      </w:r>
      <w:r w:rsidR="00CD5B76" w:rsidRPr="00950FAB">
        <w:t xml:space="preserve"> </w:t>
      </w:r>
      <w:r w:rsidRPr="00950FAB">
        <w:t>mind</w:t>
      </w:r>
      <w:r w:rsidR="005E6D05" w:rsidRPr="00950FAB">
        <w:t>s</w:t>
      </w:r>
      <w:r w:rsidRPr="00950FAB">
        <w:t>. Furthermore, it will be stressed that low inter-ethnic cooperation, lack of confidence on international and national institutions, and the gap between polic</w:t>
      </w:r>
      <w:r w:rsidR="00955571" w:rsidRPr="00950FAB">
        <w:t>y</w:t>
      </w:r>
      <w:r w:rsidRPr="00950FAB">
        <w:t xml:space="preserve"> framework</w:t>
      </w:r>
      <w:r w:rsidR="00955571" w:rsidRPr="00950FAB">
        <w:t>s</w:t>
      </w:r>
      <w:r w:rsidRPr="00950FAB">
        <w:t xml:space="preserve"> and effective implementation regarding the work on</w:t>
      </w:r>
      <w:r w:rsidR="00955571" w:rsidRPr="00950FAB">
        <w:t xml:space="preserve"> both</w:t>
      </w:r>
      <w:r w:rsidRPr="00950FAB">
        <w:t xml:space="preserve"> memory and the economic and socio-political aspects</w:t>
      </w:r>
      <w:r w:rsidR="00F717AC">
        <w:t xml:space="preserve"> are seen as </w:t>
      </w:r>
      <w:r w:rsidRPr="00950FAB">
        <w:t>challenge</w:t>
      </w:r>
      <w:r w:rsidR="00F717AC">
        <w:t>s</w:t>
      </w:r>
      <w:r w:rsidRPr="00950FAB">
        <w:t xml:space="preserve"> for the reconciliation process.</w:t>
      </w:r>
    </w:p>
    <w:p w14:paraId="2095298E" w14:textId="63DF104D" w:rsidR="000F673B" w:rsidRPr="000F673B" w:rsidRDefault="00D11FF2" w:rsidP="00D3154B">
      <w:pPr>
        <w:spacing w:after="240"/>
        <w:ind w:firstLine="284"/>
        <w:jc w:val="both"/>
      </w:pPr>
      <w:r>
        <w:lastRenderedPageBreak/>
        <w:t>Chapter 4</w:t>
      </w:r>
      <w:r w:rsidR="00955571" w:rsidRPr="00950FAB">
        <w:t xml:space="preserve"> will </w:t>
      </w:r>
      <w:r w:rsidR="0011732E" w:rsidRPr="00950FAB">
        <w:t xml:space="preserve">lay out the main conclusions of the study. It will go over the principal aspects the research has highlighted and how, in a more general way, the process should now evolve to include the people of Kosovo as the main carriers of any possibility to reconcile. </w:t>
      </w:r>
      <w:r w:rsidR="002B76E6">
        <w:tab/>
      </w:r>
    </w:p>
    <w:p w14:paraId="71D965BB" w14:textId="0B0FBE7E" w:rsidR="0079544B" w:rsidRPr="00950FAB" w:rsidRDefault="0011732E" w:rsidP="00821556">
      <w:pPr>
        <w:pStyle w:val="Heading1"/>
      </w:pPr>
      <w:bookmarkStart w:id="2" w:name="_Toc358282830"/>
      <w:bookmarkStart w:id="3" w:name="_Toc358284487"/>
      <w:r w:rsidRPr="002B76E6">
        <w:rPr>
          <w:shd w:val="clear" w:color="auto" w:fill="FFFFFF"/>
        </w:rPr>
        <w:t>LITERATURE REVIEW</w:t>
      </w:r>
      <w:bookmarkEnd w:id="2"/>
      <w:bookmarkEnd w:id="3"/>
    </w:p>
    <w:p w14:paraId="354DA262" w14:textId="14BB55DB" w:rsidR="00446668" w:rsidRDefault="0079544B" w:rsidP="00C87732">
      <w:pPr>
        <w:pStyle w:val="Heading2"/>
        <w:rPr>
          <w:shd w:val="clear" w:color="auto" w:fill="FFFFFF"/>
        </w:rPr>
      </w:pPr>
      <w:bookmarkStart w:id="4" w:name="_Toc358284488"/>
      <w:r>
        <w:rPr>
          <w:shd w:val="clear" w:color="auto" w:fill="FFFFFF"/>
        </w:rPr>
        <w:t>A</w:t>
      </w:r>
      <w:r w:rsidR="0011732E" w:rsidRPr="0079544B">
        <w:rPr>
          <w:shd w:val="clear" w:color="auto" w:fill="FFFFFF"/>
        </w:rPr>
        <w:t xml:space="preserve"> global perspective on transitional justice: a few relevant cases</w:t>
      </w:r>
      <w:bookmarkEnd w:id="4"/>
    </w:p>
    <w:p w14:paraId="187E09ED" w14:textId="77777777" w:rsidR="009F261E" w:rsidRPr="009F261E" w:rsidRDefault="009F261E" w:rsidP="009F261E"/>
    <w:p w14:paraId="7E5B6217" w14:textId="24487DA9" w:rsidR="00446668" w:rsidRPr="00950FAB" w:rsidRDefault="0011732E" w:rsidP="00D3154B">
      <w:pPr>
        <w:spacing w:after="240"/>
        <w:ind w:firstLine="284"/>
        <w:jc w:val="both"/>
        <w:rPr>
          <w:rFonts w:eastAsia="Times New Roman" w:cstheme="minorHAnsi"/>
          <w:color w:val="000000" w:themeColor="text1"/>
          <w:shd w:val="clear" w:color="auto" w:fill="FFFFFF"/>
        </w:rPr>
      </w:pPr>
      <w:r w:rsidRPr="00950FAB">
        <w:rPr>
          <w:rFonts w:eastAsia="Times New Roman" w:cstheme="minorHAnsi"/>
          <w:color w:val="000000" w:themeColor="text1"/>
          <w:shd w:val="clear" w:color="auto" w:fill="FFFFFF"/>
        </w:rPr>
        <w:t xml:space="preserve">Several </w:t>
      </w:r>
      <w:r w:rsidR="00955571" w:rsidRPr="00950FAB">
        <w:rPr>
          <w:rFonts w:eastAsia="Times New Roman" w:cstheme="minorHAnsi"/>
          <w:color w:val="000000" w:themeColor="text1"/>
          <w:shd w:val="clear" w:color="auto" w:fill="FFFFFF"/>
        </w:rPr>
        <w:t xml:space="preserve">cases </w:t>
      </w:r>
      <w:r w:rsidRPr="00950FAB">
        <w:rPr>
          <w:rFonts w:eastAsia="Times New Roman" w:cstheme="minorHAnsi"/>
          <w:color w:val="000000" w:themeColor="text1"/>
          <w:shd w:val="clear" w:color="auto" w:fill="FFFFFF"/>
        </w:rPr>
        <w:t xml:space="preserve">of transitional justice have occurred </w:t>
      </w:r>
      <w:r w:rsidR="00955571" w:rsidRPr="00950FAB">
        <w:rPr>
          <w:rFonts w:eastAsia="Times New Roman" w:cstheme="minorHAnsi"/>
          <w:color w:val="000000" w:themeColor="text1"/>
          <w:shd w:val="clear" w:color="auto" w:fill="FFFFFF"/>
        </w:rPr>
        <w:t xml:space="preserve">in </w:t>
      </w:r>
      <w:r w:rsidRPr="00950FAB">
        <w:rPr>
          <w:rFonts w:eastAsia="Times New Roman" w:cstheme="minorHAnsi"/>
          <w:color w:val="000000" w:themeColor="text1"/>
          <w:shd w:val="clear" w:color="auto" w:fill="FFFFFF"/>
        </w:rPr>
        <w:t xml:space="preserve">the last decades, each of them addressing reconciliation in a different way </w:t>
      </w:r>
      <w:r w:rsidR="00955571" w:rsidRPr="00950FAB">
        <w:rPr>
          <w:rFonts w:eastAsia="Times New Roman" w:cstheme="minorHAnsi"/>
          <w:color w:val="000000" w:themeColor="text1"/>
          <w:shd w:val="clear" w:color="auto" w:fill="FFFFFF"/>
        </w:rPr>
        <w:t xml:space="preserve">based on </w:t>
      </w:r>
      <w:r w:rsidRPr="00950FAB">
        <w:rPr>
          <w:rFonts w:eastAsia="Times New Roman" w:cstheme="minorHAnsi"/>
          <w:color w:val="000000" w:themeColor="text1"/>
          <w:shd w:val="clear" w:color="auto" w:fill="FFFFFF"/>
        </w:rPr>
        <w:t>its societal, historical</w:t>
      </w:r>
      <w:r w:rsidR="00955571" w:rsidRPr="00950FAB">
        <w:rPr>
          <w:rFonts w:eastAsia="Times New Roman" w:cstheme="minorHAnsi"/>
          <w:color w:val="000000" w:themeColor="text1"/>
          <w:shd w:val="clear" w:color="auto" w:fill="FFFFFF"/>
        </w:rPr>
        <w:t>,</w:t>
      </w:r>
      <w:r w:rsidRPr="00950FAB">
        <w:rPr>
          <w:rFonts w:eastAsia="Times New Roman" w:cstheme="minorHAnsi"/>
          <w:color w:val="000000" w:themeColor="text1"/>
          <w:shd w:val="clear" w:color="auto" w:fill="FFFFFF"/>
        </w:rPr>
        <w:t xml:space="preserve"> and political specificities but also on the roots of the conflict and the way it ended. </w:t>
      </w:r>
    </w:p>
    <w:p w14:paraId="12CEFA0E" w14:textId="062FD099" w:rsidR="00446668" w:rsidRPr="00950FAB" w:rsidRDefault="0011732E" w:rsidP="00D3154B">
      <w:pPr>
        <w:spacing w:after="240"/>
        <w:ind w:firstLine="284"/>
        <w:jc w:val="both"/>
      </w:pPr>
      <w:r w:rsidRPr="00950FAB">
        <w:t xml:space="preserve">The South African case might be the most famous experience of transitional justice, especially in regard to the notions of </w:t>
      </w:r>
      <w:r w:rsidRPr="00950FAB">
        <w:rPr>
          <w:i/>
        </w:rPr>
        <w:t>forgiveness</w:t>
      </w:r>
      <w:r w:rsidRPr="00950FAB">
        <w:t xml:space="preserve"> and </w:t>
      </w:r>
      <w:r w:rsidRPr="00950FAB">
        <w:rPr>
          <w:i/>
        </w:rPr>
        <w:t>truth</w:t>
      </w:r>
      <w:r w:rsidRPr="00950FAB">
        <w:t xml:space="preserve"> that have been placed at the center of the process (Bloomfield, 2003). In this society where religion is omnipresent, the process, mainly through </w:t>
      </w:r>
      <w:r w:rsidR="00955571" w:rsidRPr="00950FAB">
        <w:t xml:space="preserve">the </w:t>
      </w:r>
      <w:r w:rsidRPr="00950FAB">
        <w:t>Truth and Reconciliation Commission</w:t>
      </w:r>
      <w:r w:rsidR="00E01B2E">
        <w:t xml:space="preserve"> (here</w:t>
      </w:r>
      <w:r w:rsidR="00E01B2E" w:rsidRPr="00950FAB">
        <w:t>after</w:t>
      </w:r>
      <w:r w:rsidR="00DE786E" w:rsidRPr="00950FAB">
        <w:t xml:space="preserve"> TRC)</w:t>
      </w:r>
      <w:r w:rsidRPr="00950FAB">
        <w:t>, was based on a restorative justice approach and a communitarian concept of reconciliation (</w:t>
      </w:r>
      <w:r w:rsidRPr="00950FAB">
        <w:rPr>
          <w:i/>
        </w:rPr>
        <w:t>Ubuntu</w:t>
      </w:r>
      <w:r w:rsidR="00955571" w:rsidRPr="00950FAB">
        <w:rPr>
          <w:i/>
        </w:rPr>
        <w:t xml:space="preserve"> </w:t>
      </w:r>
      <w:r w:rsidR="00955571" w:rsidRPr="00950FAB">
        <w:rPr>
          <w:iCs/>
        </w:rPr>
        <w:t>meaning “humanity towards others”</w:t>
      </w:r>
      <w:r w:rsidRPr="00950FAB">
        <w:rPr>
          <w:i/>
        </w:rPr>
        <w:t>)</w:t>
      </w:r>
      <w:r w:rsidRPr="00950FAB">
        <w:t xml:space="preserve"> and promoted by religious leaders such as Desmond Tutu.</w:t>
      </w:r>
      <w:r w:rsidR="00356E9C" w:rsidRPr="00950FAB">
        <w:t xml:space="preserve"> </w:t>
      </w:r>
      <w:r w:rsidRPr="00950FAB">
        <w:t xml:space="preserve">Nevertheless, if the value of </w:t>
      </w:r>
      <w:r w:rsidRPr="00950FAB">
        <w:rPr>
          <w:i/>
        </w:rPr>
        <w:t>forgiveness</w:t>
      </w:r>
      <w:r w:rsidRPr="00950FAB">
        <w:t xml:space="preserve"> was central in the process, for some people, the Christian understanding approach was more oppressive than anything else since it was perceived not as an individual process and personal power to give or withhold it but more as an obligation to offer forgiveness (Bloomfield, 2003).</w:t>
      </w:r>
      <w:r w:rsidR="00356E9C" w:rsidRPr="00950FAB">
        <w:t xml:space="preserve"> </w:t>
      </w:r>
      <w:r w:rsidRPr="00950FAB">
        <w:t>Moreover, the possibility to grant amnesty to those ready to ma</w:t>
      </w:r>
      <w:r w:rsidR="00434EF8">
        <w:t>ke full exposure of facts (</w:t>
      </w:r>
      <w:proofErr w:type="spellStart"/>
      <w:r w:rsidRPr="00950FAB">
        <w:t>Skaar</w:t>
      </w:r>
      <w:proofErr w:type="spellEnd"/>
      <w:r w:rsidRPr="00950FAB">
        <w:t>, 2013) reveals that the South African process, to promote healing and reconciliation, rested more on the discovery of truth</w:t>
      </w:r>
      <w:r w:rsidR="001854E9" w:rsidRPr="00950FAB">
        <w:t xml:space="preserve">, </w:t>
      </w:r>
      <w:r w:rsidR="005E6D05" w:rsidRPr="00950FAB">
        <w:t xml:space="preserve">that is the “acknowledgment of wrong and the validation of painful loss and </w:t>
      </w:r>
      <w:r w:rsidR="008144E5" w:rsidRPr="00950FAB">
        <w:t>experiences” (</w:t>
      </w:r>
      <w:proofErr w:type="spellStart"/>
      <w:r w:rsidR="005E6D05" w:rsidRPr="00950FAB">
        <w:t>Lederach</w:t>
      </w:r>
      <w:proofErr w:type="spellEnd"/>
      <w:r w:rsidR="005E6D05" w:rsidRPr="00950FAB">
        <w:t>, 1997</w:t>
      </w:r>
      <w:r w:rsidR="00BE16E0">
        <w:t>, p.9</w:t>
      </w:r>
      <w:r w:rsidR="005E6D05" w:rsidRPr="00950FAB">
        <w:t xml:space="preserve">), </w:t>
      </w:r>
      <w:r w:rsidR="00E36FBE" w:rsidRPr="00950FAB">
        <w:t xml:space="preserve">which was </w:t>
      </w:r>
      <w:r w:rsidR="005E6D05" w:rsidRPr="00950FAB">
        <w:t>designed</w:t>
      </w:r>
      <w:r w:rsidR="00E36FBE" w:rsidRPr="00950FAB">
        <w:t xml:space="preserve"> </w:t>
      </w:r>
      <w:r w:rsidR="001854E9" w:rsidRPr="00950FAB">
        <w:t>through the testimonies of the victims with</w:t>
      </w:r>
      <w:r w:rsidR="009E4DE0" w:rsidRPr="00950FAB">
        <w:t>in</w:t>
      </w:r>
      <w:r w:rsidR="00434EF8">
        <w:t xml:space="preserve"> the TRC (</w:t>
      </w:r>
      <w:proofErr w:type="spellStart"/>
      <w:r w:rsidR="001854E9" w:rsidRPr="00950FAB">
        <w:t>Andrieu</w:t>
      </w:r>
      <w:proofErr w:type="spellEnd"/>
      <w:r w:rsidR="001854E9" w:rsidRPr="00950FAB">
        <w:t xml:space="preserve">, 2012), </w:t>
      </w:r>
      <w:r w:rsidRPr="00950FAB">
        <w:t>than justice (</w:t>
      </w:r>
      <w:proofErr w:type="spellStart"/>
      <w:r w:rsidRPr="00950FAB">
        <w:t>Brounéus</w:t>
      </w:r>
      <w:proofErr w:type="spellEnd"/>
      <w:r w:rsidRPr="00950FAB">
        <w:t xml:space="preserve">, 2003). </w:t>
      </w:r>
    </w:p>
    <w:p w14:paraId="3266C5A9" w14:textId="35E39D65" w:rsidR="00942C79" w:rsidRPr="00950FAB" w:rsidRDefault="0011732E" w:rsidP="00D3154B">
      <w:pPr>
        <w:spacing w:after="240"/>
        <w:ind w:firstLine="284"/>
        <w:jc w:val="both"/>
        <w:rPr>
          <w:rFonts w:eastAsia="Times New Roman" w:cs="Times New Roman"/>
          <w:lang w:val="en"/>
        </w:rPr>
      </w:pPr>
      <w:r w:rsidRPr="00950FAB">
        <w:t xml:space="preserve">The Rwandan </w:t>
      </w:r>
      <w:r w:rsidR="00B71A5A" w:rsidRPr="00950FAB">
        <w:t>Genocide</w:t>
      </w:r>
      <w:r w:rsidR="00FC1870" w:rsidRPr="00950FAB">
        <w:t>,</w:t>
      </w:r>
      <w:r w:rsidR="00B71A5A" w:rsidRPr="00950FAB">
        <w:t xml:space="preserve"> </w:t>
      </w:r>
      <w:r w:rsidR="00FC1870" w:rsidRPr="00950FAB">
        <w:rPr>
          <w:rStyle w:val="shorttext"/>
          <w:rFonts w:eastAsia="Times New Roman" w:cs="Times New Roman"/>
          <w:lang w:val="en"/>
        </w:rPr>
        <w:t>which took place from April 1994 to July 1994</w:t>
      </w:r>
      <w:r w:rsidR="00A97E54">
        <w:rPr>
          <w:rStyle w:val="shorttext"/>
          <w:rFonts w:eastAsia="Times New Roman" w:cs="Times New Roman"/>
          <w:lang w:val="en"/>
        </w:rPr>
        <w:t xml:space="preserve"> between the Tutsi and the Hutu</w:t>
      </w:r>
      <w:r w:rsidR="00D25847" w:rsidRPr="00950FAB">
        <w:rPr>
          <w:rStyle w:val="shorttext"/>
          <w:rFonts w:eastAsia="Times New Roman" w:cs="Times New Roman"/>
          <w:lang w:val="en"/>
        </w:rPr>
        <w:t xml:space="preserve"> ethnic groups</w:t>
      </w:r>
      <w:r w:rsidR="007F6DDF" w:rsidRPr="00950FAB">
        <w:rPr>
          <w:rStyle w:val="shorttext"/>
          <w:rFonts w:eastAsia="Times New Roman" w:cs="Times New Roman"/>
          <w:lang w:val="en"/>
        </w:rPr>
        <w:t>,</w:t>
      </w:r>
      <w:r w:rsidR="00FC1870" w:rsidRPr="00950FAB">
        <w:rPr>
          <w:rStyle w:val="shorttext"/>
          <w:rFonts w:eastAsia="Times New Roman" w:cs="Times New Roman"/>
          <w:lang w:val="en"/>
        </w:rPr>
        <w:t xml:space="preserve"> </w:t>
      </w:r>
      <w:r w:rsidRPr="00950FAB">
        <w:t>was exceptional both in the gravity of the crime</w:t>
      </w:r>
      <w:r w:rsidR="00FC1870" w:rsidRPr="00950FAB">
        <w:t>s committed</w:t>
      </w:r>
      <w:r w:rsidRPr="00950FAB">
        <w:t xml:space="preserve"> </w:t>
      </w:r>
      <w:r w:rsidR="009C5513" w:rsidRPr="00950FAB">
        <w:t xml:space="preserve">and </w:t>
      </w:r>
      <w:r w:rsidRPr="00950FAB">
        <w:t xml:space="preserve">in </w:t>
      </w:r>
      <w:r w:rsidR="007F6DDF" w:rsidRPr="00950FAB">
        <w:t>their</w:t>
      </w:r>
      <w:r w:rsidRPr="00950FAB">
        <w:t xml:space="preserve"> extent. </w:t>
      </w:r>
      <w:r w:rsidR="00942C79" w:rsidRPr="00950FAB">
        <w:t>T</w:t>
      </w:r>
      <w:r w:rsidRPr="00950FAB">
        <w:t>he first approach promoted by the international community was to set up the International Criminal Court for Rwanda (ICTR)</w:t>
      </w:r>
      <w:r w:rsidR="00FC1870" w:rsidRPr="00950FAB">
        <w:t>, in 1994,</w:t>
      </w:r>
      <w:r w:rsidRPr="00950FAB">
        <w:t xml:space="preserve"> and </w:t>
      </w:r>
      <w:r w:rsidRPr="00950FAB">
        <w:rPr>
          <w:i/>
        </w:rPr>
        <w:t>de facto</w:t>
      </w:r>
      <w:r w:rsidRPr="00950FAB">
        <w:t>,</w:t>
      </w:r>
      <w:r w:rsidR="00FC1870" w:rsidRPr="00950FAB">
        <w:t xml:space="preserve"> to promote</w:t>
      </w:r>
      <w:r w:rsidRPr="00950FAB">
        <w:t xml:space="preserve"> a criminal approach that quickly </w:t>
      </w:r>
      <w:r w:rsidR="00356E9C" w:rsidRPr="00950FAB">
        <w:t xml:space="preserve">demonstrated </w:t>
      </w:r>
      <w:r w:rsidR="00434EF8">
        <w:t>its limits (</w:t>
      </w:r>
      <w:proofErr w:type="spellStart"/>
      <w:r w:rsidRPr="00950FAB">
        <w:t>Andrieu</w:t>
      </w:r>
      <w:proofErr w:type="spellEnd"/>
      <w:r w:rsidRPr="00950FAB">
        <w:t>, 2012).</w:t>
      </w:r>
      <w:r w:rsidR="00B71A5A" w:rsidRPr="00950FAB">
        <w:t xml:space="preserve"> </w:t>
      </w:r>
      <w:r w:rsidR="00FC1870" w:rsidRPr="00950FAB">
        <w:t>Hence, t</w:t>
      </w:r>
      <w:r w:rsidR="00B71A5A" w:rsidRPr="00950FAB">
        <w:t>he strictly criminal justice</w:t>
      </w:r>
      <w:r w:rsidR="00FC1870" w:rsidRPr="00950FAB">
        <w:t xml:space="preserve"> strategy developed by</w:t>
      </w:r>
      <w:r w:rsidR="00B71A5A" w:rsidRPr="00950FAB">
        <w:t xml:space="preserve"> the Rwandan Government was criticized regarding the slow progresses,</w:t>
      </w:r>
      <w:r w:rsidR="00A97E54">
        <w:t xml:space="preserve"> the treatment reserved to Hutu</w:t>
      </w:r>
      <w:r w:rsidR="00B71A5A" w:rsidRPr="00950FAB">
        <w:t xml:space="preserve"> defendants but also for the general </w:t>
      </w:r>
      <w:r w:rsidR="00434EF8">
        <w:t>failure of reconciliation (</w:t>
      </w:r>
      <w:proofErr w:type="spellStart"/>
      <w:r w:rsidR="00B71A5A" w:rsidRPr="00950FAB">
        <w:t>Andrieu</w:t>
      </w:r>
      <w:proofErr w:type="spellEnd"/>
      <w:r w:rsidR="00B71A5A" w:rsidRPr="00950FAB">
        <w:t xml:space="preserve">, 2012). </w:t>
      </w:r>
      <w:r w:rsidR="00BF7C49" w:rsidRPr="00950FAB">
        <w:t>Face</w:t>
      </w:r>
      <w:r w:rsidR="00BB6D7F" w:rsidRPr="00950FAB">
        <w:t xml:space="preserve">d with </w:t>
      </w:r>
      <w:r w:rsidRPr="00950FAB">
        <w:t xml:space="preserve">the inefficiency of the process, a more community-oriented approach </w:t>
      </w:r>
      <w:r w:rsidR="00FC1870" w:rsidRPr="00950FAB">
        <w:t>was</w:t>
      </w:r>
      <w:r w:rsidRPr="00950FAB">
        <w:t xml:space="preserve"> chosen with the reintroduction of the </w:t>
      </w:r>
      <w:proofErr w:type="spellStart"/>
      <w:r w:rsidRPr="00950FAB">
        <w:rPr>
          <w:i/>
        </w:rPr>
        <w:t>Gacaca</w:t>
      </w:r>
      <w:proofErr w:type="spellEnd"/>
      <w:r w:rsidRPr="00950FAB">
        <w:t xml:space="preserve">, an </w:t>
      </w:r>
      <w:r w:rsidR="00BF7C49" w:rsidRPr="00950FAB">
        <w:t xml:space="preserve">ancient </w:t>
      </w:r>
      <w:r w:rsidRPr="00950FAB">
        <w:t>dispute resolution mechanism</w:t>
      </w:r>
      <w:r w:rsidR="0026756D" w:rsidRPr="00950FAB">
        <w:t xml:space="preserve"> from the 15</w:t>
      </w:r>
      <w:r w:rsidR="0026756D" w:rsidRPr="00950FAB">
        <w:rPr>
          <w:vertAlign w:val="superscript"/>
        </w:rPr>
        <w:t>th</w:t>
      </w:r>
      <w:r w:rsidR="0026756D" w:rsidRPr="00950FAB">
        <w:t xml:space="preserve"> century</w:t>
      </w:r>
      <w:r w:rsidR="00C779B0">
        <w:t xml:space="preserve"> (</w:t>
      </w:r>
      <w:proofErr w:type="spellStart"/>
      <w:r w:rsidR="00C779B0">
        <w:t>Gacaca</w:t>
      </w:r>
      <w:proofErr w:type="spellEnd"/>
      <w:r w:rsidR="00C779B0">
        <w:t xml:space="preserve"> Community Justice, </w:t>
      </w:r>
      <w:proofErr w:type="spellStart"/>
      <w:r w:rsidR="00C779B0">
        <w:t>n.d.</w:t>
      </w:r>
      <w:proofErr w:type="spellEnd"/>
      <w:r w:rsidR="00C779B0">
        <w:t>)</w:t>
      </w:r>
      <w:r w:rsidR="00912548" w:rsidRPr="00950FAB">
        <w:t xml:space="preserve">. The aim of the </w:t>
      </w:r>
      <w:proofErr w:type="spellStart"/>
      <w:r w:rsidR="00912548" w:rsidRPr="00950FAB">
        <w:t>Gacaca</w:t>
      </w:r>
      <w:proofErr w:type="spellEnd"/>
      <w:r w:rsidR="00912548" w:rsidRPr="00950FAB">
        <w:t xml:space="preserve"> was</w:t>
      </w:r>
      <w:r w:rsidRPr="00950FAB">
        <w:t xml:space="preserve"> to </w:t>
      </w:r>
      <w:r w:rsidR="00FC1870" w:rsidRPr="00950FAB">
        <w:t xml:space="preserve">help </w:t>
      </w:r>
      <w:r w:rsidR="00912548" w:rsidRPr="00950FAB">
        <w:t xml:space="preserve">the resolution of </w:t>
      </w:r>
      <w:r w:rsidR="00FC1870" w:rsidRPr="00950FAB">
        <w:t xml:space="preserve">the numerous amount of cases that needed to be addressed, to deal </w:t>
      </w:r>
      <w:r w:rsidRPr="00950FAB">
        <w:t>with the perpetrators of less serious crime</w:t>
      </w:r>
      <w:r w:rsidR="00BF7C49" w:rsidRPr="00950FAB">
        <w:t>s</w:t>
      </w:r>
      <w:r w:rsidR="00FC1870" w:rsidRPr="00950FAB">
        <w:t xml:space="preserve"> and to promote the reintegration at a local level</w:t>
      </w:r>
      <w:r w:rsidRPr="00950FAB">
        <w:t xml:space="preserve"> (</w:t>
      </w:r>
      <w:proofErr w:type="spellStart"/>
      <w:r w:rsidR="00FC1870" w:rsidRPr="00950FAB">
        <w:t>Andrieu</w:t>
      </w:r>
      <w:proofErr w:type="spellEnd"/>
      <w:r w:rsidR="00FC1870" w:rsidRPr="00950FAB">
        <w:t xml:space="preserve">, 2012; </w:t>
      </w:r>
      <w:proofErr w:type="spellStart"/>
      <w:r w:rsidRPr="00950FAB">
        <w:t>Brounéus</w:t>
      </w:r>
      <w:proofErr w:type="spellEnd"/>
      <w:r w:rsidRPr="00950FAB">
        <w:t>, 2003</w:t>
      </w:r>
      <w:r w:rsidRPr="00950FAB">
        <w:rPr>
          <w:lang w:val="en-GB"/>
        </w:rPr>
        <w:t>).</w:t>
      </w:r>
      <w:r w:rsidR="00BD5B0A" w:rsidRPr="00950FAB">
        <w:rPr>
          <w:lang w:val="en-GB"/>
        </w:rPr>
        <w:t xml:space="preserve"> </w:t>
      </w:r>
      <w:r w:rsidR="00F22FE6" w:rsidRPr="00950FAB">
        <w:t xml:space="preserve">The reconciliation process faced several challenges </w:t>
      </w:r>
      <w:r w:rsidR="00D25847" w:rsidRPr="00950FAB">
        <w:t xml:space="preserve">because </w:t>
      </w:r>
      <w:r w:rsidR="00F22FE6" w:rsidRPr="00950FAB">
        <w:t xml:space="preserve">the </w:t>
      </w:r>
      <w:proofErr w:type="spellStart"/>
      <w:r w:rsidR="00F22FE6" w:rsidRPr="00950FAB">
        <w:t>Gacaca</w:t>
      </w:r>
      <w:proofErr w:type="spellEnd"/>
      <w:r w:rsidR="00F22FE6" w:rsidRPr="00950FAB">
        <w:t xml:space="preserve"> were perceived by some as traumati</w:t>
      </w:r>
      <w:r w:rsidR="00133CCE" w:rsidRPr="00950FAB">
        <w:t>c</w:t>
      </w:r>
      <w:r w:rsidR="00F22FE6" w:rsidRPr="00950FAB">
        <w:t xml:space="preserve"> </w:t>
      </w:r>
      <w:r w:rsidR="00E36FBE" w:rsidRPr="00950FAB">
        <w:t xml:space="preserve">due </w:t>
      </w:r>
      <w:r w:rsidR="00D25847" w:rsidRPr="00950FAB">
        <w:t>to</w:t>
      </w:r>
      <w:r w:rsidR="00F22FE6" w:rsidRPr="00950FAB">
        <w:t xml:space="preserve"> the “</w:t>
      </w:r>
      <w:r w:rsidR="00F22FE6" w:rsidRPr="00B86662">
        <w:rPr>
          <w:i/>
        </w:rPr>
        <w:t>highly emotive and divisive nature of testimony during hearings</w:t>
      </w:r>
      <w:r w:rsidR="00F22FE6" w:rsidRPr="00950FAB">
        <w:t xml:space="preserve">” </w:t>
      </w:r>
      <w:r w:rsidR="00FB1B55" w:rsidRPr="00950FAB">
        <w:t>that</w:t>
      </w:r>
      <w:r w:rsidR="0077288B" w:rsidRPr="00950FAB">
        <w:t xml:space="preserve"> </w:t>
      </w:r>
      <w:r w:rsidR="0077288B" w:rsidRPr="00950FAB">
        <w:rPr>
          <w:rFonts w:eastAsia="Times New Roman" w:cs="Times New Roman"/>
          <w:lang w:val="en"/>
        </w:rPr>
        <w:t xml:space="preserve">were held in public </w:t>
      </w:r>
      <w:r w:rsidR="00D430F6" w:rsidRPr="00950FAB">
        <w:rPr>
          <w:rFonts w:eastAsia="Times New Roman" w:cs="Times New Roman"/>
          <w:lang w:val="en"/>
        </w:rPr>
        <w:t>with</w:t>
      </w:r>
      <w:r w:rsidR="0077288B" w:rsidRPr="00950FAB">
        <w:rPr>
          <w:rFonts w:eastAsia="Times New Roman" w:cs="Times New Roman"/>
          <w:lang w:val="en"/>
        </w:rPr>
        <w:t xml:space="preserve"> the presence of the victims, perpetrators and their families</w:t>
      </w:r>
      <w:r w:rsidR="0077288B" w:rsidRPr="00950FAB">
        <w:t xml:space="preserve"> </w:t>
      </w:r>
      <w:r w:rsidR="00434EF8">
        <w:t>(</w:t>
      </w:r>
      <w:r w:rsidR="00F22FE6" w:rsidRPr="00950FAB">
        <w:t>Clark, 2010</w:t>
      </w:r>
      <w:r w:rsidR="00B86662">
        <w:t>, p.28</w:t>
      </w:r>
      <w:r w:rsidR="00F22FE6" w:rsidRPr="00950FAB">
        <w:t xml:space="preserve">).  </w:t>
      </w:r>
      <w:r w:rsidR="00A97E54" w:rsidRPr="00950FAB">
        <w:t>Moreover,</w:t>
      </w:r>
      <w:r w:rsidR="00F22FE6" w:rsidRPr="00950FAB">
        <w:t xml:space="preserve"> they</w:t>
      </w:r>
      <w:r w:rsidR="00A97E54">
        <w:t xml:space="preserve"> were criticized </w:t>
      </w:r>
      <w:r w:rsidR="00A97E54">
        <w:lastRenderedPageBreak/>
        <w:t>for promoting</w:t>
      </w:r>
      <w:r w:rsidR="00F22FE6" w:rsidRPr="00950FAB">
        <w:t xml:space="preserve"> “</w:t>
      </w:r>
      <w:r w:rsidR="00F22FE6" w:rsidRPr="00950FAB">
        <w:rPr>
          <w:lang w:val="en-GB"/>
        </w:rPr>
        <w:t xml:space="preserve">one-sided justice” (Clark, 2010) through a </w:t>
      </w:r>
      <w:r w:rsidR="00F22FE6" w:rsidRPr="00950FAB">
        <w:t>chosen narrative against the Hutu</w:t>
      </w:r>
      <w:r w:rsidR="00A97E54">
        <w:t>s</w:t>
      </w:r>
      <w:r w:rsidR="00F22FE6" w:rsidRPr="00950FAB">
        <w:t>, described as the only and main perpetrator</w:t>
      </w:r>
      <w:r w:rsidR="00FB1B55" w:rsidRPr="00950FAB">
        <w:t>s</w:t>
      </w:r>
      <w:r w:rsidR="00F22FE6" w:rsidRPr="00950FAB">
        <w:t xml:space="preserve"> of the genocide against the Tutsis.</w:t>
      </w:r>
      <w:r w:rsidR="00542114" w:rsidRPr="00950FAB">
        <w:t xml:space="preserve"> </w:t>
      </w:r>
      <w:r w:rsidR="0077288B" w:rsidRPr="00950FAB">
        <w:t>Hence, going further the ethnic groups</w:t>
      </w:r>
      <w:r w:rsidR="00A97E54">
        <w:t>’</w:t>
      </w:r>
      <w:r w:rsidR="0077288B" w:rsidRPr="00950FAB">
        <w:t xml:space="preserve"> tensions was the main challenge </w:t>
      </w:r>
      <w:r w:rsidR="00A97E54">
        <w:t xml:space="preserve">for </w:t>
      </w:r>
      <w:r w:rsidR="0077288B" w:rsidRPr="00950FAB">
        <w:t xml:space="preserve">reconciliation in Rwanda. </w:t>
      </w:r>
      <w:r w:rsidR="00F22FE6" w:rsidRPr="00950FAB">
        <w:t xml:space="preserve">Nevertheless, </w:t>
      </w:r>
      <w:r w:rsidR="00CE0D18" w:rsidRPr="00950FAB">
        <w:t>the process promoted through</w:t>
      </w:r>
      <w:r w:rsidR="00694DF6" w:rsidRPr="00950FAB">
        <w:t>out</w:t>
      </w:r>
      <w:r w:rsidR="00CE0D18" w:rsidRPr="00950FAB">
        <w:t xml:space="preserve"> the </w:t>
      </w:r>
      <w:proofErr w:type="spellStart"/>
      <w:r w:rsidR="00CE0D18" w:rsidRPr="00950FAB">
        <w:t>Gacaca</w:t>
      </w:r>
      <w:proofErr w:type="spellEnd"/>
      <w:r w:rsidR="00CE0D18" w:rsidRPr="00950FAB">
        <w:t xml:space="preserve"> </w:t>
      </w:r>
      <w:r w:rsidR="00F22FE6" w:rsidRPr="00950FAB">
        <w:t xml:space="preserve">helped to </w:t>
      </w:r>
      <w:r w:rsidR="00CE0D18" w:rsidRPr="00950FAB">
        <w:t xml:space="preserve">unclog the courts and </w:t>
      </w:r>
      <w:r w:rsidR="00F22FE6" w:rsidRPr="00950FAB">
        <w:t>to</w:t>
      </w:r>
      <w:r w:rsidR="00CE0D18" w:rsidRPr="00950FAB">
        <w:t xml:space="preserve"> establish </w:t>
      </w:r>
      <w:r w:rsidR="00DC61EF" w:rsidRPr="00950FAB">
        <w:t xml:space="preserve">a </w:t>
      </w:r>
      <w:r w:rsidR="00CE0D18" w:rsidRPr="00950FAB">
        <w:t>collective memory (</w:t>
      </w:r>
      <w:proofErr w:type="spellStart"/>
      <w:r w:rsidR="00CE0D18" w:rsidRPr="00950FAB">
        <w:t>Skaar</w:t>
      </w:r>
      <w:proofErr w:type="spellEnd"/>
      <w:r w:rsidR="00CE0D18" w:rsidRPr="00950FAB">
        <w:t>, 2013)</w:t>
      </w:r>
      <w:r w:rsidR="00F22FE6" w:rsidRPr="00950FAB">
        <w:t>.</w:t>
      </w:r>
    </w:p>
    <w:p w14:paraId="3A6BD128" w14:textId="7334D399" w:rsidR="00446668" w:rsidRPr="00950FAB" w:rsidRDefault="0011732E" w:rsidP="00D3154B">
      <w:pPr>
        <w:spacing w:after="240"/>
        <w:ind w:firstLine="284"/>
        <w:jc w:val="both"/>
      </w:pPr>
      <w:r w:rsidRPr="00950FAB">
        <w:t xml:space="preserve">In the late </w:t>
      </w:r>
      <w:r w:rsidR="00BF6E6D">
        <w:t>1990</w:t>
      </w:r>
      <w:r w:rsidRPr="00950FAB">
        <w:t>s, different national reconciliation processes have been followed in post-military/authoritarian societies that have been afflicte</w:t>
      </w:r>
      <w:r w:rsidR="00EA3D60" w:rsidRPr="00950FAB">
        <w:t>d</w:t>
      </w:r>
      <w:r w:rsidRPr="00950FAB">
        <w:t xml:space="preserve"> by</w:t>
      </w:r>
      <w:r w:rsidR="00434EF8">
        <w:t xml:space="preserve"> civil and political conflict (</w:t>
      </w:r>
      <w:proofErr w:type="spellStart"/>
      <w:r w:rsidR="00434EF8">
        <w:t>Loveman</w:t>
      </w:r>
      <w:proofErr w:type="spellEnd"/>
      <w:r w:rsidR="00434EF8">
        <w:t xml:space="preserve"> &amp; </w:t>
      </w:r>
      <w:r w:rsidR="00981F84">
        <w:t>Lira, 2007</w:t>
      </w:r>
      <w:r w:rsidRPr="00950FAB">
        <w:t xml:space="preserve">). In Chile, the repressive and violent General Augusto Pinochet’s dictatorship </w:t>
      </w:r>
      <w:r w:rsidR="00106C9F">
        <w:t>was</w:t>
      </w:r>
      <w:r w:rsidRPr="00950FAB">
        <w:t xml:space="preserve"> followed by the creation of the first Truth and Reconciliation Commission</w:t>
      </w:r>
      <w:r w:rsidR="007070E9" w:rsidRPr="00950FAB">
        <w:t xml:space="preserve"> to officially use this name</w:t>
      </w:r>
      <w:r w:rsidR="00EA3D60" w:rsidRPr="00950FAB">
        <w:t xml:space="preserve">. </w:t>
      </w:r>
      <w:r w:rsidRPr="00950FAB">
        <w:t xml:space="preserve">Designed to reveal the truth </w:t>
      </w:r>
      <w:r w:rsidR="00106C9F">
        <w:t>of</w:t>
      </w:r>
      <w:r w:rsidR="00EA3D60" w:rsidRPr="00950FAB">
        <w:t xml:space="preserve"> the</w:t>
      </w:r>
      <w:r w:rsidRPr="00950FAB">
        <w:t xml:space="preserve"> grave events that occurred and to understand their roots and consequences, the Truth and Reconciliation </w:t>
      </w:r>
      <w:r w:rsidR="00EA3D60" w:rsidRPr="00950FAB">
        <w:t>C</w:t>
      </w:r>
      <w:r w:rsidRPr="00950FAB">
        <w:t xml:space="preserve">ommission aimed </w:t>
      </w:r>
      <w:r w:rsidR="00EA3D60" w:rsidRPr="00950FAB">
        <w:t>not only to</w:t>
      </w:r>
      <w:r w:rsidRPr="00950FAB">
        <w:t xml:space="preserve"> identify </w:t>
      </w:r>
      <w:r w:rsidR="00EA3D60" w:rsidRPr="00950FAB">
        <w:t>and</w:t>
      </w:r>
      <w:r w:rsidRPr="00950FAB">
        <w:t xml:space="preserve"> reintegrate the victims a</w:t>
      </w:r>
      <w:r w:rsidR="00EA3D60" w:rsidRPr="00950FAB">
        <w:t>s well</w:t>
      </w:r>
      <w:r w:rsidRPr="00950FAB">
        <w:t xml:space="preserve"> </w:t>
      </w:r>
      <w:r w:rsidR="00106C9F">
        <w:t xml:space="preserve">as </w:t>
      </w:r>
      <w:r w:rsidRPr="00950FAB">
        <w:t>provide them reparations</w:t>
      </w:r>
      <w:r w:rsidR="00EA3D60" w:rsidRPr="00950FAB">
        <w:t>,</w:t>
      </w:r>
      <w:r w:rsidRPr="00950FAB">
        <w:t xml:space="preserve"> but also to propose legal and administrative solution</w:t>
      </w:r>
      <w:r w:rsidR="00EA3D60" w:rsidRPr="00950FAB">
        <w:t>s</w:t>
      </w:r>
      <w:r w:rsidRPr="00950FAB">
        <w:t xml:space="preserve"> to be adopted in order to avoid repetition of the past. Closely related to the social, cultural</w:t>
      </w:r>
      <w:r w:rsidR="00EA3D60" w:rsidRPr="00950FAB">
        <w:t>,</w:t>
      </w:r>
      <w:r w:rsidRPr="00950FAB">
        <w:t xml:space="preserve"> and political realities, the Chilean reconciliation experience is recognized </w:t>
      </w:r>
      <w:r w:rsidR="00434EF8">
        <w:t>as one of the most successful (</w:t>
      </w:r>
      <w:proofErr w:type="spellStart"/>
      <w:r w:rsidRPr="00950FAB">
        <w:t>Hourquebie</w:t>
      </w:r>
      <w:proofErr w:type="spellEnd"/>
      <w:r w:rsidRPr="00950FAB">
        <w:t xml:space="preserve">, 2014). The whole process was designed over the will to rebuild the country “together” and to avoid revenge. </w:t>
      </w:r>
    </w:p>
    <w:p w14:paraId="5543D04F" w14:textId="3688E2DF" w:rsidR="00446668" w:rsidRPr="00950FAB" w:rsidRDefault="0011732E" w:rsidP="00D3154B">
      <w:pPr>
        <w:spacing w:after="240"/>
        <w:ind w:firstLine="284"/>
        <w:jc w:val="both"/>
      </w:pPr>
      <w:r w:rsidRPr="00950FAB">
        <w:t>The process followed in East</w:t>
      </w:r>
      <w:r w:rsidR="00EA3D60" w:rsidRPr="00950FAB">
        <w:t xml:space="preserve"> </w:t>
      </w:r>
      <w:r w:rsidRPr="00950FAB">
        <w:t xml:space="preserve">Timor is a relevant case too </w:t>
      </w:r>
      <w:r w:rsidR="00EA3D60" w:rsidRPr="00950FAB">
        <w:t xml:space="preserve">because </w:t>
      </w:r>
      <w:r w:rsidRPr="00950FAB">
        <w:t>the adopted strategy rested on the use of the pre-existing power structures (</w:t>
      </w:r>
      <w:proofErr w:type="spellStart"/>
      <w:r w:rsidRPr="00950FAB">
        <w:t>Skaar</w:t>
      </w:r>
      <w:proofErr w:type="spellEnd"/>
      <w:r w:rsidR="00434EF8">
        <w:t>, 2013</w:t>
      </w:r>
      <w:r w:rsidRPr="00950FAB">
        <w:t>). The Commission for Reception, Truth</w:t>
      </w:r>
      <w:r w:rsidR="00EA3D60" w:rsidRPr="00950FAB">
        <w:t>,</w:t>
      </w:r>
      <w:r w:rsidRPr="00950FAB">
        <w:t xml:space="preserve"> and Reconciliation intend</w:t>
      </w:r>
      <w:r w:rsidR="00B54392">
        <w:t>ed</w:t>
      </w:r>
      <w:r w:rsidRPr="00950FAB">
        <w:t xml:space="preserve"> to reintegrate individuals using traditional judicial codes and mechanisms for less serious crimes. By going further than the symboli</w:t>
      </w:r>
      <w:r w:rsidR="00EA3D60" w:rsidRPr="00950FAB">
        <w:t>c</w:t>
      </w:r>
      <w:r w:rsidRPr="00950FAB">
        <w:t xml:space="preserve"> and religious aspect</w:t>
      </w:r>
      <w:r w:rsidR="00EA3D60" w:rsidRPr="00950FAB">
        <w:t>s</w:t>
      </w:r>
      <w:r w:rsidRPr="00950FAB">
        <w:t xml:space="preserve"> of the TRC in South Africa (</w:t>
      </w:r>
      <w:proofErr w:type="spellStart"/>
      <w:r w:rsidRPr="00950FAB">
        <w:t>Andrieu</w:t>
      </w:r>
      <w:proofErr w:type="spellEnd"/>
      <w:r w:rsidRPr="00950FAB">
        <w:t>, 2012), the approach chosen for East Timor was a more integrated one, attempting to deal with several aspects such as culture, justice, politics, and psychology (</w:t>
      </w:r>
      <w:proofErr w:type="spellStart"/>
      <w:r w:rsidRPr="00950FAB">
        <w:t>Brounéus</w:t>
      </w:r>
      <w:proofErr w:type="spellEnd"/>
      <w:r w:rsidRPr="00950FAB">
        <w:t>, 2003). The process particularly focused on the restor</w:t>
      </w:r>
      <w:r w:rsidR="00D8075A" w:rsidRPr="00950FAB">
        <w:t xml:space="preserve">ation of autonomous and functioning state institutions, </w:t>
      </w:r>
      <w:r w:rsidR="00D25847" w:rsidRPr="00950FAB">
        <w:t>with the work of</w:t>
      </w:r>
      <w:r w:rsidR="007070E9" w:rsidRPr="00950FAB">
        <w:t xml:space="preserve"> the </w:t>
      </w:r>
      <w:r w:rsidR="00D8075A" w:rsidRPr="00950FAB">
        <w:rPr>
          <w:bCs/>
        </w:rPr>
        <w:t>United Nations Transitional Administration in East Timor</w:t>
      </w:r>
      <w:r w:rsidR="00D8075A" w:rsidRPr="00950FAB">
        <w:t xml:space="preserve"> (</w:t>
      </w:r>
      <w:r w:rsidR="00D8075A" w:rsidRPr="00950FAB">
        <w:rPr>
          <w:bCs/>
        </w:rPr>
        <w:t>UNTAET</w:t>
      </w:r>
      <w:r w:rsidR="00D8075A" w:rsidRPr="00950FAB">
        <w:t xml:space="preserve">) that was in charge of the interim civil administration and peacekeeping missions in the territory </w:t>
      </w:r>
      <w:r w:rsidR="002D4888" w:rsidRPr="00950FAB">
        <w:t>of East Timor</w:t>
      </w:r>
      <w:r w:rsidR="00D8075A" w:rsidRPr="00950FAB">
        <w:t xml:space="preserve"> since 1999</w:t>
      </w:r>
      <w:r w:rsidRPr="00950FAB">
        <w:t>.</w:t>
      </w:r>
    </w:p>
    <w:p w14:paraId="51CB0B80" w14:textId="32F3F91E" w:rsidR="00446668" w:rsidRPr="009F261E" w:rsidRDefault="0011732E" w:rsidP="00D3154B">
      <w:pPr>
        <w:spacing w:after="240"/>
        <w:ind w:firstLine="284"/>
        <w:jc w:val="both"/>
      </w:pPr>
      <w:r w:rsidRPr="00950FAB">
        <w:t>Different approaches may indeed be taken</w:t>
      </w:r>
      <w:r w:rsidR="00EA3D60" w:rsidRPr="00950FAB">
        <w:t>.</w:t>
      </w:r>
      <w:r w:rsidRPr="00950FAB">
        <w:t xml:space="preserve"> </w:t>
      </w:r>
      <w:r w:rsidR="00EA3D60" w:rsidRPr="00950FAB">
        <w:t>T</w:t>
      </w:r>
      <w:r w:rsidRPr="00950FAB">
        <w:t>he</w:t>
      </w:r>
      <w:r w:rsidR="00EA3D60" w:rsidRPr="00950FAB">
        <w:t>se cases</w:t>
      </w:r>
      <w:r w:rsidRPr="00950FAB">
        <w:t xml:space="preserve"> show that developing a j</w:t>
      </w:r>
      <w:r w:rsidR="00B54392">
        <w:t>udicial international mechanism</w:t>
      </w:r>
      <w:r w:rsidRPr="00950FAB">
        <w:t xml:space="preserve"> has been seen as a first step to take to reach reconciliation, as it occurred in Rwanda or Former Yugoslavia</w:t>
      </w:r>
      <w:r w:rsidR="00EA3D60" w:rsidRPr="00950FAB">
        <w:t>,</w:t>
      </w:r>
      <w:r w:rsidRPr="00950FAB">
        <w:t xml:space="preserve"> </w:t>
      </w:r>
      <w:r w:rsidR="00EA3D60" w:rsidRPr="00950FAB">
        <w:t xml:space="preserve">while </w:t>
      </w:r>
      <w:r w:rsidRPr="00950FAB">
        <w:t>some other processes</w:t>
      </w:r>
      <w:r w:rsidR="00EA3D60" w:rsidRPr="00950FAB">
        <w:t xml:space="preserve"> </w:t>
      </w:r>
      <w:r w:rsidRPr="00950FAB">
        <w:t>center more on the creation of Truth and Reconciliation Commission</w:t>
      </w:r>
      <w:r w:rsidR="00EA3D60" w:rsidRPr="00950FAB">
        <w:t>s</w:t>
      </w:r>
      <w:r w:rsidRPr="00950FAB">
        <w:t xml:space="preserve"> (Rwanda, South Africa, Chili, Canada and so on) or on the use of traditional mechanisms to reach reconciliation and develop a </w:t>
      </w:r>
      <w:r w:rsidR="00CC0137" w:rsidRPr="00950FAB">
        <w:t xml:space="preserve">truly </w:t>
      </w:r>
      <w:r w:rsidRPr="00950FAB">
        <w:t>bottom-up approach (Rwanda, Burundi, Uganda).</w:t>
      </w:r>
    </w:p>
    <w:p w14:paraId="75850C0E" w14:textId="77777777" w:rsidR="00446668" w:rsidRDefault="0011732E" w:rsidP="00C87732">
      <w:pPr>
        <w:pStyle w:val="Heading2"/>
      </w:pPr>
      <w:bookmarkStart w:id="5" w:name="_Toc358284489"/>
      <w:r w:rsidRPr="0079544B">
        <w:t>Transitional justice in Western Balkans</w:t>
      </w:r>
      <w:bookmarkEnd w:id="5"/>
    </w:p>
    <w:p w14:paraId="1C843F53" w14:textId="77777777" w:rsidR="009F261E" w:rsidRPr="009F261E" w:rsidRDefault="009F261E" w:rsidP="009F261E"/>
    <w:p w14:paraId="0C2C7E22" w14:textId="1DE744F4" w:rsidR="00CE3AFA" w:rsidRPr="00950FAB" w:rsidRDefault="00B46777" w:rsidP="00D3154B">
      <w:pPr>
        <w:spacing w:after="240"/>
        <w:ind w:firstLine="284"/>
        <w:jc w:val="both"/>
      </w:pPr>
      <w:r>
        <w:t>In the 1990</w:t>
      </w:r>
      <w:r w:rsidR="0011732E" w:rsidRPr="00950FAB">
        <w:t>s, Former Yugoslavia was</w:t>
      </w:r>
      <w:r w:rsidR="00CE3AFA" w:rsidRPr="00950FAB">
        <w:t xml:space="preserve"> </w:t>
      </w:r>
      <w:r w:rsidR="0011732E" w:rsidRPr="00950FAB">
        <w:t xml:space="preserve">at </w:t>
      </w:r>
      <w:r w:rsidR="00523DE2">
        <w:t xml:space="preserve">the </w:t>
      </w:r>
      <w:r w:rsidR="0011732E" w:rsidRPr="00950FAB">
        <w:t>center of a brutal and violent war, leaving</w:t>
      </w:r>
      <w:r w:rsidR="00CE3AFA" w:rsidRPr="00950FAB">
        <w:t xml:space="preserve"> the</w:t>
      </w:r>
      <w:r w:rsidR="0011732E" w:rsidRPr="00950FAB">
        <w:t xml:space="preserve"> Western Balkans in a state of trauma and destruction. The heinous conflicts that occurred in the region were characterized by atrocities such as genocide, ethnic cleansing</w:t>
      </w:r>
      <w:r w:rsidR="00CE3AFA" w:rsidRPr="00950FAB">
        <w:t>,</w:t>
      </w:r>
      <w:r w:rsidR="0011732E" w:rsidRPr="00950FAB">
        <w:t xml:space="preserve"> collective rape</w:t>
      </w:r>
      <w:r w:rsidR="00CE3AFA" w:rsidRPr="00950FAB">
        <w:t>,</w:t>
      </w:r>
      <w:r w:rsidR="0011732E" w:rsidRPr="00950FAB">
        <w:t xml:space="preserve"> and </w:t>
      </w:r>
      <w:r w:rsidR="00CE3AFA" w:rsidRPr="00950FAB">
        <w:t xml:space="preserve">massive numbers of </w:t>
      </w:r>
      <w:r w:rsidR="0011732E" w:rsidRPr="00950FAB">
        <w:t>traumatized, displaced, or missing people. More than 15 years after the conflict</w:t>
      </w:r>
      <w:r w:rsidR="00523DE2">
        <w:t>s</w:t>
      </w:r>
      <w:r w:rsidR="0011732E" w:rsidRPr="00950FAB">
        <w:t xml:space="preserve"> ended, </w:t>
      </w:r>
      <w:r w:rsidR="00CE3AFA" w:rsidRPr="00950FAB">
        <w:t xml:space="preserve">the </w:t>
      </w:r>
      <w:r w:rsidR="0011732E" w:rsidRPr="00950FAB">
        <w:t xml:space="preserve">Western Balkans still suffers the effects of the war </w:t>
      </w:r>
      <w:r w:rsidR="00CE3AFA" w:rsidRPr="00950FAB">
        <w:t xml:space="preserve">not only </w:t>
      </w:r>
      <w:r w:rsidR="0011732E" w:rsidRPr="00950FAB">
        <w:t>at a political and economic level</w:t>
      </w:r>
      <w:r w:rsidR="00CE3AFA" w:rsidRPr="00950FAB">
        <w:t xml:space="preserve"> </w:t>
      </w:r>
      <w:r w:rsidR="0011732E" w:rsidRPr="00950FAB">
        <w:t>but</w:t>
      </w:r>
      <w:r w:rsidR="00CE3AFA" w:rsidRPr="00950FAB">
        <w:t xml:space="preserve"> also,</w:t>
      </w:r>
      <w:r w:rsidR="0011732E" w:rsidRPr="00950FAB">
        <w:t xml:space="preserve"> above all</w:t>
      </w:r>
      <w:r w:rsidR="00CE3AFA" w:rsidRPr="00950FAB">
        <w:t>,</w:t>
      </w:r>
      <w:r w:rsidR="0011732E" w:rsidRPr="00950FAB">
        <w:t xml:space="preserve"> at an individual </w:t>
      </w:r>
      <w:r w:rsidR="00F371D8">
        <w:t xml:space="preserve">human </w:t>
      </w:r>
      <w:r w:rsidR="0011732E" w:rsidRPr="00950FAB">
        <w:t xml:space="preserve">level. </w:t>
      </w:r>
    </w:p>
    <w:p w14:paraId="21EF9A5F" w14:textId="430599B9" w:rsidR="00446668" w:rsidRPr="00950FAB" w:rsidRDefault="004E6620" w:rsidP="00D3154B">
      <w:pPr>
        <w:spacing w:after="240"/>
        <w:ind w:firstLine="284"/>
        <w:jc w:val="both"/>
      </w:pPr>
      <w:r w:rsidRPr="00C54BEE">
        <w:lastRenderedPageBreak/>
        <w:t>The i</w:t>
      </w:r>
      <w:r w:rsidR="0011732E" w:rsidRPr="00C54BEE">
        <w:t xml:space="preserve">nternational presence and initiatives designed right after the </w:t>
      </w:r>
      <w:r w:rsidR="002D4888" w:rsidRPr="00C54BEE">
        <w:t xml:space="preserve">end of the </w:t>
      </w:r>
      <w:r w:rsidR="0011732E" w:rsidRPr="00C54BEE">
        <w:t>conflict</w:t>
      </w:r>
      <w:r w:rsidRPr="00C54BEE">
        <w:t>s</w:t>
      </w:r>
      <w:r w:rsidR="002D4888" w:rsidRPr="00C54BEE">
        <w:t xml:space="preserve"> </w:t>
      </w:r>
      <w:r w:rsidR="00CE3AFA" w:rsidRPr="00C54BEE">
        <w:t>were</w:t>
      </w:r>
      <w:r w:rsidR="0011732E" w:rsidRPr="00C54BEE">
        <w:t xml:space="preserve"> encouraging. Calling for the establishment of a legal process to address war crimes and </w:t>
      </w:r>
      <w:r w:rsidR="00434EF8" w:rsidRPr="00C54BEE">
        <w:t xml:space="preserve">gross human rights violations </w:t>
      </w:r>
      <w:r w:rsidR="0011732E" w:rsidRPr="00C54BEE">
        <w:t xml:space="preserve">a first step was taken with the creation of the ICTY in </w:t>
      </w:r>
      <w:proofErr w:type="gramStart"/>
      <w:r w:rsidRPr="00C54BEE">
        <w:t>t</w:t>
      </w:r>
      <w:r w:rsidR="0011732E" w:rsidRPr="00C54BEE">
        <w:t>he</w:t>
      </w:r>
      <w:proofErr w:type="gramEnd"/>
      <w:r w:rsidR="0011732E" w:rsidRPr="00C54BEE">
        <w:t xml:space="preserve"> Hague in 1993, in accordance with the UN Resolution 808 and 827.</w:t>
      </w:r>
      <w:r w:rsidR="00CE3AFA" w:rsidRPr="00C54BEE">
        <w:t xml:space="preserve"> </w:t>
      </w:r>
      <w:r w:rsidR="0011732E" w:rsidRPr="00C54BEE">
        <w:t>The ICTY and national courts have concurrent jurisdiction to prosecute serious violation</w:t>
      </w:r>
      <w:r w:rsidR="00CE3AFA" w:rsidRPr="00C54BEE">
        <w:t>s</w:t>
      </w:r>
      <w:r w:rsidR="0011732E" w:rsidRPr="00C54BEE">
        <w:t xml:space="preserve"> of international humanitarian law committed during the conflict</w:t>
      </w:r>
      <w:r w:rsidR="00CE3AFA" w:rsidRPr="00C54BEE">
        <w:t>.</w:t>
      </w:r>
      <w:r w:rsidR="0011732E" w:rsidRPr="00C54BEE">
        <w:t xml:space="preserve"> </w:t>
      </w:r>
      <w:r w:rsidR="00CE3AFA" w:rsidRPr="00C54BEE">
        <w:t>N</w:t>
      </w:r>
      <w:r w:rsidR="0011732E" w:rsidRPr="00C54BEE">
        <w:t>evertheless, the ICTY had the possibility to claim primacy if it was in the interest of international justice. Four categories of offences were characterized to be under the Tribunal authority: grave breaches of the 1949 Geneva conventions, violations of the laws and customs of war, genocide</w:t>
      </w:r>
      <w:r w:rsidR="00CE3AFA" w:rsidRPr="00C54BEE">
        <w:t>,</w:t>
      </w:r>
      <w:r w:rsidR="0011732E" w:rsidRPr="00C54BEE">
        <w:t xml:space="preserve"> and crimes against humanity</w:t>
      </w:r>
      <w:r w:rsidR="00B86662">
        <w:t xml:space="preserve"> (Mandates and Crimes under ICTY Jurisdiction, </w:t>
      </w:r>
      <w:proofErr w:type="spellStart"/>
      <w:r w:rsidR="00B86662">
        <w:t>n.d.</w:t>
      </w:r>
      <w:proofErr w:type="spellEnd"/>
      <w:r w:rsidR="00B86662">
        <w:t>)</w:t>
      </w:r>
      <w:r w:rsidR="0011732E" w:rsidRPr="00C54BEE">
        <w:t>. Moreover, in Bosnia, Croatia</w:t>
      </w:r>
      <w:r w:rsidR="00CE3AFA" w:rsidRPr="00C54BEE">
        <w:t>,</w:t>
      </w:r>
      <w:r w:rsidR="0011732E" w:rsidRPr="00C54BEE">
        <w:t xml:space="preserve"> and Serbia, numerous initiatives were designed and promoted by international experts to deal with war crimes</w:t>
      </w:r>
      <w:r w:rsidR="00CE3AFA" w:rsidRPr="00C54BEE">
        <w:t>,</w:t>
      </w:r>
      <w:r w:rsidR="0011732E" w:rsidRPr="00C54BEE">
        <w:t xml:space="preserve"> to promote the return of refugees and displaced persons</w:t>
      </w:r>
      <w:r w:rsidR="00CE3AFA" w:rsidRPr="00C54BEE">
        <w:t>,</w:t>
      </w:r>
      <w:r w:rsidR="0011732E" w:rsidRPr="00C54BEE">
        <w:t xml:space="preserve"> </w:t>
      </w:r>
      <w:r w:rsidR="00CE3AFA" w:rsidRPr="00C54BEE">
        <w:t>and</w:t>
      </w:r>
      <w:r w:rsidR="0011732E" w:rsidRPr="00C54BEE">
        <w:t xml:space="preserve"> to reform </w:t>
      </w:r>
      <w:r w:rsidR="00DF5224" w:rsidRPr="00C54BEE">
        <w:t xml:space="preserve">the </w:t>
      </w:r>
      <w:r w:rsidR="0011732E" w:rsidRPr="00C54BEE">
        <w:t>security sector and the rule of law. Several attempts to identify state responsibility were made before the ICJ</w:t>
      </w:r>
      <w:r w:rsidR="00CE3AFA" w:rsidRPr="00C54BEE">
        <w:t>,</w:t>
      </w:r>
      <w:r w:rsidR="0011732E" w:rsidRPr="00C54BEE">
        <w:t xml:space="preserve"> and in February 2007, on the application made by Bosnia and Herzegovina to judge Serbia and Montenegro for breaches of the UN Convention on the Prevention and Punishment of the Crime of Genocide, the ICJ held that genocide occurred in Srebrenica</w:t>
      </w:r>
      <w:r w:rsidR="00CE3AFA" w:rsidRPr="00C54BEE">
        <w:t>. However,</w:t>
      </w:r>
      <w:r w:rsidR="0011732E" w:rsidRPr="00C54BEE">
        <w:t xml:space="preserve"> Serbia was not found accountable. Moreover, several attempts have failed so far to establish sustained cooperation</w:t>
      </w:r>
      <w:r w:rsidR="00CE3AFA" w:rsidRPr="00C54BEE">
        <w:t xml:space="preserve"> </w:t>
      </w:r>
      <w:r w:rsidR="0011732E" w:rsidRPr="00C54BEE">
        <w:t>between the countries of the region to create a Truth and Reconciliation Commission, tainting the efforts to establish the truth on the conflict events</w:t>
      </w:r>
      <w:r w:rsidR="00DF5224" w:rsidRPr="00C54BEE">
        <w:t xml:space="preserve"> </w:t>
      </w:r>
      <w:r w:rsidR="00770F90">
        <w:t xml:space="preserve">(Fischer, 2013; </w:t>
      </w:r>
      <w:r w:rsidR="00250E9C" w:rsidRPr="00032856">
        <w:t>Application of the Convention on the Prevention and Punishment of the Crime of Genocide (</w:t>
      </w:r>
      <w:r w:rsidR="00250E9C" w:rsidRPr="00250E9C">
        <w:t>Bosnia and Herzegovina v. Serbia and Montenegro)</w:t>
      </w:r>
      <w:r w:rsidR="00770F90">
        <w:t>, 2007).</w:t>
      </w:r>
    </w:p>
    <w:p w14:paraId="661EB7DC" w14:textId="203D0FDA" w:rsidR="00446668" w:rsidRPr="00950FAB" w:rsidRDefault="0011732E" w:rsidP="00D3154B">
      <w:pPr>
        <w:spacing w:after="240"/>
        <w:ind w:firstLine="284"/>
        <w:jc w:val="both"/>
      </w:pPr>
      <w:r w:rsidRPr="00950FAB">
        <w:t>Nevertheless, in 2008, a group of NGOs from Serbia, Croatia, Bosnia and Herzegovina</w:t>
      </w:r>
      <w:r w:rsidR="00CE3AFA" w:rsidRPr="00950FAB">
        <w:t>,</w:t>
      </w:r>
      <w:r w:rsidR="00B45B01" w:rsidRPr="00950FAB">
        <w:t xml:space="preserve"> and Kosovo</w:t>
      </w:r>
      <w:r w:rsidRPr="00950FAB">
        <w:t xml:space="preserve"> initiated the establishment of RECOM - the Regional Commission for the Verification of Facts on War Crimes and other serious violations of human rights committed in the territory of the former Yugoslavia from 1 January 1991 to 31 December 2001. This extrajudicial body was intended to investigate allegations of all war crimes and other serious human rights violations related to the war.</w:t>
      </w:r>
      <w:r w:rsidR="00CE3AFA" w:rsidRPr="00950FAB">
        <w:t xml:space="preserve"> </w:t>
      </w:r>
      <w:r w:rsidRPr="00950FAB">
        <w:t>Unfortunately, the initiative has faced several problems that taint the functioning of the process, especially in regard to the lack of cooperation of the concerned states on the conceptualization of what reconciliation should be beyond the region, (</w:t>
      </w:r>
      <w:proofErr w:type="spellStart"/>
      <w:r w:rsidRPr="00950FAB">
        <w:t>Touquet</w:t>
      </w:r>
      <w:proofErr w:type="spellEnd"/>
      <w:r w:rsidR="008144E5">
        <w:t xml:space="preserve"> </w:t>
      </w:r>
      <w:r w:rsidRPr="00950FAB">
        <w:t>&amp;</w:t>
      </w:r>
      <w:r w:rsidR="008144E5">
        <w:t xml:space="preserve"> </w:t>
      </w:r>
      <w:proofErr w:type="spellStart"/>
      <w:r w:rsidRPr="00950FAB">
        <w:t>Vermeersch</w:t>
      </w:r>
      <w:proofErr w:type="spellEnd"/>
      <w:r w:rsidRPr="00950FAB">
        <w:t xml:space="preserve">, 2016). To date, it </w:t>
      </w:r>
      <w:r w:rsidR="00CE3AFA" w:rsidRPr="00950FAB">
        <w:t>has not provided</w:t>
      </w:r>
      <w:r w:rsidRPr="00950FAB">
        <w:t xml:space="preserve"> a sustainable answer to the issue of reconciliation in Western Balkans.</w:t>
      </w:r>
    </w:p>
    <w:p w14:paraId="42EBFB04" w14:textId="77777777" w:rsidR="00FD323A" w:rsidRDefault="00FD323A" w:rsidP="00C87732">
      <w:pPr>
        <w:pStyle w:val="Heading2"/>
        <w:rPr>
          <w:lang w:val="en-GB"/>
        </w:rPr>
      </w:pPr>
      <w:bookmarkStart w:id="6" w:name="_Toc358284490"/>
      <w:r w:rsidRPr="0079544B">
        <w:rPr>
          <w:lang w:val="en-GB"/>
        </w:rPr>
        <w:t>Kosovo characteristics</w:t>
      </w:r>
      <w:bookmarkEnd w:id="6"/>
    </w:p>
    <w:p w14:paraId="6CE15B9B" w14:textId="77777777" w:rsidR="009F261E" w:rsidRPr="009F261E" w:rsidRDefault="009F261E" w:rsidP="009F261E"/>
    <w:p w14:paraId="7209ACB4" w14:textId="0758D214" w:rsidR="00FD323A" w:rsidRPr="00950FAB" w:rsidRDefault="00FD323A" w:rsidP="00D3154B">
      <w:pPr>
        <w:spacing w:after="240"/>
        <w:ind w:firstLine="284"/>
        <w:jc w:val="both"/>
        <w:rPr>
          <w:lang w:val="en-GB"/>
        </w:rPr>
      </w:pPr>
      <w:r w:rsidRPr="00950FAB">
        <w:rPr>
          <w:lang w:val="en-GB"/>
        </w:rPr>
        <w:t>The Republic of Kosovo is a multi-ethnic state in the Western Balkans</w:t>
      </w:r>
      <w:r w:rsidR="00CC7E0B" w:rsidRPr="00950FAB">
        <w:rPr>
          <w:lang w:val="en-GB"/>
        </w:rPr>
        <w:t xml:space="preserve"> (Milo, 200</w:t>
      </w:r>
      <w:r w:rsidR="00694DF6" w:rsidRPr="00950FAB">
        <w:rPr>
          <w:lang w:val="en-GB"/>
        </w:rPr>
        <w:t>6</w:t>
      </w:r>
      <w:r w:rsidR="00CC7E0B" w:rsidRPr="00950FAB">
        <w:rPr>
          <w:lang w:val="en-GB"/>
        </w:rPr>
        <w:t xml:space="preserve">) </w:t>
      </w:r>
      <w:r w:rsidRPr="00950FAB">
        <w:rPr>
          <w:lang w:val="en-GB"/>
        </w:rPr>
        <w:t>that has been affected by a long history of its predominately Albanian population, change, influences, wars and disruptions within its territory for many centuries. Many foreign influences and ethnic groups besides the Albanians, such as Bosnians, Serbs and Turks have influenced the current identity of Kosovo throughout years</w:t>
      </w:r>
      <w:r w:rsidR="006648E0" w:rsidRPr="00950FAB">
        <w:rPr>
          <w:lang w:val="en-GB"/>
        </w:rPr>
        <w:t xml:space="preserve">. </w:t>
      </w:r>
      <w:r w:rsidRPr="00950FAB">
        <w:rPr>
          <w:lang w:val="en-GB"/>
        </w:rPr>
        <w:t>However, the contemporary issues and challenges the country faces have primarily been the result of the complex relationship and painful past between Albanians and Serbs</w:t>
      </w:r>
      <w:r w:rsidR="00A6666E" w:rsidRPr="00950FAB">
        <w:rPr>
          <w:lang w:val="en-GB"/>
        </w:rPr>
        <w:t xml:space="preserve"> (</w:t>
      </w:r>
      <w:proofErr w:type="spellStart"/>
      <w:r w:rsidR="00A6666E" w:rsidRPr="00950FAB">
        <w:rPr>
          <w:lang w:val="en-GB"/>
        </w:rPr>
        <w:t>Morozzo</w:t>
      </w:r>
      <w:proofErr w:type="spellEnd"/>
      <w:r w:rsidR="00A6666E" w:rsidRPr="00950FAB">
        <w:rPr>
          <w:lang w:val="en-GB"/>
        </w:rPr>
        <w:t xml:space="preserve"> </w:t>
      </w:r>
      <w:proofErr w:type="spellStart"/>
      <w:proofErr w:type="gramStart"/>
      <w:r w:rsidR="00A6666E" w:rsidRPr="00950FAB">
        <w:rPr>
          <w:lang w:val="en-GB"/>
        </w:rPr>
        <w:t>della</w:t>
      </w:r>
      <w:proofErr w:type="spellEnd"/>
      <w:proofErr w:type="gramEnd"/>
      <w:r w:rsidR="00A6666E" w:rsidRPr="00950FAB">
        <w:rPr>
          <w:lang w:val="en-GB"/>
        </w:rPr>
        <w:t xml:space="preserve"> </w:t>
      </w:r>
      <w:proofErr w:type="spellStart"/>
      <w:r w:rsidR="00A6666E" w:rsidRPr="00950FAB">
        <w:rPr>
          <w:lang w:val="en-GB"/>
        </w:rPr>
        <w:t>Rocca</w:t>
      </w:r>
      <w:proofErr w:type="spellEnd"/>
      <w:r w:rsidR="00A6666E" w:rsidRPr="00950FAB">
        <w:rPr>
          <w:lang w:val="en-GB"/>
        </w:rPr>
        <w:t>, 2015)</w:t>
      </w:r>
      <w:r w:rsidRPr="00950FAB">
        <w:rPr>
          <w:lang w:val="en-GB"/>
        </w:rPr>
        <w:t xml:space="preserve">. Significant differences can be drawn between the two ethnic groups regarding their language, religion or cultural aspects. Thus, their </w:t>
      </w:r>
      <w:r w:rsidRPr="00950FAB">
        <w:rPr>
          <w:lang w:val="en-GB"/>
        </w:rPr>
        <w:lastRenderedPageBreak/>
        <w:t xml:space="preserve">ethnic legacy embodies an essential concern in the context of transitional justice and reconciliation </w:t>
      </w:r>
      <w:r w:rsidR="00A6666E" w:rsidRPr="00950FAB">
        <w:rPr>
          <w:lang w:val="en-GB"/>
        </w:rPr>
        <w:t>(</w:t>
      </w:r>
      <w:proofErr w:type="spellStart"/>
      <w:r w:rsidR="00A6666E" w:rsidRPr="00950FAB">
        <w:rPr>
          <w:lang w:val="en-GB"/>
        </w:rPr>
        <w:t>Morozzo</w:t>
      </w:r>
      <w:proofErr w:type="spellEnd"/>
      <w:r w:rsidR="00A6666E" w:rsidRPr="00950FAB">
        <w:rPr>
          <w:lang w:val="en-GB"/>
        </w:rPr>
        <w:t xml:space="preserve"> </w:t>
      </w:r>
      <w:proofErr w:type="spellStart"/>
      <w:proofErr w:type="gramStart"/>
      <w:r w:rsidR="00A6666E" w:rsidRPr="00950FAB">
        <w:rPr>
          <w:lang w:val="en-GB"/>
        </w:rPr>
        <w:t>della</w:t>
      </w:r>
      <w:proofErr w:type="spellEnd"/>
      <w:proofErr w:type="gramEnd"/>
      <w:r w:rsidR="00A6666E" w:rsidRPr="00950FAB">
        <w:rPr>
          <w:lang w:val="en-GB"/>
        </w:rPr>
        <w:t xml:space="preserve"> </w:t>
      </w:r>
      <w:proofErr w:type="spellStart"/>
      <w:r w:rsidR="00A6666E" w:rsidRPr="00950FAB">
        <w:rPr>
          <w:lang w:val="en-GB"/>
        </w:rPr>
        <w:t>Rocca</w:t>
      </w:r>
      <w:proofErr w:type="spellEnd"/>
      <w:r w:rsidR="00A6666E" w:rsidRPr="00950FAB">
        <w:rPr>
          <w:lang w:val="en-GB"/>
        </w:rPr>
        <w:t>, 2015).</w:t>
      </w:r>
    </w:p>
    <w:p w14:paraId="783376F0" w14:textId="5FE09478" w:rsidR="00FD323A" w:rsidRPr="00950FAB" w:rsidRDefault="00FD323A" w:rsidP="00D3154B">
      <w:pPr>
        <w:spacing w:after="240"/>
        <w:ind w:firstLine="284"/>
        <w:jc w:val="both"/>
        <w:rPr>
          <w:lang w:val="en-GB"/>
        </w:rPr>
      </w:pPr>
      <w:r w:rsidRPr="00950FAB">
        <w:rPr>
          <w:lang w:val="en-GB"/>
        </w:rPr>
        <w:t xml:space="preserve">The majority of the population in Kosovo is of the Albanian ethnic group, whose presence is meaningful all over the Western Balkans in countries such as Albania </w:t>
      </w:r>
      <w:r w:rsidR="00BB6D7F" w:rsidRPr="00950FAB">
        <w:rPr>
          <w:lang w:val="en-GB"/>
        </w:rPr>
        <w:t>as well as</w:t>
      </w:r>
      <w:r w:rsidRPr="00950FAB">
        <w:rPr>
          <w:lang w:val="en-GB"/>
        </w:rPr>
        <w:t xml:space="preserve"> in Macedonia Montenegro</w:t>
      </w:r>
      <w:r w:rsidR="00D30008">
        <w:rPr>
          <w:lang w:val="en-GB"/>
        </w:rPr>
        <w:t xml:space="preserve">, and Serbia. </w:t>
      </w:r>
      <w:r w:rsidRPr="00950FAB">
        <w:rPr>
          <w:lang w:val="en-GB"/>
        </w:rPr>
        <w:t>The Albanian ethnic group represents the majority of the population in Kosovo and</w:t>
      </w:r>
      <w:r w:rsidR="00BB6D7F" w:rsidRPr="00950FAB">
        <w:rPr>
          <w:lang w:val="en-GB"/>
        </w:rPr>
        <w:t>,</w:t>
      </w:r>
      <w:r w:rsidRPr="00950FAB">
        <w:rPr>
          <w:lang w:val="en-GB"/>
        </w:rPr>
        <w:t xml:space="preserve"> according to the 2011 Kosovo census </w:t>
      </w:r>
      <w:r w:rsidR="00BB6D7F" w:rsidRPr="00950FAB">
        <w:rPr>
          <w:lang w:val="en-GB"/>
        </w:rPr>
        <w:t>(</w:t>
      </w:r>
      <w:r w:rsidRPr="00950FAB">
        <w:rPr>
          <w:lang w:val="en-GB"/>
        </w:rPr>
        <w:t>which omits North Kosovo</w:t>
      </w:r>
      <w:r w:rsidR="00BB6D7F" w:rsidRPr="00950FAB">
        <w:rPr>
          <w:lang w:val="en-GB"/>
        </w:rPr>
        <w:t>:</w:t>
      </w:r>
      <w:r w:rsidRPr="00950FAB">
        <w:rPr>
          <w:lang w:val="en-GB"/>
        </w:rPr>
        <w:t xml:space="preserve"> North </w:t>
      </w:r>
      <w:proofErr w:type="spellStart"/>
      <w:r w:rsidRPr="00950FAB">
        <w:rPr>
          <w:lang w:val="en-GB"/>
        </w:rPr>
        <w:t>Kosovska</w:t>
      </w:r>
      <w:proofErr w:type="spellEnd"/>
      <w:r w:rsidRPr="00950FAB">
        <w:rPr>
          <w:lang w:val="en-GB"/>
        </w:rPr>
        <w:t xml:space="preserve"> </w:t>
      </w:r>
      <w:proofErr w:type="spellStart"/>
      <w:r w:rsidRPr="00950FAB">
        <w:rPr>
          <w:lang w:val="en-GB"/>
        </w:rPr>
        <w:t>Mitrovica</w:t>
      </w:r>
      <w:proofErr w:type="spellEnd"/>
      <w:r w:rsidRPr="00950FAB">
        <w:rPr>
          <w:lang w:val="en-GB"/>
        </w:rPr>
        <w:t xml:space="preserve">, </w:t>
      </w:r>
      <w:proofErr w:type="spellStart"/>
      <w:r w:rsidRPr="00950FAB">
        <w:rPr>
          <w:lang w:val="en-GB"/>
        </w:rPr>
        <w:t>Leposavić</w:t>
      </w:r>
      <w:proofErr w:type="spellEnd"/>
      <w:r w:rsidRPr="00950FAB">
        <w:rPr>
          <w:lang w:val="en-GB"/>
        </w:rPr>
        <w:t xml:space="preserve">, </w:t>
      </w:r>
      <w:proofErr w:type="spellStart"/>
      <w:r w:rsidRPr="00950FAB">
        <w:rPr>
          <w:lang w:val="en-GB"/>
        </w:rPr>
        <w:t>Zubin</w:t>
      </w:r>
      <w:proofErr w:type="spellEnd"/>
      <w:r w:rsidRPr="00950FAB">
        <w:rPr>
          <w:lang w:val="en-GB"/>
        </w:rPr>
        <w:t xml:space="preserve"> </w:t>
      </w:r>
      <w:proofErr w:type="spellStart"/>
      <w:r w:rsidRPr="00950FAB">
        <w:rPr>
          <w:lang w:val="en-GB"/>
        </w:rPr>
        <w:t>Potok</w:t>
      </w:r>
      <w:proofErr w:type="spellEnd"/>
      <w:r w:rsidRPr="00950FAB">
        <w:rPr>
          <w:lang w:val="en-GB"/>
        </w:rPr>
        <w:t xml:space="preserve">, and </w:t>
      </w:r>
      <w:proofErr w:type="spellStart"/>
      <w:r w:rsidRPr="00950FAB">
        <w:rPr>
          <w:lang w:val="en-GB"/>
        </w:rPr>
        <w:t>Zvečan</w:t>
      </w:r>
      <w:proofErr w:type="spellEnd"/>
      <w:r w:rsidR="00070AEE" w:rsidRPr="00950FAB">
        <w:rPr>
          <w:lang w:val="en-GB"/>
        </w:rPr>
        <w:t>)</w:t>
      </w:r>
      <w:r w:rsidR="00BB6D7F" w:rsidRPr="00950FAB">
        <w:rPr>
          <w:lang w:val="en-GB"/>
        </w:rPr>
        <w:t>,</w:t>
      </w:r>
      <w:r w:rsidR="00070AEE" w:rsidRPr="00950FAB">
        <w:rPr>
          <w:lang w:val="en-GB"/>
        </w:rPr>
        <w:t xml:space="preserve"> the Albanian</w:t>
      </w:r>
      <w:r w:rsidRPr="00950FAB">
        <w:rPr>
          <w:lang w:val="en-GB"/>
        </w:rPr>
        <w:t xml:space="preserve"> population is approximately 1, 616, 869 (92</w:t>
      </w:r>
      <w:proofErr w:type="gramStart"/>
      <w:r w:rsidRPr="00950FAB">
        <w:rPr>
          <w:lang w:val="en-GB"/>
        </w:rPr>
        <w:t>,9</w:t>
      </w:r>
      <w:proofErr w:type="gramEnd"/>
      <w:r w:rsidRPr="00950FAB">
        <w:rPr>
          <w:lang w:val="en-GB"/>
        </w:rPr>
        <w:t>%). The historical and traditional legacy of the ethnic group alone represents a huge and determinative dimension of the current understanding of Kosov</w:t>
      </w:r>
      <w:r w:rsidR="006467A0" w:rsidRPr="00950FAB">
        <w:rPr>
          <w:lang w:val="en-GB"/>
        </w:rPr>
        <w:t>ar</w:t>
      </w:r>
      <w:r w:rsidRPr="00950FAB">
        <w:rPr>
          <w:lang w:val="en-GB"/>
        </w:rPr>
        <w:t xml:space="preserve"> identity. </w:t>
      </w:r>
      <w:r w:rsidR="00070AEE" w:rsidRPr="00950FAB">
        <w:rPr>
          <w:lang w:val="en-GB"/>
        </w:rPr>
        <w:t>T</w:t>
      </w:r>
      <w:r w:rsidRPr="00950FAB">
        <w:rPr>
          <w:lang w:val="en-GB"/>
        </w:rPr>
        <w:t xml:space="preserve">heir history has been marked by many </w:t>
      </w:r>
      <w:r w:rsidR="00070AEE" w:rsidRPr="00950FAB">
        <w:rPr>
          <w:lang w:val="en-GB"/>
        </w:rPr>
        <w:t>geostrategic changes</w:t>
      </w:r>
      <w:r w:rsidRPr="00950FAB">
        <w:rPr>
          <w:lang w:val="en-GB"/>
        </w:rPr>
        <w:t xml:space="preserve"> within the region and external influences that participated </w:t>
      </w:r>
      <w:r w:rsidR="00070AEE" w:rsidRPr="00950FAB">
        <w:rPr>
          <w:lang w:val="en-GB"/>
        </w:rPr>
        <w:t>in</w:t>
      </w:r>
      <w:r w:rsidRPr="00950FAB">
        <w:rPr>
          <w:lang w:val="en-GB"/>
        </w:rPr>
        <w:t xml:space="preserve"> </w:t>
      </w:r>
      <w:r w:rsidR="00070AEE" w:rsidRPr="00950FAB">
        <w:rPr>
          <w:lang w:val="en-GB"/>
        </w:rPr>
        <w:t>the eventual splits and shifts of this population</w:t>
      </w:r>
      <w:r w:rsidRPr="00950FAB">
        <w:rPr>
          <w:lang w:val="en-GB"/>
        </w:rPr>
        <w:t xml:space="preserve">. </w:t>
      </w:r>
      <w:r w:rsidR="00070AEE" w:rsidRPr="00950FAB">
        <w:rPr>
          <w:lang w:val="en-GB"/>
        </w:rPr>
        <w:t>Despite many historical events,</w:t>
      </w:r>
      <w:r w:rsidRPr="00950FAB">
        <w:rPr>
          <w:lang w:val="en-GB"/>
        </w:rPr>
        <w:t xml:space="preserve"> the Albanian </w:t>
      </w:r>
      <w:r w:rsidR="00070AEE" w:rsidRPr="00950FAB">
        <w:rPr>
          <w:lang w:val="en-GB"/>
        </w:rPr>
        <w:t xml:space="preserve">culture and </w:t>
      </w:r>
      <w:r w:rsidRPr="00950FAB">
        <w:rPr>
          <w:lang w:val="en-GB"/>
        </w:rPr>
        <w:t>language, which is also composed of different dialects, remains</w:t>
      </w:r>
      <w:r w:rsidR="00070AEE" w:rsidRPr="00950FAB">
        <w:rPr>
          <w:lang w:val="en-GB"/>
        </w:rPr>
        <w:t xml:space="preserve"> a common characteristic of this ethnic </w:t>
      </w:r>
      <w:r w:rsidRPr="00950FAB">
        <w:rPr>
          <w:lang w:val="en-GB"/>
        </w:rPr>
        <w:t>group. It embodies a significant aspect of the Albanian identity since it define</w:t>
      </w:r>
      <w:r w:rsidR="00070AEE" w:rsidRPr="00950FAB">
        <w:rPr>
          <w:lang w:val="en-GB"/>
        </w:rPr>
        <w:t>s</w:t>
      </w:r>
      <w:r w:rsidRPr="00950FAB">
        <w:rPr>
          <w:lang w:val="en-GB"/>
        </w:rPr>
        <w:t xml:space="preserve"> who is an Albanian “be they from Kosovo or from Albania or fro</w:t>
      </w:r>
      <w:r w:rsidR="00434EF8">
        <w:rPr>
          <w:lang w:val="en-GB"/>
        </w:rPr>
        <w:t>m anywhere else” (</w:t>
      </w:r>
      <w:r w:rsidRPr="00950FAB">
        <w:rPr>
          <w:lang w:val="en-GB"/>
        </w:rPr>
        <w:t>Judah, 2008) while the other nations in the Balkans are generally defined by their religion. The religious aspect does not play a fundamental role within the ethnical group identity, however, Kosovo Albanians are mostly Sunni Muslims; a minority, especially in Montenegro, is Catholic, and few Ko</w:t>
      </w:r>
      <w:r w:rsidR="00434EF8">
        <w:rPr>
          <w:lang w:val="en-GB"/>
        </w:rPr>
        <w:t>sovo Albanians are Orthodox (</w:t>
      </w:r>
      <w:r w:rsidRPr="00950FAB">
        <w:rPr>
          <w:lang w:val="en-GB"/>
        </w:rPr>
        <w:t xml:space="preserve">Judah, 2008). </w:t>
      </w:r>
      <w:r w:rsidR="00070AEE" w:rsidRPr="00950FAB">
        <w:rPr>
          <w:lang w:val="en-GB"/>
        </w:rPr>
        <w:t>The</w:t>
      </w:r>
      <w:r w:rsidRPr="00950FAB">
        <w:rPr>
          <w:lang w:val="en-GB"/>
        </w:rPr>
        <w:t xml:space="preserve"> Albanian culture encompasses a mighty customary law tradition with codes such as the </w:t>
      </w:r>
      <w:proofErr w:type="spellStart"/>
      <w:r w:rsidRPr="00950FAB">
        <w:rPr>
          <w:lang w:val="en-GB"/>
        </w:rPr>
        <w:t>Kanun</w:t>
      </w:r>
      <w:proofErr w:type="spellEnd"/>
      <w:r w:rsidRPr="00950FAB">
        <w:rPr>
          <w:lang w:val="en-GB"/>
        </w:rPr>
        <w:t xml:space="preserve"> </w:t>
      </w:r>
      <w:proofErr w:type="spellStart"/>
      <w:r w:rsidRPr="00950FAB">
        <w:rPr>
          <w:lang w:val="en-GB"/>
        </w:rPr>
        <w:t>Lek</w:t>
      </w:r>
      <w:proofErr w:type="spellEnd"/>
      <w:r w:rsidRPr="00950FAB">
        <w:rPr>
          <w:lang w:val="en-GB"/>
        </w:rPr>
        <w:t xml:space="preserve"> </w:t>
      </w:r>
      <w:proofErr w:type="spellStart"/>
      <w:r w:rsidRPr="00950FAB">
        <w:rPr>
          <w:lang w:val="en-GB"/>
        </w:rPr>
        <w:t>Dukagjini</w:t>
      </w:r>
      <w:proofErr w:type="spellEnd"/>
      <w:r w:rsidRPr="00950FAB">
        <w:rPr>
          <w:lang w:val="en-GB"/>
        </w:rPr>
        <w:t xml:space="preserve"> or the </w:t>
      </w:r>
      <w:proofErr w:type="spellStart"/>
      <w:r w:rsidRPr="00950FAB">
        <w:rPr>
          <w:lang w:val="en-GB"/>
        </w:rPr>
        <w:t>Kanu</w:t>
      </w:r>
      <w:r w:rsidR="00434EF8">
        <w:rPr>
          <w:lang w:val="en-GB"/>
        </w:rPr>
        <w:t>n</w:t>
      </w:r>
      <w:proofErr w:type="spellEnd"/>
      <w:r w:rsidR="00434EF8">
        <w:rPr>
          <w:lang w:val="en-GB"/>
        </w:rPr>
        <w:t xml:space="preserve"> of </w:t>
      </w:r>
      <w:proofErr w:type="spellStart"/>
      <w:r w:rsidR="00434EF8">
        <w:rPr>
          <w:lang w:val="en-GB"/>
        </w:rPr>
        <w:t>Skandeberg</w:t>
      </w:r>
      <w:proofErr w:type="spellEnd"/>
      <w:r w:rsidR="00434EF8">
        <w:rPr>
          <w:lang w:val="en-GB"/>
        </w:rPr>
        <w:t xml:space="preserve"> (</w:t>
      </w:r>
      <w:proofErr w:type="spellStart"/>
      <w:r w:rsidR="00434EF8">
        <w:rPr>
          <w:lang w:val="en-GB"/>
        </w:rPr>
        <w:t>Arsovska</w:t>
      </w:r>
      <w:proofErr w:type="spellEnd"/>
      <w:r w:rsidR="00434EF8">
        <w:rPr>
          <w:lang w:val="en-GB"/>
        </w:rPr>
        <w:t xml:space="preserve"> &amp; </w:t>
      </w:r>
      <w:proofErr w:type="spellStart"/>
      <w:r w:rsidRPr="00950FAB">
        <w:rPr>
          <w:lang w:val="en-GB"/>
        </w:rPr>
        <w:t>Verduyn</w:t>
      </w:r>
      <w:proofErr w:type="spellEnd"/>
      <w:r w:rsidRPr="00950FAB">
        <w:rPr>
          <w:lang w:val="en-GB"/>
        </w:rPr>
        <w:t>, 2007) whose importance, practice</w:t>
      </w:r>
      <w:r w:rsidR="00BB6D7F" w:rsidRPr="00950FAB">
        <w:rPr>
          <w:lang w:val="en-GB"/>
        </w:rPr>
        <w:t>,</w:t>
      </w:r>
      <w:r w:rsidRPr="00950FAB">
        <w:rPr>
          <w:lang w:val="en-GB"/>
        </w:rPr>
        <w:t xml:space="preserve"> and influence vary by regions. To date, they still have a particular resonance within the Albanian culture since some precepts continue to be applied even if the authority of the customary law has declined. Hence, Albanians from Kosovo stay relatively close </w:t>
      </w:r>
      <w:r w:rsidR="00BB6D7F" w:rsidRPr="00950FAB">
        <w:rPr>
          <w:lang w:val="en-GB"/>
        </w:rPr>
        <w:t xml:space="preserve">to </w:t>
      </w:r>
      <w:r w:rsidRPr="00950FAB">
        <w:rPr>
          <w:lang w:val="en-GB"/>
        </w:rPr>
        <w:t>the whole Albanian ethnic group legacy but the particularities that have been developed within the eth</w:t>
      </w:r>
      <w:r w:rsidR="00070AEE" w:rsidRPr="00950FAB">
        <w:rPr>
          <w:lang w:val="en-GB"/>
        </w:rPr>
        <w:t>nic group of the country remain</w:t>
      </w:r>
      <w:r w:rsidRPr="00950FAB">
        <w:rPr>
          <w:lang w:val="en-GB"/>
        </w:rPr>
        <w:t xml:space="preserve"> significant in the Kosovo context, especially regarding to their relationship with the Serbian population. </w:t>
      </w:r>
    </w:p>
    <w:p w14:paraId="6966D7A3" w14:textId="179DFE84" w:rsidR="00FD323A" w:rsidRPr="00950FAB" w:rsidRDefault="00BB6D7F" w:rsidP="00D3154B">
      <w:pPr>
        <w:spacing w:after="240"/>
        <w:ind w:firstLine="284"/>
        <w:jc w:val="both"/>
        <w:rPr>
          <w:lang w:val="en-GB"/>
        </w:rPr>
      </w:pPr>
      <w:r w:rsidRPr="00950FAB">
        <w:rPr>
          <w:lang w:val="en-GB"/>
        </w:rPr>
        <w:t xml:space="preserve">The </w:t>
      </w:r>
      <w:r w:rsidR="00FD323A" w:rsidRPr="00950FAB">
        <w:rPr>
          <w:lang w:val="en-GB"/>
        </w:rPr>
        <w:t>Serbian ethnic group is the largest ethnic minority in Kosovo</w:t>
      </w:r>
      <w:r w:rsidRPr="00950FAB">
        <w:rPr>
          <w:lang w:val="en-GB"/>
        </w:rPr>
        <w:t>,</w:t>
      </w:r>
      <w:r w:rsidR="00FD323A" w:rsidRPr="00950FAB">
        <w:rPr>
          <w:lang w:val="en-GB"/>
        </w:rPr>
        <w:t xml:space="preserve"> and its population is approximately 25, 532 (1</w:t>
      </w:r>
      <w:proofErr w:type="gramStart"/>
      <w:r w:rsidR="00FD323A" w:rsidRPr="00950FAB">
        <w:rPr>
          <w:lang w:val="en-GB"/>
        </w:rPr>
        <w:t>,5</w:t>
      </w:r>
      <w:proofErr w:type="gramEnd"/>
      <w:r w:rsidR="00FD323A" w:rsidRPr="00950FAB">
        <w:rPr>
          <w:lang w:val="en-GB"/>
        </w:rPr>
        <w:t>%), according to the 2011 Kosovo census. The majority of the Serbs are living in Serbia but also in Montenegro, Croatia</w:t>
      </w:r>
      <w:r w:rsidRPr="00950FAB">
        <w:rPr>
          <w:lang w:val="en-GB"/>
        </w:rPr>
        <w:t>,</w:t>
      </w:r>
      <w:r w:rsidR="00FD323A" w:rsidRPr="00950FAB">
        <w:rPr>
          <w:lang w:val="en-GB"/>
        </w:rPr>
        <w:t xml:space="preserve"> and Bosnia-Herzegovina. Within the Kosovar territory, the Serbian ethnic group is mostly located in the North of Kosovo which </w:t>
      </w:r>
      <w:r w:rsidR="00FD323A" w:rsidRPr="00116804">
        <w:rPr>
          <w:i/>
          <w:lang w:val="en-GB"/>
        </w:rPr>
        <w:t>“remained firmly under Se</w:t>
      </w:r>
      <w:r w:rsidR="00434EF8" w:rsidRPr="00116804">
        <w:rPr>
          <w:i/>
          <w:lang w:val="en-GB"/>
        </w:rPr>
        <w:t xml:space="preserve">rbian government authority” </w:t>
      </w:r>
      <w:r w:rsidR="00434EF8">
        <w:rPr>
          <w:lang w:val="en-GB"/>
        </w:rPr>
        <w:t>(</w:t>
      </w:r>
      <w:r w:rsidR="00FD323A" w:rsidRPr="00950FAB">
        <w:rPr>
          <w:lang w:val="en-GB"/>
        </w:rPr>
        <w:t>Bieber, 2015</w:t>
      </w:r>
      <w:r w:rsidR="007D17BA">
        <w:rPr>
          <w:lang w:val="en-GB"/>
        </w:rPr>
        <w:t>, p.191</w:t>
      </w:r>
      <w:r w:rsidR="00FD323A" w:rsidRPr="00950FAB">
        <w:rPr>
          <w:lang w:val="en-GB"/>
        </w:rPr>
        <w:t xml:space="preserve">). </w:t>
      </w:r>
      <w:r w:rsidR="00070AEE" w:rsidRPr="00950FAB">
        <w:rPr>
          <w:lang w:val="en-GB"/>
        </w:rPr>
        <w:t xml:space="preserve">From their perspective, </w:t>
      </w:r>
      <w:r w:rsidR="00FD323A" w:rsidRPr="00950FAB">
        <w:rPr>
          <w:lang w:val="en-GB"/>
        </w:rPr>
        <w:t>Kosovo</w:t>
      </w:r>
      <w:r w:rsidR="006467A0" w:rsidRPr="00950FAB">
        <w:rPr>
          <w:lang w:val="en-GB"/>
        </w:rPr>
        <w:t>’s</w:t>
      </w:r>
      <w:r w:rsidR="00FD323A" w:rsidRPr="00950FAB">
        <w:rPr>
          <w:lang w:val="en-GB"/>
        </w:rPr>
        <w:t xml:space="preserve"> history has been designed through numerous </w:t>
      </w:r>
      <w:r w:rsidR="00070AEE" w:rsidRPr="00950FAB">
        <w:rPr>
          <w:lang w:val="en-GB"/>
        </w:rPr>
        <w:t xml:space="preserve">changes </w:t>
      </w:r>
      <w:r w:rsidR="00FD323A" w:rsidRPr="00950FAB">
        <w:rPr>
          <w:lang w:val="en-GB"/>
        </w:rPr>
        <w:t xml:space="preserve">and influences, especially from the Serbs or at least the Orthodox Christian population </w:t>
      </w:r>
      <w:r w:rsidR="00070AEE" w:rsidRPr="00950FAB">
        <w:rPr>
          <w:lang w:val="en-GB"/>
        </w:rPr>
        <w:t>with</w:t>
      </w:r>
      <w:r w:rsidR="007F3F46">
        <w:rPr>
          <w:lang w:val="en-GB"/>
        </w:rPr>
        <w:t xml:space="preserve"> whom the Serbs identify </w:t>
      </w:r>
      <w:r w:rsidR="00434EF8">
        <w:rPr>
          <w:lang w:val="en-GB"/>
        </w:rPr>
        <w:t>(</w:t>
      </w:r>
      <w:r w:rsidR="00FD323A" w:rsidRPr="00950FAB">
        <w:rPr>
          <w:lang w:val="en-GB"/>
        </w:rPr>
        <w:t xml:space="preserve">Judah, 2008). </w:t>
      </w:r>
      <w:r w:rsidR="00070AEE" w:rsidRPr="00950FAB">
        <w:rPr>
          <w:lang w:val="en-GB"/>
        </w:rPr>
        <w:t>T</w:t>
      </w:r>
      <w:r w:rsidR="008B2A74" w:rsidRPr="00950FAB">
        <w:rPr>
          <w:lang w:val="en-GB"/>
        </w:rPr>
        <w:t>he Serbs have not always been just in present day Serbia</w:t>
      </w:r>
      <w:r w:rsidR="006467A0" w:rsidRPr="00950FAB">
        <w:rPr>
          <w:lang w:val="en-GB"/>
        </w:rPr>
        <w:t>,</w:t>
      </w:r>
      <w:r w:rsidR="008B2A74" w:rsidRPr="00950FAB">
        <w:rPr>
          <w:lang w:val="en-GB"/>
        </w:rPr>
        <w:t xml:space="preserve"> </w:t>
      </w:r>
      <w:r w:rsidR="00FD323A" w:rsidRPr="00950FAB">
        <w:rPr>
          <w:lang w:val="en-GB"/>
        </w:rPr>
        <w:t>and the ethnic group has “</w:t>
      </w:r>
      <w:r w:rsidR="00FD323A" w:rsidRPr="00116804">
        <w:rPr>
          <w:i/>
          <w:lang w:val="en-GB"/>
        </w:rPr>
        <w:t>moved, shifted, fled, and migrated through the centuries, in and out of Kosovo, and across the f</w:t>
      </w:r>
      <w:r w:rsidR="00434EF8" w:rsidRPr="00116804">
        <w:rPr>
          <w:i/>
          <w:lang w:val="en-GB"/>
        </w:rPr>
        <w:t>ormer Yugoslav space”</w:t>
      </w:r>
      <w:r w:rsidR="00434EF8">
        <w:rPr>
          <w:lang w:val="en-GB"/>
        </w:rPr>
        <w:t xml:space="preserve"> (</w:t>
      </w:r>
      <w:r w:rsidR="00FD323A" w:rsidRPr="00950FAB">
        <w:rPr>
          <w:lang w:val="en-GB"/>
        </w:rPr>
        <w:t>Judah, 2008</w:t>
      </w:r>
      <w:r w:rsidR="007D17BA">
        <w:rPr>
          <w:lang w:val="en-GB"/>
        </w:rPr>
        <w:t>, P.13</w:t>
      </w:r>
      <w:r w:rsidR="00FD323A" w:rsidRPr="00950FAB">
        <w:rPr>
          <w:lang w:val="en-GB"/>
        </w:rPr>
        <w:t>). Kosovo Serbs are part of the South Slavonic group of Indo-European peoples and share common characteristics such as Slavic traditions, the Serbian language</w:t>
      </w:r>
      <w:r w:rsidR="006467A0" w:rsidRPr="00950FAB">
        <w:rPr>
          <w:lang w:val="en-GB"/>
        </w:rPr>
        <w:t>,</w:t>
      </w:r>
      <w:r w:rsidR="00FD323A" w:rsidRPr="00950FAB">
        <w:rPr>
          <w:lang w:val="en-GB"/>
        </w:rPr>
        <w:t xml:space="preserve"> or the Orthodox Christian religion. </w:t>
      </w:r>
      <w:r w:rsidR="006467A0" w:rsidRPr="00950FAB">
        <w:rPr>
          <w:lang w:val="en-GB"/>
        </w:rPr>
        <w:t xml:space="preserve">The </w:t>
      </w:r>
      <w:r w:rsidR="00FD323A" w:rsidRPr="00950FAB">
        <w:rPr>
          <w:lang w:val="en-GB"/>
        </w:rPr>
        <w:t>Serbian language is the official</w:t>
      </w:r>
      <w:r w:rsidR="008B2A74" w:rsidRPr="00950FAB">
        <w:rPr>
          <w:lang w:val="en-GB"/>
        </w:rPr>
        <w:t xml:space="preserve"> language in Serbia and Bosnia-</w:t>
      </w:r>
      <w:r w:rsidR="00FD323A" w:rsidRPr="00950FAB">
        <w:rPr>
          <w:lang w:val="en-GB"/>
        </w:rPr>
        <w:t>Herzegovina</w:t>
      </w:r>
      <w:r w:rsidR="008B2A74" w:rsidRPr="00950FAB">
        <w:rPr>
          <w:lang w:val="en-GB"/>
        </w:rPr>
        <w:t xml:space="preserve"> </w:t>
      </w:r>
      <w:proofErr w:type="spellStart"/>
      <w:r w:rsidR="008B2A74" w:rsidRPr="00950FAB">
        <w:rPr>
          <w:lang w:val="en-GB"/>
        </w:rPr>
        <w:t>Republika</w:t>
      </w:r>
      <w:proofErr w:type="spellEnd"/>
      <w:r w:rsidR="008B2A74" w:rsidRPr="00950FAB">
        <w:rPr>
          <w:lang w:val="en-GB"/>
        </w:rPr>
        <w:t xml:space="preserve"> </w:t>
      </w:r>
      <w:proofErr w:type="spellStart"/>
      <w:r w:rsidR="008B2A74" w:rsidRPr="00950FAB">
        <w:rPr>
          <w:lang w:val="en-GB"/>
        </w:rPr>
        <w:t>Srpska</w:t>
      </w:r>
      <w:proofErr w:type="spellEnd"/>
      <w:r w:rsidR="006467A0" w:rsidRPr="00950FAB">
        <w:rPr>
          <w:lang w:val="en-GB"/>
        </w:rPr>
        <w:t>,</w:t>
      </w:r>
      <w:r w:rsidR="00FD323A" w:rsidRPr="00950FAB">
        <w:rPr>
          <w:lang w:val="en-GB"/>
        </w:rPr>
        <w:t xml:space="preserve"> and it is recognized as a minority language in several Western Balkans countries such as Montenegro, Croatia</w:t>
      </w:r>
      <w:r w:rsidR="008B2A74" w:rsidRPr="00950FAB">
        <w:rPr>
          <w:lang w:val="en-GB"/>
        </w:rPr>
        <w:t>,</w:t>
      </w:r>
      <w:r w:rsidR="00FD323A" w:rsidRPr="00950FAB">
        <w:rPr>
          <w:lang w:val="en-GB"/>
        </w:rPr>
        <w:t xml:space="preserve"> Slovenia</w:t>
      </w:r>
      <w:r w:rsidR="008B2A74" w:rsidRPr="00950FAB">
        <w:rPr>
          <w:lang w:val="en-GB"/>
        </w:rPr>
        <w:t>, and the Republic of Kosovo</w:t>
      </w:r>
      <w:r w:rsidR="00FD323A" w:rsidRPr="00950FAB">
        <w:rPr>
          <w:lang w:val="en-GB"/>
        </w:rPr>
        <w:t>.</w:t>
      </w:r>
      <w:r w:rsidR="00FD323A" w:rsidRPr="00950FAB">
        <w:t xml:space="preserve"> </w:t>
      </w:r>
      <w:r w:rsidR="00FD323A" w:rsidRPr="00950FAB">
        <w:rPr>
          <w:lang w:val="en-GB"/>
        </w:rPr>
        <w:t xml:space="preserve">The Serbian culture is deeply marked by the religious aspect and especially by </w:t>
      </w:r>
      <w:r w:rsidR="006467A0" w:rsidRPr="00950FAB">
        <w:rPr>
          <w:lang w:val="en-GB"/>
        </w:rPr>
        <w:t xml:space="preserve">the </w:t>
      </w:r>
      <w:r w:rsidR="00FD323A" w:rsidRPr="00950FAB">
        <w:rPr>
          <w:lang w:val="en-GB"/>
        </w:rPr>
        <w:t>Orthodox</w:t>
      </w:r>
      <w:r w:rsidR="00FD6C6F" w:rsidRPr="00950FAB">
        <w:rPr>
          <w:lang w:val="en-GB"/>
        </w:rPr>
        <w:t xml:space="preserve"> </w:t>
      </w:r>
      <w:r w:rsidR="006467A0" w:rsidRPr="00950FAB">
        <w:rPr>
          <w:lang w:val="en-GB"/>
        </w:rPr>
        <w:t>Christian r</w:t>
      </w:r>
      <w:r w:rsidR="00FD6C6F" w:rsidRPr="00950FAB">
        <w:rPr>
          <w:lang w:val="en-GB"/>
        </w:rPr>
        <w:t>eligion</w:t>
      </w:r>
      <w:r w:rsidR="00FD323A" w:rsidRPr="00950FAB">
        <w:rPr>
          <w:lang w:val="en-GB"/>
        </w:rPr>
        <w:t xml:space="preserve"> that has played a fundamental role through the histo</w:t>
      </w:r>
      <w:r w:rsidR="00FD6C6F" w:rsidRPr="00950FAB">
        <w:rPr>
          <w:lang w:val="en-GB"/>
        </w:rPr>
        <w:t xml:space="preserve">ry in </w:t>
      </w:r>
      <w:r w:rsidR="00FD6C6F" w:rsidRPr="00950FAB">
        <w:rPr>
          <w:lang w:val="en-GB"/>
        </w:rPr>
        <w:lastRenderedPageBreak/>
        <w:t xml:space="preserve">Serbia </w:t>
      </w:r>
      <w:r w:rsidR="006467A0" w:rsidRPr="00950FAB">
        <w:rPr>
          <w:lang w:val="en-GB"/>
        </w:rPr>
        <w:t>and</w:t>
      </w:r>
      <w:r w:rsidR="00FD6C6F" w:rsidRPr="00950FAB">
        <w:rPr>
          <w:lang w:val="en-GB"/>
        </w:rPr>
        <w:t xml:space="preserve"> areas were Serbs live, elsewhere in</w:t>
      </w:r>
      <w:r w:rsidR="006467A0" w:rsidRPr="00950FAB">
        <w:rPr>
          <w:lang w:val="en-GB"/>
        </w:rPr>
        <w:t xml:space="preserve"> the</w:t>
      </w:r>
      <w:r w:rsidR="00FD6C6F" w:rsidRPr="00950FAB">
        <w:rPr>
          <w:lang w:val="en-GB"/>
        </w:rPr>
        <w:t xml:space="preserve"> Balkans</w:t>
      </w:r>
      <w:r w:rsidR="00434EF8">
        <w:rPr>
          <w:lang w:val="en-GB"/>
        </w:rPr>
        <w:t xml:space="preserve"> (</w:t>
      </w:r>
      <w:r w:rsidR="00A6666E" w:rsidRPr="00950FAB">
        <w:rPr>
          <w:lang w:val="en-GB"/>
        </w:rPr>
        <w:t>Judah, 2008</w:t>
      </w:r>
      <w:r w:rsidR="003C7984" w:rsidRPr="00950FAB">
        <w:rPr>
          <w:lang w:val="en-GB"/>
        </w:rPr>
        <w:t>)</w:t>
      </w:r>
      <w:r w:rsidR="00FD323A" w:rsidRPr="00950FAB">
        <w:rPr>
          <w:lang w:val="en-GB"/>
        </w:rPr>
        <w:t xml:space="preserve">. This ethnic legacy for the Serbs of the </w:t>
      </w:r>
      <w:r w:rsidR="00FD6C6F" w:rsidRPr="00950FAB">
        <w:rPr>
          <w:lang w:val="en-GB"/>
        </w:rPr>
        <w:t>Republic of Kosovo</w:t>
      </w:r>
      <w:r w:rsidR="00FD323A" w:rsidRPr="00950FAB">
        <w:rPr>
          <w:lang w:val="en-GB"/>
        </w:rPr>
        <w:t xml:space="preserve"> is significant to define their culture</w:t>
      </w:r>
      <w:r w:rsidR="006467A0" w:rsidRPr="00950FAB">
        <w:rPr>
          <w:lang w:val="en-GB"/>
        </w:rPr>
        <w:t>,</w:t>
      </w:r>
      <w:r w:rsidR="00FD323A" w:rsidRPr="00950FAB">
        <w:rPr>
          <w:lang w:val="en-GB"/>
        </w:rPr>
        <w:t xml:space="preserve"> and it is still today particularly relevant in the Kosovo context. </w:t>
      </w:r>
      <w:r w:rsidR="007B20B5" w:rsidRPr="00950FAB">
        <w:rPr>
          <w:lang w:val="en-GB"/>
        </w:rPr>
        <w:t xml:space="preserve">Kosovo Serbs </w:t>
      </w:r>
      <w:r w:rsidR="00FD323A" w:rsidRPr="00950FAB">
        <w:rPr>
          <w:lang w:val="en-GB"/>
        </w:rPr>
        <w:t xml:space="preserve">are </w:t>
      </w:r>
      <w:r w:rsidR="007B20B5" w:rsidRPr="00950FAB">
        <w:rPr>
          <w:lang w:val="en-GB"/>
        </w:rPr>
        <w:t xml:space="preserve">also </w:t>
      </w:r>
      <w:r w:rsidR="00FD323A" w:rsidRPr="00950FAB">
        <w:rPr>
          <w:lang w:val="en-GB"/>
        </w:rPr>
        <w:t xml:space="preserve">characterized by both the historical and cultural legacy of the ethnic groups they belong to but also by the complex history that occurred within </w:t>
      </w:r>
      <w:r w:rsidR="00E67154" w:rsidRPr="00950FAB">
        <w:rPr>
          <w:lang w:val="en-GB"/>
        </w:rPr>
        <w:t>this region</w:t>
      </w:r>
      <w:r w:rsidR="00FD323A" w:rsidRPr="00950FAB">
        <w:rPr>
          <w:lang w:val="en-GB"/>
        </w:rPr>
        <w:t xml:space="preserve"> and that defines today the Republi</w:t>
      </w:r>
      <w:r w:rsidR="007B20B5" w:rsidRPr="00950FAB">
        <w:rPr>
          <w:lang w:val="en-GB"/>
        </w:rPr>
        <w:t>c of Kosovo</w:t>
      </w:r>
      <w:r w:rsidR="00434EF8">
        <w:rPr>
          <w:lang w:val="en-GB"/>
        </w:rPr>
        <w:t xml:space="preserve"> (</w:t>
      </w:r>
      <w:r w:rsidR="003C7984" w:rsidRPr="00950FAB">
        <w:rPr>
          <w:lang w:val="en-GB"/>
        </w:rPr>
        <w:t>Bieber, 2015)</w:t>
      </w:r>
      <w:r w:rsidR="007B20B5" w:rsidRPr="00950FAB">
        <w:rPr>
          <w:lang w:val="en-GB"/>
        </w:rPr>
        <w:t>. Hence, the ethnic</w:t>
      </w:r>
      <w:r w:rsidR="00FD323A" w:rsidRPr="00950FAB">
        <w:rPr>
          <w:lang w:val="en-GB"/>
        </w:rPr>
        <w:t xml:space="preserve"> history and legacy of the Serbian population of Kosovo is </w:t>
      </w:r>
      <w:r w:rsidR="007B20B5" w:rsidRPr="00950FAB">
        <w:rPr>
          <w:lang w:val="en-GB"/>
        </w:rPr>
        <w:t>a complex one</w:t>
      </w:r>
      <w:r w:rsidR="00FD323A" w:rsidRPr="00950FAB">
        <w:rPr>
          <w:lang w:val="en-GB"/>
        </w:rPr>
        <w:t xml:space="preserve">, and these </w:t>
      </w:r>
      <w:r w:rsidR="007B20B5" w:rsidRPr="00950FAB">
        <w:rPr>
          <w:lang w:val="en-GB"/>
        </w:rPr>
        <w:t xml:space="preserve">characteristics </w:t>
      </w:r>
      <w:r w:rsidR="00FD323A" w:rsidRPr="00950FAB">
        <w:rPr>
          <w:lang w:val="en-GB"/>
        </w:rPr>
        <w:t>remain at the centre of the current ch</w:t>
      </w:r>
      <w:r w:rsidR="007B20B5" w:rsidRPr="00950FAB">
        <w:rPr>
          <w:lang w:val="en-GB"/>
        </w:rPr>
        <w:t>allenges the country faces</w:t>
      </w:r>
      <w:r w:rsidR="003C7984" w:rsidRPr="00950FAB">
        <w:rPr>
          <w:lang w:val="en-GB"/>
        </w:rPr>
        <w:t>.</w:t>
      </w:r>
    </w:p>
    <w:p w14:paraId="47483D85" w14:textId="2E294C93" w:rsidR="00446668" w:rsidRPr="009F261E" w:rsidRDefault="00FD323A" w:rsidP="00D3154B">
      <w:pPr>
        <w:spacing w:after="240"/>
        <w:ind w:firstLine="284"/>
        <w:jc w:val="both"/>
        <w:rPr>
          <w:lang w:val="en-GB"/>
        </w:rPr>
      </w:pPr>
      <w:r w:rsidRPr="00C3112E">
        <w:rPr>
          <w:lang w:val="en-GB"/>
        </w:rPr>
        <w:t>In recent history</w:t>
      </w:r>
      <w:r w:rsidR="006467A0" w:rsidRPr="00C3112E">
        <w:rPr>
          <w:lang w:val="en-GB"/>
        </w:rPr>
        <w:t>,</w:t>
      </w:r>
      <w:r w:rsidRPr="00C3112E">
        <w:rPr>
          <w:lang w:val="en-GB"/>
        </w:rPr>
        <w:t xml:space="preserve"> Kosovo</w:t>
      </w:r>
      <w:r w:rsidR="007B20B5" w:rsidRPr="00C3112E">
        <w:rPr>
          <w:lang w:val="en-GB"/>
        </w:rPr>
        <w:t xml:space="preserve"> </w:t>
      </w:r>
      <w:r w:rsidRPr="00C3112E">
        <w:rPr>
          <w:lang w:val="en-GB"/>
        </w:rPr>
        <w:t>became an autonomous province of the Socialist Federal Republic of Yugoslavia (SFRY)</w:t>
      </w:r>
      <w:r w:rsidR="006467A0" w:rsidRPr="00C3112E">
        <w:rPr>
          <w:lang w:val="en-GB"/>
        </w:rPr>
        <w:t xml:space="preserve"> in 1974</w:t>
      </w:r>
      <w:r w:rsidRPr="00C3112E">
        <w:rPr>
          <w:lang w:val="en-GB"/>
        </w:rPr>
        <w:t xml:space="preserve">. </w:t>
      </w:r>
      <w:r w:rsidR="007B20B5" w:rsidRPr="00C3112E">
        <w:rPr>
          <w:lang w:val="en-GB"/>
        </w:rPr>
        <w:t xml:space="preserve">The subsequent unresolved issues between Kosovo Albanians and the </w:t>
      </w:r>
      <w:r w:rsidR="007B2F1B" w:rsidRPr="00C3112E">
        <w:rPr>
          <w:lang w:val="en-GB"/>
        </w:rPr>
        <w:t>central</w:t>
      </w:r>
      <w:r w:rsidR="007B20B5" w:rsidRPr="00C3112E">
        <w:rPr>
          <w:lang w:val="en-GB"/>
        </w:rPr>
        <w:t xml:space="preserve"> </w:t>
      </w:r>
      <w:r w:rsidR="007B2F1B" w:rsidRPr="00C3112E">
        <w:rPr>
          <w:lang w:val="en-GB"/>
        </w:rPr>
        <w:t xml:space="preserve">SFRY </w:t>
      </w:r>
      <w:r w:rsidR="007B20B5" w:rsidRPr="00C3112E">
        <w:rPr>
          <w:lang w:val="en-GB"/>
        </w:rPr>
        <w:t xml:space="preserve">government, in light of discriminatory policies towards the Albanian </w:t>
      </w:r>
      <w:r w:rsidR="007B2F1B" w:rsidRPr="00C3112E">
        <w:rPr>
          <w:lang w:val="en-GB"/>
        </w:rPr>
        <w:t>population</w:t>
      </w:r>
      <w:r w:rsidR="00EF5BEF" w:rsidRPr="00C3112E">
        <w:rPr>
          <w:lang w:val="en-GB"/>
        </w:rPr>
        <w:t xml:space="preserve">, </w:t>
      </w:r>
      <w:r w:rsidR="00AA6BE4" w:rsidRPr="00C3112E">
        <w:rPr>
          <w:lang w:val="en-GB"/>
        </w:rPr>
        <w:t xml:space="preserve">the </w:t>
      </w:r>
      <w:r w:rsidR="007F3F46">
        <w:rPr>
          <w:lang w:val="en-GB"/>
        </w:rPr>
        <w:t>1990 Serb l</w:t>
      </w:r>
      <w:r w:rsidR="00C1205B" w:rsidRPr="00C3112E">
        <w:rPr>
          <w:lang w:val="en-GB"/>
        </w:rPr>
        <w:t>ed vote by referendum for a new Constitution</w:t>
      </w:r>
      <w:r w:rsidR="00835A26" w:rsidRPr="00C3112E">
        <w:rPr>
          <w:lang w:val="en-GB"/>
        </w:rPr>
        <w:t xml:space="preserve"> (</w:t>
      </w:r>
      <w:r w:rsidR="00434EF8">
        <w:rPr>
          <w:lang w:val="en-GB"/>
        </w:rPr>
        <w:t>Bethlehem &amp;</w:t>
      </w:r>
      <w:r w:rsidR="00835A26" w:rsidRPr="00C3112E">
        <w:rPr>
          <w:lang w:val="en-GB"/>
        </w:rPr>
        <w:t xml:space="preserve"> Weller, 1997)</w:t>
      </w:r>
      <w:r w:rsidR="00C1205B" w:rsidRPr="00C3112E">
        <w:rPr>
          <w:lang w:val="en-GB"/>
        </w:rPr>
        <w:t xml:space="preserve"> </w:t>
      </w:r>
      <w:r w:rsidR="00AA6BE4" w:rsidRPr="00C3112E">
        <w:rPr>
          <w:lang w:val="en-GB"/>
        </w:rPr>
        <w:t>that removed Kosovo</w:t>
      </w:r>
      <w:r w:rsidR="00D33DFE" w:rsidRPr="00C3112E">
        <w:rPr>
          <w:lang w:val="en-GB"/>
        </w:rPr>
        <w:t>’s</w:t>
      </w:r>
      <w:r w:rsidR="00AA6BE4" w:rsidRPr="00C3112E">
        <w:rPr>
          <w:lang w:val="en-GB"/>
        </w:rPr>
        <w:t xml:space="preserve"> autonomy </w:t>
      </w:r>
      <w:r w:rsidR="00434EF8">
        <w:rPr>
          <w:lang w:val="en-GB"/>
        </w:rPr>
        <w:t>(</w:t>
      </w:r>
      <w:r w:rsidR="00A941F4" w:rsidRPr="00C3112E">
        <w:rPr>
          <w:lang w:val="en-GB"/>
        </w:rPr>
        <w:t xml:space="preserve">Judah, 2008; </w:t>
      </w:r>
      <w:proofErr w:type="spellStart"/>
      <w:r w:rsidR="00A941F4" w:rsidRPr="00C3112E">
        <w:rPr>
          <w:lang w:val="en-GB"/>
        </w:rPr>
        <w:t>Morozzo</w:t>
      </w:r>
      <w:proofErr w:type="spellEnd"/>
      <w:r w:rsidR="00A941F4" w:rsidRPr="00C3112E">
        <w:rPr>
          <w:lang w:val="en-GB"/>
        </w:rPr>
        <w:t xml:space="preserve"> </w:t>
      </w:r>
      <w:proofErr w:type="spellStart"/>
      <w:r w:rsidR="00A941F4" w:rsidRPr="00C3112E">
        <w:rPr>
          <w:lang w:val="en-GB"/>
        </w:rPr>
        <w:t>della</w:t>
      </w:r>
      <w:proofErr w:type="spellEnd"/>
      <w:r w:rsidR="00A941F4" w:rsidRPr="00C3112E">
        <w:rPr>
          <w:lang w:val="en-GB"/>
        </w:rPr>
        <w:t xml:space="preserve"> </w:t>
      </w:r>
      <w:proofErr w:type="spellStart"/>
      <w:r w:rsidR="00A941F4" w:rsidRPr="00C3112E">
        <w:rPr>
          <w:lang w:val="en-GB"/>
        </w:rPr>
        <w:t>Rocca</w:t>
      </w:r>
      <w:proofErr w:type="spellEnd"/>
      <w:r w:rsidR="00A941F4" w:rsidRPr="00C3112E">
        <w:rPr>
          <w:lang w:val="en-GB"/>
        </w:rPr>
        <w:t>, 2015</w:t>
      </w:r>
      <w:r w:rsidR="00D94F40" w:rsidRPr="00C3112E">
        <w:rPr>
          <w:lang w:val="en-GB"/>
        </w:rPr>
        <w:t>)</w:t>
      </w:r>
      <w:r w:rsidR="00D33DFE" w:rsidRPr="00C3112E">
        <w:rPr>
          <w:lang w:val="en-GB"/>
        </w:rPr>
        <w:t xml:space="preserve"> and the abuse</w:t>
      </w:r>
      <w:r w:rsidR="007B20B5" w:rsidRPr="00C3112E">
        <w:rPr>
          <w:lang w:val="en-GB"/>
        </w:rPr>
        <w:t xml:space="preserve"> of human rights of the Albanian population in Kosovo eventually led to protests, social unrest</w:t>
      </w:r>
      <w:r w:rsidR="006467A0" w:rsidRPr="00C3112E">
        <w:rPr>
          <w:lang w:val="en-GB"/>
        </w:rPr>
        <w:t>,</w:t>
      </w:r>
      <w:r w:rsidR="007B20B5" w:rsidRPr="00C3112E">
        <w:rPr>
          <w:lang w:val="en-GB"/>
        </w:rPr>
        <w:t xml:space="preserve"> and the </w:t>
      </w:r>
      <w:r w:rsidR="007B2F1B" w:rsidRPr="00C3112E">
        <w:rPr>
          <w:lang w:val="en-GB"/>
        </w:rPr>
        <w:t>armed conflict that started in 1998 and culminated in 1999</w:t>
      </w:r>
      <w:r w:rsidR="006C430D" w:rsidRPr="00C3112E">
        <w:rPr>
          <w:lang w:val="en-GB"/>
        </w:rPr>
        <w:t xml:space="preserve"> </w:t>
      </w:r>
      <w:r w:rsidR="006C430D" w:rsidRPr="00950FAB">
        <w:rPr>
          <w:lang w:val="en-GB"/>
        </w:rPr>
        <w:t xml:space="preserve">(Irwin, 2015). </w:t>
      </w:r>
      <w:r w:rsidRPr="00950FAB">
        <w:rPr>
          <w:lang w:val="en-GB"/>
        </w:rPr>
        <w:t xml:space="preserve">With the Croatian and Slovenian declaration of independence in 1991 and the </w:t>
      </w:r>
      <w:r w:rsidR="006467A0" w:rsidRPr="00950FAB">
        <w:rPr>
          <w:lang w:val="en-GB"/>
        </w:rPr>
        <w:t xml:space="preserve">break-up of the </w:t>
      </w:r>
      <w:r w:rsidRPr="00950FAB">
        <w:rPr>
          <w:lang w:val="en-GB"/>
        </w:rPr>
        <w:t xml:space="preserve">Federal Republic of Yugoslavia, </w:t>
      </w:r>
      <w:r w:rsidR="006467A0" w:rsidRPr="00950FAB">
        <w:rPr>
          <w:lang w:val="en-GB"/>
        </w:rPr>
        <w:t xml:space="preserve">the </w:t>
      </w:r>
      <w:r w:rsidRPr="00950FAB">
        <w:rPr>
          <w:lang w:val="en-GB"/>
        </w:rPr>
        <w:t xml:space="preserve">Western Balkans entered a </w:t>
      </w:r>
      <w:r w:rsidR="007F3F46">
        <w:rPr>
          <w:lang w:val="en-GB"/>
        </w:rPr>
        <w:t xml:space="preserve">period of a </w:t>
      </w:r>
      <w:r w:rsidRPr="00950FAB">
        <w:rPr>
          <w:lang w:val="en-GB"/>
        </w:rPr>
        <w:t>bloody conflict. In 1998 the conflict between Serbian forces and Kosovar Albanian</w:t>
      </w:r>
      <w:r w:rsidR="007F3F46">
        <w:rPr>
          <w:lang w:val="en-GB"/>
        </w:rPr>
        <w:t>s</w:t>
      </w:r>
      <w:r w:rsidRPr="00950FAB">
        <w:rPr>
          <w:lang w:val="en-GB"/>
        </w:rPr>
        <w:t>, with the Kosovo Liberation Army (hereinafter KLA), openly started resulting in numerous deaths</w:t>
      </w:r>
      <w:r w:rsidR="006467A0" w:rsidRPr="00950FAB">
        <w:rPr>
          <w:lang w:val="en-GB"/>
        </w:rPr>
        <w:t xml:space="preserve"> and</w:t>
      </w:r>
      <w:r w:rsidRPr="00950FAB">
        <w:rPr>
          <w:lang w:val="en-GB"/>
        </w:rPr>
        <w:t xml:space="preserve"> missing and displaced persons that alarmed the International Community</w:t>
      </w:r>
      <w:r w:rsidR="006C430D" w:rsidRPr="00950FAB">
        <w:rPr>
          <w:lang w:val="en-GB"/>
        </w:rPr>
        <w:t xml:space="preserve">. </w:t>
      </w:r>
      <w:r w:rsidRPr="00950FAB">
        <w:rPr>
          <w:lang w:val="en-GB"/>
        </w:rPr>
        <w:t>It ended with NATO's military intervention, and in June 1999, Kosovo was placed under the UN protectorate</w:t>
      </w:r>
      <w:r w:rsidR="006C430D" w:rsidRPr="00950FAB">
        <w:rPr>
          <w:lang w:val="en-GB"/>
        </w:rPr>
        <w:t xml:space="preserve"> (Irwin, 2015)</w:t>
      </w:r>
      <w:r w:rsidRPr="00950FAB">
        <w:rPr>
          <w:lang w:val="en-GB"/>
        </w:rPr>
        <w:t>. The Kosovo Assembly in 2008 proclaimed Kosovo's independence from Serbia, and to date 11</w:t>
      </w:r>
      <w:r w:rsidR="007F3F46">
        <w:rPr>
          <w:lang w:val="en-GB"/>
        </w:rPr>
        <w:t>3</w:t>
      </w:r>
      <w:r w:rsidRPr="00950FAB">
        <w:rPr>
          <w:lang w:val="en-GB"/>
        </w:rPr>
        <w:t xml:space="preserve"> international countries have recognized Kosovo's independence. </w:t>
      </w:r>
      <w:r w:rsidR="006467A0" w:rsidRPr="00950FAB">
        <w:rPr>
          <w:lang w:val="en-GB"/>
        </w:rPr>
        <w:t>While</w:t>
      </w:r>
      <w:r w:rsidRPr="00950FAB">
        <w:rPr>
          <w:lang w:val="en-GB"/>
        </w:rPr>
        <w:t xml:space="preserve"> the UN does not officially recognize Kosovo, </w:t>
      </w:r>
      <w:r w:rsidR="007F3F46">
        <w:rPr>
          <w:lang w:val="en-GB"/>
        </w:rPr>
        <w:t>more than half</w:t>
      </w:r>
      <w:r w:rsidRPr="00950FAB">
        <w:rPr>
          <w:lang w:val="en-GB"/>
        </w:rPr>
        <w:t xml:space="preserve"> of the UN member states recognize Kosovo as an independent state</w:t>
      </w:r>
      <w:r w:rsidR="00A63810">
        <w:rPr>
          <w:lang w:val="en-GB"/>
        </w:rPr>
        <w:t xml:space="preserve"> (</w:t>
      </w:r>
      <w:r w:rsidR="002B54F4">
        <w:t>International Recognitions o</w:t>
      </w:r>
      <w:r w:rsidR="000C71E8" w:rsidRPr="00E43CC6">
        <w:t xml:space="preserve">f The Republic </w:t>
      </w:r>
      <w:proofErr w:type="gramStart"/>
      <w:r w:rsidR="000C71E8" w:rsidRPr="00E43CC6">
        <w:t>Of</w:t>
      </w:r>
      <w:proofErr w:type="gramEnd"/>
      <w:r w:rsidR="000C71E8" w:rsidRPr="00E43CC6">
        <w:t xml:space="preserve"> Kosovo - Foreign Policy</w:t>
      </w:r>
      <w:r w:rsidR="00A63810" w:rsidRPr="00A63810">
        <w:rPr>
          <w:lang w:val="en-GB"/>
        </w:rPr>
        <w:t xml:space="preserve">, </w:t>
      </w:r>
      <w:proofErr w:type="spellStart"/>
      <w:r w:rsidR="00A63810">
        <w:rPr>
          <w:lang w:val="en-GB"/>
        </w:rPr>
        <w:t>n.d.</w:t>
      </w:r>
      <w:proofErr w:type="spellEnd"/>
      <w:r w:rsidR="00A63810" w:rsidRPr="00A63810">
        <w:rPr>
          <w:lang w:val="en-GB"/>
        </w:rPr>
        <w:t>)</w:t>
      </w:r>
      <w:r w:rsidRPr="00950FAB">
        <w:rPr>
          <w:lang w:val="en-GB"/>
        </w:rPr>
        <w:t xml:space="preserve">. This historical-political dimension, however, leaves the current population still divided </w:t>
      </w:r>
      <w:r w:rsidR="006467A0" w:rsidRPr="00950FAB">
        <w:rPr>
          <w:lang w:val="en-GB"/>
        </w:rPr>
        <w:t xml:space="preserve">along </w:t>
      </w:r>
      <w:r w:rsidRPr="00950FAB">
        <w:rPr>
          <w:lang w:val="en-GB"/>
        </w:rPr>
        <w:t>ethnic lines between Serbs and Albanians, a relationship that is followed by constant tension between the two sides, culminating in a complicated coexistence between these two communities in particular</w:t>
      </w:r>
      <w:r w:rsidR="00835A26" w:rsidRPr="00950FAB">
        <w:rPr>
          <w:lang w:val="en-GB"/>
        </w:rPr>
        <w:t>.</w:t>
      </w:r>
    </w:p>
    <w:p w14:paraId="396CF0B5" w14:textId="77777777" w:rsidR="00446668" w:rsidRDefault="0011732E" w:rsidP="00C87732">
      <w:pPr>
        <w:pStyle w:val="Heading2"/>
      </w:pPr>
      <w:bookmarkStart w:id="7" w:name="_Toc358284491"/>
      <w:r w:rsidRPr="0079544B">
        <w:t>Transitional justice and Reconciliation in Kosovo</w:t>
      </w:r>
      <w:bookmarkEnd w:id="7"/>
    </w:p>
    <w:p w14:paraId="364F9A78" w14:textId="77777777" w:rsidR="009F261E" w:rsidRPr="009F261E" w:rsidRDefault="009F261E" w:rsidP="009F261E"/>
    <w:p w14:paraId="34278360" w14:textId="09FE274C" w:rsidR="009F261E" w:rsidRPr="00950FAB" w:rsidRDefault="0011732E" w:rsidP="009F261E">
      <w:pPr>
        <w:ind w:firstLine="284"/>
        <w:jc w:val="both"/>
        <w:rPr>
          <w:smallCaps/>
        </w:rPr>
      </w:pPr>
      <w:r w:rsidRPr="00950FAB">
        <w:t>At the end of the war,</w:t>
      </w:r>
      <w:r w:rsidR="001B6C2F" w:rsidRPr="00950FAB">
        <w:t xml:space="preserve"> the</w:t>
      </w:r>
      <w:r w:rsidRPr="00950FAB">
        <w:t xml:space="preserve"> Western Balkans have been seen as an exceptional case study for the International Community that stressed the need for improving </w:t>
      </w:r>
      <w:proofErr w:type="spellStart"/>
      <w:r w:rsidR="006467A0" w:rsidRPr="00950FAB">
        <w:t>p</w:t>
      </w:r>
      <w:r w:rsidR="00EF5BEF" w:rsidRPr="00950FAB">
        <w:t>eacebuilding</w:t>
      </w:r>
      <w:proofErr w:type="spellEnd"/>
      <w:r w:rsidRPr="00950FAB">
        <w:t xml:space="preserve"> initiatives and a </w:t>
      </w:r>
      <w:r w:rsidRPr="00950FAB">
        <w:rPr>
          <w:i/>
        </w:rPr>
        <w:t xml:space="preserve">legal process </w:t>
      </w:r>
      <w:r w:rsidRPr="00950FAB">
        <w:t>to address war crimes and gross human rights violations (Fischer, 2013).</w:t>
      </w:r>
      <w:r w:rsidR="001B6C2F" w:rsidRPr="00950FAB">
        <w:t xml:space="preserve"> </w:t>
      </w:r>
      <w:r w:rsidRPr="00950FAB">
        <w:t>In post-conflict situation</w:t>
      </w:r>
      <w:r w:rsidR="001B6C2F" w:rsidRPr="00950FAB">
        <w:t>s</w:t>
      </w:r>
      <w:r w:rsidRPr="00950FAB">
        <w:t xml:space="preserve">, transitional justice mechanisms aim </w:t>
      </w:r>
      <w:r w:rsidRPr="00950FAB">
        <w:rPr>
          <w:bCs/>
        </w:rPr>
        <w:t>to establish rule of law, ensur</w:t>
      </w:r>
      <w:r w:rsidR="001B6C2F" w:rsidRPr="00950FAB">
        <w:rPr>
          <w:bCs/>
        </w:rPr>
        <w:t>e</w:t>
      </w:r>
      <w:r w:rsidRPr="00950FAB">
        <w:rPr>
          <w:bCs/>
        </w:rPr>
        <w:t xml:space="preserve"> accountability by fighting impunity, deliver truth and justice to victims, </w:t>
      </w:r>
      <w:r w:rsidR="001B6C2F" w:rsidRPr="00950FAB">
        <w:rPr>
          <w:bCs/>
        </w:rPr>
        <w:t>and</w:t>
      </w:r>
      <w:r w:rsidRPr="00950FAB">
        <w:rPr>
          <w:bCs/>
        </w:rPr>
        <w:t xml:space="preserve"> promot</w:t>
      </w:r>
      <w:r w:rsidR="001B6C2F" w:rsidRPr="00950FAB">
        <w:rPr>
          <w:bCs/>
        </w:rPr>
        <w:t>e</w:t>
      </w:r>
      <w:r w:rsidRPr="00950FAB">
        <w:rPr>
          <w:bCs/>
        </w:rPr>
        <w:t xml:space="preserve"> reconciliation amongst the communities through unearthing the truth about th</w:t>
      </w:r>
      <w:r w:rsidR="00981F84">
        <w:rPr>
          <w:bCs/>
        </w:rPr>
        <w:t>e past injustices (</w:t>
      </w:r>
      <w:proofErr w:type="spellStart"/>
      <w:r w:rsidR="00981F84">
        <w:rPr>
          <w:bCs/>
        </w:rPr>
        <w:t>Andrieu</w:t>
      </w:r>
      <w:proofErr w:type="spellEnd"/>
      <w:r w:rsidR="00981F84">
        <w:rPr>
          <w:bCs/>
        </w:rPr>
        <w:t>, 2012</w:t>
      </w:r>
      <w:r w:rsidRPr="00950FAB">
        <w:rPr>
          <w:bCs/>
        </w:rPr>
        <w:t xml:space="preserve">). </w:t>
      </w:r>
      <w:r w:rsidRPr="00950FAB">
        <w:t>Regarding the serious crimes committed during the conflict in Kosovo and the on-going issues of the discovering of truth, missing persons</w:t>
      </w:r>
      <w:r w:rsidR="001B6C2F" w:rsidRPr="00950FAB">
        <w:t>,</w:t>
      </w:r>
      <w:r w:rsidRPr="00950FAB">
        <w:t xml:space="preserve"> and ethnic tensions, the need to develop transitional justice mechanisms has been judged fundamental to sustain peace and state building efforts (</w:t>
      </w:r>
      <w:proofErr w:type="spellStart"/>
      <w:r w:rsidRPr="00950FAB">
        <w:t>Istrefi</w:t>
      </w:r>
      <w:proofErr w:type="spellEnd"/>
      <w:r w:rsidRPr="00950FAB">
        <w:t>, 2016). Transitional justice initiatives have been explored in Kosovo</w:t>
      </w:r>
      <w:r w:rsidR="001B6C2F" w:rsidRPr="00950FAB">
        <w:t>,</w:t>
      </w:r>
      <w:r w:rsidRPr="00950FAB">
        <w:t xml:space="preserve"> but the situation remains more complex than it appears and the efforts to reach reconciliation face several issues.</w:t>
      </w:r>
      <w:r w:rsidR="001B6C2F" w:rsidRPr="00950FAB">
        <w:t xml:space="preserve"> </w:t>
      </w:r>
      <w:r w:rsidRPr="00950FAB">
        <w:t xml:space="preserve">The lack of political will and weak improvements of the important legal </w:t>
      </w:r>
      <w:r w:rsidRPr="00950FAB">
        <w:lastRenderedPageBreak/>
        <w:t xml:space="preserve">framework adopted so far, the ethnic-nationalist tensions that remain </w:t>
      </w:r>
      <w:r w:rsidR="001B6C2F" w:rsidRPr="00950FAB">
        <w:t>central</w:t>
      </w:r>
      <w:r w:rsidRPr="00950FAB">
        <w:t xml:space="preserve"> in the Kosovo society</w:t>
      </w:r>
      <w:r w:rsidR="001B6C2F" w:rsidRPr="00950FAB">
        <w:t xml:space="preserve">, and </w:t>
      </w:r>
      <w:r w:rsidRPr="00950FAB">
        <w:t>the weariness and los</w:t>
      </w:r>
      <w:r w:rsidR="0081165D" w:rsidRPr="00950FAB">
        <w:t xml:space="preserve">s </w:t>
      </w:r>
      <w:r w:rsidRPr="00950FAB">
        <w:t>of confidence in the initiatives and the international community are some of the challenges</w:t>
      </w:r>
      <w:r w:rsidR="001B6C2F" w:rsidRPr="00950FAB">
        <w:t xml:space="preserve"> confronting</w:t>
      </w:r>
      <w:r w:rsidRPr="00950FAB">
        <w:t xml:space="preserve"> the reconciliation process.</w:t>
      </w:r>
    </w:p>
    <w:p w14:paraId="21E3502B" w14:textId="77777777" w:rsidR="00446668" w:rsidRDefault="0011732E" w:rsidP="00C87732">
      <w:pPr>
        <w:pStyle w:val="Heading2"/>
      </w:pPr>
      <w:bookmarkStart w:id="8" w:name="_Toc358284492"/>
      <w:r w:rsidRPr="0079544B">
        <w:t>What has been done in the reconciliation process so far?</w:t>
      </w:r>
      <w:bookmarkEnd w:id="8"/>
    </w:p>
    <w:p w14:paraId="26E5D17A" w14:textId="77777777" w:rsidR="009F261E" w:rsidRPr="009F261E" w:rsidRDefault="009F261E" w:rsidP="009F261E"/>
    <w:p w14:paraId="28873C4B" w14:textId="2A6077E7" w:rsidR="00446668" w:rsidRPr="00950FAB" w:rsidRDefault="0011732E" w:rsidP="00D3154B">
      <w:pPr>
        <w:spacing w:after="240"/>
        <w:ind w:firstLine="284"/>
        <w:jc w:val="both"/>
      </w:pPr>
      <w:r w:rsidRPr="00950FAB">
        <w:t xml:space="preserve">Since the NATO intervention in 1999, and especially after the declaration of Kosovo's independence in 2008, </w:t>
      </w:r>
      <w:r w:rsidR="007F4882" w:rsidRPr="00950FAB">
        <w:t>attempts towards reconciliation between the Albanian and Serbian communities have been initiated via institution building and in the establishment of the relevant legislation</w:t>
      </w:r>
      <w:r w:rsidRPr="00950FAB">
        <w:t>. Police and military strategies</w:t>
      </w:r>
      <w:r w:rsidR="007F4882" w:rsidRPr="00950FAB">
        <w:t>,</w:t>
      </w:r>
      <w:r w:rsidRPr="00950FAB">
        <w:t xml:space="preserve"> </w:t>
      </w:r>
      <w:r w:rsidR="00640C28">
        <w:t>implementation tools</w:t>
      </w:r>
      <w:r w:rsidR="007F4882" w:rsidRPr="00950FAB">
        <w:t xml:space="preserve"> and concepts for peace building</w:t>
      </w:r>
      <w:r w:rsidR="00640C28">
        <w:t>,</w:t>
      </w:r>
      <w:r w:rsidR="007F4882" w:rsidRPr="00950FAB">
        <w:t xml:space="preserve"> </w:t>
      </w:r>
      <w:r w:rsidRPr="00950FAB">
        <w:t xml:space="preserve">have been set up and managed by different actors such as NATO, </w:t>
      </w:r>
      <w:r w:rsidR="007F4882" w:rsidRPr="00950FAB">
        <w:t xml:space="preserve">the </w:t>
      </w:r>
      <w:r w:rsidRPr="00950FAB">
        <w:t>UN</w:t>
      </w:r>
      <w:r w:rsidR="007F4882" w:rsidRPr="00950FAB">
        <w:t>, and the</w:t>
      </w:r>
      <w:r w:rsidRPr="00950FAB">
        <w:t xml:space="preserve"> EU (</w:t>
      </w:r>
      <w:proofErr w:type="spellStart"/>
      <w:r w:rsidRPr="00950FAB">
        <w:t>Daxner</w:t>
      </w:r>
      <w:proofErr w:type="spellEnd"/>
      <w:r w:rsidRPr="00950FAB">
        <w:t>, 2010). At an international level</w:t>
      </w:r>
      <w:r w:rsidR="007F4882" w:rsidRPr="00950FAB">
        <w:t>,</w:t>
      </w:r>
      <w:r w:rsidRPr="00950FAB">
        <w:t xml:space="preserve"> the ICTY has been created to deal with war criminals </w:t>
      </w:r>
      <w:r w:rsidR="00691B2F" w:rsidRPr="00950FAB">
        <w:t>and to</w:t>
      </w:r>
      <w:r w:rsidRPr="00950FAB">
        <w:t xml:space="preserve"> reach reconciliation under a judicial dimension</w:t>
      </w:r>
      <w:r w:rsidR="00691B2F" w:rsidRPr="00950FAB">
        <w:t>,</w:t>
      </w:r>
      <w:r w:rsidRPr="00950FAB">
        <w:t xml:space="preserve"> and the RECOM project was initiated by several Western Balkans </w:t>
      </w:r>
      <w:r w:rsidR="00D06CB7" w:rsidRPr="00950FAB">
        <w:t>NGOs</w:t>
      </w:r>
      <w:r w:rsidRPr="00950FAB">
        <w:t xml:space="preserve"> to establish the facts about the war crimes </w:t>
      </w:r>
      <w:r w:rsidR="00691B2F" w:rsidRPr="00950FAB">
        <w:t>via</w:t>
      </w:r>
      <w:r w:rsidRPr="00950FAB">
        <w:t xml:space="preserve"> a regional approach. </w:t>
      </w:r>
    </w:p>
    <w:p w14:paraId="6720C556" w14:textId="237EAAE4" w:rsidR="00446668" w:rsidRPr="00950FAB" w:rsidRDefault="0011732E" w:rsidP="00D3154B">
      <w:pPr>
        <w:spacing w:after="240"/>
        <w:ind w:firstLine="284"/>
        <w:jc w:val="both"/>
      </w:pPr>
      <w:r w:rsidRPr="00950FAB">
        <w:t>In 2017</w:t>
      </w:r>
      <w:r w:rsidR="00691B2F" w:rsidRPr="00950FAB">
        <w:t>,</w:t>
      </w:r>
      <w:r w:rsidRPr="00950FAB">
        <w:t xml:space="preserve"> a special court for the investigation of crimes committed by KLA members during and after the war in Kosovo is expected to start functioning. </w:t>
      </w:r>
      <w:r w:rsidR="003B4ED4" w:rsidRPr="00950FAB">
        <w:t xml:space="preserve">The </w:t>
      </w:r>
      <w:r w:rsidR="002713C6" w:rsidRPr="00950FAB">
        <w:t>creation of</w:t>
      </w:r>
      <w:r w:rsidR="00E9582C" w:rsidRPr="00950FAB">
        <w:t xml:space="preserve"> the </w:t>
      </w:r>
      <w:r w:rsidR="00E9582C" w:rsidRPr="00950FAB">
        <w:rPr>
          <w:rFonts w:eastAsia="Times New Roman" w:cs="Times New Roman"/>
        </w:rPr>
        <w:t xml:space="preserve">officially called “Kosovo Relocated Specialist Judicial Institution” was </w:t>
      </w:r>
      <w:r w:rsidR="002713C6" w:rsidRPr="00950FAB">
        <w:rPr>
          <w:rFonts w:eastAsia="Times New Roman" w:cs="Times New Roman"/>
        </w:rPr>
        <w:t>decided</w:t>
      </w:r>
      <w:r w:rsidR="00E9582C" w:rsidRPr="00950FAB">
        <w:rPr>
          <w:rFonts w:eastAsia="Times New Roman" w:cs="Times New Roman"/>
        </w:rPr>
        <w:t xml:space="preserve"> between the EU</w:t>
      </w:r>
      <w:r w:rsidR="00D06CB7" w:rsidRPr="00950FAB">
        <w:rPr>
          <w:rFonts w:eastAsia="Times New Roman" w:cs="Times New Roman"/>
        </w:rPr>
        <w:t xml:space="preserve"> and</w:t>
      </w:r>
      <w:r w:rsidR="00E9582C" w:rsidRPr="00950FAB">
        <w:rPr>
          <w:rFonts w:eastAsia="Times New Roman" w:cs="Times New Roman"/>
        </w:rPr>
        <w:t xml:space="preserve"> </w:t>
      </w:r>
      <w:r w:rsidR="002D4888" w:rsidRPr="00950FAB">
        <w:rPr>
          <w:rFonts w:eastAsia="Times New Roman" w:cs="Times New Roman"/>
        </w:rPr>
        <w:t>Kosovar</w:t>
      </w:r>
      <w:r w:rsidR="00E9582C" w:rsidRPr="00950FAB">
        <w:rPr>
          <w:rFonts w:eastAsia="Times New Roman" w:cs="Times New Roman"/>
        </w:rPr>
        <w:t xml:space="preserve"> and Dutch authorities. The</w:t>
      </w:r>
      <w:r w:rsidR="00E9582C" w:rsidRPr="00950FAB" w:rsidDel="003B4ED4">
        <w:t xml:space="preserve"> </w:t>
      </w:r>
      <w:r w:rsidRPr="00950FAB">
        <w:t xml:space="preserve">court </w:t>
      </w:r>
      <w:r w:rsidR="00640C28">
        <w:t xml:space="preserve">is to be physically located in </w:t>
      </w:r>
      <w:proofErr w:type="gramStart"/>
      <w:r w:rsidR="00640C28">
        <w:t>t</w:t>
      </w:r>
      <w:r w:rsidRPr="00950FAB">
        <w:t>he</w:t>
      </w:r>
      <w:proofErr w:type="gramEnd"/>
      <w:r w:rsidRPr="00950FAB">
        <w:t xml:space="preserve"> Hague and to act in accordance with Kosovo laws, in order to ensure justice and </w:t>
      </w:r>
      <w:r w:rsidR="00691B2F" w:rsidRPr="00950FAB">
        <w:t xml:space="preserve">the </w:t>
      </w:r>
      <w:r w:rsidRPr="00950FAB">
        <w:t xml:space="preserve">prosecution of war crimes and post-war killings. The </w:t>
      </w:r>
      <w:r w:rsidR="002713C6" w:rsidRPr="00950FAB">
        <w:t xml:space="preserve">functioning </w:t>
      </w:r>
      <w:r w:rsidRPr="00950FAB">
        <w:t xml:space="preserve">of this institution is </w:t>
      </w:r>
      <w:r w:rsidR="002713C6" w:rsidRPr="00950FAB">
        <w:t>based on the work of</w:t>
      </w:r>
      <w:r w:rsidRPr="00950FAB">
        <w:t xml:space="preserve"> international judges that </w:t>
      </w:r>
      <w:r w:rsidR="002713C6" w:rsidRPr="00950FAB">
        <w:t>will</w:t>
      </w:r>
      <w:r w:rsidR="002D4888" w:rsidRPr="00950FAB">
        <w:t>,</w:t>
      </w:r>
      <w:r w:rsidR="002713C6" w:rsidRPr="00950FAB">
        <w:t xml:space="preserve"> however</w:t>
      </w:r>
      <w:r w:rsidR="002D4888" w:rsidRPr="00950FAB">
        <w:t>,</w:t>
      </w:r>
      <w:r w:rsidR="002713C6" w:rsidRPr="00950FAB">
        <w:t xml:space="preserve"> </w:t>
      </w:r>
      <w:r w:rsidRPr="00950FAB">
        <w:t>enforce Kosovo laws and provide witness protection. The new court may prove pivotal in finally creating space for</w:t>
      </w:r>
      <w:r w:rsidR="00640C28">
        <w:t xml:space="preserve"> an</w:t>
      </w:r>
      <w:r w:rsidRPr="00950FAB">
        <w:t xml:space="preserve"> improved Serbian-Kosov</w:t>
      </w:r>
      <w:r w:rsidR="00640C28">
        <w:t>ar</w:t>
      </w:r>
      <w:r w:rsidR="00FD53F3" w:rsidRPr="00950FAB">
        <w:t xml:space="preserve"> dialogue</w:t>
      </w:r>
      <w:r w:rsidR="002713C6" w:rsidRPr="00950FAB">
        <w:t xml:space="preserve"> and to address</w:t>
      </w:r>
      <w:r w:rsidRPr="00950FAB">
        <w:t xml:space="preserve"> the human rights atrocities towards </w:t>
      </w:r>
      <w:r w:rsidR="00D9135E">
        <w:t xml:space="preserve">ethnic minorities and political </w:t>
      </w:r>
      <w:proofErr w:type="spellStart"/>
      <w:r w:rsidR="00D9135E">
        <w:t>oponents</w:t>
      </w:r>
      <w:proofErr w:type="spellEnd"/>
      <w:r w:rsidR="00594066" w:rsidRPr="00D9135E">
        <w:t>.</w:t>
      </w:r>
      <w:r w:rsidR="00D7065E" w:rsidRPr="00D9135E">
        <w:t xml:space="preserve"> </w:t>
      </w:r>
      <w:r w:rsidRPr="00950FAB">
        <w:t xml:space="preserve">However, in Kosovo some civilians see </w:t>
      </w:r>
      <w:r w:rsidR="00691B2F" w:rsidRPr="00950FAB">
        <w:t>the establishment of the court</w:t>
      </w:r>
      <w:r w:rsidRPr="00950FAB">
        <w:t xml:space="preserve"> as a blow to their lived experiences </w:t>
      </w:r>
      <w:r w:rsidR="00691B2F" w:rsidRPr="00950FAB">
        <w:t>because legal reparations</w:t>
      </w:r>
      <w:r w:rsidRPr="00950FAB">
        <w:t xml:space="preserve"> still </w:t>
      </w:r>
      <w:r w:rsidR="00640C28">
        <w:t xml:space="preserve">have </w:t>
      </w:r>
      <w:r w:rsidRPr="00950FAB">
        <w:t xml:space="preserve">not been </w:t>
      </w:r>
      <w:r w:rsidR="00691B2F" w:rsidRPr="00950FAB">
        <w:t>provided</w:t>
      </w:r>
      <w:r w:rsidRPr="00950FAB">
        <w:t xml:space="preserve"> when it comes to bringing Serbian perpetrators to justice during the ICTY proces</w:t>
      </w:r>
      <w:r w:rsidR="00D9135E">
        <w:t>s</w:t>
      </w:r>
      <w:r w:rsidR="00594066" w:rsidRPr="00594066">
        <w:t xml:space="preserve"> </w:t>
      </w:r>
      <w:r w:rsidR="00594066">
        <w:t>(Kosovo Court to be established in The Hague, 2016).</w:t>
      </w:r>
    </w:p>
    <w:p w14:paraId="6F3F6801" w14:textId="42A47C3B" w:rsidR="00446668" w:rsidRPr="00950FAB" w:rsidRDefault="0011732E" w:rsidP="00D3154B">
      <w:pPr>
        <w:spacing w:after="240"/>
        <w:ind w:firstLine="284"/>
        <w:jc w:val="both"/>
      </w:pPr>
      <w:r w:rsidRPr="00950FAB">
        <w:t xml:space="preserve">Furthermore, </w:t>
      </w:r>
      <w:r w:rsidR="00691B2F" w:rsidRPr="00950FAB">
        <w:t>i</w:t>
      </w:r>
      <w:r w:rsidRPr="00950FAB">
        <w:t>nternational actors have also valorized several initiatives. The UN Security Council Resolution 1244/1999 placed Kosovo under the</w:t>
      </w:r>
      <w:r w:rsidR="00691B2F" w:rsidRPr="00950FAB">
        <w:t xml:space="preserve"> </w:t>
      </w:r>
      <w:r w:rsidRPr="00950FAB">
        <w:t>United Nations Interim Administration Mission in Kosovo (UNMIK) to sustain a transitional administration and to resolve the serious humanitarian situation.</w:t>
      </w:r>
      <w:r w:rsidR="00691B2F" w:rsidRPr="00950FAB">
        <w:t xml:space="preserve"> </w:t>
      </w:r>
      <w:r w:rsidRPr="00950FAB">
        <w:t xml:space="preserve">At the same time, the </w:t>
      </w:r>
      <w:r w:rsidR="00640C28" w:rsidRPr="00640C28">
        <w:t xml:space="preserve">NATO-led Kosovo Force </w:t>
      </w:r>
      <w:r w:rsidRPr="00950FAB">
        <w:t>(KFOR) was created to</w:t>
      </w:r>
      <w:r w:rsidRPr="00950FAB">
        <w:rPr>
          <w:rFonts w:eastAsia="Times New Roman" w:cs="Times New Roman"/>
        </w:rPr>
        <w:t xml:space="preserve"> discourage a resumption of hostilities, demilitarize the Kosovo Liberation Army, support international humanitarian action,</w:t>
      </w:r>
      <w:r w:rsidR="00691B2F" w:rsidRPr="00950FAB">
        <w:rPr>
          <w:rFonts w:eastAsia="Times New Roman" w:cs="Times New Roman"/>
        </w:rPr>
        <w:t xml:space="preserve"> </w:t>
      </w:r>
      <w:r w:rsidRPr="00950FAB">
        <w:t xml:space="preserve">and </w:t>
      </w:r>
      <w:r w:rsidR="00691B2F" w:rsidRPr="00950FAB">
        <w:t>to create and maintain</w:t>
      </w:r>
      <w:r w:rsidRPr="00950FAB">
        <w:t xml:space="preserve"> a safe and secure environment for Kosovo. Furthermore, in order to assist judicial authority and law enforcement in Kosovo, the UN established the EU Rule of Law Mission in Kosovo (EULEX) that became</w:t>
      </w:r>
      <w:r w:rsidR="00691B2F" w:rsidRPr="00950FAB">
        <w:t xml:space="preserve"> </w:t>
      </w:r>
      <w:r w:rsidRPr="00950FAB">
        <w:t>operational in 2009</w:t>
      </w:r>
      <w:r w:rsidR="000C71E8">
        <w:t xml:space="preserve"> (Irwin, 2015; </w:t>
      </w:r>
      <w:proofErr w:type="spellStart"/>
      <w:r w:rsidR="000C71E8">
        <w:rPr>
          <w:rFonts w:eastAsia="Times New Roman" w:cs="Times New Roman"/>
        </w:rPr>
        <w:t>Nato’s</w:t>
      </w:r>
      <w:proofErr w:type="spellEnd"/>
      <w:r w:rsidR="000C71E8">
        <w:rPr>
          <w:rFonts w:eastAsia="Times New Roman" w:cs="Times New Roman"/>
        </w:rPr>
        <w:t xml:space="preserve"> role in Kosovo</w:t>
      </w:r>
      <w:r w:rsidR="0027506C">
        <w:t>, 2017)</w:t>
      </w:r>
      <w:r w:rsidRPr="00950FAB">
        <w:t>.</w:t>
      </w:r>
    </w:p>
    <w:p w14:paraId="6E85E08D" w14:textId="4BF9A257" w:rsidR="00446668" w:rsidRPr="00950FAB" w:rsidRDefault="0011732E" w:rsidP="00D3154B">
      <w:pPr>
        <w:spacing w:after="240"/>
        <w:ind w:firstLine="284"/>
        <w:jc w:val="both"/>
      </w:pPr>
      <w:r w:rsidRPr="00950FAB">
        <w:t xml:space="preserve">The national strategy designed several initiatives at a political level. A first aspect of the process appeared on the </w:t>
      </w:r>
      <w:proofErr w:type="spellStart"/>
      <w:r w:rsidRPr="00950FAB">
        <w:t>Ahtisaari</w:t>
      </w:r>
      <w:proofErr w:type="spellEnd"/>
      <w:r w:rsidRPr="00950FAB">
        <w:t xml:space="preserve"> Plan</w:t>
      </w:r>
      <w:r w:rsidR="00AC26C7">
        <w:t>, formally the</w:t>
      </w:r>
      <w:r w:rsidRPr="00950FAB">
        <w:t xml:space="preserve"> </w:t>
      </w:r>
      <w:r w:rsidR="00AC26C7">
        <w:t>Comprehensive Proposal for Kosovo Status Settlement,</w:t>
      </w:r>
      <w:r w:rsidR="00AC26C7" w:rsidRPr="00950FAB">
        <w:t xml:space="preserve"> </w:t>
      </w:r>
      <w:r w:rsidRPr="00950FAB">
        <w:t>designed under the supervision of the Contact Group of Great</w:t>
      </w:r>
      <w:r w:rsidR="00691B2F" w:rsidRPr="00950FAB">
        <w:t xml:space="preserve"> </w:t>
      </w:r>
      <w:r w:rsidRPr="00950FAB">
        <w:t>Britain, France, Germany, Italy, Russia</w:t>
      </w:r>
      <w:r w:rsidR="00691B2F" w:rsidRPr="00950FAB">
        <w:t>,</w:t>
      </w:r>
      <w:r w:rsidRPr="00950FAB">
        <w:t xml:space="preserve"> and the United States in 2007 to provide guiding principles for resolving Kosovo’s status. The </w:t>
      </w:r>
      <w:proofErr w:type="spellStart"/>
      <w:r w:rsidRPr="00950FAB">
        <w:t>Ahtisaari</w:t>
      </w:r>
      <w:proofErr w:type="spellEnd"/>
      <w:r w:rsidRPr="00950FAB">
        <w:t xml:space="preserve"> Plan focuses on maintaining multi-ethnic, non-religious democracy, promoting both Albanian and Serbian as official languages, essential minority and property rights</w:t>
      </w:r>
      <w:r w:rsidR="00691B2F" w:rsidRPr="00950FAB">
        <w:t>,</w:t>
      </w:r>
      <w:r w:rsidRPr="00950FAB">
        <w:t xml:space="preserve"> and an open market w</w:t>
      </w:r>
      <w:r w:rsidR="00434EF8">
        <w:t>ith free competition (</w:t>
      </w:r>
      <w:proofErr w:type="spellStart"/>
      <w:r w:rsidRPr="00950FAB">
        <w:t>Galluci</w:t>
      </w:r>
      <w:proofErr w:type="spellEnd"/>
      <w:r w:rsidRPr="00950FAB">
        <w:t xml:space="preserve">, 2011). Dealing with the past </w:t>
      </w:r>
      <w:r w:rsidRPr="00950FAB">
        <w:lastRenderedPageBreak/>
        <w:t xml:space="preserve">and the concept of reconciliation are included in the </w:t>
      </w:r>
      <w:proofErr w:type="spellStart"/>
      <w:r w:rsidRPr="00950FAB">
        <w:t>Ahtisaari</w:t>
      </w:r>
      <w:proofErr w:type="spellEnd"/>
      <w:r w:rsidRPr="00950FAB">
        <w:t xml:space="preserve"> agreement. Article 2 on </w:t>
      </w:r>
      <w:r w:rsidR="006159F6" w:rsidRPr="00950FAB">
        <w:t>“</w:t>
      </w:r>
      <w:r w:rsidR="006159F6" w:rsidRPr="0018690A">
        <w:rPr>
          <w:i/>
        </w:rPr>
        <w:t>H</w:t>
      </w:r>
      <w:r w:rsidRPr="0018690A">
        <w:rPr>
          <w:i/>
        </w:rPr>
        <w:t xml:space="preserve">uman </w:t>
      </w:r>
      <w:r w:rsidR="006159F6" w:rsidRPr="0018690A">
        <w:rPr>
          <w:i/>
        </w:rPr>
        <w:t>R</w:t>
      </w:r>
      <w:r w:rsidRPr="0018690A">
        <w:rPr>
          <w:i/>
        </w:rPr>
        <w:t xml:space="preserve">ights and </w:t>
      </w:r>
      <w:r w:rsidR="006159F6" w:rsidRPr="0018690A">
        <w:rPr>
          <w:i/>
        </w:rPr>
        <w:t>F</w:t>
      </w:r>
      <w:r w:rsidRPr="0018690A">
        <w:rPr>
          <w:i/>
        </w:rPr>
        <w:t xml:space="preserve">undamental </w:t>
      </w:r>
      <w:r w:rsidR="006159F6" w:rsidRPr="0018690A">
        <w:rPr>
          <w:i/>
        </w:rPr>
        <w:t>F</w:t>
      </w:r>
      <w:r w:rsidRPr="0018690A">
        <w:rPr>
          <w:i/>
        </w:rPr>
        <w:t>reedoms</w:t>
      </w:r>
      <w:r w:rsidR="006159F6" w:rsidRPr="00950FAB">
        <w:t>”</w:t>
      </w:r>
      <w:r w:rsidRPr="00950FAB">
        <w:t xml:space="preserve"> obliges Kosovo institutions and its citizens to promote the process of dealing with the past. Article 2.5 states: </w:t>
      </w:r>
      <w:r w:rsidR="008B270B" w:rsidRPr="00950FAB">
        <w:t>“</w:t>
      </w:r>
      <w:r w:rsidRPr="0018690A">
        <w:rPr>
          <w:i/>
        </w:rPr>
        <w:t>Kosovo will promote and fully respect the reconciliation process among all communities and its members. Kosovo will create a comprehensive approach with a special emphasis on gender, to deal with the past, which includes a wide range of transitional judicial initiatives</w:t>
      </w:r>
      <w:proofErr w:type="gramStart"/>
      <w:r w:rsidR="008B270B" w:rsidRPr="00950FAB">
        <w:t>”</w:t>
      </w:r>
      <w:r w:rsidR="0018690A">
        <w:t>(</w:t>
      </w:r>
      <w:proofErr w:type="gramEnd"/>
      <w:r w:rsidR="0018690A">
        <w:t>Comprehensive Proposal for Kosovo Status Settlement, 2007).</w:t>
      </w:r>
      <w:r w:rsidRPr="00950FAB">
        <w:t xml:space="preserve"> Nevertheless, </w:t>
      </w:r>
      <w:r w:rsidR="008B270B" w:rsidRPr="00950FAB">
        <w:t>s</w:t>
      </w:r>
      <w:r w:rsidRPr="00950FAB">
        <w:t xml:space="preserve">tate institutions have so far not been encouraged to prioritize transitional justice and to apply Article 2.5 of the </w:t>
      </w:r>
      <w:proofErr w:type="spellStart"/>
      <w:r w:rsidRPr="00950FAB">
        <w:t>Ahtisaari</w:t>
      </w:r>
      <w:proofErr w:type="spellEnd"/>
      <w:r w:rsidRPr="00950FAB">
        <w:t xml:space="preserve"> Plan</w:t>
      </w:r>
      <w:r w:rsidR="0018690A">
        <w:t xml:space="preserve"> (</w:t>
      </w:r>
      <w:proofErr w:type="spellStart"/>
      <w:r w:rsidR="0018690A">
        <w:t>Daxner</w:t>
      </w:r>
      <w:proofErr w:type="spellEnd"/>
      <w:r w:rsidR="0018690A">
        <w:t>, 2010)</w:t>
      </w:r>
      <w:r w:rsidRPr="00950FAB">
        <w:t>. Concerns about the lack of tolerance from government institutions to deal with the controversial issue of war crimes persist despite the establishment of</w:t>
      </w:r>
      <w:r w:rsidR="003B4ED4" w:rsidRPr="00950FAB">
        <w:t xml:space="preserve"> the</w:t>
      </w:r>
      <w:r w:rsidRPr="00950FAB">
        <w:t xml:space="preserve"> </w:t>
      </w:r>
      <w:r w:rsidR="003914F0" w:rsidRPr="00950FAB">
        <w:rPr>
          <w:rFonts w:eastAsia="Times New Roman" w:cs="Times New Roman"/>
        </w:rPr>
        <w:t>Kosovo Relocated Specialist Judicial Institution</w:t>
      </w:r>
      <w:r w:rsidR="003914F0" w:rsidRPr="00950FAB" w:rsidDel="003914F0">
        <w:t xml:space="preserve"> </w:t>
      </w:r>
      <w:r w:rsidRPr="00950FAB">
        <w:t xml:space="preserve">in </w:t>
      </w:r>
      <w:proofErr w:type="gramStart"/>
      <w:r w:rsidR="00041472">
        <w:t>t</w:t>
      </w:r>
      <w:r w:rsidRPr="00950FAB">
        <w:t>he</w:t>
      </w:r>
      <w:proofErr w:type="gramEnd"/>
      <w:r w:rsidRPr="00950FAB">
        <w:t xml:space="preserve"> Hague. </w:t>
      </w:r>
    </w:p>
    <w:p w14:paraId="48976DD6" w14:textId="047BD7BB" w:rsidR="005514C7" w:rsidRPr="00950FAB" w:rsidRDefault="0011732E" w:rsidP="00D3154B">
      <w:pPr>
        <w:spacing w:after="240"/>
        <w:ind w:firstLine="284"/>
        <w:jc w:val="both"/>
      </w:pPr>
      <w:r w:rsidRPr="00950FAB">
        <w:t>Several attempts to offer reparation</w:t>
      </w:r>
      <w:r w:rsidR="008B270B" w:rsidRPr="00950FAB">
        <w:t>s</w:t>
      </w:r>
      <w:r w:rsidRPr="00950FAB">
        <w:t xml:space="preserve"> to the victims </w:t>
      </w:r>
      <w:r w:rsidR="008B270B" w:rsidRPr="00950FAB">
        <w:t>have been tried</w:t>
      </w:r>
      <w:r w:rsidRPr="00950FAB">
        <w:t>. In 2000, the Regulation 66 on Benefits for War Invalids of Kosovo and for the Next of Kin of Those Who Died as a Result of the Armed Conflict in Kosovo was adopted by UNMIK to provide benefits to victims and their families.</w:t>
      </w:r>
      <w:r w:rsidR="008B270B" w:rsidRPr="00950FAB">
        <w:t xml:space="preserve"> </w:t>
      </w:r>
      <w:r w:rsidRPr="00950FAB">
        <w:t>The Department of Health and Social Welfare designed a special fund for eligible beneficiaries</w:t>
      </w:r>
      <w:r w:rsidR="008B270B" w:rsidRPr="00950FAB">
        <w:t>,</w:t>
      </w:r>
      <w:r w:rsidRPr="00950FAB">
        <w:t xml:space="preserve"> and in 20</w:t>
      </w:r>
      <w:r w:rsidR="00937798">
        <w:t>11</w:t>
      </w:r>
      <w:r w:rsidRPr="00950FAB">
        <w:t xml:space="preserve">, the government adopted </w:t>
      </w:r>
      <w:r w:rsidR="008B270B" w:rsidRPr="00950FAB">
        <w:t xml:space="preserve">the </w:t>
      </w:r>
      <w:r w:rsidRPr="00950FAB">
        <w:t>Law on the Status and Rights of the Families of Martyrs, KLA War Invalids and Veterans, and the Families of the Civilian Victims of War, to offer benefit</w:t>
      </w:r>
      <w:r w:rsidR="008B270B" w:rsidRPr="00950FAB">
        <w:t>s</w:t>
      </w:r>
      <w:r w:rsidRPr="00950FAB">
        <w:t xml:space="preserve"> to injured members of</w:t>
      </w:r>
      <w:r w:rsidR="008B270B" w:rsidRPr="00950FAB">
        <w:t xml:space="preserve"> the</w:t>
      </w:r>
      <w:r w:rsidRPr="00950FAB">
        <w:t xml:space="preserve"> KLA and their relatives</w:t>
      </w:r>
      <w:r w:rsidR="00C94B73">
        <w:t xml:space="preserve"> (Law on the status and the rights of the martyrs, invalids, veterans, members of Kosovo Liberation Army, civilians victims of war and their families of 2011).</w:t>
      </w:r>
    </w:p>
    <w:p w14:paraId="43DD903E" w14:textId="63888C5B" w:rsidR="00446668" w:rsidRPr="00950FAB" w:rsidRDefault="0011732E" w:rsidP="00D3154B">
      <w:pPr>
        <w:spacing w:after="240"/>
        <w:ind w:firstLine="284"/>
        <w:jc w:val="both"/>
      </w:pPr>
      <w:r w:rsidRPr="00950FAB">
        <w:t>In 2012, Kosovo institutions drafted the negotiations for</w:t>
      </w:r>
      <w:r w:rsidR="008B270B" w:rsidRPr="00950FAB">
        <w:t xml:space="preserve"> a</w:t>
      </w:r>
      <w:r w:rsidRPr="00950FAB">
        <w:t xml:space="preserve"> Stabilization and Association Agreement Action Plan, which </w:t>
      </w:r>
      <w:r w:rsidR="00937798">
        <w:t xml:space="preserve">was signed by the Council of Europe and the Government of Kosovo on 27 October 2015 and </w:t>
      </w:r>
      <w:r w:rsidRPr="00950FAB">
        <w:t>entered into force on 1 April 2016</w:t>
      </w:r>
      <w:r w:rsidR="00937798">
        <w:t xml:space="preserve"> (</w:t>
      </w:r>
      <w:r w:rsidR="00F8018F" w:rsidRPr="00F3343F">
        <w:t xml:space="preserve">Law no. </w:t>
      </w:r>
      <w:r w:rsidR="00F8018F">
        <w:t>05/L-069 on ratification of the</w:t>
      </w:r>
      <w:r w:rsidR="00F8018F" w:rsidRPr="00F3343F">
        <w:t xml:space="preserve"> stabilization and association agreement bet</w:t>
      </w:r>
      <w:r w:rsidR="00F8018F">
        <w:t xml:space="preserve">ween the Republic of Kosovo, of </w:t>
      </w:r>
      <w:r w:rsidR="00F8018F" w:rsidRPr="00F3343F">
        <w:t>the one part, and the European Union and the European Atomic Ener</w:t>
      </w:r>
      <w:r w:rsidR="00F8018F">
        <w:t>gy Community, of the other part</w:t>
      </w:r>
      <w:r w:rsidR="00937798">
        <w:t>, 2015)</w:t>
      </w:r>
      <w:r w:rsidRPr="00950FAB">
        <w:t>. The idea of the agreement is to create a free trade area and facilitate the implementation of European standards in other areas such as competition, support to the state</w:t>
      </w:r>
      <w:r w:rsidR="008B270B" w:rsidRPr="00950FAB">
        <w:t>,</w:t>
      </w:r>
      <w:r w:rsidRPr="00950FAB">
        <w:t xml:space="preserve"> and intellectual property. Other provisions are included in the political </w:t>
      </w:r>
      <w:r w:rsidR="003914F0" w:rsidRPr="00950FAB">
        <w:t>framework</w:t>
      </w:r>
      <w:r w:rsidRPr="00950FAB">
        <w:t>, cooperation in a wide range of sectors, including education and employment, energy, environment, justice and internal affairs. Among other things, the agreement calls for inter-ethnic dialogue and peace building</w:t>
      </w:r>
      <w:r w:rsidR="00937798">
        <w:t xml:space="preserve"> (</w:t>
      </w:r>
      <w:proofErr w:type="spellStart"/>
      <w:r w:rsidR="00250E9C">
        <w:t>Stabilisation</w:t>
      </w:r>
      <w:proofErr w:type="spellEnd"/>
      <w:r w:rsidR="00250E9C">
        <w:t xml:space="preserve"> and Association Agreement (SAA) between the European Union and Kosovo enters into force</w:t>
      </w:r>
      <w:r w:rsidR="00937798">
        <w:t>, 2016)</w:t>
      </w:r>
      <w:r w:rsidRPr="00950FAB">
        <w:t>.</w:t>
      </w:r>
    </w:p>
    <w:p w14:paraId="25F37663" w14:textId="1E0FE532" w:rsidR="00446668" w:rsidRPr="00950FAB" w:rsidRDefault="0011732E" w:rsidP="00D3154B">
      <w:pPr>
        <w:spacing w:after="240"/>
        <w:ind w:firstLine="284"/>
        <w:jc w:val="both"/>
      </w:pPr>
      <w:r w:rsidRPr="00950FAB">
        <w:t xml:space="preserve">Due to the troubled past of Kosovo, especially in the context of the conflict between Serbs and Albanians, Kosovo's government in 2012 established </w:t>
      </w:r>
      <w:r w:rsidR="008B270B" w:rsidRPr="00950FAB">
        <w:t>an</w:t>
      </w:r>
      <w:r w:rsidRPr="00950FAB">
        <w:t xml:space="preserve"> inter-ministerial group to deal with the past and reconciliation. The mandate of this inter-ministerial group is based on the four pillars of transitional justice: truth finding, reparations for victims, right to justice, and institutional reform. Although it was conceived as a project that could bring together different actors to create a strategy for dealing with the past, political and financial support was missing, and this strategy has not developed so far</w:t>
      </w:r>
      <w:r w:rsidR="008B270B" w:rsidRPr="00950FAB">
        <w:t>.</w:t>
      </w:r>
      <w:r w:rsidRPr="00950FAB">
        <w:t xml:space="preserve"> </w:t>
      </w:r>
      <w:r w:rsidR="008B270B" w:rsidRPr="00950FAB">
        <w:t>M</w:t>
      </w:r>
      <w:r w:rsidRPr="00950FAB">
        <w:t>oreover, Kosovo remained without a genuine framework for dealing with the past on the basis of which policies would be implemented</w:t>
      </w:r>
      <w:r w:rsidR="00937798">
        <w:t xml:space="preserve"> (</w:t>
      </w:r>
      <w:proofErr w:type="spellStart"/>
      <w:r w:rsidR="00937798">
        <w:t>Ahmetaj</w:t>
      </w:r>
      <w:proofErr w:type="spellEnd"/>
      <w:r w:rsidR="00937798">
        <w:t xml:space="preserve"> &amp; Unger, 2017)</w:t>
      </w:r>
      <w:r w:rsidRPr="00950FAB">
        <w:t>.</w:t>
      </w:r>
    </w:p>
    <w:p w14:paraId="22B3BDF2" w14:textId="5ABA84C3" w:rsidR="00446668" w:rsidRPr="00950FAB" w:rsidRDefault="0011732E" w:rsidP="00D3154B">
      <w:pPr>
        <w:spacing w:after="240"/>
        <w:ind w:firstLine="284"/>
        <w:jc w:val="both"/>
        <w:rPr>
          <w:smallCaps/>
        </w:rPr>
      </w:pPr>
      <w:r w:rsidRPr="00950FAB">
        <w:lastRenderedPageBreak/>
        <w:t xml:space="preserve">Some research reports from national and international organizations which monitor the respect for human rights and directly or indirectly relate to reconciliation and transitional justice </w:t>
      </w:r>
      <w:r w:rsidR="008B270B" w:rsidRPr="00950FAB">
        <w:t>highlight</w:t>
      </w:r>
      <w:r w:rsidRPr="00950FAB">
        <w:t xml:space="preserve"> the adoption of the Strategy and Action Plan on Human Rights (2013-2017), as well as the satisfactory level of involvement of various stakeholders in the processes related to the protection of human rights at the local level. However, there is a lack of greater involvement of minority communities in decision-making and language use despite legal obligations</w:t>
      </w:r>
      <w:r w:rsidR="008B270B" w:rsidRPr="00950FAB">
        <w:t xml:space="preserve"> to include them</w:t>
      </w:r>
      <w:r w:rsidRPr="00950FAB">
        <w:t>.</w:t>
      </w:r>
    </w:p>
    <w:p w14:paraId="648A9EE4" w14:textId="77777777" w:rsidR="00446668" w:rsidRDefault="0011732E" w:rsidP="00C87732">
      <w:pPr>
        <w:pStyle w:val="Heading2"/>
      </w:pPr>
      <w:bookmarkStart w:id="9" w:name="_Toc358284493"/>
      <w:r w:rsidRPr="0079544B">
        <w:t>What worked?</w:t>
      </w:r>
      <w:bookmarkEnd w:id="9"/>
    </w:p>
    <w:p w14:paraId="6AE7D3F0" w14:textId="77777777" w:rsidR="009F261E" w:rsidRPr="009F261E" w:rsidRDefault="009F261E" w:rsidP="009F261E"/>
    <w:p w14:paraId="4E06B64E" w14:textId="6589FB7E" w:rsidR="002B76E6" w:rsidRPr="009F261E" w:rsidRDefault="0011732E" w:rsidP="009F261E">
      <w:pPr>
        <w:ind w:firstLine="284"/>
        <w:jc w:val="both"/>
      </w:pPr>
      <w:r w:rsidRPr="00950FAB">
        <w:t xml:space="preserve">Thanks to the investment of the </w:t>
      </w:r>
      <w:r w:rsidR="001A012B" w:rsidRPr="00950FAB">
        <w:t>i</w:t>
      </w:r>
      <w:r w:rsidRPr="00950FAB">
        <w:t>nternational community and its cooperation with Kosovo</w:t>
      </w:r>
      <w:r w:rsidR="001A012B" w:rsidRPr="00950FAB">
        <w:t>’s</w:t>
      </w:r>
      <w:r w:rsidRPr="00950FAB">
        <w:t xml:space="preserve"> government, a flourishing framework regarding transitional justice mechanisms has been designed. Efforts have been made to approach the Western and European institutions and a first step was taken with the declaration of the Kosovo independence in 2008 and the recognition of the country by numerous states around the world. UNMIK, KFOR</w:t>
      </w:r>
      <w:r w:rsidR="001A012B" w:rsidRPr="00950FAB">
        <w:t>,</w:t>
      </w:r>
      <w:r w:rsidRPr="00950FAB">
        <w:t xml:space="preserve"> and EULEX have designed several initiatives to sustain the peace building progress, leading to the constitution of a remarkable framework.</w:t>
      </w:r>
      <w:r w:rsidR="001A012B" w:rsidRPr="00950FAB">
        <w:t xml:space="preserve"> </w:t>
      </w:r>
      <w:r w:rsidRPr="00950FAB">
        <w:t>Furthermore, the ICTY played a significant role for the criminal prosecutions and helped to the drafting of the legislation to design institutions for war crimes prosecution in Bosnia, Croatia</w:t>
      </w:r>
      <w:r w:rsidR="001A012B" w:rsidRPr="00950FAB">
        <w:t>,</w:t>
      </w:r>
      <w:r w:rsidR="00434EF8">
        <w:t xml:space="preserve"> and Serbia (</w:t>
      </w:r>
      <w:r w:rsidRPr="00950FAB">
        <w:t xml:space="preserve">Fischer, 2013). Indicted by the court in 1999, Slobodan Milosevic died before </w:t>
      </w:r>
      <w:r w:rsidR="001A012B" w:rsidRPr="00950FAB">
        <w:t>his</w:t>
      </w:r>
      <w:r w:rsidRPr="00950FAB">
        <w:t xml:space="preserve"> trial</w:t>
      </w:r>
      <w:r w:rsidR="001A012B" w:rsidRPr="00950FAB">
        <w:t>.</w:t>
      </w:r>
      <w:r w:rsidRPr="00950FAB">
        <w:t xml:space="preserve"> </w:t>
      </w:r>
      <w:r w:rsidR="001A012B" w:rsidRPr="00950FAB">
        <w:t>N</w:t>
      </w:r>
      <w:r w:rsidRPr="00950FAB">
        <w:t>evertheless, in</w:t>
      </w:r>
      <w:r w:rsidR="001A012B" w:rsidRPr="00950FAB">
        <w:t xml:space="preserve"> </w:t>
      </w:r>
      <w:r w:rsidRPr="00950FAB">
        <w:t>February 26, 2009, the ICTY convicted five senior Serb officials for crimes committed during the war against the Kosovar Albanians in 1999</w:t>
      </w:r>
      <w:r w:rsidR="001A012B" w:rsidRPr="00950FAB">
        <w:t xml:space="preserve"> in the case </w:t>
      </w:r>
      <w:r w:rsidR="001A012B" w:rsidRPr="00882135">
        <w:rPr>
          <w:i/>
        </w:rPr>
        <w:t xml:space="preserve">Prosecutor v. Milan </w:t>
      </w:r>
      <w:proofErr w:type="spellStart"/>
      <w:r w:rsidR="001A012B" w:rsidRPr="00882135">
        <w:rPr>
          <w:i/>
        </w:rPr>
        <w:t>Milutinovic</w:t>
      </w:r>
      <w:proofErr w:type="spellEnd"/>
      <w:r w:rsidRPr="00882135">
        <w:rPr>
          <w:i/>
        </w:rPr>
        <w:t xml:space="preserve">. </w:t>
      </w:r>
      <w:r w:rsidR="00B36D7C" w:rsidRPr="00950FAB">
        <w:t>Since its establishment,</w:t>
      </w:r>
      <w:r w:rsidRPr="00950FAB">
        <w:t xml:space="preserve"> the ICTY</w:t>
      </w:r>
      <w:r w:rsidR="00FD53F3" w:rsidRPr="00950FAB">
        <w:t xml:space="preserve"> has</w:t>
      </w:r>
      <w:r w:rsidR="00A46B58" w:rsidRPr="00950FAB">
        <w:t xml:space="preserve"> charged</w:t>
      </w:r>
      <w:r w:rsidR="00B36D7C" w:rsidRPr="00950FAB">
        <w:t xml:space="preserve"> </w:t>
      </w:r>
      <w:r w:rsidR="00B36D7C" w:rsidRPr="00950FAB">
        <w:rPr>
          <w:rFonts w:eastAsia="Times New Roman" w:cs="Times New Roman"/>
        </w:rPr>
        <w:t>161 persons for serious violations of humanitarian law committed in the Former Yugoslavia between 1991 and 2001</w:t>
      </w:r>
      <w:r w:rsidR="00FD53F3" w:rsidRPr="00950FAB">
        <w:rPr>
          <w:rFonts w:eastAsia="Times New Roman" w:cs="Times New Roman"/>
        </w:rPr>
        <w:t>,</w:t>
      </w:r>
      <w:r w:rsidRPr="00950FAB">
        <w:t xml:space="preserve"> </w:t>
      </w:r>
      <w:r w:rsidR="00B36D7C" w:rsidRPr="00950FAB">
        <w:t xml:space="preserve">and 9 </w:t>
      </w:r>
      <w:r w:rsidRPr="00950FAB">
        <w:t xml:space="preserve">of the most </w:t>
      </w:r>
      <w:r w:rsidR="00A46B58" w:rsidRPr="00950FAB">
        <w:t xml:space="preserve">important </w:t>
      </w:r>
      <w:r w:rsidRPr="00950FAB">
        <w:t xml:space="preserve">Serbian and Yugoslav officials </w:t>
      </w:r>
      <w:r w:rsidR="00A46B58" w:rsidRPr="00950FAB">
        <w:t>were indicted for</w:t>
      </w:r>
      <w:r w:rsidRPr="00950FAB">
        <w:t xml:space="preserve"> crimes allegedly carried out in Kosovo by Serb forces</w:t>
      </w:r>
      <w:r w:rsidR="00D830A8">
        <w:t xml:space="preserve"> (</w:t>
      </w:r>
      <w:r w:rsidR="00250E9C" w:rsidRPr="0094107D">
        <w:t>Five Senior Serb Officials Convicted of Kosovo Crimes, One Acquitted</w:t>
      </w:r>
      <w:r w:rsidR="00D830A8">
        <w:t>, 2009)</w:t>
      </w:r>
      <w:r w:rsidRPr="00950FAB">
        <w:t>.</w:t>
      </w:r>
      <w:r w:rsidR="001A012B" w:rsidRPr="00950FAB">
        <w:t xml:space="preserve"> However</w:t>
      </w:r>
      <w:r w:rsidRPr="00950FAB">
        <w:t>, the</w:t>
      </w:r>
      <w:r w:rsidR="001A012B" w:rsidRPr="00950FAB">
        <w:t>se</w:t>
      </w:r>
      <w:r w:rsidRPr="00950FAB">
        <w:t xml:space="preserve"> few </w:t>
      </w:r>
      <w:r w:rsidR="001A012B" w:rsidRPr="00950FAB">
        <w:t>significant</w:t>
      </w:r>
      <w:r w:rsidRPr="00950FAB">
        <w:t xml:space="preserve"> results of the process in Kosovo highlight that the process designed </w:t>
      </w:r>
      <w:r w:rsidR="00FD53F3" w:rsidRPr="00950FAB">
        <w:t xml:space="preserve">has </w:t>
      </w:r>
      <w:r w:rsidRPr="00950FAB">
        <w:t>not permit</w:t>
      </w:r>
      <w:r w:rsidR="00FD53F3" w:rsidRPr="00950FAB">
        <w:t>ted</w:t>
      </w:r>
      <w:r w:rsidRPr="00950FAB">
        <w:t xml:space="preserve"> </w:t>
      </w:r>
      <w:r w:rsidR="001A012B" w:rsidRPr="00950FAB">
        <w:t>or</w:t>
      </w:r>
      <w:r w:rsidRPr="00950FAB">
        <w:t xml:space="preserve"> reach</w:t>
      </w:r>
      <w:r w:rsidR="00FD53F3" w:rsidRPr="00950FAB">
        <w:t>ed</w:t>
      </w:r>
      <w:r w:rsidRPr="00950FAB">
        <w:t xml:space="preserve"> reconciliation so far.</w:t>
      </w:r>
    </w:p>
    <w:p w14:paraId="3AA63980" w14:textId="77777777" w:rsidR="00446668" w:rsidRDefault="0011732E" w:rsidP="00C87732">
      <w:pPr>
        <w:pStyle w:val="Heading2"/>
      </w:pPr>
      <w:bookmarkStart w:id="10" w:name="_Toc358284494"/>
      <w:r w:rsidRPr="0079544B">
        <w:t>What did not work?</w:t>
      </w:r>
      <w:bookmarkEnd w:id="10"/>
      <w:r w:rsidRPr="0079544B">
        <w:t xml:space="preserve"> </w:t>
      </w:r>
    </w:p>
    <w:p w14:paraId="7D5F4E17" w14:textId="77777777" w:rsidR="009F261E" w:rsidRPr="009F261E" w:rsidRDefault="009F261E" w:rsidP="009F261E"/>
    <w:p w14:paraId="15F8A8F6" w14:textId="75CAE17B" w:rsidR="00446668" w:rsidRPr="00950FAB" w:rsidRDefault="0011732E" w:rsidP="00D3154B">
      <w:pPr>
        <w:spacing w:after="240"/>
        <w:ind w:firstLine="284"/>
        <w:jc w:val="both"/>
      </w:pPr>
      <w:r w:rsidRPr="00950FAB">
        <w:t xml:space="preserve">Unfortunately, the strategy </w:t>
      </w:r>
      <w:r w:rsidR="004459F6">
        <w:t xml:space="preserve">adopted </w:t>
      </w:r>
      <w:r w:rsidRPr="00950FAB">
        <w:t xml:space="preserve">so far </w:t>
      </w:r>
      <w:r w:rsidR="007955D7" w:rsidRPr="00950FAB">
        <w:t>has rarely managed</w:t>
      </w:r>
      <w:r w:rsidRPr="00950FAB">
        <w:t xml:space="preserve"> to get positive results. The ICTY</w:t>
      </w:r>
      <w:r w:rsidR="007955D7" w:rsidRPr="00950FAB">
        <w:t xml:space="preserve"> </w:t>
      </w:r>
      <w:r w:rsidRPr="00950FAB">
        <w:t>embodies a first fail in the process for reconciliation. Under the direction of the ICTY, justice was applied as solely an individualized affair rather than</w:t>
      </w:r>
      <w:r w:rsidR="00FD53F3" w:rsidRPr="00950FAB">
        <w:t xml:space="preserve"> a</w:t>
      </w:r>
      <w:r w:rsidRPr="00950FAB">
        <w:t xml:space="preserve"> collective responsibility, ignoring “the social and political reality surrounding the individual cases” (</w:t>
      </w:r>
      <w:proofErr w:type="spellStart"/>
      <w:r w:rsidRPr="00950FAB">
        <w:t>Touquet</w:t>
      </w:r>
      <w:proofErr w:type="spellEnd"/>
      <w:r w:rsidR="006977B7">
        <w:t xml:space="preserve"> </w:t>
      </w:r>
      <w:r w:rsidRPr="00950FAB">
        <w:t>&amp;</w:t>
      </w:r>
      <w:r w:rsidR="006977B7">
        <w:t xml:space="preserve"> </w:t>
      </w:r>
      <w:proofErr w:type="spellStart"/>
      <w:r w:rsidR="00434EF8">
        <w:t>Vermeersch</w:t>
      </w:r>
      <w:proofErr w:type="spellEnd"/>
      <w:r w:rsidR="00434EF8">
        <w:t>, 2016</w:t>
      </w:r>
      <w:r w:rsidR="00562A33">
        <w:t xml:space="preserve">). </w:t>
      </w:r>
      <w:r w:rsidRPr="00950FAB">
        <w:t>Major criticism of the court procedures revolved around the inability to convict the primary perpetrators of the conflict.  Many officials were released</w:t>
      </w:r>
      <w:r w:rsidR="007955D7" w:rsidRPr="00950FAB">
        <w:t>,</w:t>
      </w:r>
      <w:r w:rsidRPr="00950FAB">
        <w:t xml:space="preserve"> and Milosevic died before his official sentence in The Hague.  Today, the ruling party of Serbia is the same as the one under Milosevic with cabinet members remaining in power</w:t>
      </w:r>
      <w:r w:rsidR="007955D7" w:rsidRPr="00950FAB">
        <w:t>,</w:t>
      </w:r>
      <w:r w:rsidRPr="00950FAB">
        <w:t xml:space="preserve"> and</w:t>
      </w:r>
      <w:r w:rsidR="007955D7" w:rsidRPr="00950FAB">
        <w:t>,</w:t>
      </w:r>
      <w:r w:rsidRPr="00950FAB">
        <w:t xml:space="preserve"> in the same way</w:t>
      </w:r>
      <w:r w:rsidR="007955D7" w:rsidRPr="00950FAB">
        <w:t>,</w:t>
      </w:r>
      <w:r w:rsidRPr="00950FAB">
        <w:t xml:space="preserve"> Croatia and Kosovo are still dominated by the same</w:t>
      </w:r>
      <w:r w:rsidR="007955D7" w:rsidRPr="00950FAB">
        <w:t xml:space="preserve"> types of</w:t>
      </w:r>
      <w:r w:rsidRPr="00950FAB">
        <w:t xml:space="preserve"> leaders they had during the wars of the 1990s. The ICTY </w:t>
      </w:r>
      <w:r w:rsidR="00CF37F2" w:rsidRPr="00950FAB">
        <w:t xml:space="preserve">closure </w:t>
      </w:r>
      <w:r w:rsidR="00B36D7C" w:rsidRPr="00950FAB">
        <w:t>is planned for the 31th December 2017</w:t>
      </w:r>
      <w:r w:rsidR="00E83F38" w:rsidRPr="00950FAB">
        <w:t>,</w:t>
      </w:r>
      <w:r w:rsidRPr="00950FAB">
        <w:t xml:space="preserve"> but the question on whether or not its documentation records will be made publically a</w:t>
      </w:r>
      <w:r w:rsidR="007955D7" w:rsidRPr="00950FAB">
        <w:t>cc</w:t>
      </w:r>
      <w:r w:rsidRPr="00950FAB">
        <w:t>ess</w:t>
      </w:r>
      <w:r w:rsidR="007955D7" w:rsidRPr="00950FAB">
        <w:t>i</w:t>
      </w:r>
      <w:r w:rsidRPr="00950FAB">
        <w:t>ble is still under debate</w:t>
      </w:r>
      <w:r w:rsidR="00D830A8">
        <w:t xml:space="preserve"> (</w:t>
      </w:r>
      <w:r w:rsidR="00574539" w:rsidRPr="00EF0F1C">
        <w:t>International Criminal Tribunal for the former Yugoslavia Calls for papers for June 2017 Legacy Conference</w:t>
      </w:r>
      <w:r w:rsidR="00D830A8" w:rsidRPr="00EF0F1C">
        <w:t>, 2016)</w:t>
      </w:r>
      <w:r w:rsidRPr="00EF0F1C">
        <w:t>.</w:t>
      </w:r>
      <w:r w:rsidRPr="00950FAB">
        <w:t xml:space="preserve"> </w:t>
      </w:r>
    </w:p>
    <w:p w14:paraId="7F76A773" w14:textId="036023F5" w:rsidR="00446668" w:rsidRPr="00950FAB" w:rsidRDefault="0011732E" w:rsidP="00D3154B">
      <w:pPr>
        <w:spacing w:after="240"/>
        <w:ind w:firstLine="284"/>
        <w:jc w:val="both"/>
        <w:rPr>
          <w:lang w:val="fr-FR"/>
        </w:rPr>
      </w:pPr>
      <w:r w:rsidRPr="00950FAB">
        <w:lastRenderedPageBreak/>
        <w:t>Concerning RECOM, the initiative has been widely accepted by the progressive forces in Kosovo and the region</w:t>
      </w:r>
      <w:r w:rsidR="007955D7" w:rsidRPr="00950FAB">
        <w:t>.</w:t>
      </w:r>
      <w:r w:rsidRPr="00950FAB">
        <w:t xml:space="preserve"> </w:t>
      </w:r>
      <w:r w:rsidR="007955D7" w:rsidRPr="00950FAB">
        <w:t>H</w:t>
      </w:r>
      <w:r w:rsidRPr="00950FAB">
        <w:t>owever, it did not get the true support of the government in Kosovo and other countries in the region. Indeed, in literature analy</w:t>
      </w:r>
      <w:r w:rsidR="007955D7" w:rsidRPr="00950FAB">
        <w:t>z</w:t>
      </w:r>
      <w:r w:rsidRPr="00950FAB">
        <w:t>ing the RECOM initiative of 2006 in the context of reconciliation, a major critic</w:t>
      </w:r>
      <w:r w:rsidR="007955D7" w:rsidRPr="00950FAB">
        <w:t>ism</w:t>
      </w:r>
      <w:r w:rsidRPr="00950FAB">
        <w:t xml:space="preserve"> </w:t>
      </w:r>
      <w:r w:rsidR="003B65F8" w:rsidRPr="00950FAB">
        <w:t>was a</w:t>
      </w:r>
      <w:r w:rsidR="00601B5F" w:rsidRPr="00950FAB">
        <w:t>d</w:t>
      </w:r>
      <w:r w:rsidR="003B65F8" w:rsidRPr="00950FAB">
        <w:t xml:space="preserve">dressed to </w:t>
      </w:r>
      <w:r w:rsidRPr="00950FAB">
        <w:t xml:space="preserve">the </w:t>
      </w:r>
      <w:r w:rsidR="00903494" w:rsidRPr="00950FAB">
        <w:t>Regional In</w:t>
      </w:r>
      <w:r w:rsidR="005514C7" w:rsidRPr="00950FAB">
        <w:t>it</w:t>
      </w:r>
      <w:r w:rsidR="00903494" w:rsidRPr="00950FAB">
        <w:t>i</w:t>
      </w:r>
      <w:r w:rsidR="005514C7" w:rsidRPr="00950FAB">
        <w:t xml:space="preserve">ative </w:t>
      </w:r>
      <w:r w:rsidR="003B65F8" w:rsidRPr="00950FAB">
        <w:t>“</w:t>
      </w:r>
      <w:r w:rsidR="003B65F8" w:rsidRPr="00950FAB">
        <w:rPr>
          <w:lang w:val="fr-FR"/>
        </w:rPr>
        <w:t xml:space="preserve">for putting </w:t>
      </w:r>
      <w:r w:rsidR="003B65F8" w:rsidRPr="00950FAB">
        <w:t>all victims on an equal footing</w:t>
      </w:r>
      <w:r w:rsidR="00E83F38" w:rsidRPr="00950FAB">
        <w:t xml:space="preserve">” </w:t>
      </w:r>
      <w:r w:rsidR="003B65F8" w:rsidRPr="00950FAB">
        <w:t xml:space="preserve">in an </w:t>
      </w:r>
      <w:r w:rsidRPr="00950FAB">
        <w:t xml:space="preserve">attempt to be </w:t>
      </w:r>
      <w:r w:rsidR="003B65F8" w:rsidRPr="00950FAB">
        <w:t>cross regional</w:t>
      </w:r>
      <w:r w:rsidRPr="00950FAB">
        <w:t xml:space="preserve"> and </w:t>
      </w:r>
      <w:r w:rsidR="003914F0" w:rsidRPr="00950FAB">
        <w:t xml:space="preserve">to </w:t>
      </w:r>
      <w:r w:rsidRPr="00950FAB">
        <w:t>provide a forum for all ethno-national groups</w:t>
      </w:r>
      <w:r w:rsidR="003B65F8" w:rsidRPr="00950FAB">
        <w:rPr>
          <w:lang w:val="fr-FR"/>
        </w:rPr>
        <w:t> </w:t>
      </w:r>
      <w:r w:rsidRPr="00950FAB">
        <w:t>(</w:t>
      </w:r>
      <w:proofErr w:type="spellStart"/>
      <w:r w:rsidRPr="00950FAB">
        <w:t>Touquet</w:t>
      </w:r>
      <w:proofErr w:type="spellEnd"/>
      <w:r w:rsidR="00F81946" w:rsidRPr="00950FAB">
        <w:t xml:space="preserve"> </w:t>
      </w:r>
      <w:r w:rsidRPr="00950FAB">
        <w:t>&amp;</w:t>
      </w:r>
      <w:r w:rsidR="00F81946" w:rsidRPr="00950FAB">
        <w:t xml:space="preserve"> </w:t>
      </w:r>
      <w:proofErr w:type="spellStart"/>
      <w:r w:rsidRPr="00950FAB">
        <w:t>Vermeersch</w:t>
      </w:r>
      <w:proofErr w:type="spellEnd"/>
      <w:r w:rsidRPr="00950FAB">
        <w:t>, 2016). The lingering discord depicts the unsuccessful resolution of the 1990s conflict and becomes the counterintuitive display of positive peace where “</w:t>
      </w:r>
      <w:r w:rsidRPr="00594066">
        <w:rPr>
          <w:i/>
        </w:rPr>
        <w:t>all parties genuinely believe that they are victims of injustice...much of which is institutionalized and also culturally and psychologically internalized</w:t>
      </w:r>
      <w:r w:rsidRPr="00950FAB">
        <w:t>”, where Serbia claims victimization and its violent aggression in Kosovo as warranted acts of defen</w:t>
      </w:r>
      <w:r w:rsidR="007955D7" w:rsidRPr="00950FAB">
        <w:t>s</w:t>
      </w:r>
      <w:r w:rsidRPr="00950FAB">
        <w:t>e (</w:t>
      </w:r>
      <w:proofErr w:type="spellStart"/>
      <w:r w:rsidRPr="00950FAB">
        <w:t>Ramsbotham</w:t>
      </w:r>
      <w:proofErr w:type="spellEnd"/>
      <w:r w:rsidRPr="00950FAB">
        <w:t xml:space="preserve">, </w:t>
      </w:r>
      <w:proofErr w:type="spellStart"/>
      <w:r w:rsidRPr="00950FAB">
        <w:t>Miall</w:t>
      </w:r>
      <w:proofErr w:type="spellEnd"/>
      <w:r w:rsidRPr="00950FAB">
        <w:t>, &amp; Woodhouse, 2011</w:t>
      </w:r>
      <w:r w:rsidR="00594066">
        <w:t>, p.12</w:t>
      </w:r>
      <w:r w:rsidRPr="00950FAB">
        <w:t xml:space="preserve">). </w:t>
      </w:r>
      <w:r w:rsidR="00D430F6" w:rsidRPr="00950FAB">
        <w:t>However,</w:t>
      </w:r>
      <w:r w:rsidR="008915EC" w:rsidRPr="00950FAB">
        <w:t xml:space="preserve"> </w:t>
      </w:r>
      <w:r w:rsidR="00D430F6" w:rsidRPr="00950FAB">
        <w:t xml:space="preserve">the </w:t>
      </w:r>
      <w:r w:rsidRPr="00950FAB">
        <w:t xml:space="preserve">RECOM </w:t>
      </w:r>
      <w:r w:rsidR="00D430F6" w:rsidRPr="00950FAB">
        <w:t xml:space="preserve">initiative </w:t>
      </w:r>
      <w:r w:rsidR="00B50A41">
        <w:rPr>
          <w:rFonts w:eastAsia="Times New Roman" w:cs="Times New Roman"/>
          <w:color w:val="222222"/>
        </w:rPr>
        <w:t>was created in 2006 </w:t>
      </w:r>
      <w:r w:rsidR="00B50A41">
        <w:rPr>
          <w:rFonts w:eastAsia="Times New Roman" w:cs="Times New Roman"/>
        </w:rPr>
        <w:t>officially</w:t>
      </w:r>
      <w:proofErr w:type="gramStart"/>
      <w:r w:rsidR="00B50A41">
        <w:rPr>
          <w:rFonts w:eastAsia="Times New Roman" w:cs="Times New Roman"/>
          <w:color w:val="0000FF"/>
        </w:rPr>
        <w:t xml:space="preserve">​ </w:t>
      </w:r>
      <w:r w:rsidR="00223D24" w:rsidRPr="00950FAB">
        <w:t>discuss</w:t>
      </w:r>
      <w:proofErr w:type="gramEnd"/>
      <w:r w:rsidR="00223D24" w:rsidRPr="00950FAB">
        <w:t xml:space="preserve"> about Transitional Justice and Reconciliation issue beyond current state borders. Nevertheless, many victims ass</w:t>
      </w:r>
      <w:r w:rsidR="00E83F38" w:rsidRPr="00950FAB">
        <w:t>ociate</w:t>
      </w:r>
      <w:r w:rsidR="00223D24" w:rsidRPr="00950FAB">
        <w:t xml:space="preserve"> reconciliation </w:t>
      </w:r>
      <w:r w:rsidR="00E83F38" w:rsidRPr="00950FAB">
        <w:t>with</w:t>
      </w:r>
      <w:r w:rsidR="00D34947" w:rsidRPr="00950FAB">
        <w:t xml:space="preserve"> the act </w:t>
      </w:r>
      <w:r w:rsidR="00E83F38" w:rsidRPr="00950FAB">
        <w:t>of</w:t>
      </w:r>
      <w:r w:rsidR="00D34947" w:rsidRPr="00950FAB">
        <w:t xml:space="preserve"> forgive</w:t>
      </w:r>
      <w:r w:rsidR="00E83F38" w:rsidRPr="00950FAB">
        <w:t>ness</w:t>
      </w:r>
      <w:r w:rsidR="00223D24" w:rsidRPr="00950FAB">
        <w:t xml:space="preserve">, </w:t>
      </w:r>
      <w:r w:rsidRPr="00950FAB">
        <w:t>“</w:t>
      </w:r>
      <w:r w:rsidRPr="00594066">
        <w:rPr>
          <w:i/>
        </w:rPr>
        <w:t>which they were not prepared to do</w:t>
      </w:r>
      <w:r w:rsidRPr="00950FAB">
        <w:t>” (</w:t>
      </w:r>
      <w:proofErr w:type="spellStart"/>
      <w:r w:rsidRPr="00950FAB">
        <w:t>Touquet</w:t>
      </w:r>
      <w:proofErr w:type="spellEnd"/>
      <w:r w:rsidR="006977B7">
        <w:t xml:space="preserve"> </w:t>
      </w:r>
      <w:r w:rsidRPr="00950FAB">
        <w:t>&amp;</w:t>
      </w:r>
      <w:r w:rsidR="006977B7">
        <w:t xml:space="preserve"> </w:t>
      </w:r>
      <w:proofErr w:type="spellStart"/>
      <w:r w:rsidRPr="00950FAB">
        <w:t>Vermeersch</w:t>
      </w:r>
      <w:proofErr w:type="spellEnd"/>
      <w:r w:rsidRPr="00950FAB">
        <w:t>, 2016</w:t>
      </w:r>
      <w:r w:rsidR="00594066">
        <w:t>, p.66</w:t>
      </w:r>
      <w:r w:rsidRPr="00950FAB">
        <w:t xml:space="preserve">). </w:t>
      </w:r>
      <w:r w:rsidR="00CF049A" w:rsidRPr="00950FAB">
        <w:t>Hence, t</w:t>
      </w:r>
      <w:r w:rsidR="008915EC" w:rsidRPr="00950FAB">
        <w:t>he lack of cooperation and common understanding of reconciliation obstructed the efforts</w:t>
      </w:r>
      <w:r w:rsidR="00CF049A" w:rsidRPr="00950FAB">
        <w:t xml:space="preserve"> of the RECOM initiative</w:t>
      </w:r>
      <w:r w:rsidR="008915EC" w:rsidRPr="00950FAB">
        <w:t>.</w:t>
      </w:r>
    </w:p>
    <w:p w14:paraId="3994AF39" w14:textId="6DCC75F3" w:rsidR="00446668" w:rsidRPr="00950FAB" w:rsidRDefault="0011732E" w:rsidP="00D3154B">
      <w:pPr>
        <w:spacing w:after="240"/>
        <w:ind w:firstLine="284"/>
        <w:jc w:val="both"/>
      </w:pPr>
      <w:r w:rsidRPr="00950FAB">
        <w:rPr>
          <w:shd w:val="clear" w:color="auto" w:fill="FFFFFF"/>
        </w:rPr>
        <w:t>Moreover, the institutional denial and unwillingness to acknowledge atrocit</w:t>
      </w:r>
      <w:r w:rsidR="00BF65A3" w:rsidRPr="00950FAB">
        <w:rPr>
          <w:shd w:val="clear" w:color="auto" w:fill="FFFFFF"/>
        </w:rPr>
        <w:t>ies</w:t>
      </w:r>
      <w:r w:rsidRPr="00950FAB">
        <w:rPr>
          <w:shd w:val="clear" w:color="auto" w:fill="FFFFFF"/>
        </w:rPr>
        <w:t xml:space="preserve"> at</w:t>
      </w:r>
      <w:r w:rsidR="00BF65A3" w:rsidRPr="00950FAB">
        <w:rPr>
          <w:shd w:val="clear" w:color="auto" w:fill="FFFFFF"/>
        </w:rPr>
        <w:t xml:space="preserve"> the</w:t>
      </w:r>
      <w:r w:rsidRPr="00950FAB">
        <w:rPr>
          <w:shd w:val="clear" w:color="auto" w:fill="FFFFFF"/>
        </w:rPr>
        <w:t xml:space="preserve"> state-level through labeling of monuments, calendars, commemoration of war heroes versus criminals, and recording of historical events leads to socio-cultural confusion and inability to define historical, collective truth.  There is a relationship between how memory, identity, conflict, myth, exclusion, inclusion, and victimization </w:t>
      </w:r>
      <w:r w:rsidR="00817B94" w:rsidRPr="00950FAB">
        <w:rPr>
          <w:shd w:val="clear" w:color="auto" w:fill="FFFFFF"/>
        </w:rPr>
        <w:t>are</w:t>
      </w:r>
      <w:r w:rsidRPr="00950FAB">
        <w:rPr>
          <w:shd w:val="clear" w:color="auto" w:fill="FFFFFF"/>
        </w:rPr>
        <w:t xml:space="preserve"> defined and projected.  The conflict</w:t>
      </w:r>
      <w:r w:rsidR="00545ECB" w:rsidRPr="00950FAB">
        <w:rPr>
          <w:shd w:val="clear" w:color="auto" w:fill="FFFFFF"/>
        </w:rPr>
        <w:t>’s</w:t>
      </w:r>
      <w:r w:rsidRPr="00950FAB">
        <w:rPr>
          <w:shd w:val="clear" w:color="auto" w:fill="FFFFFF"/>
        </w:rPr>
        <w:t xml:space="preserve"> representation and collective memory have deep socio-psychological ramifications that threaten to continue and fuel greater group identity separation and nationalism. The politic</w:t>
      </w:r>
      <w:r w:rsidR="00F46239">
        <w:rPr>
          <w:shd w:val="clear" w:color="auto" w:fill="FFFFFF"/>
        </w:rPr>
        <w:t>s regarding the past prove</w:t>
      </w:r>
      <w:r w:rsidRPr="00950FAB">
        <w:rPr>
          <w:shd w:val="clear" w:color="auto" w:fill="FFFFFF"/>
        </w:rPr>
        <w:t xml:space="preserve"> that the conflict has not been definitively resolved, and the institutional politicization of the past consequently leads to trauma trivialization, avoidance of collective acknowledgment and responsibility, and false consciousness of conflict.  The danger of a one-dimensional narrative is shown by how the post-conflict generation who did not experience the wars has a limited perspective leading only further away from the truth and the much-needed acknowledgement for reconciliation</w:t>
      </w:r>
      <w:r w:rsidR="00D830A8">
        <w:rPr>
          <w:shd w:val="clear" w:color="auto" w:fill="FFFFFF"/>
        </w:rPr>
        <w:t xml:space="preserve"> (Sweeney &amp; </w:t>
      </w:r>
      <w:proofErr w:type="spellStart"/>
      <w:r w:rsidR="00D830A8">
        <w:rPr>
          <w:shd w:val="clear" w:color="auto" w:fill="FFFFFF"/>
        </w:rPr>
        <w:t>Ahmetaj</w:t>
      </w:r>
      <w:proofErr w:type="spellEnd"/>
      <w:r w:rsidR="00D830A8">
        <w:rPr>
          <w:shd w:val="clear" w:color="auto" w:fill="FFFFFF"/>
        </w:rPr>
        <w:t>, 2015)</w:t>
      </w:r>
      <w:r w:rsidRPr="00950FAB">
        <w:rPr>
          <w:shd w:val="clear" w:color="auto" w:fill="FFFFFF"/>
        </w:rPr>
        <w:t xml:space="preserve">.  </w:t>
      </w:r>
    </w:p>
    <w:p w14:paraId="3082FA4E" w14:textId="3C788899" w:rsidR="00D3154B" w:rsidRPr="00966AC6" w:rsidRDefault="0011732E" w:rsidP="00966AC6">
      <w:pPr>
        <w:spacing w:after="240"/>
        <w:ind w:firstLine="284"/>
        <w:jc w:val="both"/>
        <w:rPr>
          <w:rFonts w:cstheme="minorHAnsi"/>
        </w:rPr>
      </w:pPr>
      <w:r w:rsidRPr="00950FAB">
        <w:rPr>
          <w:rFonts w:cstheme="minorHAnsi"/>
        </w:rPr>
        <w:t xml:space="preserve">To date, the Kosovo nation-building process is at a paralyzed standstill.  What was supposed to be unanimous international recognition of independence has been dragged out for now close to a decade.  As </w:t>
      </w:r>
      <w:r w:rsidR="0087005F">
        <w:rPr>
          <w:rFonts w:cstheme="minorHAnsi"/>
        </w:rPr>
        <w:t xml:space="preserve">a </w:t>
      </w:r>
      <w:r w:rsidRPr="00950FAB">
        <w:rPr>
          <w:rFonts w:cstheme="minorHAnsi"/>
        </w:rPr>
        <w:t xml:space="preserve">consequence of this political deadlock, society has been unable to function and reach socioeconomic stability. Politicalized rhetoric has also made it difficult to decipher the actual perceptions and wants of the community.  The lack of a unified, agreed-upon definition has made </w:t>
      </w:r>
      <w:proofErr w:type="spellStart"/>
      <w:r w:rsidR="00545ECB" w:rsidRPr="00950FAB">
        <w:rPr>
          <w:rFonts w:cstheme="minorHAnsi"/>
        </w:rPr>
        <w:t>p</w:t>
      </w:r>
      <w:r w:rsidR="00903494" w:rsidRPr="00950FAB">
        <w:rPr>
          <w:rFonts w:cstheme="minorHAnsi"/>
        </w:rPr>
        <w:t>eacebuilding</w:t>
      </w:r>
      <w:proofErr w:type="spellEnd"/>
      <w:r w:rsidRPr="00950FAB">
        <w:rPr>
          <w:rFonts w:cstheme="minorHAnsi"/>
        </w:rPr>
        <w:t xml:space="preserve"> processes difficult to measure for effectiveness. </w:t>
      </w:r>
    </w:p>
    <w:p w14:paraId="5A675BEE" w14:textId="704F5B5D" w:rsidR="00446668" w:rsidRDefault="0011732E" w:rsidP="00C87732">
      <w:pPr>
        <w:pStyle w:val="Heading2"/>
      </w:pPr>
      <w:bookmarkStart w:id="11" w:name="_Toc358284495"/>
      <w:r w:rsidRPr="0079544B">
        <w:t xml:space="preserve">The </w:t>
      </w:r>
      <w:r w:rsidR="004D16B4" w:rsidRPr="0079544B">
        <w:t xml:space="preserve">reconciliation </w:t>
      </w:r>
      <w:r w:rsidRPr="0079544B">
        <w:t>gap</w:t>
      </w:r>
      <w:r w:rsidR="00817B94" w:rsidRPr="0079544B">
        <w:t xml:space="preserve"> </w:t>
      </w:r>
      <w:r w:rsidR="004D16B4" w:rsidRPr="0079544B">
        <w:t xml:space="preserve">in </w:t>
      </w:r>
      <w:r w:rsidRPr="0079544B">
        <w:t>Kosovo</w:t>
      </w:r>
      <w:bookmarkEnd w:id="11"/>
    </w:p>
    <w:p w14:paraId="5EC56F74" w14:textId="77777777" w:rsidR="009F261E" w:rsidRPr="009F261E" w:rsidRDefault="009F261E" w:rsidP="009F261E"/>
    <w:p w14:paraId="612C5A09" w14:textId="74701965" w:rsidR="00446668" w:rsidRPr="009F261E" w:rsidRDefault="0011732E" w:rsidP="009F261E">
      <w:pPr>
        <w:ind w:firstLine="284"/>
        <w:jc w:val="both"/>
      </w:pPr>
      <w:r w:rsidRPr="00950FAB">
        <w:rPr>
          <w:rFonts w:cstheme="minorHAnsi"/>
        </w:rPr>
        <w:t>The efforts designed so far in Kosovo to reach reconciliation have</w:t>
      </w:r>
      <w:r w:rsidR="0081165D" w:rsidRPr="00950FAB">
        <w:rPr>
          <w:rFonts w:cstheme="minorHAnsi"/>
        </w:rPr>
        <w:t xml:space="preserve"> not</w:t>
      </w:r>
      <w:r w:rsidRPr="00950FAB">
        <w:rPr>
          <w:rFonts w:cstheme="minorHAnsi"/>
        </w:rPr>
        <w:t xml:space="preserve"> produced the expected results and the actual situation highlights the lack of concrete and valid understanding of what reconciliation means at a local and regional level. There is </w:t>
      </w:r>
      <w:r w:rsidR="0033734D">
        <w:rPr>
          <w:rFonts w:cstheme="minorHAnsi"/>
        </w:rPr>
        <w:t xml:space="preserve">a </w:t>
      </w:r>
      <w:r w:rsidRPr="00950FAB">
        <w:rPr>
          <w:rFonts w:cstheme="minorHAnsi"/>
        </w:rPr>
        <w:t xml:space="preserve">great need for clarity when it comes to reconciliation in order to keep institutions accountable and to track development.  </w:t>
      </w:r>
      <w:r w:rsidRPr="00950FAB">
        <w:rPr>
          <w:rFonts w:cstheme="minorHAnsi"/>
        </w:rPr>
        <w:lastRenderedPageBreak/>
        <w:t>Documentation, research,</w:t>
      </w:r>
      <w:r w:rsidR="00817B94" w:rsidRPr="00950FAB">
        <w:rPr>
          <w:rFonts w:cstheme="minorHAnsi"/>
        </w:rPr>
        <w:t xml:space="preserve"> and</w:t>
      </w:r>
      <w:r w:rsidRPr="00950FAB">
        <w:rPr>
          <w:rFonts w:cstheme="minorHAnsi"/>
        </w:rPr>
        <w:t xml:space="preserve"> data are absolutely necessary to build the foundation for </w:t>
      </w:r>
      <w:r w:rsidR="0033734D">
        <w:rPr>
          <w:rFonts w:cstheme="minorHAnsi"/>
        </w:rPr>
        <w:t>a</w:t>
      </w:r>
      <w:r w:rsidRPr="00950FAB">
        <w:rPr>
          <w:rFonts w:cstheme="minorHAnsi"/>
        </w:rPr>
        <w:t xml:space="preserve"> young state in</w:t>
      </w:r>
      <w:r w:rsidR="0033734D">
        <w:rPr>
          <w:rFonts w:cstheme="minorHAnsi"/>
        </w:rPr>
        <w:t xml:space="preserve"> a</w:t>
      </w:r>
      <w:r w:rsidRPr="00950FAB">
        <w:rPr>
          <w:rFonts w:cstheme="minorHAnsi"/>
        </w:rPr>
        <w:t xml:space="preserve"> sustain</w:t>
      </w:r>
      <w:r w:rsidR="0033734D">
        <w:rPr>
          <w:rFonts w:cstheme="minorHAnsi"/>
        </w:rPr>
        <w:t>able</w:t>
      </w:r>
      <w:r w:rsidRPr="00950FAB">
        <w:rPr>
          <w:rFonts w:cstheme="minorHAnsi"/>
        </w:rPr>
        <w:t xml:space="preserve"> truth</w:t>
      </w:r>
      <w:r w:rsidR="0033734D">
        <w:rPr>
          <w:rFonts w:cstheme="minorHAnsi"/>
        </w:rPr>
        <w:t>,</w:t>
      </w:r>
      <w:r w:rsidRPr="00950FAB">
        <w:rPr>
          <w:rFonts w:cstheme="minorHAnsi"/>
        </w:rPr>
        <w:t xml:space="preserve"> and will be used by public, not-for-profit, and the private sector in directing local efforts addressing community needs post-conflict. Exploring </w:t>
      </w:r>
      <w:r w:rsidR="00817B94" w:rsidRPr="00950FAB">
        <w:rPr>
          <w:rFonts w:cstheme="minorHAnsi"/>
        </w:rPr>
        <w:t xml:space="preserve">theoretical frameworks of </w:t>
      </w:r>
      <w:r w:rsidRPr="00950FAB">
        <w:rPr>
          <w:rFonts w:cstheme="minorHAnsi"/>
        </w:rPr>
        <w:t>reconciliation to develop a concrete approach is now fundamental to adequately address the issue in Kosovo, especially in regard to its cultural specifi</w:t>
      </w:r>
      <w:r w:rsidR="00C616F9" w:rsidRPr="00950FAB">
        <w:rPr>
          <w:rFonts w:cstheme="minorHAnsi"/>
        </w:rPr>
        <w:t>c</w:t>
      </w:r>
      <w:r w:rsidR="00BB4E8D" w:rsidRPr="00950FAB">
        <w:rPr>
          <w:rFonts w:cstheme="minorHAnsi"/>
        </w:rPr>
        <w:t>itie</w:t>
      </w:r>
      <w:r w:rsidRPr="00950FAB">
        <w:rPr>
          <w:rFonts w:cstheme="minorHAnsi"/>
        </w:rPr>
        <w:t>s and the political, social</w:t>
      </w:r>
      <w:r w:rsidR="00C616F9" w:rsidRPr="00950FAB">
        <w:rPr>
          <w:rFonts w:cstheme="minorHAnsi"/>
        </w:rPr>
        <w:t>,</w:t>
      </w:r>
      <w:r w:rsidRPr="00950FAB">
        <w:rPr>
          <w:rFonts w:cstheme="minorHAnsi"/>
        </w:rPr>
        <w:t xml:space="preserve"> and economic dimensions that now make up the country. </w:t>
      </w:r>
      <w:r w:rsidR="00C616F9" w:rsidRPr="00950FAB">
        <w:t>While reconciliation is currently u</w:t>
      </w:r>
      <w:r w:rsidRPr="00950FAB">
        <w:t xml:space="preserve">nderstood as a crucial measure to recreate stable relationships between former enemies over the legacy of a </w:t>
      </w:r>
      <w:r w:rsidR="0033734D">
        <w:t>difficult</w:t>
      </w:r>
      <w:r w:rsidRPr="00950FAB">
        <w:t xml:space="preserve"> past, the different theories developed during the last few years however show that the concept is more complex than it seems. </w:t>
      </w:r>
    </w:p>
    <w:p w14:paraId="7D86EEFF" w14:textId="77777777" w:rsidR="00446668" w:rsidRDefault="0011732E" w:rsidP="00C87732">
      <w:pPr>
        <w:pStyle w:val="Heading2"/>
      </w:pPr>
      <w:bookmarkStart w:id="12" w:name="_Toc358284496"/>
      <w:r w:rsidRPr="0079544B">
        <w:t>Theoretical framework</w:t>
      </w:r>
      <w:bookmarkEnd w:id="12"/>
    </w:p>
    <w:p w14:paraId="72707C1D" w14:textId="77777777" w:rsidR="009F261E" w:rsidRPr="009F261E" w:rsidRDefault="009F261E" w:rsidP="009F261E"/>
    <w:p w14:paraId="483B8F20" w14:textId="52484E5F" w:rsidR="00A46DBE" w:rsidRPr="00950FAB" w:rsidRDefault="00A46DBE" w:rsidP="00D3154B">
      <w:pPr>
        <w:spacing w:after="240"/>
        <w:ind w:firstLine="284"/>
        <w:jc w:val="both"/>
        <w:rPr>
          <w:lang w:val="fr-FR"/>
        </w:rPr>
      </w:pPr>
      <w:r w:rsidRPr="00950FAB">
        <w:t xml:space="preserve">In the course of transition </w:t>
      </w:r>
      <w:r w:rsidR="008915EC" w:rsidRPr="00950FAB">
        <w:t>from war to peace, societies have</w:t>
      </w:r>
      <w:r w:rsidRPr="00950FAB">
        <w:t xml:space="preserve"> to struggle over how much to acknowledge the past, whether to punish perpetrator</w:t>
      </w:r>
      <w:r w:rsidR="00545ECB" w:rsidRPr="00950FAB">
        <w:t>s</w:t>
      </w:r>
      <w:r w:rsidRPr="00950FAB">
        <w:t>, and how to recover from past traumas. In addition, how to treat the presence of the perpetrator, the victims</w:t>
      </w:r>
      <w:r w:rsidR="00545ECB" w:rsidRPr="00950FAB">
        <w:t>,</w:t>
      </w:r>
      <w:r w:rsidRPr="00950FAB">
        <w:t xml:space="preserve"> and bystanders after the violence has ended,</w:t>
      </w:r>
      <w:r w:rsidR="00B50A41">
        <w:t xml:space="preserve"> </w:t>
      </w:r>
      <w:r w:rsidRPr="00950FAB">
        <w:t xml:space="preserve">poses a series of problems. The most common formula </w:t>
      </w:r>
      <w:r w:rsidR="00A66E60">
        <w:t xml:space="preserve">puts the two dangers simultaneously, </w:t>
      </w:r>
      <w:r w:rsidR="00545ECB" w:rsidRPr="00950FAB">
        <w:t>of</w:t>
      </w:r>
      <w:r w:rsidRPr="00950FAB">
        <w:t xml:space="preserve"> mourning for the past and forgetting it</w:t>
      </w:r>
      <w:r w:rsidR="00545ECB" w:rsidRPr="00950FAB">
        <w:t>;</w:t>
      </w:r>
      <w:r w:rsidRPr="00950FAB">
        <w:t xml:space="preserve"> </w:t>
      </w:r>
      <w:r w:rsidR="002A28C7" w:rsidRPr="00950FAB">
        <w:t>whether</w:t>
      </w:r>
      <w:r w:rsidRPr="00950FAB">
        <w:t xml:space="preserve"> is </w:t>
      </w:r>
      <w:r w:rsidR="004C7C8B">
        <w:t xml:space="preserve">it </w:t>
      </w:r>
      <w:r w:rsidRPr="00950FAB">
        <w:t>too much memory, or not enough; too much of victimhood or insufficient memorializing of victims and survivors; too much past or too little acknowledgment of the past (</w:t>
      </w:r>
      <w:proofErr w:type="spellStart"/>
      <w:r w:rsidRPr="00950FAB">
        <w:t>Minow</w:t>
      </w:r>
      <w:proofErr w:type="spellEnd"/>
      <w:r w:rsidR="00FC198E">
        <w:t>,</w:t>
      </w:r>
      <w:r w:rsidRPr="00950FAB">
        <w:t xml:space="preserve"> 1998). These join</w:t>
      </w:r>
      <w:r w:rsidR="00545ECB" w:rsidRPr="00950FAB">
        <w:t xml:space="preserve">t </w:t>
      </w:r>
      <w:r w:rsidRPr="00950FAB">
        <w:t xml:space="preserve">dangers accompany not just societies emerging from mass violence but also individuals </w:t>
      </w:r>
      <w:r w:rsidR="008144E5">
        <w:t xml:space="preserve">recovering from trauma. </w:t>
      </w:r>
      <w:proofErr w:type="spellStart"/>
      <w:r w:rsidR="00F110C7" w:rsidRPr="00950FAB">
        <w:t>Mô</w:t>
      </w:r>
      <w:proofErr w:type="spellEnd"/>
      <w:r w:rsidR="00F110C7">
        <w:t xml:space="preserve"> </w:t>
      </w:r>
      <w:proofErr w:type="spellStart"/>
      <w:r w:rsidR="008144E5">
        <w:t>Bleeker</w:t>
      </w:r>
      <w:proofErr w:type="spellEnd"/>
      <w:r w:rsidRPr="00950FAB">
        <w:t xml:space="preserve"> on the other hand tell us that reconciliation can be achieved when a</w:t>
      </w:r>
      <w:r w:rsidRPr="00950FAB">
        <w:rPr>
          <w:rFonts w:eastAsia="Times New Roman"/>
          <w:lang w:val="en"/>
        </w:rPr>
        <w:t xml:space="preserve"> society can live with a plurality of opinions, races, cultures</w:t>
      </w:r>
      <w:r w:rsidR="00545ECB" w:rsidRPr="00950FAB">
        <w:rPr>
          <w:rFonts w:eastAsia="Times New Roman"/>
          <w:lang w:val="en"/>
        </w:rPr>
        <w:t>,</w:t>
      </w:r>
      <w:r w:rsidRPr="00950FAB">
        <w:rPr>
          <w:rFonts w:eastAsia="Times New Roman"/>
          <w:lang w:val="en"/>
        </w:rPr>
        <w:t xml:space="preserve"> and religions and which sees this </w:t>
      </w:r>
      <w:r w:rsidR="00545ECB" w:rsidRPr="00950FAB">
        <w:rPr>
          <w:rFonts w:eastAsia="Times New Roman"/>
          <w:lang w:val="en"/>
        </w:rPr>
        <w:t xml:space="preserve">pluralism </w:t>
      </w:r>
      <w:r w:rsidRPr="00950FAB">
        <w:rPr>
          <w:rFonts w:eastAsia="Times New Roman"/>
          <w:lang w:val="en"/>
        </w:rPr>
        <w:t>as the basis of its identity</w:t>
      </w:r>
      <w:r w:rsidR="00545ECB" w:rsidRPr="00950FAB">
        <w:rPr>
          <w:rFonts w:eastAsia="Times New Roman"/>
          <w:lang w:val="en"/>
        </w:rPr>
        <w:t xml:space="preserve"> in a</w:t>
      </w:r>
      <w:r w:rsidRPr="00950FAB">
        <w:rPr>
          <w:rFonts w:eastAsia="Times New Roman"/>
          <w:lang w:val="en"/>
        </w:rPr>
        <w:t xml:space="preserve"> society where each one accepts and acknowledges the suffering of another</w:t>
      </w:r>
      <w:r w:rsidR="008E111B" w:rsidRPr="00950FAB">
        <w:rPr>
          <w:rFonts w:eastAsia="Times New Roman"/>
          <w:lang w:val="en"/>
        </w:rPr>
        <w:t xml:space="preserve"> (</w:t>
      </w:r>
      <w:proofErr w:type="spellStart"/>
      <w:r w:rsidR="008E111B" w:rsidRPr="00950FAB">
        <w:rPr>
          <w:rFonts w:eastAsia="Times New Roman"/>
          <w:lang w:val="en"/>
        </w:rPr>
        <w:t>Bleeker</w:t>
      </w:r>
      <w:proofErr w:type="spellEnd"/>
      <w:r w:rsidR="00F110C7">
        <w:rPr>
          <w:rFonts w:eastAsia="Times New Roman"/>
          <w:lang w:val="en"/>
        </w:rPr>
        <w:t>,</w:t>
      </w:r>
      <w:r w:rsidR="008E111B" w:rsidRPr="00950FAB">
        <w:rPr>
          <w:rFonts w:eastAsia="Times New Roman"/>
          <w:lang w:val="en"/>
        </w:rPr>
        <w:t xml:space="preserve"> 2014)</w:t>
      </w:r>
      <w:r w:rsidRPr="00950FAB">
        <w:rPr>
          <w:rFonts w:ascii="Times New Roman" w:eastAsia="Times New Roman" w:hAnsi="Times New Roman" w:cs="Times New Roman"/>
          <w:sz w:val="28"/>
          <w:szCs w:val="28"/>
          <w:lang w:val="sq-AL"/>
        </w:rPr>
        <w:t>.</w:t>
      </w:r>
    </w:p>
    <w:p w14:paraId="1E1327FF" w14:textId="30F707FE" w:rsidR="005C7074" w:rsidRPr="00D3154B" w:rsidRDefault="00A46DBE" w:rsidP="00D3154B">
      <w:pPr>
        <w:spacing w:after="240"/>
        <w:ind w:firstLine="284"/>
        <w:jc w:val="both"/>
      </w:pPr>
      <w:r w:rsidRPr="00950FAB">
        <w:t>Nevertheless, m</w:t>
      </w:r>
      <w:r w:rsidR="005C7074" w:rsidRPr="00950FAB">
        <w:t>any will agree that there is no consensus of the definition of reconciliation. In that sense, there are different conceptualizations of reconciliation. It can be defined as a goal, aspiration, hope</w:t>
      </w:r>
      <w:r w:rsidR="00545ECB" w:rsidRPr="00950FAB">
        <w:t>, or,</w:t>
      </w:r>
      <w:r w:rsidR="005C7074" w:rsidRPr="00950FAB">
        <w:t xml:space="preserve"> </w:t>
      </w:r>
      <w:r w:rsidR="00545ECB" w:rsidRPr="00950FAB">
        <w:t>to a certain degree,</w:t>
      </w:r>
      <w:r w:rsidR="005C7074" w:rsidRPr="00950FAB">
        <w:t xml:space="preserve"> as </w:t>
      </w:r>
      <w:r w:rsidR="00545ECB" w:rsidRPr="00950FAB">
        <w:t xml:space="preserve">a </w:t>
      </w:r>
      <w:r w:rsidR="005C7074" w:rsidRPr="00950FAB">
        <w:t xml:space="preserve">utopia. Likewise, some identify reconciliation </w:t>
      </w:r>
      <w:r w:rsidR="00545ECB" w:rsidRPr="00950FAB">
        <w:t>as</w:t>
      </w:r>
      <w:r w:rsidR="005C7074" w:rsidRPr="00950FAB">
        <w:t xml:space="preserve"> </w:t>
      </w:r>
      <w:r w:rsidR="00545ECB" w:rsidRPr="00950FAB">
        <w:t>the resumption</w:t>
      </w:r>
      <w:r w:rsidR="005C7074" w:rsidRPr="00950FAB">
        <w:t xml:space="preserve"> </w:t>
      </w:r>
      <w:r w:rsidR="00545ECB" w:rsidRPr="00950FAB">
        <w:t xml:space="preserve">or creation of </w:t>
      </w:r>
      <w:r w:rsidR="005C7074" w:rsidRPr="00950FAB">
        <w:t xml:space="preserve">a friendship marked by trust </w:t>
      </w:r>
      <w:r w:rsidRPr="00950FAB">
        <w:t>that</w:t>
      </w:r>
      <w:r w:rsidR="005C7074" w:rsidRPr="00950FAB">
        <w:t xml:space="preserve"> goes beyond traditional divisions. To achieve reconciliation, it is expected sometimes that </w:t>
      </w:r>
      <w:r w:rsidR="00545ECB" w:rsidRPr="00950FAB">
        <w:t>the involved</w:t>
      </w:r>
      <w:r w:rsidR="005C7074" w:rsidRPr="00950FAB">
        <w:t xml:space="preserve"> sides show mutual recognition, respect</w:t>
      </w:r>
      <w:r w:rsidR="00545ECB" w:rsidRPr="00950FAB">
        <w:t>,</w:t>
      </w:r>
      <w:r w:rsidR="005C7074" w:rsidRPr="00950FAB">
        <w:t xml:space="preserve"> acceptance, a</w:t>
      </w:r>
      <w:r w:rsidR="00545ECB" w:rsidRPr="00950FAB">
        <w:t>nd</w:t>
      </w:r>
      <w:r w:rsidR="005C7074" w:rsidRPr="00950FAB">
        <w:t xml:space="preserve"> sensitivity toward </w:t>
      </w:r>
      <w:r w:rsidR="00545ECB" w:rsidRPr="00950FAB">
        <w:t xml:space="preserve">the </w:t>
      </w:r>
      <w:r w:rsidR="005C7074" w:rsidRPr="00950FAB">
        <w:t>needs and interests of that other side</w:t>
      </w:r>
      <w:r w:rsidR="00545ECB" w:rsidRPr="00950FAB">
        <w:t>.</w:t>
      </w:r>
      <w:r w:rsidR="005C7074" w:rsidRPr="00950FAB">
        <w:t xml:space="preserve"> </w:t>
      </w:r>
      <w:r w:rsidR="00545ECB" w:rsidRPr="00950FAB">
        <w:t>These sides should</w:t>
      </w:r>
      <w:r w:rsidR="005C7074" w:rsidRPr="00950FAB">
        <w:t xml:space="preserve"> mutually detect s</w:t>
      </w:r>
      <w:r w:rsidR="00545ECB" w:rsidRPr="00950FAB">
        <w:t>hared</w:t>
      </w:r>
      <w:r w:rsidR="005C7074" w:rsidRPr="00950FAB">
        <w:t xml:space="preserve"> interests and they work on </w:t>
      </w:r>
      <w:r w:rsidR="00545ECB" w:rsidRPr="00950FAB">
        <w:t>developing</w:t>
      </w:r>
      <w:r w:rsidR="005C7074" w:rsidRPr="00950FAB">
        <w:t xml:space="preserve"> trust and building peaceful relations (Bar-Tal </w:t>
      </w:r>
      <w:r w:rsidR="00212B5F">
        <w:t>&amp;</w:t>
      </w:r>
      <w:r w:rsidR="00D3154B">
        <w:t xml:space="preserve"> </w:t>
      </w:r>
      <w:proofErr w:type="spellStart"/>
      <w:r w:rsidR="00D3154B">
        <w:t>Bennik</w:t>
      </w:r>
      <w:proofErr w:type="spellEnd"/>
      <w:r w:rsidR="00D3154B">
        <w:t>, 2004).</w:t>
      </w:r>
    </w:p>
    <w:p w14:paraId="3C8BA3C6" w14:textId="7390DCDB" w:rsidR="00446668" w:rsidRPr="00950FAB" w:rsidRDefault="0011732E" w:rsidP="00D3154B">
      <w:pPr>
        <w:spacing w:after="240"/>
        <w:ind w:firstLine="284"/>
        <w:jc w:val="both"/>
      </w:pPr>
      <w:r w:rsidRPr="00950FAB">
        <w:t xml:space="preserve">One of the main academic research workers </w:t>
      </w:r>
      <w:r w:rsidRPr="00950FAB">
        <w:rPr>
          <w:b/>
        </w:rPr>
        <w:t xml:space="preserve">John-Paul </w:t>
      </w:r>
      <w:proofErr w:type="spellStart"/>
      <w:r w:rsidRPr="00950FAB">
        <w:rPr>
          <w:b/>
        </w:rPr>
        <w:t>Lederach</w:t>
      </w:r>
      <w:proofErr w:type="spellEnd"/>
      <w:r w:rsidRPr="00950FAB">
        <w:t xml:space="preserve"> defends reconciliation as a slow and holistic process that focuses on </w:t>
      </w:r>
      <w:r w:rsidR="00F54A14">
        <w:t xml:space="preserve">the </w:t>
      </w:r>
      <w:r w:rsidRPr="00950FAB">
        <w:t xml:space="preserve">redefinition of </w:t>
      </w:r>
      <w:r w:rsidR="00F54A14">
        <w:t xml:space="preserve">a </w:t>
      </w:r>
      <w:r w:rsidRPr="00950FAB">
        <w:t xml:space="preserve">relationship. His definition stands on the dual nature of reconciliation, constituted by both </w:t>
      </w:r>
      <w:r w:rsidRPr="00120061">
        <w:t>“a focus and a locus”</w:t>
      </w:r>
      <w:r w:rsidRPr="00950FAB">
        <w:t>. The "</w:t>
      </w:r>
      <w:r w:rsidRPr="00950FAB">
        <w:rPr>
          <w:i/>
        </w:rPr>
        <w:t>focus</w:t>
      </w:r>
      <w:r w:rsidRPr="00950FAB">
        <w:t>" embodies the objective of a new and positive relationship whereas the "</w:t>
      </w:r>
      <w:r w:rsidRPr="00950FAB">
        <w:rPr>
          <w:i/>
        </w:rPr>
        <w:t>locus</w:t>
      </w:r>
      <w:r w:rsidR="00BB62D4">
        <w:t>" is the space where former</w:t>
      </w:r>
      <w:r w:rsidRPr="00950FAB">
        <w:t xml:space="preserve"> parties meet and express their pains and expectations. There, the expression of </w:t>
      </w:r>
      <w:r w:rsidR="00BB62D4">
        <w:t xml:space="preserve">a </w:t>
      </w:r>
      <w:r w:rsidRPr="00950FAB">
        <w:t xml:space="preserve">suffering past from all sides should meet the vision of a shared future between former enemies. </w:t>
      </w:r>
      <w:r w:rsidR="00C616F9" w:rsidRPr="00950FAB">
        <w:t>H</w:t>
      </w:r>
      <w:r w:rsidRPr="00950FAB">
        <w:t xml:space="preserve">e argues that if </w:t>
      </w:r>
      <w:r w:rsidR="00BB62D4">
        <w:t xml:space="preserve">a </w:t>
      </w:r>
      <w:r w:rsidRPr="00950FAB">
        <w:t xml:space="preserve">relationship is commonly at the </w:t>
      </w:r>
      <w:r w:rsidR="00BB62D4">
        <w:t xml:space="preserve">heart </w:t>
      </w:r>
      <w:r w:rsidRPr="00950FAB">
        <w:t>of the conflict, it is also the driving force of a long-term and sustainable solution that must promote truth, forgiveness, justice</w:t>
      </w:r>
      <w:r w:rsidR="00C616F9" w:rsidRPr="00950FAB">
        <w:t>,</w:t>
      </w:r>
      <w:r w:rsidRPr="00950FAB">
        <w:t xml:space="preserve"> and peace.</w:t>
      </w:r>
    </w:p>
    <w:p w14:paraId="5416B593" w14:textId="1E376595" w:rsidR="00446668" w:rsidRPr="00950FAB" w:rsidRDefault="0011732E" w:rsidP="00D3154B">
      <w:pPr>
        <w:spacing w:after="240"/>
        <w:ind w:firstLine="284"/>
        <w:jc w:val="both"/>
      </w:pPr>
      <w:r w:rsidRPr="00950FAB">
        <w:lastRenderedPageBreak/>
        <w:t>Another aspect of his theory focuses on the levels of actors involved in the reconciliation process. Political leaders, at the top level, embody the necessary decision mak</w:t>
      </w:r>
      <w:r w:rsidR="001F6F90" w:rsidRPr="00950FAB">
        <w:t>ing</w:t>
      </w:r>
      <w:r w:rsidRPr="00950FAB">
        <w:t xml:space="preserve"> power to improve the peace building process. At a middle level, leaders of the different fields of the society </w:t>
      </w:r>
      <w:r w:rsidR="001F6F90" w:rsidRPr="00950FAB">
        <w:t xml:space="preserve">such as </w:t>
      </w:r>
      <w:r w:rsidRPr="00950FAB">
        <w:t xml:space="preserve">intellectual or traditional leaders also have a role to play </w:t>
      </w:r>
      <w:r w:rsidR="001F6F90" w:rsidRPr="00950FAB">
        <w:t xml:space="preserve">as </w:t>
      </w:r>
      <w:r w:rsidRPr="00950FAB">
        <w:t>the link they represent between the higher and lower levels of the society. Indeed, the actors who play at a very local level, less political, are crucial as they directly influence the population affected by war.</w:t>
      </w:r>
    </w:p>
    <w:p w14:paraId="0640AFA8" w14:textId="447122E6" w:rsidR="00446668" w:rsidRPr="00950FAB" w:rsidRDefault="0011732E" w:rsidP="00D3154B">
      <w:pPr>
        <w:spacing w:after="240"/>
        <w:ind w:firstLine="284"/>
        <w:jc w:val="both"/>
      </w:pPr>
      <w:r w:rsidRPr="00950FAB">
        <w:t xml:space="preserve">Moreover, according to </w:t>
      </w:r>
      <w:proofErr w:type="spellStart"/>
      <w:r w:rsidRPr="00950FAB">
        <w:t>Lederach’s</w:t>
      </w:r>
      <w:proofErr w:type="spellEnd"/>
      <w:r w:rsidRPr="00950FAB">
        <w:t xml:space="preserve"> theory,</w:t>
      </w:r>
      <w:r w:rsidR="00A46DBE" w:rsidRPr="00950FAB">
        <w:t xml:space="preserve"> the concepts of </w:t>
      </w:r>
      <w:r w:rsidRPr="00657680">
        <w:t xml:space="preserve">truth, justice, </w:t>
      </w:r>
      <w:r w:rsidR="00CA122D" w:rsidRPr="00657680">
        <w:t>peace</w:t>
      </w:r>
      <w:r w:rsidRPr="00657680">
        <w:t xml:space="preserve"> and </w:t>
      </w:r>
      <w:r w:rsidR="00CA122D" w:rsidRPr="00657680">
        <w:t xml:space="preserve">mercy </w:t>
      </w:r>
      <w:r w:rsidRPr="00950FAB">
        <w:t xml:space="preserve">represent </w:t>
      </w:r>
      <w:r w:rsidR="006011AD" w:rsidRPr="00950FAB">
        <w:t xml:space="preserve">four </w:t>
      </w:r>
      <w:r w:rsidRPr="00950FAB">
        <w:t xml:space="preserve">key dynamics in the reconciliation process that have to be met, </w:t>
      </w:r>
      <w:r w:rsidR="00455917" w:rsidRPr="00950FAB">
        <w:t xml:space="preserve">spoken, </w:t>
      </w:r>
      <w:r w:rsidRPr="00950FAB">
        <w:t>and heard in a common space (</w:t>
      </w:r>
      <w:proofErr w:type="spellStart"/>
      <w:r w:rsidRPr="00950FAB">
        <w:t>Lederach</w:t>
      </w:r>
      <w:proofErr w:type="spellEnd"/>
      <w:r w:rsidRPr="00950FAB">
        <w:t xml:space="preserve">, 1997; 2001). </w:t>
      </w:r>
      <w:r w:rsidR="00CA122D" w:rsidRPr="00950FAB">
        <w:t>T</w:t>
      </w:r>
      <w:r w:rsidRPr="00950FAB">
        <w:t xml:space="preserve">he </w:t>
      </w:r>
      <w:r w:rsidR="00CA122D" w:rsidRPr="00950FAB">
        <w:t xml:space="preserve">concept </w:t>
      </w:r>
      <w:r w:rsidRPr="00950FAB">
        <w:t xml:space="preserve">of </w:t>
      </w:r>
      <w:r w:rsidRPr="00657680">
        <w:t>Truth</w:t>
      </w:r>
      <w:r w:rsidRPr="00950FAB">
        <w:t xml:space="preserve"> is about revealing factually and objectively the horrific events of the pas</w:t>
      </w:r>
      <w:r w:rsidR="00BB62D4">
        <w:t xml:space="preserve">t. </w:t>
      </w:r>
      <w:r w:rsidR="00F828DB" w:rsidRPr="00950FAB">
        <w:t xml:space="preserve">John Paul </w:t>
      </w:r>
      <w:proofErr w:type="spellStart"/>
      <w:r w:rsidR="00F828DB" w:rsidRPr="00950FAB">
        <w:t>Lederach</w:t>
      </w:r>
      <w:proofErr w:type="spellEnd"/>
      <w:r w:rsidR="00F828DB" w:rsidRPr="00950FAB">
        <w:t xml:space="preserve"> defines </w:t>
      </w:r>
      <w:r w:rsidR="00CA122D" w:rsidRPr="00950FAB">
        <w:t>it</w:t>
      </w:r>
      <w:r w:rsidR="005E23AF">
        <w:t xml:space="preserve"> as “</w:t>
      </w:r>
      <w:r w:rsidR="00F828DB" w:rsidRPr="00657680">
        <w:rPr>
          <w:i/>
        </w:rPr>
        <w:t xml:space="preserve">the longing for acknowledgment of wrong and the validation of painful loss and </w:t>
      </w:r>
      <w:r w:rsidR="00BB62D4" w:rsidRPr="00657680">
        <w:rPr>
          <w:i/>
        </w:rPr>
        <w:t>experiences</w:t>
      </w:r>
      <w:r w:rsidR="00BB62D4" w:rsidRPr="00950FAB">
        <w:t>” (</w:t>
      </w:r>
      <w:proofErr w:type="spellStart"/>
      <w:r w:rsidR="00F828DB" w:rsidRPr="00950FAB">
        <w:t>Lederach</w:t>
      </w:r>
      <w:proofErr w:type="spellEnd"/>
      <w:r w:rsidR="00F828DB" w:rsidRPr="00950FAB">
        <w:t>, 1997</w:t>
      </w:r>
      <w:r w:rsidR="00657680">
        <w:t>, p.29</w:t>
      </w:r>
      <w:r w:rsidR="00F828DB" w:rsidRPr="00950FAB">
        <w:t xml:space="preserve">). </w:t>
      </w:r>
      <w:proofErr w:type="spellStart"/>
      <w:r w:rsidR="000E3FA8" w:rsidRPr="00950FAB">
        <w:t>Lederach</w:t>
      </w:r>
      <w:proofErr w:type="spellEnd"/>
      <w:r w:rsidR="000E3FA8" w:rsidRPr="00950FAB">
        <w:t xml:space="preserve"> defines t</w:t>
      </w:r>
      <w:r w:rsidR="006011AD" w:rsidRPr="00950FAB">
        <w:t xml:space="preserve">he concept of </w:t>
      </w:r>
      <w:r w:rsidRPr="00657680">
        <w:t>Justice</w:t>
      </w:r>
      <w:r w:rsidR="000E3FA8" w:rsidRPr="00950FAB">
        <w:t xml:space="preserve"> </w:t>
      </w:r>
      <w:r w:rsidR="006011AD" w:rsidRPr="00950FAB">
        <w:t>as</w:t>
      </w:r>
      <w:r w:rsidRPr="00950FAB">
        <w:t xml:space="preserve"> </w:t>
      </w:r>
      <w:r w:rsidR="006011AD" w:rsidRPr="00950FAB">
        <w:rPr>
          <w:lang w:val="en-GB"/>
        </w:rPr>
        <w:t>“</w:t>
      </w:r>
      <w:r w:rsidR="006011AD" w:rsidRPr="00657680">
        <w:rPr>
          <w:i/>
          <w:lang w:val="en-GB"/>
        </w:rPr>
        <w:t>the search for individual and group rights, for social restructuring, and for restitution</w:t>
      </w:r>
      <w:r w:rsidR="000E3FA8" w:rsidRPr="00950FAB">
        <w:rPr>
          <w:lang w:val="en-GB"/>
        </w:rPr>
        <w:t xml:space="preserve">” </w:t>
      </w:r>
      <w:r w:rsidR="006011AD" w:rsidRPr="00950FAB">
        <w:rPr>
          <w:lang w:val="fr-FR"/>
        </w:rPr>
        <w:t>(</w:t>
      </w:r>
      <w:proofErr w:type="spellStart"/>
      <w:r w:rsidR="006011AD" w:rsidRPr="00950FAB">
        <w:rPr>
          <w:lang w:val="fr-FR"/>
        </w:rPr>
        <w:t>Lederach</w:t>
      </w:r>
      <w:proofErr w:type="spellEnd"/>
      <w:r w:rsidR="006011AD" w:rsidRPr="00950FAB">
        <w:rPr>
          <w:lang w:val="fr-FR"/>
        </w:rPr>
        <w:t>, 1997</w:t>
      </w:r>
      <w:r w:rsidR="00657680">
        <w:rPr>
          <w:lang w:val="fr-FR"/>
        </w:rPr>
        <w:t>, p.29</w:t>
      </w:r>
      <w:r w:rsidR="006011AD" w:rsidRPr="00950FAB">
        <w:rPr>
          <w:lang w:val="fr-FR"/>
        </w:rPr>
        <w:t>)</w:t>
      </w:r>
      <w:r w:rsidR="005C7074" w:rsidRPr="00950FAB">
        <w:t>. T</w:t>
      </w:r>
      <w:r w:rsidR="00421F81" w:rsidRPr="00950FAB">
        <w:t>herefore, t</w:t>
      </w:r>
      <w:r w:rsidR="004864C9" w:rsidRPr="00950FAB">
        <w:t>wo types of justice</w:t>
      </w:r>
      <w:r w:rsidR="006011AD" w:rsidRPr="00950FAB">
        <w:t xml:space="preserve"> </w:t>
      </w:r>
      <w:r w:rsidR="00CA122D" w:rsidRPr="00950FAB">
        <w:t>can be defined within the Transitional Justice framework</w:t>
      </w:r>
      <w:r w:rsidR="004864C9" w:rsidRPr="00950FAB">
        <w:t>:</w:t>
      </w:r>
      <w:r w:rsidRPr="00950FAB">
        <w:t xml:space="preserve"> </w:t>
      </w:r>
      <w:r w:rsidRPr="00657680">
        <w:t>retributive justice</w:t>
      </w:r>
      <w:r w:rsidRPr="00950FAB">
        <w:t xml:space="preserve"> that focuses on a procedural approach of the crimes, strictly seen as a violation of law that should be punished</w:t>
      </w:r>
      <w:r w:rsidR="004864C9" w:rsidRPr="00950FAB">
        <w:t>,</w:t>
      </w:r>
      <w:r w:rsidRPr="00950FAB">
        <w:t xml:space="preserve"> and </w:t>
      </w:r>
      <w:r w:rsidRPr="00657680">
        <w:t>restorative or reparative justice</w:t>
      </w:r>
      <w:r w:rsidR="000E3FA8" w:rsidRPr="00950FAB">
        <w:rPr>
          <w:i/>
        </w:rPr>
        <w:t xml:space="preserve">, </w:t>
      </w:r>
      <w:r w:rsidR="00421F81" w:rsidRPr="00950FAB">
        <w:t>which</w:t>
      </w:r>
      <w:r w:rsidRPr="00950FAB">
        <w:t xml:space="preserve"> focuses on the nature of the crime and centers on the psychological and social aspect of the violation. </w:t>
      </w:r>
      <w:r w:rsidRPr="00950FAB">
        <w:rPr>
          <w:i/>
        </w:rPr>
        <w:t xml:space="preserve"> </w:t>
      </w:r>
      <w:r w:rsidR="00CA122D" w:rsidRPr="00950FAB">
        <w:t>Moreover</w:t>
      </w:r>
      <w:r w:rsidR="00CA122D" w:rsidRPr="00950FAB">
        <w:rPr>
          <w:i/>
        </w:rPr>
        <w:t>,</w:t>
      </w:r>
      <w:r w:rsidR="00421F81" w:rsidRPr="00950FAB">
        <w:rPr>
          <w:i/>
        </w:rPr>
        <w:t xml:space="preserve"> </w:t>
      </w:r>
      <w:r w:rsidR="00421F81" w:rsidRPr="00950FAB">
        <w:t>the concept of</w:t>
      </w:r>
      <w:r w:rsidR="00CA122D" w:rsidRPr="00950FAB">
        <w:rPr>
          <w:i/>
        </w:rPr>
        <w:t xml:space="preserve"> </w:t>
      </w:r>
      <w:r w:rsidR="006011AD" w:rsidRPr="00657680">
        <w:t>Peace</w:t>
      </w:r>
      <w:r w:rsidR="006011AD" w:rsidRPr="00950FAB">
        <w:t>, which “</w:t>
      </w:r>
      <w:r w:rsidR="006011AD" w:rsidRPr="00657680">
        <w:rPr>
          <w:i/>
        </w:rPr>
        <w:t>underscores the need for interdependence, well-being, and security”</w:t>
      </w:r>
      <w:r w:rsidR="006011AD" w:rsidRPr="00950FAB">
        <w:t xml:space="preserve"> (</w:t>
      </w:r>
      <w:proofErr w:type="spellStart"/>
      <w:r w:rsidR="006011AD" w:rsidRPr="00950FAB">
        <w:t>Lederach</w:t>
      </w:r>
      <w:proofErr w:type="spellEnd"/>
      <w:r w:rsidR="006011AD" w:rsidRPr="00950FAB">
        <w:t>, 1997</w:t>
      </w:r>
      <w:r w:rsidR="00657680">
        <w:t>, p.29</w:t>
      </w:r>
      <w:r w:rsidR="006011AD" w:rsidRPr="00950FAB">
        <w:t>)</w:t>
      </w:r>
      <w:r w:rsidR="00CA122D" w:rsidRPr="00950FAB">
        <w:t xml:space="preserve"> </w:t>
      </w:r>
      <w:r w:rsidRPr="00950FAB">
        <w:t xml:space="preserve">is understood as the end of human rights abuses and conflicts but also as the construction of a more constructive relationship between individuals and communities. </w:t>
      </w:r>
      <w:r w:rsidR="005C7074" w:rsidRPr="00950FAB">
        <w:t>The</w:t>
      </w:r>
      <w:r w:rsidR="00CA122D" w:rsidRPr="00950FAB">
        <w:t xml:space="preserve"> last concept </w:t>
      </w:r>
      <w:r w:rsidR="00421F81" w:rsidRPr="00950FAB">
        <w:t xml:space="preserve">of </w:t>
      </w:r>
      <w:proofErr w:type="spellStart"/>
      <w:r w:rsidR="00CA122D" w:rsidRPr="00950FAB">
        <w:t>Lederach</w:t>
      </w:r>
      <w:r w:rsidR="00D430F6" w:rsidRPr="00950FAB">
        <w:t>’s</w:t>
      </w:r>
      <w:proofErr w:type="spellEnd"/>
      <w:r w:rsidR="00D430F6" w:rsidRPr="00950FAB">
        <w:t xml:space="preserve"> theory</w:t>
      </w:r>
      <w:r w:rsidR="00CA122D" w:rsidRPr="00950FAB">
        <w:t xml:space="preserve"> is</w:t>
      </w:r>
      <w:r w:rsidR="005C7074" w:rsidRPr="00950FAB">
        <w:t xml:space="preserve"> </w:t>
      </w:r>
      <w:r w:rsidR="005C7074" w:rsidRPr="00657680">
        <w:t>Mercy</w:t>
      </w:r>
      <w:r w:rsidR="00D430F6" w:rsidRPr="00950FAB">
        <w:rPr>
          <w:i/>
        </w:rPr>
        <w:t>,</w:t>
      </w:r>
      <w:r w:rsidR="005C7074" w:rsidRPr="00950FAB">
        <w:rPr>
          <w:i/>
        </w:rPr>
        <w:t xml:space="preserve"> </w:t>
      </w:r>
      <w:r w:rsidR="00D430F6" w:rsidRPr="00950FAB">
        <w:t>which</w:t>
      </w:r>
      <w:r w:rsidR="005C7074" w:rsidRPr="00950FAB">
        <w:t xml:space="preserve"> is defined as a shared and future-oriented view “</w:t>
      </w:r>
      <w:r w:rsidR="005C7074" w:rsidRPr="00657680">
        <w:rPr>
          <w:i/>
        </w:rPr>
        <w:t>which articulates the need for acceptance, letting go, and a new beginning </w:t>
      </w:r>
      <w:r w:rsidR="005C7074" w:rsidRPr="00950FAB">
        <w:t>» (</w:t>
      </w:r>
      <w:proofErr w:type="spellStart"/>
      <w:r w:rsidR="005C7074" w:rsidRPr="00950FAB">
        <w:t>Lederach</w:t>
      </w:r>
      <w:proofErr w:type="spellEnd"/>
      <w:r w:rsidR="005C7074" w:rsidRPr="00950FAB">
        <w:t>, 1997</w:t>
      </w:r>
      <w:r w:rsidR="00657680">
        <w:t>, p</w:t>
      </w:r>
      <w:r w:rsidR="000775D9">
        <w:t>.29</w:t>
      </w:r>
      <w:r w:rsidR="005C7074" w:rsidRPr="00950FAB">
        <w:t xml:space="preserve">). </w:t>
      </w:r>
      <w:r w:rsidR="000E3FA8" w:rsidRPr="00950FAB">
        <w:t>From</w:t>
      </w:r>
      <w:r w:rsidR="005C7074" w:rsidRPr="00950FAB">
        <w:t xml:space="preserve"> a more holistic point of view, </w:t>
      </w:r>
      <w:r w:rsidR="005C7074" w:rsidRPr="000775D9">
        <w:t>mercy</w:t>
      </w:r>
      <w:r w:rsidR="005C7074" w:rsidRPr="00950FAB">
        <w:t xml:space="preserve"> includes the notion of compassion and forgiveness toward all suffering individuals but also for the society.</w:t>
      </w:r>
    </w:p>
    <w:p w14:paraId="445B8A9D" w14:textId="1C891223" w:rsidR="000416D4" w:rsidRPr="00950FAB" w:rsidRDefault="00421F81" w:rsidP="00D3154B">
      <w:pPr>
        <w:spacing w:after="240"/>
        <w:ind w:firstLine="284"/>
        <w:jc w:val="both"/>
      </w:pPr>
      <w:r w:rsidRPr="00950FAB">
        <w:t>Nevertheless,</w:t>
      </w:r>
      <w:r w:rsidR="000E3FA8" w:rsidRPr="00950FAB">
        <w:t xml:space="preserve"> </w:t>
      </w:r>
      <w:r w:rsidR="00CA122D" w:rsidRPr="00950FAB">
        <w:t xml:space="preserve">the relationship between </w:t>
      </w:r>
      <w:r w:rsidR="00B6696D" w:rsidRPr="00950FAB">
        <w:t>m</w:t>
      </w:r>
      <w:r w:rsidR="00CA122D" w:rsidRPr="00950FAB">
        <w:t xml:space="preserve">ercy and </w:t>
      </w:r>
      <w:r w:rsidR="00B6696D" w:rsidRPr="00950FAB">
        <w:t>f</w:t>
      </w:r>
      <w:r w:rsidR="00CA122D" w:rsidRPr="00950FAB">
        <w:t>orgiveness</w:t>
      </w:r>
      <w:r w:rsidR="000E3FA8" w:rsidRPr="00950FAB">
        <w:t xml:space="preserve"> can be defined by contrasting the two concepts</w:t>
      </w:r>
      <w:r w:rsidR="00CA122D" w:rsidRPr="00950FAB">
        <w:t xml:space="preserve">. </w:t>
      </w:r>
      <w:r w:rsidR="00B6696D" w:rsidRPr="00950FAB">
        <w:t xml:space="preserve">For </w:t>
      </w:r>
      <w:proofErr w:type="spellStart"/>
      <w:r w:rsidR="00B6696D" w:rsidRPr="00950FAB">
        <w:t>Jeffrie</w:t>
      </w:r>
      <w:proofErr w:type="spellEnd"/>
      <w:r w:rsidR="00B6696D" w:rsidRPr="00950FAB">
        <w:t xml:space="preserve"> G. Murphy, mercy</w:t>
      </w:r>
      <w:r w:rsidR="000416D4" w:rsidRPr="00950FAB">
        <w:t xml:space="preserve"> is less personal than forgiveness, since the one that usual grant</w:t>
      </w:r>
      <w:r w:rsidR="000E3FA8" w:rsidRPr="00950FAB">
        <w:t>s</w:t>
      </w:r>
      <w:r w:rsidR="000416D4" w:rsidRPr="00950FAB">
        <w:t xml:space="preserve"> mercy, a judge</w:t>
      </w:r>
      <w:r w:rsidR="00B6696D" w:rsidRPr="00950FAB">
        <w:t xml:space="preserve"> for example</w:t>
      </w:r>
      <w:r w:rsidR="000416D4" w:rsidRPr="00950FAB">
        <w:t xml:space="preserve">, typically will not be a victim </w:t>
      </w:r>
      <w:r w:rsidR="000E3FA8" w:rsidRPr="00950FAB">
        <w:t>of</w:t>
      </w:r>
      <w:r w:rsidR="000416D4" w:rsidRPr="00950FAB">
        <w:t xml:space="preserve"> wrongdoing, </w:t>
      </w:r>
      <w:r w:rsidR="000E3FA8" w:rsidRPr="00950FAB">
        <w:t xml:space="preserve">and </w:t>
      </w:r>
      <w:r w:rsidR="000416D4" w:rsidRPr="00950FAB">
        <w:t>therefore will not have any feelings of resentment</w:t>
      </w:r>
      <w:r w:rsidR="000E3FA8" w:rsidRPr="00950FAB">
        <w:t>.</w:t>
      </w:r>
      <w:r w:rsidR="000416D4" w:rsidRPr="00950FAB">
        <w:t xml:space="preserve"> </w:t>
      </w:r>
      <w:r w:rsidR="000E3FA8" w:rsidRPr="00950FAB">
        <w:t>I</w:t>
      </w:r>
      <w:r w:rsidR="000416D4" w:rsidRPr="00950FAB">
        <w:t>n general</w:t>
      </w:r>
      <w:r w:rsidR="000E3FA8" w:rsidRPr="00950FAB">
        <w:t>,</w:t>
      </w:r>
      <w:r w:rsidR="000416D4" w:rsidRPr="00950FAB">
        <w:t xml:space="preserve"> there is a sense </w:t>
      </w:r>
      <w:r w:rsidR="000E3FA8" w:rsidRPr="00950FAB">
        <w:t>that</w:t>
      </w:r>
      <w:r w:rsidR="000416D4" w:rsidRPr="00950FAB">
        <w:t xml:space="preserve"> only victim</w:t>
      </w:r>
      <w:r w:rsidR="000E3FA8" w:rsidRPr="00950FAB">
        <w:t>s</w:t>
      </w:r>
      <w:r w:rsidR="000416D4" w:rsidRPr="00950FAB">
        <w:t xml:space="preserve"> of wrongdoing have the right to forgive (Murphy</w:t>
      </w:r>
      <w:r w:rsidR="00D473DC">
        <w:t>,</w:t>
      </w:r>
      <w:r w:rsidR="000416D4" w:rsidRPr="00950FAB">
        <w:t xml:space="preserve"> 1999). Therefore, mercy has more a public behavioral dimension (Murphy</w:t>
      </w:r>
      <w:r w:rsidR="00D473DC">
        <w:t>,</w:t>
      </w:r>
      <w:r w:rsidR="000416D4" w:rsidRPr="00950FAB">
        <w:t xml:space="preserve"> 1999).</w:t>
      </w:r>
      <w:r w:rsidR="00B6696D" w:rsidRPr="00950FAB">
        <w:rPr>
          <w:rFonts w:ascii="Times New Roman" w:eastAsia="Times New Roman" w:hAnsi="Times New Roman" w:cs="Times New Roman"/>
          <w:sz w:val="28"/>
          <w:szCs w:val="28"/>
        </w:rPr>
        <w:t xml:space="preserve"> </w:t>
      </w:r>
      <w:r w:rsidR="00D25BEF" w:rsidRPr="00950FAB">
        <w:t>Murphy</w:t>
      </w:r>
      <w:r w:rsidR="00D25BEF" w:rsidRPr="00950FAB">
        <w:rPr>
          <w:i/>
        </w:rPr>
        <w:t xml:space="preserve"> </w:t>
      </w:r>
      <w:r w:rsidR="00D25BEF" w:rsidRPr="00950FAB">
        <w:t>provides an</w:t>
      </w:r>
      <w:r w:rsidR="00D25BEF" w:rsidRPr="00950FAB">
        <w:rPr>
          <w:i/>
        </w:rPr>
        <w:t xml:space="preserve"> </w:t>
      </w:r>
      <w:r w:rsidR="00D25BEF" w:rsidRPr="00950FAB">
        <w:t xml:space="preserve">example of forgiveness without </w:t>
      </w:r>
      <w:r w:rsidRPr="00950FAB">
        <w:t xml:space="preserve">reconciliation with a situation where </w:t>
      </w:r>
      <w:r w:rsidR="00D25BEF" w:rsidRPr="00950FAB">
        <w:t>a woman has been repeatedly beaten and raped by her husband or boyfriend. This woman</w:t>
      </w:r>
      <w:r w:rsidR="000E3FA8" w:rsidRPr="00950FAB">
        <w:t>—after</w:t>
      </w:r>
      <w:r w:rsidR="00D25BEF" w:rsidRPr="00950FAB">
        <w:t xml:space="preserve"> a religious </w:t>
      </w:r>
      <w:r w:rsidR="00B50A41">
        <w:t>conversion</w:t>
      </w:r>
      <w:r w:rsidR="00D25BEF" w:rsidRPr="00950FAB">
        <w:t xml:space="preserve">, might decide to forgive her batterer –which means to stop hating him without a willingness to resume her relationship with him. </w:t>
      </w:r>
      <w:r w:rsidR="00D25BEF" w:rsidRPr="00950FAB">
        <w:rPr>
          <w:i/>
        </w:rPr>
        <w:t>“</w:t>
      </w:r>
      <w:r w:rsidR="000E3FA8" w:rsidRPr="00950FAB">
        <w:rPr>
          <w:i/>
        </w:rPr>
        <w:t>’</w:t>
      </w:r>
      <w:r w:rsidR="00D25BEF" w:rsidRPr="00950FAB">
        <w:rPr>
          <w:i/>
        </w:rPr>
        <w:t>I forgive you and wish you well’, can, in my view, sit quite consistently with ‘I never want you in this house again</w:t>
      </w:r>
      <w:r w:rsidR="000E3FA8" w:rsidRPr="00950FAB">
        <w:rPr>
          <w:i/>
        </w:rPr>
        <w:t>.’</w:t>
      </w:r>
      <w:r w:rsidR="00D25BEF" w:rsidRPr="00950FAB">
        <w:rPr>
          <w:i/>
        </w:rPr>
        <w:t xml:space="preserve"> In short, the fact that one h</w:t>
      </w:r>
      <w:r w:rsidR="000E3FA8" w:rsidRPr="00950FAB">
        <w:rPr>
          <w:i/>
        </w:rPr>
        <w:t>a</w:t>
      </w:r>
      <w:r w:rsidR="00D25BEF" w:rsidRPr="00950FAB">
        <w:rPr>
          <w:i/>
        </w:rPr>
        <w:t>s forgiven does not mean that one must also trust or live again with a person”</w:t>
      </w:r>
      <w:r w:rsidR="00657680">
        <w:rPr>
          <w:i/>
        </w:rPr>
        <w:t xml:space="preserve"> </w:t>
      </w:r>
      <w:r w:rsidR="00657680">
        <w:t xml:space="preserve">(Murphy, </w:t>
      </w:r>
      <w:r w:rsidR="007370D8">
        <w:t>2012</w:t>
      </w:r>
      <w:r w:rsidR="00657680">
        <w:t>, p.8)</w:t>
      </w:r>
      <w:r w:rsidR="00D25BEF" w:rsidRPr="00950FAB">
        <w:rPr>
          <w:i/>
        </w:rPr>
        <w:t>.</w:t>
      </w:r>
      <w:r w:rsidR="00D25BEF" w:rsidRPr="00950FAB">
        <w:t xml:space="preserve"> Furthermore, i</w:t>
      </w:r>
      <w:r w:rsidR="00B6696D" w:rsidRPr="00950FAB">
        <w:t>t is important to make a distinction between forgiveness</w:t>
      </w:r>
      <w:r w:rsidR="00375677" w:rsidRPr="00950FAB">
        <w:t>,</w:t>
      </w:r>
      <w:r w:rsidR="00B6696D" w:rsidRPr="00950FAB">
        <w:t xml:space="preserve"> as an intrapersonal event</w:t>
      </w:r>
      <w:r w:rsidR="00375677" w:rsidRPr="00950FAB">
        <w:t>,</w:t>
      </w:r>
      <w:r w:rsidR="00B6696D" w:rsidRPr="00950FAB">
        <w:t xml:space="preserve"> </w:t>
      </w:r>
      <w:r w:rsidR="00375677" w:rsidRPr="00950FAB">
        <w:t>and</w:t>
      </w:r>
      <w:r w:rsidR="00B6696D" w:rsidRPr="00950FAB">
        <w:t xml:space="preserve"> reco</w:t>
      </w:r>
      <w:r w:rsidR="00375677" w:rsidRPr="00950FAB">
        <w:t>nciliation, which according to Murphy</w:t>
      </w:r>
      <w:r w:rsidR="00B6696D" w:rsidRPr="00950FAB">
        <w:t xml:space="preserve"> is defined as restoration of trust after a breach in </w:t>
      </w:r>
      <w:r w:rsidR="000E3FA8" w:rsidRPr="00950FAB">
        <w:t xml:space="preserve">that </w:t>
      </w:r>
      <w:r w:rsidR="00B6696D" w:rsidRPr="00950FAB">
        <w:t xml:space="preserve">trust. Reconciliation involves </w:t>
      </w:r>
      <w:r w:rsidR="00375677" w:rsidRPr="00950FAB">
        <w:t>dynamic talks</w:t>
      </w:r>
      <w:r w:rsidR="00B6696D" w:rsidRPr="00950FAB">
        <w:t xml:space="preserve"> about the transgression and forgiveness. It is a separate issue than that of forgiveness. Although they are related to each other and there is a psychological relationship, they are still different. </w:t>
      </w:r>
    </w:p>
    <w:p w14:paraId="7A9F7F0B" w14:textId="03FB9A83" w:rsidR="00446668" w:rsidRPr="00950FAB" w:rsidRDefault="0011732E" w:rsidP="00D3154B">
      <w:pPr>
        <w:spacing w:after="240"/>
        <w:ind w:firstLine="284"/>
        <w:jc w:val="both"/>
      </w:pPr>
      <w:r w:rsidRPr="00950FAB">
        <w:lastRenderedPageBreak/>
        <w:t xml:space="preserve">The </w:t>
      </w:r>
      <w:r w:rsidR="00B6696D" w:rsidRPr="00950FAB">
        <w:t xml:space="preserve">theory developed by </w:t>
      </w:r>
      <w:r w:rsidR="00BB62D4">
        <w:rPr>
          <w:b/>
        </w:rPr>
        <w:t>Daniel Bar-Tal</w:t>
      </w:r>
      <w:r w:rsidR="00B6696D" w:rsidRPr="00950FAB">
        <w:t xml:space="preserve"> focuses on the psychological aspect of reconciliation and </w:t>
      </w:r>
      <w:r w:rsidRPr="00950FAB">
        <w:t>is characterized by a transformation of the relationship between former enemies</w:t>
      </w:r>
      <w:r w:rsidR="00CF049A" w:rsidRPr="00950FAB">
        <w:t xml:space="preserve"> </w:t>
      </w:r>
      <w:r w:rsidR="007A0141" w:rsidRPr="00950FAB">
        <w:t>(Bar-Tal, 2008)</w:t>
      </w:r>
      <w:r w:rsidRPr="00950FAB">
        <w:t xml:space="preserve">. </w:t>
      </w:r>
      <w:r w:rsidR="00B6696D" w:rsidRPr="00950FAB">
        <w:t>To reach reconciliation, a</w:t>
      </w:r>
      <w:r w:rsidRPr="00950FAB">
        <w:t>ll parties have to develop a relationship based on mutual recognition and acceptance of each other in order to reinforce peaceful relations, trust</w:t>
      </w:r>
      <w:r w:rsidR="004864C9" w:rsidRPr="00950FAB">
        <w:t>,</w:t>
      </w:r>
      <w:r w:rsidRPr="00950FAB">
        <w:t xml:space="preserve"> and positive attitudes regarding the other’s party interests. </w:t>
      </w:r>
      <w:r w:rsidR="00375677" w:rsidRPr="00950FAB">
        <w:t xml:space="preserve">For Daniel Bar-Tal, </w:t>
      </w:r>
      <w:r w:rsidRPr="00950FAB">
        <w:t>the transformation for a peaceful relationship requires “</w:t>
      </w:r>
      <w:r w:rsidRPr="00950FAB">
        <w:rPr>
          <w:i/>
        </w:rPr>
        <w:t>changes in the socio-psychological repertoire of group members in both society</w:t>
      </w:r>
      <w:r w:rsidRPr="00950FAB">
        <w:t>”</w:t>
      </w:r>
      <w:r w:rsidR="00375677" w:rsidRPr="00950FAB">
        <w:t xml:space="preserve"> (Bar-Tal, 2008</w:t>
      </w:r>
      <w:r w:rsidR="00657680">
        <w:t>, p.365</w:t>
      </w:r>
      <w:r w:rsidR="00375677" w:rsidRPr="00950FAB">
        <w:t>)</w:t>
      </w:r>
      <w:r w:rsidRPr="00950FAB">
        <w:t>. In other words, the fundamental requirement is a deep understanding of the causes of the conflict and of the need to transform the relationship, a psychological foundation shared by all members of both societies (Bar-Tal, 2008).</w:t>
      </w:r>
      <w:r w:rsidR="00726344" w:rsidRPr="00950FAB">
        <w:rPr>
          <w:rFonts w:ascii="Times New Roman" w:hAnsi="Times New Roman" w:cs="Times New Roman"/>
        </w:rPr>
        <w:t xml:space="preserve"> </w:t>
      </w:r>
    </w:p>
    <w:p w14:paraId="53D9BFFB" w14:textId="60ABE46E" w:rsidR="00446668" w:rsidRPr="00950FAB" w:rsidRDefault="0011732E" w:rsidP="00D3154B">
      <w:pPr>
        <w:spacing w:after="240"/>
        <w:ind w:firstLine="284"/>
        <w:jc w:val="both"/>
      </w:pPr>
      <w:r w:rsidRPr="00950FAB">
        <w:rPr>
          <w:b/>
        </w:rPr>
        <w:t xml:space="preserve">Karen </w:t>
      </w:r>
      <w:proofErr w:type="spellStart"/>
      <w:r w:rsidRPr="00950FAB">
        <w:rPr>
          <w:b/>
        </w:rPr>
        <w:t>Brounéus</w:t>
      </w:r>
      <w:proofErr w:type="spellEnd"/>
      <w:r w:rsidRPr="00950FAB">
        <w:t xml:space="preserve"> developed a theory whereby reconciliation is a societal process that involves a change in emotion and attitude regarding both part</w:t>
      </w:r>
      <w:r w:rsidR="00BB62D4">
        <w:t>s</w:t>
      </w:r>
      <w:r w:rsidRPr="00950FAB">
        <w:t xml:space="preserve"> of the conflict</w:t>
      </w:r>
      <w:r w:rsidR="007A0141" w:rsidRPr="00950FAB">
        <w:t xml:space="preserve"> (</w:t>
      </w:r>
      <w:proofErr w:type="spellStart"/>
      <w:r w:rsidR="007A0141" w:rsidRPr="00950FAB">
        <w:t>Brounéus</w:t>
      </w:r>
      <w:proofErr w:type="spellEnd"/>
      <w:r w:rsidR="007A0141" w:rsidRPr="00950FAB">
        <w:t>, 2003)</w:t>
      </w:r>
      <w:r w:rsidRPr="00950FAB">
        <w:t xml:space="preserve">. It is understood as a process rather </w:t>
      </w:r>
      <w:r w:rsidR="00BB62D4">
        <w:t xml:space="preserve">than </w:t>
      </w:r>
      <w:r w:rsidRPr="00950FAB">
        <w:t xml:space="preserve">a goal to achieve in order to rebuilt coexistence and peace. </w:t>
      </w:r>
    </w:p>
    <w:p w14:paraId="63A6EB1B" w14:textId="25DCA405" w:rsidR="00446668" w:rsidRPr="00950FAB" w:rsidRDefault="00D93926" w:rsidP="00D3154B">
      <w:pPr>
        <w:spacing w:after="240"/>
        <w:ind w:firstLine="284"/>
        <w:jc w:val="both"/>
        <w:rPr>
          <w:lang w:val="fr-FR"/>
        </w:rPr>
      </w:pPr>
      <w:r w:rsidRPr="00950FAB">
        <w:t>For</w:t>
      </w:r>
      <w:r w:rsidRPr="00950FAB">
        <w:rPr>
          <w:b/>
        </w:rPr>
        <w:t xml:space="preserve"> </w:t>
      </w:r>
      <w:r w:rsidR="007370D8">
        <w:rPr>
          <w:b/>
        </w:rPr>
        <w:t>Susan</w:t>
      </w:r>
      <w:r w:rsidR="000E3FA8" w:rsidRPr="00950FAB">
        <w:rPr>
          <w:b/>
        </w:rPr>
        <w:t>,</w:t>
      </w:r>
      <w:r w:rsidRPr="00950FAB">
        <w:t xml:space="preserve"> </w:t>
      </w:r>
      <w:r w:rsidR="0062097B" w:rsidRPr="00BB62D4">
        <w:rPr>
          <w:i/>
          <w:lang w:val="fr-FR"/>
        </w:rPr>
        <w:t>“</w:t>
      </w:r>
      <w:r w:rsidR="0062097B" w:rsidRPr="00BB62D4">
        <w:rPr>
          <w:i/>
          <w:lang w:val="en-GB"/>
        </w:rPr>
        <w:t>reconciliation is fundamentally a process whose aim is to lessen the sting of a tension: to make the sense of injuries, new beliefs, and attitudes</w:t>
      </w:r>
      <w:r w:rsidR="0062097B" w:rsidRPr="00BB62D4">
        <w:rPr>
          <w:rFonts w:ascii="Garamond" w:hAnsi="Garamond" w:cs="Garamond"/>
          <w:i/>
          <w:color w:val="000000"/>
          <w:sz w:val="32"/>
          <w:szCs w:val="32"/>
          <w:lang w:val="en-GB"/>
        </w:rPr>
        <w:t xml:space="preserve"> </w:t>
      </w:r>
      <w:r w:rsidR="0062097B" w:rsidRPr="00BB62D4">
        <w:rPr>
          <w:i/>
          <w:lang w:val="en-GB"/>
        </w:rPr>
        <w:t>in the overall narrative context of a personal or national life</w:t>
      </w:r>
      <w:r w:rsidR="000E3FA8" w:rsidRPr="00BB62D4">
        <w:rPr>
          <w:i/>
          <w:lang w:val="en-GB"/>
        </w:rPr>
        <w:t>”</w:t>
      </w:r>
      <w:r w:rsidR="00434EF8">
        <w:rPr>
          <w:lang w:val="fr-FR"/>
        </w:rPr>
        <w:t xml:space="preserve"> (</w:t>
      </w:r>
      <w:r w:rsidR="0062097B" w:rsidRPr="00950FAB">
        <w:rPr>
          <w:lang w:val="fr-FR"/>
        </w:rPr>
        <w:t>Dwyer, 2003</w:t>
      </w:r>
      <w:r w:rsidR="00657680">
        <w:rPr>
          <w:lang w:val="fr-FR"/>
        </w:rPr>
        <w:t>, p.23</w:t>
      </w:r>
      <w:r w:rsidR="0062097B" w:rsidRPr="00950FAB">
        <w:rPr>
          <w:lang w:val="fr-FR"/>
        </w:rPr>
        <w:t xml:space="preserve">). </w:t>
      </w:r>
      <w:r w:rsidR="0062097B" w:rsidRPr="00950FAB">
        <w:t xml:space="preserve">She </w:t>
      </w:r>
      <w:r w:rsidR="000E3FA8" w:rsidRPr="00950FAB">
        <w:t xml:space="preserve">posits </w:t>
      </w:r>
      <w:r w:rsidR="0062097B" w:rsidRPr="00950FAB">
        <w:t>that reconciliation is</w:t>
      </w:r>
      <w:r w:rsidR="009B3870" w:rsidRPr="00950FAB">
        <w:t xml:space="preserve"> both a goal and</w:t>
      </w:r>
      <w:r w:rsidR="0062097B" w:rsidRPr="00950FAB">
        <w:t xml:space="preserve"> a process that occur</w:t>
      </w:r>
      <w:r w:rsidR="000E3FA8" w:rsidRPr="00950FAB">
        <w:t>s</w:t>
      </w:r>
      <w:r w:rsidR="0062097B" w:rsidRPr="00950FAB">
        <w:t xml:space="preserve"> at both an individual level and a collective level where </w:t>
      </w:r>
      <w:r w:rsidR="00CB7985" w:rsidRPr="006E7FFA">
        <w:rPr>
          <w:i/>
        </w:rPr>
        <w:t>“</w:t>
      </w:r>
      <w:r w:rsidR="00CB7985" w:rsidRPr="006E7FFA">
        <w:rPr>
          <w:i/>
          <w:lang w:val="en-GB"/>
        </w:rPr>
        <w:t>apparently incompatible descriptions of events”</w:t>
      </w:r>
      <w:r w:rsidR="00D473DC" w:rsidRPr="006E7FFA">
        <w:rPr>
          <w:i/>
          <w:lang w:val="en-GB"/>
        </w:rPr>
        <w:t xml:space="preserve"> </w:t>
      </w:r>
      <w:r w:rsidR="00434EF8">
        <w:rPr>
          <w:lang w:val="en-GB"/>
        </w:rPr>
        <w:t>(</w:t>
      </w:r>
      <w:r w:rsidR="00CB7985" w:rsidRPr="00950FAB">
        <w:rPr>
          <w:lang w:val="en-GB"/>
        </w:rPr>
        <w:t>Dwyer, 2003</w:t>
      </w:r>
      <w:r w:rsidR="00657680">
        <w:rPr>
          <w:lang w:val="en-GB"/>
        </w:rPr>
        <w:t>, p.22</w:t>
      </w:r>
      <w:r w:rsidR="00CB7985" w:rsidRPr="00950FAB">
        <w:rPr>
          <w:lang w:val="en-GB"/>
        </w:rPr>
        <w:t xml:space="preserve">) </w:t>
      </w:r>
      <w:r w:rsidR="00CB7985" w:rsidRPr="00950FAB">
        <w:rPr>
          <w:lang w:val="fr-FR"/>
        </w:rPr>
        <w:t xml:space="preserve">have </w:t>
      </w:r>
      <w:r w:rsidR="0062097B" w:rsidRPr="00950FAB">
        <w:t xml:space="preserve">to be </w:t>
      </w:r>
      <w:r w:rsidR="00CB7985" w:rsidRPr="00950FAB">
        <w:t>a</w:t>
      </w:r>
      <w:r w:rsidR="00601B5F" w:rsidRPr="00950FAB">
        <w:t>d</w:t>
      </w:r>
      <w:r w:rsidR="00CB7985" w:rsidRPr="00950FAB">
        <w:t>dressed</w:t>
      </w:r>
      <w:r w:rsidR="0062097B" w:rsidRPr="00950FAB">
        <w:t xml:space="preserve"> as part of a</w:t>
      </w:r>
      <w:r w:rsidR="00CB7985" w:rsidRPr="00950FAB">
        <w:t xml:space="preserve"> </w:t>
      </w:r>
      <w:r w:rsidR="00601B5F" w:rsidRPr="00950FAB">
        <w:t xml:space="preserve">whole </w:t>
      </w:r>
      <w:r w:rsidR="00CB7985" w:rsidRPr="00950FAB">
        <w:t>narrative</w:t>
      </w:r>
      <w:r w:rsidR="00601B5F" w:rsidRPr="00950FAB">
        <w:t xml:space="preserve"> unity</w:t>
      </w:r>
      <w:r w:rsidR="00CB7985" w:rsidRPr="00950FAB">
        <w:t>.</w:t>
      </w:r>
    </w:p>
    <w:p w14:paraId="15556B89" w14:textId="506712C5" w:rsidR="00D25BEF" w:rsidRPr="00950FAB" w:rsidRDefault="0011732E" w:rsidP="00D3154B">
      <w:pPr>
        <w:spacing w:after="240"/>
        <w:ind w:firstLine="284"/>
        <w:jc w:val="both"/>
        <w:rPr>
          <w:smallCaps/>
        </w:rPr>
      </w:pPr>
      <w:r w:rsidRPr="00950FAB">
        <w:rPr>
          <w:b/>
        </w:rPr>
        <w:t>David Bloomfield</w:t>
      </w:r>
      <w:r w:rsidR="000E3FA8" w:rsidRPr="00950FAB">
        <w:t xml:space="preserve"> also views</w:t>
      </w:r>
      <w:r w:rsidRPr="00950FAB">
        <w:t xml:space="preserve"> reconciliation as both a goal and a process in which both sides have to confront the past. It focuses on looking at the past in order to allow people </w:t>
      </w:r>
      <w:r w:rsidR="000E3FA8" w:rsidRPr="00950FAB">
        <w:t>to share</w:t>
      </w:r>
      <w:r w:rsidRPr="00950FAB">
        <w:t xml:space="preserve"> their pain and </w:t>
      </w:r>
      <w:r w:rsidR="000E3FA8" w:rsidRPr="00950FAB">
        <w:t>to recognize</w:t>
      </w:r>
      <w:r w:rsidRPr="00950FAB">
        <w:t xml:space="preserve"> collective responsibility. This vision promotes the development of democratic norms to avoid structural injustice</w:t>
      </w:r>
      <w:r w:rsidR="000E3FA8" w:rsidRPr="00950FAB">
        <w:t>s</w:t>
      </w:r>
      <w:r w:rsidRPr="00950FAB">
        <w:t xml:space="preserve"> that can cause a new conflict. In this </w:t>
      </w:r>
      <w:r w:rsidRPr="004F4289">
        <w:t>long-term</w:t>
      </w:r>
      <w:r w:rsidRPr="00950FAB">
        <w:rPr>
          <w:i/>
        </w:rPr>
        <w:t xml:space="preserve"> </w:t>
      </w:r>
      <w:r w:rsidRPr="00950FAB">
        <w:t xml:space="preserve">process, reconciliation applies for everyone at both </w:t>
      </w:r>
      <w:r w:rsidR="000954DF">
        <w:t xml:space="preserve">the </w:t>
      </w:r>
      <w:r w:rsidRPr="00950FAB">
        <w:t>individual level but also at a community level and includes the search for truth, justice,</w:t>
      </w:r>
      <w:r w:rsidR="000E3FA8" w:rsidRPr="00950FAB">
        <w:t xml:space="preserve"> and</w:t>
      </w:r>
      <w:r w:rsidRPr="00950FAB">
        <w:t xml:space="preserve"> forgiveness </w:t>
      </w:r>
      <w:r w:rsidR="007A0141" w:rsidRPr="00950FAB">
        <w:t>(Bloomfield, 2003)</w:t>
      </w:r>
      <w:r w:rsidRPr="00950FAB">
        <w:t>.</w:t>
      </w:r>
    </w:p>
    <w:p w14:paraId="0DAD9BF4" w14:textId="591F46DF" w:rsidR="00446668" w:rsidRDefault="0079544B" w:rsidP="00C87732">
      <w:pPr>
        <w:pStyle w:val="Heading2"/>
      </w:pPr>
      <w:bookmarkStart w:id="13" w:name="_Toc358284497"/>
      <w:r>
        <w:t>A</w:t>
      </w:r>
      <w:r w:rsidR="0011732E" w:rsidRPr="0079544B">
        <w:t xml:space="preserve"> theoretical view</w:t>
      </w:r>
      <w:r w:rsidR="00394B1F" w:rsidRPr="0079544B">
        <w:t xml:space="preserve"> </w:t>
      </w:r>
      <w:r w:rsidR="0011732E" w:rsidRPr="0079544B">
        <w:t>on Kosovo</w:t>
      </w:r>
      <w:bookmarkEnd w:id="13"/>
    </w:p>
    <w:p w14:paraId="6E40CE5F" w14:textId="77777777" w:rsidR="009F261E" w:rsidRPr="009F261E" w:rsidRDefault="009F261E" w:rsidP="009F261E"/>
    <w:p w14:paraId="0500CD9F" w14:textId="558609E2" w:rsidR="00CE7197" w:rsidRPr="00950FAB" w:rsidRDefault="00726344" w:rsidP="00D3154B">
      <w:pPr>
        <w:spacing w:after="240"/>
        <w:ind w:firstLine="284"/>
        <w:jc w:val="both"/>
      </w:pPr>
      <w:r w:rsidRPr="00950FAB">
        <w:t xml:space="preserve">When it comes to the nature of the process of reconciliation concretely in </w:t>
      </w:r>
      <w:r w:rsidR="000E3FA8" w:rsidRPr="00950FAB">
        <w:t xml:space="preserve">the </w:t>
      </w:r>
      <w:r w:rsidRPr="00950FAB">
        <w:rPr>
          <w:b/>
        </w:rPr>
        <w:t>Western Balkan</w:t>
      </w:r>
      <w:r w:rsidR="000E3FA8" w:rsidRPr="00950FAB">
        <w:rPr>
          <w:b/>
        </w:rPr>
        <w:t>s</w:t>
      </w:r>
      <w:r w:rsidRPr="00950FAB">
        <w:rPr>
          <w:b/>
        </w:rPr>
        <w:t>,</w:t>
      </w:r>
      <w:r w:rsidRPr="00950FAB">
        <w:t xml:space="preserve"> it is important to point out that that </w:t>
      </w:r>
      <w:r w:rsidR="000954DF">
        <w:t>it</w:t>
      </w:r>
      <w:r w:rsidRPr="00950FAB">
        <w:t xml:space="preserve"> is narrowly related </w:t>
      </w:r>
      <w:r w:rsidR="000E3FA8" w:rsidRPr="00950FAB">
        <w:t>to</w:t>
      </w:r>
      <w:r w:rsidRPr="00950FAB">
        <w:t xml:space="preserve"> European integration (for example visible in The Thes</w:t>
      </w:r>
      <w:r w:rsidR="00795687" w:rsidRPr="00950FAB">
        <w:t xml:space="preserve">saloniki </w:t>
      </w:r>
      <w:r w:rsidR="000E3FA8" w:rsidRPr="00950FAB">
        <w:t>D</w:t>
      </w:r>
      <w:r w:rsidR="00795687" w:rsidRPr="00950FAB">
        <w:t xml:space="preserve">eclaration from 2003) </w:t>
      </w:r>
      <w:r w:rsidR="000954DF">
        <w:t xml:space="preserve">and </w:t>
      </w:r>
      <w:r w:rsidRPr="00950FAB">
        <w:t>indicates</w:t>
      </w:r>
      <w:r w:rsidR="000954DF">
        <w:t xml:space="preserve"> that at the</w:t>
      </w:r>
      <w:r w:rsidRPr="00950FAB">
        <w:t xml:space="preserve"> </w:t>
      </w:r>
      <w:r w:rsidR="000954DF" w:rsidRPr="00950FAB">
        <w:t xml:space="preserve">international level </w:t>
      </w:r>
      <w:r w:rsidR="000954DF">
        <w:t>this process is</w:t>
      </w:r>
      <w:r w:rsidRPr="00950FAB">
        <w:t xml:space="preserve"> a</w:t>
      </w:r>
      <w:r w:rsidR="001B762B" w:rsidRPr="00950FAB">
        <w:t xml:space="preserve"> primary motivator </w:t>
      </w:r>
      <w:r w:rsidRPr="00950FAB">
        <w:t xml:space="preserve">of reconciliation </w:t>
      </w:r>
      <w:r w:rsidR="000954DF">
        <w:t>for</w:t>
      </w:r>
      <w:r w:rsidRPr="00950FAB">
        <w:t xml:space="preserve"> the region. EU politics towar</w:t>
      </w:r>
      <w:r w:rsidR="00CE4F53">
        <w:t>ds the Western Balkan highlight</w:t>
      </w:r>
      <w:r w:rsidRPr="00950FAB">
        <w:t xml:space="preserve"> the importance of state </w:t>
      </w:r>
      <w:r w:rsidR="001B762B" w:rsidRPr="00950FAB">
        <w:t>and</w:t>
      </w:r>
      <w:r w:rsidRPr="00950FAB">
        <w:t xml:space="preserve"> institution</w:t>
      </w:r>
      <w:r w:rsidR="001B762B" w:rsidRPr="00950FAB">
        <w:t xml:space="preserve"> building </w:t>
      </w:r>
      <w:r w:rsidRPr="00950FAB">
        <w:t>in accordance with the requirements for EU membership</w:t>
      </w:r>
      <w:r w:rsidR="001B762B" w:rsidRPr="00950FAB">
        <w:t xml:space="preserve">. This </w:t>
      </w:r>
      <w:r w:rsidR="00B4760D" w:rsidRPr="00950FAB">
        <w:t>neglects</w:t>
      </w:r>
      <w:r w:rsidR="001B762B" w:rsidRPr="00950FAB">
        <w:t xml:space="preserve"> to</w:t>
      </w:r>
      <w:r w:rsidRPr="00950FAB">
        <w:t xml:space="preserve"> empower the aspects which require</w:t>
      </w:r>
      <w:r w:rsidR="001B762B" w:rsidRPr="00950FAB">
        <w:t xml:space="preserve"> </w:t>
      </w:r>
      <w:r w:rsidRPr="00950FAB">
        <w:t>"post-conflict state building"</w:t>
      </w:r>
      <w:r w:rsidR="001B762B" w:rsidRPr="00950FAB">
        <w:t>,</w:t>
      </w:r>
      <w:r w:rsidR="00795687" w:rsidRPr="00950FAB">
        <w:t xml:space="preserve"> </w:t>
      </w:r>
      <w:r w:rsidRPr="00950FAB">
        <w:t>which would help wider reconstruction of the society and the state com</w:t>
      </w:r>
      <w:r w:rsidR="001B762B" w:rsidRPr="00950FAB">
        <w:t>ing</w:t>
      </w:r>
      <w:r w:rsidRPr="00950FAB">
        <w:t xml:space="preserve"> out of war and conflict (</w:t>
      </w:r>
      <w:proofErr w:type="spellStart"/>
      <w:r w:rsidRPr="00950FAB">
        <w:t>Kostovicova</w:t>
      </w:r>
      <w:proofErr w:type="spellEnd"/>
      <w:r w:rsidRPr="00950FAB">
        <w:t>, 2013). According to</w:t>
      </w:r>
      <w:r w:rsidR="00CE4F53">
        <w:t xml:space="preserve"> the</w:t>
      </w:r>
      <w:r w:rsidRPr="00950FAB">
        <w:t xml:space="preserve"> EU logic, the reconciliation process is inseparable from the institutional transformation. But, </w:t>
      </w:r>
      <w:proofErr w:type="spellStart"/>
      <w:r w:rsidRPr="00950FAB">
        <w:t>Kostovicova</w:t>
      </w:r>
      <w:proofErr w:type="spellEnd"/>
      <w:r w:rsidRPr="00950FAB">
        <w:t xml:space="preserve"> (2013) considers that logic wrong because it is based on the unfounded expectation that states and societies would confront </w:t>
      </w:r>
      <w:r w:rsidR="001B762B" w:rsidRPr="00950FAB">
        <w:t>their</w:t>
      </w:r>
      <w:r w:rsidRPr="00950FAB">
        <w:t xml:space="preserve"> role</w:t>
      </w:r>
      <w:r w:rsidR="001B762B" w:rsidRPr="00950FAB">
        <w:t>s</w:t>
      </w:r>
      <w:r w:rsidRPr="00950FAB">
        <w:t xml:space="preserve"> and responsibilities for war </w:t>
      </w:r>
      <w:r w:rsidR="001B762B" w:rsidRPr="00950FAB">
        <w:t xml:space="preserve">and </w:t>
      </w:r>
      <w:r w:rsidRPr="00950FAB">
        <w:t>conflict. Moreover, the opposite tendencies have taken hold</w:t>
      </w:r>
      <w:r w:rsidR="001B762B" w:rsidRPr="00950FAB">
        <w:t>,</w:t>
      </w:r>
      <w:r w:rsidRPr="00950FAB">
        <w:t xml:space="preserve"> so all ethnic groups highlight their victim</w:t>
      </w:r>
      <w:r w:rsidR="001B762B" w:rsidRPr="00950FAB">
        <w:t>ization</w:t>
      </w:r>
      <w:r w:rsidRPr="00950FAB">
        <w:t xml:space="preserve"> without critical assessment of </w:t>
      </w:r>
      <w:r w:rsidR="001B762B" w:rsidRPr="00950FAB">
        <w:t xml:space="preserve">their </w:t>
      </w:r>
      <w:r w:rsidRPr="00950FAB">
        <w:t>own actions during the war</w:t>
      </w:r>
      <w:r w:rsidR="001B762B" w:rsidRPr="00950FAB">
        <w:t>. W</w:t>
      </w:r>
      <w:r w:rsidRPr="00950FAB">
        <w:t xml:space="preserve">ar crimes are often politicized and </w:t>
      </w:r>
      <w:proofErr w:type="spellStart"/>
      <w:r w:rsidRPr="00950FAB">
        <w:t>instrumentalized</w:t>
      </w:r>
      <w:proofErr w:type="spellEnd"/>
      <w:r w:rsidRPr="00950FAB">
        <w:t xml:space="preserve"> independently of the mechanism</w:t>
      </w:r>
      <w:r w:rsidR="001A630B">
        <w:t>s</w:t>
      </w:r>
      <w:r w:rsidRPr="00950FAB">
        <w:t xml:space="preserve"> of transitional </w:t>
      </w:r>
      <w:r w:rsidR="00795687" w:rsidRPr="00950FAB">
        <w:t xml:space="preserve">justice </w:t>
      </w:r>
      <w:r w:rsidR="00795687" w:rsidRPr="00950FAB">
        <w:lastRenderedPageBreak/>
        <w:t>wh</w:t>
      </w:r>
      <w:r w:rsidR="005B5112">
        <w:t>ose</w:t>
      </w:r>
      <w:r w:rsidR="00795687" w:rsidRPr="00950FAB">
        <w:t xml:space="preserve"> unintentiona</w:t>
      </w:r>
      <w:r w:rsidR="004952E6">
        <w:t>l</w:t>
      </w:r>
      <w:r w:rsidR="00795687" w:rsidRPr="00950FAB">
        <w:t xml:space="preserve"> </w:t>
      </w:r>
      <w:r w:rsidR="00CE4F53">
        <w:t xml:space="preserve">side </w:t>
      </w:r>
      <w:r w:rsidR="005B5112">
        <w:t>effects</w:t>
      </w:r>
      <w:r w:rsidRPr="00950FAB">
        <w:t xml:space="preserve"> often </w:t>
      </w:r>
      <w:r w:rsidR="005B5112">
        <w:t>perpetuated</w:t>
      </w:r>
      <w:r w:rsidR="005B5112" w:rsidRPr="00950FAB">
        <w:t xml:space="preserve"> </w:t>
      </w:r>
      <w:r w:rsidRPr="00950FAB">
        <w:t>th</w:t>
      </w:r>
      <w:r w:rsidR="005B5112">
        <w:t>ese</w:t>
      </w:r>
      <w:r w:rsidRPr="00950FAB">
        <w:t xml:space="preserve"> adverse </w:t>
      </w:r>
      <w:r w:rsidR="005B5112">
        <w:t>attitudes</w:t>
      </w:r>
      <w:r w:rsidRPr="00950FAB">
        <w:t xml:space="preserve"> for the reconciliation process (</w:t>
      </w:r>
      <w:proofErr w:type="spellStart"/>
      <w:r w:rsidRPr="00950FAB">
        <w:t>Kostovicova</w:t>
      </w:r>
      <w:proofErr w:type="spellEnd"/>
      <w:r w:rsidRPr="00950FAB">
        <w:t>,</w:t>
      </w:r>
      <w:r w:rsidR="0092350C" w:rsidRPr="00950FAB">
        <w:t xml:space="preserve"> </w:t>
      </w:r>
      <w:r w:rsidRPr="00950FAB">
        <w:t xml:space="preserve">2013). </w:t>
      </w:r>
    </w:p>
    <w:p w14:paraId="5D9AE740" w14:textId="5885E4E2" w:rsidR="000F673B" w:rsidRDefault="00993327" w:rsidP="00D3154B">
      <w:pPr>
        <w:spacing w:after="240"/>
        <w:ind w:firstLine="284"/>
        <w:jc w:val="both"/>
      </w:pPr>
      <w:r w:rsidRPr="00950FAB">
        <w:t>In</w:t>
      </w:r>
      <w:r w:rsidR="00CE7197" w:rsidRPr="00950FAB">
        <w:t xml:space="preserve"> the same way,</w:t>
      </w:r>
      <w:r w:rsidRPr="00950FAB">
        <w:t xml:space="preserve"> </w:t>
      </w:r>
      <w:r w:rsidR="00CE7197" w:rsidRPr="00950FAB">
        <w:t xml:space="preserve">the efforts to reach reconciliation that have been made in Kosovo </w:t>
      </w:r>
      <w:r w:rsidR="00CE4F53">
        <w:t xml:space="preserve">have </w:t>
      </w:r>
      <w:r w:rsidR="00CE7197" w:rsidRPr="00950FAB">
        <w:t>not achieve</w:t>
      </w:r>
      <w:r w:rsidR="00B7599C">
        <w:t>d</w:t>
      </w:r>
      <w:r w:rsidR="00CE7197" w:rsidRPr="00950FAB">
        <w:t xml:space="preserve"> the expected results so far. Therefore, the situation of Kosovo can be analyzed in light of John Paul </w:t>
      </w:r>
      <w:proofErr w:type="spellStart"/>
      <w:r w:rsidR="00CE7197" w:rsidRPr="00950FAB">
        <w:t>Lederach’s</w:t>
      </w:r>
      <w:proofErr w:type="spellEnd"/>
      <w:r w:rsidR="00CE7197" w:rsidRPr="00950FAB">
        <w:t xml:space="preserve"> </w:t>
      </w:r>
      <w:r w:rsidR="00DA25EA" w:rsidRPr="00950FAB">
        <w:t xml:space="preserve">approach </w:t>
      </w:r>
      <w:r w:rsidR="006C1DD7" w:rsidRPr="00950FAB">
        <w:t>to provide a</w:t>
      </w:r>
      <w:r w:rsidR="00CE7197" w:rsidRPr="00950FAB">
        <w:t xml:space="preserve"> theoretical </w:t>
      </w:r>
      <w:r w:rsidR="006C1DD7" w:rsidRPr="00950FAB">
        <w:t>basis for</w:t>
      </w:r>
      <w:r w:rsidR="00CE7197" w:rsidRPr="00950FAB">
        <w:t xml:space="preserve"> the reconciliation process in Kosovo. </w:t>
      </w:r>
      <w:r w:rsidR="00DA25EA" w:rsidRPr="00950FAB">
        <w:t>A</w:t>
      </w:r>
      <w:r w:rsidR="001515A2" w:rsidRPr="00950FAB">
        <w:t xml:space="preserve">ccording to </w:t>
      </w:r>
      <w:proofErr w:type="spellStart"/>
      <w:r w:rsidR="00D25BEF" w:rsidRPr="00950FAB">
        <w:t>Lederach</w:t>
      </w:r>
      <w:proofErr w:type="spellEnd"/>
      <w:r w:rsidR="00DF6BBD" w:rsidRPr="00950FAB">
        <w:t xml:space="preserve">, </w:t>
      </w:r>
      <w:r w:rsidR="001515A2" w:rsidRPr="00950FAB">
        <w:t xml:space="preserve">reconciliation </w:t>
      </w:r>
      <w:r w:rsidR="00DF6BBD" w:rsidRPr="00950FAB">
        <w:t xml:space="preserve">is both a goal and a process and </w:t>
      </w:r>
      <w:r w:rsidR="001515A2" w:rsidRPr="00950FAB">
        <w:t>should be based on a multidimensional understanding</w:t>
      </w:r>
      <w:r w:rsidR="00D34947" w:rsidRPr="00950FAB">
        <w:t>,</w:t>
      </w:r>
      <w:r w:rsidR="001515A2" w:rsidRPr="00950FAB">
        <w:t xml:space="preserve"> where initiatives must be explored at a top level, middle rang</w:t>
      </w:r>
      <w:r w:rsidR="006C1DD7" w:rsidRPr="00950FAB">
        <w:t>e</w:t>
      </w:r>
      <w:r w:rsidR="001515A2" w:rsidRPr="00950FAB">
        <w:t xml:space="preserve"> level</w:t>
      </w:r>
      <w:r w:rsidR="006C1DD7" w:rsidRPr="00950FAB">
        <w:t>,</w:t>
      </w:r>
      <w:r w:rsidR="001515A2" w:rsidRPr="00950FAB">
        <w:t xml:space="preserve"> and at a local level</w:t>
      </w:r>
      <w:r w:rsidR="006C1DD7" w:rsidRPr="00950FAB">
        <w:t xml:space="preserve">, </w:t>
      </w:r>
      <w:r w:rsidR="003D3410" w:rsidRPr="00950FAB">
        <w:t>involv</w:t>
      </w:r>
      <w:r w:rsidR="006C1DD7" w:rsidRPr="00950FAB">
        <w:t>ing</w:t>
      </w:r>
      <w:r w:rsidR="003D3410" w:rsidRPr="00950FAB">
        <w:t xml:space="preserve"> all members of society.</w:t>
      </w:r>
      <w:r w:rsidR="001515A2" w:rsidRPr="00950FAB">
        <w:t xml:space="preserve"> </w:t>
      </w:r>
      <w:r w:rsidR="008773EC" w:rsidRPr="00950FAB">
        <w:t>T</w:t>
      </w:r>
      <w:r w:rsidR="001515A2" w:rsidRPr="00950FAB">
        <w:t xml:space="preserve">o date, the </w:t>
      </w:r>
      <w:r w:rsidR="00D25BEF" w:rsidRPr="00950FAB">
        <w:t>efforts</w:t>
      </w:r>
      <w:r w:rsidR="001515A2" w:rsidRPr="00950FAB">
        <w:t xml:space="preserve"> </w:t>
      </w:r>
      <w:r w:rsidR="00D25BEF" w:rsidRPr="00950FAB">
        <w:t>realized</w:t>
      </w:r>
      <w:r w:rsidR="001515A2" w:rsidRPr="00950FAB">
        <w:t xml:space="preserve"> in Kosovo failed to address a deep transformation through a range of responses at multiple levels</w:t>
      </w:r>
      <w:r w:rsidR="006C1DD7" w:rsidRPr="00950FAB">
        <w:t>,</w:t>
      </w:r>
      <w:r w:rsidR="001515A2" w:rsidRPr="00950FAB">
        <w:t xml:space="preserve"> as </w:t>
      </w:r>
      <w:proofErr w:type="spellStart"/>
      <w:r w:rsidR="001515A2" w:rsidRPr="00950FAB">
        <w:t>Lederach</w:t>
      </w:r>
      <w:proofErr w:type="spellEnd"/>
      <w:r w:rsidR="001515A2" w:rsidRPr="00950FAB">
        <w:t xml:space="preserve"> defends. </w:t>
      </w:r>
      <w:r w:rsidR="003D3410" w:rsidRPr="00950FAB">
        <w:t>Moreover</w:t>
      </w:r>
      <w:r w:rsidR="001515A2" w:rsidRPr="00950FAB">
        <w:t xml:space="preserve">, </w:t>
      </w:r>
      <w:r w:rsidR="006C1DD7" w:rsidRPr="00950FAB">
        <w:t>solutions</w:t>
      </w:r>
      <w:r w:rsidR="00A47FEB" w:rsidRPr="00950FAB">
        <w:t xml:space="preserve"> </w:t>
      </w:r>
      <w:r w:rsidR="00D25BEF" w:rsidRPr="00950FAB">
        <w:t>were</w:t>
      </w:r>
      <w:r w:rsidR="00A47FEB" w:rsidRPr="00950FAB">
        <w:t xml:space="preserve"> </w:t>
      </w:r>
      <w:r w:rsidR="00D25BEF" w:rsidRPr="00950FAB">
        <w:t>perceived</w:t>
      </w:r>
      <w:r w:rsidR="0011732E" w:rsidRPr="00950FAB">
        <w:t xml:space="preserve"> </w:t>
      </w:r>
      <w:r w:rsidR="006C1DD7" w:rsidRPr="00950FAB">
        <w:t>as</w:t>
      </w:r>
      <w:r w:rsidR="00A47FEB" w:rsidRPr="00950FAB">
        <w:t xml:space="preserve"> </w:t>
      </w:r>
      <w:r w:rsidR="0011732E" w:rsidRPr="00950FAB">
        <w:t>imposed from a top-level approach</w:t>
      </w:r>
      <w:r w:rsidR="0092350C" w:rsidRPr="00950FAB">
        <w:t xml:space="preserve"> while bottom</w:t>
      </w:r>
      <w:r w:rsidR="00A47FEB" w:rsidRPr="00950FAB">
        <w:t xml:space="preserve">–up </w:t>
      </w:r>
      <w:r w:rsidR="00D25BEF" w:rsidRPr="00950FAB">
        <w:t xml:space="preserve">and local </w:t>
      </w:r>
      <w:r w:rsidR="00A47FEB" w:rsidRPr="00950FAB">
        <w:t>initiatives were needed</w:t>
      </w:r>
      <w:r w:rsidR="001515A2" w:rsidRPr="00950FAB">
        <w:t>.</w:t>
      </w:r>
      <w:r w:rsidR="0011732E" w:rsidRPr="00950FAB">
        <w:t xml:space="preserve"> </w:t>
      </w:r>
      <w:r w:rsidR="008773EC" w:rsidRPr="00950FAB">
        <w:t>Consequently,</w:t>
      </w:r>
      <w:r w:rsidR="008E7F55" w:rsidRPr="00950FAB">
        <w:t xml:space="preserve"> </w:t>
      </w:r>
      <w:r w:rsidR="00D70E35" w:rsidRPr="00950FAB">
        <w:t>the</w:t>
      </w:r>
      <w:r w:rsidR="006C1DD7" w:rsidRPr="00950FAB">
        <w:t xml:space="preserve"> top-level solutions</w:t>
      </w:r>
      <w:r w:rsidR="008E7F55" w:rsidRPr="00950FAB">
        <w:t xml:space="preserve"> failed to address the needs of the individuals</w:t>
      </w:r>
      <w:r w:rsidR="00DA25EA" w:rsidRPr="00950FAB">
        <w:t xml:space="preserve"> and to restore confidence between the individuals and the state institutions</w:t>
      </w:r>
      <w:r w:rsidR="008E7F55" w:rsidRPr="00950FAB">
        <w:t xml:space="preserve">. </w:t>
      </w:r>
      <w:r w:rsidR="003D3410" w:rsidRPr="00950FAB">
        <w:t>Furthermore,</w:t>
      </w:r>
      <w:r w:rsidR="008773EC" w:rsidRPr="00950FAB">
        <w:t xml:space="preserve"> </w:t>
      </w:r>
      <w:r w:rsidR="008E7F55" w:rsidRPr="00950FAB">
        <w:t>the ethnic group</w:t>
      </w:r>
      <w:r w:rsidR="00DF6BBD" w:rsidRPr="00950FAB">
        <w:t>s</w:t>
      </w:r>
      <w:r w:rsidR="006C1DD7" w:rsidRPr="00950FAB">
        <w:t>’</w:t>
      </w:r>
      <w:r w:rsidR="00DA25EA" w:rsidRPr="00950FAB">
        <w:t xml:space="preserve"> legacy</w:t>
      </w:r>
      <w:r w:rsidR="008E7F55" w:rsidRPr="00950FAB">
        <w:t xml:space="preserve"> and attachment</w:t>
      </w:r>
      <w:r w:rsidR="006C1DD7" w:rsidRPr="00950FAB">
        <w:t>s</w:t>
      </w:r>
      <w:r w:rsidR="008E7F55" w:rsidRPr="00950FAB">
        <w:t xml:space="preserve"> still prevail over the process and make it difficult t</w:t>
      </w:r>
      <w:r w:rsidR="00D70E35" w:rsidRPr="00950FAB">
        <w:t xml:space="preserve">o reach </w:t>
      </w:r>
      <w:r w:rsidR="008E7F55" w:rsidRPr="00950FAB">
        <w:t>reconciliation.</w:t>
      </w:r>
      <w:r w:rsidR="001515A2" w:rsidRPr="00950FAB">
        <w:t xml:space="preserve"> </w:t>
      </w:r>
      <w:r w:rsidRPr="00950FAB">
        <w:t xml:space="preserve">John Paul </w:t>
      </w:r>
      <w:proofErr w:type="spellStart"/>
      <w:r w:rsidRPr="00950FAB">
        <w:t>Lederach</w:t>
      </w:r>
      <w:proofErr w:type="spellEnd"/>
      <w:r w:rsidRPr="00950FAB">
        <w:t xml:space="preserve"> argues that peace building </w:t>
      </w:r>
      <w:r w:rsidRPr="00B7599C">
        <w:rPr>
          <w:i/>
        </w:rPr>
        <w:t>“requires a comprehensive approach… that help</w:t>
      </w:r>
      <w:r w:rsidR="006C1DD7" w:rsidRPr="00B7599C">
        <w:rPr>
          <w:i/>
        </w:rPr>
        <w:t>s</w:t>
      </w:r>
      <w:r w:rsidRPr="00B7599C">
        <w:rPr>
          <w:i/>
        </w:rPr>
        <w:t xml:space="preserve"> us envision the overall picture and moves us toward specific action and activity</w:t>
      </w:r>
      <w:r w:rsidR="00434EF8" w:rsidRPr="00B7599C">
        <w:rPr>
          <w:i/>
        </w:rPr>
        <w:t>”</w:t>
      </w:r>
      <w:r w:rsidR="00434EF8">
        <w:t xml:space="preserve"> (</w:t>
      </w:r>
      <w:proofErr w:type="spellStart"/>
      <w:r w:rsidRPr="00950FAB">
        <w:t>Lederach</w:t>
      </w:r>
      <w:proofErr w:type="spellEnd"/>
      <w:r w:rsidRPr="00950FAB">
        <w:t>, 1997</w:t>
      </w:r>
      <w:r w:rsidR="00C55097">
        <w:t>, p.152</w:t>
      </w:r>
      <w:r w:rsidRPr="00950FAB">
        <w:t xml:space="preserve">). </w:t>
      </w:r>
      <w:r w:rsidR="00DA25EA" w:rsidRPr="00950FAB">
        <w:t>However</w:t>
      </w:r>
      <w:r w:rsidRPr="00950FAB">
        <w:t xml:space="preserve">, the efforts to reach </w:t>
      </w:r>
      <w:r w:rsidR="00DA25EA" w:rsidRPr="00950FAB">
        <w:t>reconciliation in Kosovo did not truly consider the ethnic groups</w:t>
      </w:r>
      <w:r w:rsidR="006C1DD7" w:rsidRPr="00950FAB">
        <w:t>’</w:t>
      </w:r>
      <w:r w:rsidR="00DA25EA" w:rsidRPr="00950FAB">
        <w:t xml:space="preserve"> specificities yet, maintain</w:t>
      </w:r>
      <w:r w:rsidR="006C1DD7" w:rsidRPr="00950FAB">
        <w:t>ing</w:t>
      </w:r>
      <w:r w:rsidR="00DA25EA" w:rsidRPr="00950FAB">
        <w:t xml:space="preserve"> the tensions between them</w:t>
      </w:r>
      <w:r w:rsidRPr="00950FAB">
        <w:t xml:space="preserve">. </w:t>
      </w:r>
      <w:r w:rsidR="00DA25EA" w:rsidRPr="00950FAB">
        <w:t>F</w:t>
      </w:r>
      <w:r w:rsidR="0092350C" w:rsidRPr="00950FAB">
        <w:t xml:space="preserve">or </w:t>
      </w:r>
      <w:proofErr w:type="spellStart"/>
      <w:r w:rsidR="008551C2" w:rsidRPr="00950FAB">
        <w:t>Lederach</w:t>
      </w:r>
      <w:proofErr w:type="spellEnd"/>
      <w:r w:rsidR="00635A2B">
        <w:t xml:space="preserve"> (1997)</w:t>
      </w:r>
      <w:r w:rsidR="00DF6BBD" w:rsidRPr="00950FAB">
        <w:t>,</w:t>
      </w:r>
      <w:r w:rsidR="008551C2" w:rsidRPr="00950FAB">
        <w:t xml:space="preserve"> </w:t>
      </w:r>
      <w:r w:rsidR="00DF6BBD" w:rsidRPr="00950FAB">
        <w:t>the process</w:t>
      </w:r>
      <w:r w:rsidR="0011732E" w:rsidRPr="00950FAB">
        <w:t xml:space="preserve"> should </w:t>
      </w:r>
      <w:r w:rsidR="00B529E1" w:rsidRPr="00950FAB">
        <w:t>encompass</w:t>
      </w:r>
      <w:r w:rsidR="0011732E" w:rsidRPr="00950FAB">
        <w:t xml:space="preserve"> a place where past pain, traumas, </w:t>
      </w:r>
      <w:r w:rsidR="008551C2" w:rsidRPr="00950FAB">
        <w:t xml:space="preserve">and </w:t>
      </w:r>
      <w:r w:rsidR="0011732E" w:rsidRPr="00950FAB">
        <w:t xml:space="preserve">hopes can </w:t>
      </w:r>
      <w:r w:rsidR="00635A2B">
        <w:t xml:space="preserve">be </w:t>
      </w:r>
      <w:r w:rsidR="0011732E" w:rsidRPr="00950FAB">
        <w:t>formulated in order to discuss issues of truth, justice</w:t>
      </w:r>
      <w:r w:rsidR="00D430F6" w:rsidRPr="00950FAB">
        <w:t>,</w:t>
      </w:r>
      <w:r w:rsidR="0011732E" w:rsidRPr="00950FAB">
        <w:t xml:space="preserve"> peace</w:t>
      </w:r>
      <w:r w:rsidR="008551C2" w:rsidRPr="00950FAB">
        <w:t>,</w:t>
      </w:r>
      <w:r w:rsidR="0011732E" w:rsidRPr="00950FAB">
        <w:t xml:space="preserve"> </w:t>
      </w:r>
      <w:r w:rsidR="00D430F6" w:rsidRPr="00950FAB">
        <w:t xml:space="preserve">and mercy, </w:t>
      </w:r>
      <w:r w:rsidR="00635A2B">
        <w:t xml:space="preserve">as </w:t>
      </w:r>
      <w:r w:rsidR="0011732E" w:rsidRPr="00950FAB">
        <w:t xml:space="preserve">the key dynamics of the process. </w:t>
      </w:r>
    </w:p>
    <w:p w14:paraId="56DDEC5D" w14:textId="732A2255" w:rsidR="00446668" w:rsidRPr="00950FAB" w:rsidRDefault="001F7E13" w:rsidP="00D3154B">
      <w:pPr>
        <w:spacing w:after="240"/>
        <w:ind w:firstLine="284"/>
        <w:jc w:val="both"/>
      </w:pPr>
      <w:r w:rsidRPr="00950FAB">
        <w:t xml:space="preserve">In the context of Kosovo, the four key concepts have been </w:t>
      </w:r>
      <w:r w:rsidR="0015057B" w:rsidRPr="00950FAB">
        <w:t xml:space="preserve">addressed </w:t>
      </w:r>
      <w:r w:rsidR="00795687" w:rsidRPr="00950FAB">
        <w:t>in different ways</w:t>
      </w:r>
      <w:r w:rsidR="0015057B" w:rsidRPr="00950FAB">
        <w:t xml:space="preserve">. </w:t>
      </w:r>
      <w:r w:rsidR="0015057B" w:rsidRPr="00950FAB">
        <w:rPr>
          <w:i/>
        </w:rPr>
        <w:t>T</w:t>
      </w:r>
      <w:r w:rsidRPr="00950FAB">
        <w:rPr>
          <w:i/>
        </w:rPr>
        <w:t>ruth</w:t>
      </w:r>
      <w:r w:rsidR="00D25BEF" w:rsidRPr="00950FAB">
        <w:t xml:space="preserve"> and history were</w:t>
      </w:r>
      <w:r w:rsidRPr="00950FAB">
        <w:t xml:space="preserve"> mainly </w:t>
      </w:r>
      <w:r w:rsidR="00D25BEF" w:rsidRPr="00950FAB">
        <w:t>influenced</w:t>
      </w:r>
      <w:r w:rsidRPr="00950FAB">
        <w:t xml:space="preserve"> </w:t>
      </w:r>
      <w:r w:rsidR="006C1DD7" w:rsidRPr="00950FAB">
        <w:t>via</w:t>
      </w:r>
      <w:r w:rsidRPr="00950FAB">
        <w:t xml:space="preserve"> the politico-nationalist narratives of the Serbian and the Albanian leaders</w:t>
      </w:r>
      <w:r w:rsidR="006C1DD7" w:rsidRPr="00950FAB">
        <w:t>,</w:t>
      </w:r>
      <w:r w:rsidR="0015057B" w:rsidRPr="00950FAB">
        <w:t xml:space="preserve"> </w:t>
      </w:r>
      <w:r w:rsidR="006C1DD7" w:rsidRPr="00950FAB">
        <w:t>resulting in</w:t>
      </w:r>
      <w:r w:rsidR="0015057B" w:rsidRPr="00950FAB">
        <w:t xml:space="preserve"> ethnic tensions </w:t>
      </w:r>
      <w:r w:rsidR="006C1DD7" w:rsidRPr="00950FAB">
        <w:t xml:space="preserve">remaining </w:t>
      </w:r>
      <w:r w:rsidR="0015057B" w:rsidRPr="00950FAB">
        <w:t>within the population of Kosovo</w:t>
      </w:r>
      <w:r w:rsidR="00D430F6" w:rsidRPr="00950FAB">
        <w:t xml:space="preserve"> while few initiatives </w:t>
      </w:r>
      <w:r w:rsidR="006C1DD7" w:rsidRPr="00950FAB">
        <w:t>have been take</w:t>
      </w:r>
      <w:r w:rsidR="00D430F6" w:rsidRPr="00950FAB">
        <w:t xml:space="preserve"> to </w:t>
      </w:r>
      <w:r w:rsidR="006C1DD7" w:rsidRPr="00950FAB">
        <w:t xml:space="preserve">adequately </w:t>
      </w:r>
      <w:r w:rsidR="00D430F6" w:rsidRPr="00950FAB">
        <w:t>address the victim</w:t>
      </w:r>
      <w:r w:rsidR="006C1DD7" w:rsidRPr="00950FAB">
        <w:t>s’</w:t>
      </w:r>
      <w:r w:rsidR="00D430F6" w:rsidRPr="00950FAB">
        <w:t xml:space="preserve"> narratives</w:t>
      </w:r>
      <w:r w:rsidR="0015057B" w:rsidRPr="00950FAB">
        <w:t>.</w:t>
      </w:r>
      <w:r w:rsidRPr="00950FAB">
        <w:t xml:space="preserve"> </w:t>
      </w:r>
      <w:r w:rsidR="0092350C" w:rsidRPr="00950FAB">
        <w:t>Furthermore, if the concept of</w:t>
      </w:r>
      <w:r w:rsidR="006C1DD7" w:rsidRPr="00950FAB">
        <w:t xml:space="preserve"> retributive</w:t>
      </w:r>
      <w:r w:rsidR="0092350C" w:rsidRPr="00950FAB">
        <w:t xml:space="preserve"> </w:t>
      </w:r>
      <w:r w:rsidR="0092350C" w:rsidRPr="008D7C24">
        <w:t>justice</w:t>
      </w:r>
      <w:r w:rsidR="0092350C" w:rsidRPr="00950FAB">
        <w:t xml:space="preserve"> has been approached with the ICTY and despite the RECOM initiative, a more restorative justice approach is still needed by the population</w:t>
      </w:r>
      <w:r w:rsidR="00D430F6" w:rsidRPr="00950FAB">
        <w:t xml:space="preserve"> that still </w:t>
      </w:r>
      <w:r w:rsidR="00375895" w:rsidRPr="00950FAB">
        <w:t>seeks</w:t>
      </w:r>
      <w:r w:rsidR="00D430F6" w:rsidRPr="00950FAB">
        <w:t xml:space="preserve"> for societal and economic </w:t>
      </w:r>
      <w:r w:rsidR="00C56008" w:rsidRPr="00950FAB">
        <w:t>stability</w:t>
      </w:r>
      <w:r w:rsidR="006215AC" w:rsidRPr="00950FAB">
        <w:t xml:space="preserve">. </w:t>
      </w:r>
      <w:r w:rsidR="00DA25EA" w:rsidRPr="00950FAB">
        <w:t xml:space="preserve">In regard to the concept of </w:t>
      </w:r>
      <w:r w:rsidR="0092350C" w:rsidRPr="008D7C24">
        <w:t>peace</w:t>
      </w:r>
      <w:r w:rsidR="006C1DD7" w:rsidRPr="008D7C24">
        <w:t>,</w:t>
      </w:r>
      <w:r w:rsidR="0092350C" w:rsidRPr="00950FAB">
        <w:t xml:space="preserve"> </w:t>
      </w:r>
      <w:r w:rsidR="00DA25EA" w:rsidRPr="00950FAB">
        <w:t xml:space="preserve">the situation in Kosovo </w:t>
      </w:r>
      <w:r w:rsidR="0092350C" w:rsidRPr="00950FAB">
        <w:t xml:space="preserve">is currently more </w:t>
      </w:r>
      <w:r w:rsidR="006C1DD7" w:rsidRPr="00950FAB">
        <w:t>focused</w:t>
      </w:r>
      <w:r w:rsidR="0092350C" w:rsidRPr="00950FAB">
        <w:t xml:space="preserve"> on the cessation of conflicts than on flourishing </w:t>
      </w:r>
      <w:r w:rsidR="006C1DD7" w:rsidRPr="00950FAB">
        <w:t xml:space="preserve">structural </w:t>
      </w:r>
      <w:r w:rsidR="0092350C" w:rsidRPr="00950FAB">
        <w:t>peace or a vision</w:t>
      </w:r>
      <w:r w:rsidR="00195006" w:rsidRPr="00950FAB">
        <w:t xml:space="preserve"> of a</w:t>
      </w:r>
      <w:r w:rsidR="0092350C" w:rsidRPr="00950FAB">
        <w:t xml:space="preserve"> </w:t>
      </w:r>
      <w:r w:rsidR="00195006" w:rsidRPr="00950FAB">
        <w:t xml:space="preserve">shared </w:t>
      </w:r>
      <w:r w:rsidR="0092350C" w:rsidRPr="00950FAB">
        <w:t xml:space="preserve">future as </w:t>
      </w:r>
      <w:r w:rsidR="00195006" w:rsidRPr="00950FAB">
        <w:t>p</w:t>
      </w:r>
      <w:r w:rsidR="008D7C24">
        <w:t>resented</w:t>
      </w:r>
      <w:r w:rsidR="00195006" w:rsidRPr="00950FAB">
        <w:t xml:space="preserve"> by </w:t>
      </w:r>
      <w:proofErr w:type="spellStart"/>
      <w:r w:rsidR="0092350C" w:rsidRPr="00950FAB">
        <w:t>Lederach</w:t>
      </w:r>
      <w:proofErr w:type="spellEnd"/>
      <w:r w:rsidR="0092350C" w:rsidRPr="00950FAB">
        <w:t xml:space="preserve">. </w:t>
      </w:r>
      <w:r w:rsidR="00D25BEF" w:rsidRPr="00950FAB">
        <w:t xml:space="preserve">Moreover, the need of </w:t>
      </w:r>
      <w:r w:rsidR="00D25BEF" w:rsidRPr="008D7C24">
        <w:rPr>
          <w:i/>
        </w:rPr>
        <w:t xml:space="preserve">“acceptance and letting-go” </w:t>
      </w:r>
      <w:r w:rsidR="00D25BEF" w:rsidRPr="00950FAB">
        <w:t xml:space="preserve">to reach mercy remains at the center of the process since </w:t>
      </w:r>
      <w:r w:rsidR="00795687" w:rsidRPr="00950FAB">
        <w:t>Kosovo Albanians</w:t>
      </w:r>
      <w:r w:rsidR="00D25BEF" w:rsidRPr="00950FAB">
        <w:t xml:space="preserve"> are still </w:t>
      </w:r>
      <w:r w:rsidR="00795687" w:rsidRPr="00950FAB">
        <w:t>seeking</w:t>
      </w:r>
      <w:r w:rsidR="008D7C24">
        <w:t xml:space="preserve"> an</w:t>
      </w:r>
      <w:r w:rsidR="00795687" w:rsidRPr="00950FAB">
        <w:t xml:space="preserve"> individual apology</w:t>
      </w:r>
      <w:r w:rsidR="00D25BEF" w:rsidRPr="00950FAB">
        <w:t>.</w:t>
      </w:r>
      <w:r w:rsidR="00993327" w:rsidRPr="00950FAB">
        <w:t xml:space="preserve"> Therefore, t</w:t>
      </w:r>
      <w:r w:rsidR="00795687" w:rsidRPr="00950FAB">
        <w:t xml:space="preserve">he concept of </w:t>
      </w:r>
      <w:r w:rsidR="00795687" w:rsidRPr="005C0D36">
        <w:t>mercy</w:t>
      </w:r>
      <w:r w:rsidR="00795687" w:rsidRPr="00950FAB">
        <w:t xml:space="preserve"> should go further t</w:t>
      </w:r>
      <w:r w:rsidR="00993327" w:rsidRPr="00950FAB">
        <w:t xml:space="preserve">han </w:t>
      </w:r>
      <w:proofErr w:type="spellStart"/>
      <w:r w:rsidR="00195006" w:rsidRPr="00950FAB">
        <w:t>Lederach’s</w:t>
      </w:r>
      <w:proofErr w:type="spellEnd"/>
      <w:r w:rsidR="00795687" w:rsidRPr="00950FAB">
        <w:t xml:space="preserve"> definition </w:t>
      </w:r>
      <w:r w:rsidR="0092350C" w:rsidRPr="00950FAB">
        <w:t xml:space="preserve">and </w:t>
      </w:r>
      <w:r w:rsidR="00993327" w:rsidRPr="00950FAB">
        <w:t xml:space="preserve">the efforts for reconciliation should </w:t>
      </w:r>
      <w:r w:rsidR="00795687" w:rsidRPr="00950FAB">
        <w:t xml:space="preserve">not only address </w:t>
      </w:r>
      <w:r w:rsidR="00795687" w:rsidRPr="005C0D36">
        <w:t>mercy within a public behavioral dimension</w:t>
      </w:r>
      <w:r w:rsidR="00BD085D" w:rsidRPr="005C0D36">
        <w:t xml:space="preserve"> </w:t>
      </w:r>
      <w:r w:rsidR="00795687" w:rsidRPr="005C0D36">
        <w:t>but also</w:t>
      </w:r>
      <w:r w:rsidR="00993327" w:rsidRPr="005C0D36">
        <w:t xml:space="preserve"> within a</w:t>
      </w:r>
      <w:r w:rsidR="00F92916" w:rsidRPr="005C0D36">
        <w:t>n interpersonal approach to forgive</w:t>
      </w:r>
      <w:r w:rsidR="00F92916" w:rsidRPr="00950FAB">
        <w:t>.</w:t>
      </w:r>
      <w:r w:rsidR="0092350C" w:rsidRPr="00950FAB">
        <w:t xml:space="preserve"> </w:t>
      </w:r>
      <w:r w:rsidR="00BD085D" w:rsidRPr="00950FAB">
        <w:t xml:space="preserve">The question here </w:t>
      </w:r>
      <w:r w:rsidR="00195006" w:rsidRPr="00950FAB">
        <w:t>sh</w:t>
      </w:r>
      <w:r w:rsidR="00BD085D" w:rsidRPr="00950FAB">
        <w:t xml:space="preserve">ould be how </w:t>
      </w:r>
      <w:r w:rsidR="00195006" w:rsidRPr="00950FAB">
        <w:t xml:space="preserve">will </w:t>
      </w:r>
      <w:r w:rsidR="00BD085D" w:rsidRPr="00950FAB">
        <w:t xml:space="preserve">both Albanians and Serbs in Kosovo come to terms </w:t>
      </w:r>
      <w:r w:rsidR="00195006" w:rsidRPr="00950FAB">
        <w:t>with</w:t>
      </w:r>
      <w:r w:rsidR="00BD085D" w:rsidRPr="00950FAB">
        <w:t xml:space="preserve"> living in peace</w:t>
      </w:r>
      <w:r w:rsidR="00195006" w:rsidRPr="00950FAB">
        <w:t xml:space="preserve"> with and </w:t>
      </w:r>
      <w:r w:rsidR="00BD085D" w:rsidRPr="00950FAB">
        <w:t>accepting each other without sharing mutual love?</w:t>
      </w:r>
      <w:r w:rsidR="00195006" w:rsidRPr="00950FAB">
        <w:t xml:space="preserve"> That </w:t>
      </w:r>
      <w:r w:rsidR="00BD085D" w:rsidRPr="00950FAB">
        <w:t xml:space="preserve">Kosovo Albanians and Serbs should try reconciliation for their own benefit and </w:t>
      </w:r>
      <w:r w:rsidR="00195006" w:rsidRPr="00950FAB">
        <w:t xml:space="preserve">the </w:t>
      </w:r>
      <w:r w:rsidR="00BD085D" w:rsidRPr="00950FAB">
        <w:t xml:space="preserve">future good of </w:t>
      </w:r>
      <w:r w:rsidR="00195006" w:rsidRPr="00950FAB">
        <w:t>their</w:t>
      </w:r>
      <w:r w:rsidR="00BD085D" w:rsidRPr="00950FAB">
        <w:t xml:space="preserve"> society is both instrumental and moral</w:t>
      </w:r>
      <w:r w:rsidR="00195006" w:rsidRPr="00950FAB">
        <w:t>;</w:t>
      </w:r>
      <w:r w:rsidR="00BD085D" w:rsidRPr="00950FAB">
        <w:t xml:space="preserve"> forgiveness</w:t>
      </w:r>
      <w:r w:rsidR="003E74A0">
        <w:t xml:space="preserve"> may be</w:t>
      </w:r>
      <w:r w:rsidR="00BD085D" w:rsidRPr="00950FAB">
        <w:t xml:space="preserve"> </w:t>
      </w:r>
      <w:r w:rsidR="00195006" w:rsidRPr="00950FAB">
        <w:t>necessary for achieving</w:t>
      </w:r>
      <w:r w:rsidR="00BD085D" w:rsidRPr="00950FAB">
        <w:t xml:space="preserve"> that</w:t>
      </w:r>
      <w:r w:rsidR="00195006" w:rsidRPr="00950FAB">
        <w:t xml:space="preserve"> goal</w:t>
      </w:r>
      <w:r w:rsidR="00BD085D" w:rsidRPr="00950FAB">
        <w:t xml:space="preserve">. Bishop Desmond Tutu </w:t>
      </w:r>
      <w:r w:rsidR="00D473DC" w:rsidRPr="00950FAB">
        <w:t>definitions</w:t>
      </w:r>
      <w:r w:rsidR="00BD085D" w:rsidRPr="00950FAB">
        <w:t xml:space="preserve"> o</w:t>
      </w:r>
      <w:r w:rsidR="00195006" w:rsidRPr="00950FAB">
        <w:t>f</w:t>
      </w:r>
      <w:r w:rsidR="00BD085D" w:rsidRPr="00950FAB">
        <w:t xml:space="preserve"> forgiveness as ‘Waiving one’s right to revenge” could be a great start.</w:t>
      </w:r>
      <w:r w:rsidR="00B0739D" w:rsidRPr="00950FAB">
        <w:t xml:space="preserve"> H</w:t>
      </w:r>
      <w:r w:rsidR="00BD085D" w:rsidRPr="00950FAB">
        <w:t>owever,</w:t>
      </w:r>
      <w:r w:rsidR="00195006" w:rsidRPr="00950FAB">
        <w:t xml:space="preserve"> creating </w:t>
      </w:r>
      <w:r w:rsidR="00BD085D" w:rsidRPr="00950FAB">
        <w:t xml:space="preserve">the dynamic </w:t>
      </w:r>
      <w:r w:rsidR="00AB5720" w:rsidRPr="00950FAB">
        <w:t>relations between reconciliation and forgiveness are</w:t>
      </w:r>
      <w:r w:rsidR="00BD085D" w:rsidRPr="00950FAB">
        <w:t xml:space="preserve"> not always easy and might not be possible. </w:t>
      </w:r>
      <w:r w:rsidR="00195006" w:rsidRPr="00950FAB">
        <w:t>F</w:t>
      </w:r>
      <w:r w:rsidR="00BD085D" w:rsidRPr="00950FAB">
        <w:t>orgiveness is often a helpful step toward reconciliation</w:t>
      </w:r>
      <w:r w:rsidR="00195006" w:rsidRPr="00950FAB">
        <w:t>;</w:t>
      </w:r>
      <w:r w:rsidR="00BD085D" w:rsidRPr="00950FAB">
        <w:t xml:space="preserve"> yet, it should not lead us </w:t>
      </w:r>
      <w:r w:rsidR="00195006" w:rsidRPr="00950FAB">
        <w:t xml:space="preserve">to believe </w:t>
      </w:r>
      <w:r w:rsidR="00BD085D" w:rsidRPr="00950FAB">
        <w:t xml:space="preserve">that forgiveness is a necessary condition for reconciliation </w:t>
      </w:r>
      <w:r w:rsidR="00BD085D" w:rsidRPr="00950FAB">
        <w:lastRenderedPageBreak/>
        <w:t>(Murphy</w:t>
      </w:r>
      <w:r w:rsidR="00120061">
        <w:t>,</w:t>
      </w:r>
      <w:r w:rsidR="00BD085D" w:rsidRPr="00950FAB">
        <w:t xml:space="preserve"> 1999). It </w:t>
      </w:r>
      <w:r w:rsidR="00195006" w:rsidRPr="00950FAB">
        <w:t xml:space="preserve">may be </w:t>
      </w:r>
      <w:r w:rsidR="00BD085D" w:rsidRPr="00950FAB">
        <w:t>easier that such societ</w:t>
      </w:r>
      <w:r w:rsidR="00195006" w:rsidRPr="00950FAB">
        <w:t>ies</w:t>
      </w:r>
      <w:r w:rsidR="00BD085D" w:rsidRPr="00950FAB">
        <w:t xml:space="preserve"> come to terms with the past</w:t>
      </w:r>
      <w:r w:rsidR="00195006" w:rsidRPr="00950FAB">
        <w:t xml:space="preserve"> before achieving forgiveness</w:t>
      </w:r>
      <w:r w:rsidR="00BD085D" w:rsidRPr="00950FAB">
        <w:t>.</w:t>
      </w:r>
    </w:p>
    <w:p w14:paraId="6E8519D3" w14:textId="19990DFF" w:rsidR="00EC68DA" w:rsidRDefault="0011732E" w:rsidP="00D3154B">
      <w:pPr>
        <w:spacing w:after="240"/>
        <w:ind w:firstLine="284"/>
        <w:jc w:val="both"/>
      </w:pPr>
      <w:r w:rsidRPr="00950FAB">
        <w:t xml:space="preserve">According to </w:t>
      </w:r>
      <w:proofErr w:type="spellStart"/>
      <w:r w:rsidR="00750FE0" w:rsidRPr="00950FAB">
        <w:t>Jelena</w:t>
      </w:r>
      <w:proofErr w:type="spellEnd"/>
      <w:r w:rsidR="00750FE0" w:rsidRPr="00950FAB">
        <w:t xml:space="preserve"> </w:t>
      </w:r>
      <w:proofErr w:type="spellStart"/>
      <w:r w:rsidR="00750FE0" w:rsidRPr="00950FAB">
        <w:t>Subotic</w:t>
      </w:r>
      <w:proofErr w:type="spellEnd"/>
      <w:r w:rsidR="00750FE0" w:rsidRPr="00950FAB">
        <w:t xml:space="preserve">, </w:t>
      </w:r>
      <w:proofErr w:type="spellStart"/>
      <w:r w:rsidR="00750FE0" w:rsidRPr="00950FAB">
        <w:t>Denisa</w:t>
      </w:r>
      <w:proofErr w:type="spellEnd"/>
      <w:r w:rsidR="00750FE0" w:rsidRPr="00950FAB">
        <w:t xml:space="preserve"> </w:t>
      </w:r>
      <w:proofErr w:type="spellStart"/>
      <w:r w:rsidR="00750FE0" w:rsidRPr="00950FAB">
        <w:t>Kostovicova</w:t>
      </w:r>
      <w:proofErr w:type="spellEnd"/>
      <w:r w:rsidR="008B7B38">
        <w:t>,</w:t>
      </w:r>
      <w:r w:rsidR="00750FE0" w:rsidRPr="00950FAB">
        <w:t xml:space="preserve"> Ana Di </w:t>
      </w:r>
      <w:proofErr w:type="spellStart"/>
      <w:r w:rsidR="00750FE0" w:rsidRPr="00950FAB">
        <w:t>Lellio</w:t>
      </w:r>
      <w:proofErr w:type="spellEnd"/>
      <w:r w:rsidR="008B7B38">
        <w:t xml:space="preserve"> and Caitlin </w:t>
      </w:r>
      <w:proofErr w:type="spellStart"/>
      <w:r w:rsidR="008B7B38">
        <w:t>McCurn</w:t>
      </w:r>
      <w:proofErr w:type="spellEnd"/>
      <w:r w:rsidR="00750FE0" w:rsidRPr="00950FAB">
        <w:t xml:space="preserve">, </w:t>
      </w:r>
      <w:r w:rsidRPr="00950FAB">
        <w:t>the main issue within the Kosovar context is the lack of a common understanding of what reconciliation means. The exp</w:t>
      </w:r>
      <w:r w:rsidR="00E72DFC">
        <w:t>licit interethnic dimension (</w:t>
      </w:r>
      <w:proofErr w:type="spellStart"/>
      <w:r w:rsidRPr="00950FAB">
        <w:t>Kostovicova</w:t>
      </w:r>
      <w:proofErr w:type="spellEnd"/>
      <w:r w:rsidRPr="00950FAB">
        <w:t>, 2013) that defines Kosovo</w:t>
      </w:r>
      <w:r w:rsidR="00D40AFE" w:rsidRPr="00950FAB">
        <w:t>’s</w:t>
      </w:r>
      <w:r w:rsidRPr="00950FAB">
        <w:t xml:space="preserve"> history and current situation led to divergent comprehension</w:t>
      </w:r>
      <w:r w:rsidR="00D40AFE" w:rsidRPr="00950FAB">
        <w:t>s</w:t>
      </w:r>
      <w:r w:rsidRPr="00950FAB">
        <w:t xml:space="preserve"> of the </w:t>
      </w:r>
      <w:r w:rsidR="00434EF8">
        <w:t>meaning of reconciliation (</w:t>
      </w:r>
      <w:proofErr w:type="spellStart"/>
      <w:r w:rsidRPr="00950FAB">
        <w:t>Subotic</w:t>
      </w:r>
      <w:proofErr w:type="spellEnd"/>
      <w:r w:rsidRPr="00950FAB">
        <w:t xml:space="preserve">, 2015). </w:t>
      </w:r>
      <w:r w:rsidR="00D40AFE" w:rsidRPr="00950FAB">
        <w:t>For</w:t>
      </w:r>
      <w:r w:rsidRPr="00950FAB">
        <w:t xml:space="preserve"> the Serbian population, the official </w:t>
      </w:r>
      <w:r w:rsidR="00D40AFE" w:rsidRPr="00950FAB">
        <w:t xml:space="preserve">political </w:t>
      </w:r>
      <w:r w:rsidRPr="00950FAB">
        <w:t>use of reconciliation refers to the acknowledgment and the accep</w:t>
      </w:r>
      <w:r w:rsidR="00434EF8">
        <w:t>tance of guilt by all sides (</w:t>
      </w:r>
      <w:proofErr w:type="spellStart"/>
      <w:r w:rsidRPr="00950FAB">
        <w:t>Subotic</w:t>
      </w:r>
      <w:proofErr w:type="spellEnd"/>
      <w:r w:rsidRPr="00950FAB">
        <w:t>, 2013) and requires</w:t>
      </w:r>
      <w:r w:rsidR="00CB7985" w:rsidRPr="00950FAB">
        <w:t xml:space="preserve">, for the Serbs, </w:t>
      </w:r>
      <w:r w:rsidRPr="00D71FDE">
        <w:rPr>
          <w:i/>
        </w:rPr>
        <w:t>“the recognition of their continuing role as victims of an embattled demographic minority in thei</w:t>
      </w:r>
      <w:r w:rsidR="00434EF8" w:rsidRPr="00D71FDE">
        <w:rPr>
          <w:i/>
        </w:rPr>
        <w:t xml:space="preserve">r “usurped “ancestral land” </w:t>
      </w:r>
      <w:r w:rsidR="00434EF8">
        <w:t>(</w:t>
      </w:r>
      <w:r w:rsidRPr="00950FAB">
        <w:t xml:space="preserve">Di </w:t>
      </w:r>
      <w:proofErr w:type="spellStart"/>
      <w:r w:rsidRPr="00950FAB">
        <w:t>Lellio</w:t>
      </w:r>
      <w:proofErr w:type="spellEnd"/>
      <w:r w:rsidR="008B7B38">
        <w:t xml:space="preserve"> &amp; </w:t>
      </w:r>
      <w:proofErr w:type="spellStart"/>
      <w:r w:rsidR="008B7B38">
        <w:rPr>
          <w:rFonts w:ascii="Calibri" w:hAnsi="Calibri"/>
          <w:iCs/>
        </w:rPr>
        <w:t>McCurn</w:t>
      </w:r>
      <w:proofErr w:type="spellEnd"/>
      <w:r w:rsidRPr="00950FAB">
        <w:t>, 2012</w:t>
      </w:r>
      <w:r w:rsidR="00C55097">
        <w:t>, p.3</w:t>
      </w:r>
      <w:r w:rsidRPr="00950FAB">
        <w:t xml:space="preserve">). Hence, </w:t>
      </w:r>
      <w:r w:rsidR="00F81946" w:rsidRPr="00950FAB">
        <w:t xml:space="preserve">Anna Di </w:t>
      </w:r>
      <w:proofErr w:type="spellStart"/>
      <w:r w:rsidR="00F81946" w:rsidRPr="00950FAB">
        <w:t>Lellio</w:t>
      </w:r>
      <w:proofErr w:type="spellEnd"/>
      <w:r w:rsidR="008B7B38">
        <w:t xml:space="preserve"> and </w:t>
      </w:r>
      <w:proofErr w:type="spellStart"/>
      <w:r w:rsidR="008B7B38">
        <w:t>Cailtin</w:t>
      </w:r>
      <w:proofErr w:type="spellEnd"/>
      <w:r w:rsidR="008B7B38">
        <w:t xml:space="preserve"> </w:t>
      </w:r>
      <w:proofErr w:type="spellStart"/>
      <w:r w:rsidR="008B7B38">
        <w:t>McCurn</w:t>
      </w:r>
      <w:proofErr w:type="spellEnd"/>
      <w:r w:rsidR="008B7B38">
        <w:t xml:space="preserve"> highlight</w:t>
      </w:r>
      <w:r w:rsidRPr="00950FAB">
        <w:t xml:space="preserve"> the issue embodied by the divergent public narratives</w:t>
      </w:r>
      <w:r w:rsidR="00D40AFE" w:rsidRPr="00950FAB">
        <w:t>; Kosovo’s centrality to Serbian territory as a key element</w:t>
      </w:r>
      <w:r w:rsidRPr="00950FAB">
        <w:t xml:space="preserve"> </w:t>
      </w:r>
      <w:r w:rsidR="00D40AFE" w:rsidRPr="00950FAB">
        <w:t>of Serbian national identity requires restoration of Serbian ownership of Kosovo in order to achieve reconciliation. On</w:t>
      </w:r>
      <w:r w:rsidRPr="00950FAB">
        <w:t xml:space="preserve"> the other hand, </w:t>
      </w:r>
      <w:r w:rsidR="00F81946" w:rsidRPr="00950FAB">
        <w:t xml:space="preserve">Anna Di </w:t>
      </w:r>
      <w:proofErr w:type="spellStart"/>
      <w:r w:rsidR="00F81946" w:rsidRPr="00950FAB">
        <w:t>Lellio</w:t>
      </w:r>
      <w:proofErr w:type="spellEnd"/>
      <w:r w:rsidR="008B7B38">
        <w:t xml:space="preserve"> and Caitlin </w:t>
      </w:r>
      <w:proofErr w:type="spellStart"/>
      <w:r w:rsidR="008B7B38">
        <w:t>McCurn</w:t>
      </w:r>
      <w:proofErr w:type="spellEnd"/>
      <w:r w:rsidR="00D71FDE">
        <w:t xml:space="preserve"> (2012</w:t>
      </w:r>
      <w:r w:rsidR="00C55097">
        <w:t>, p.3</w:t>
      </w:r>
      <w:r w:rsidR="00D71FDE">
        <w:t>)</w:t>
      </w:r>
      <w:r w:rsidR="00F81946" w:rsidRPr="00950FAB">
        <w:t xml:space="preserve"> </w:t>
      </w:r>
      <w:r w:rsidR="008B7B38">
        <w:t>argue</w:t>
      </w:r>
      <w:r w:rsidRPr="00950FAB">
        <w:t xml:space="preserve"> that Albanians see reconciliation through </w:t>
      </w:r>
      <w:r w:rsidRPr="00D71FDE">
        <w:rPr>
          <w:i/>
        </w:rPr>
        <w:t>“the official acknowledgment of a state-led policy of expulsion from their country and/or extermination during Milosevic era”</w:t>
      </w:r>
      <w:r w:rsidR="00E43FA4" w:rsidRPr="00D71FDE">
        <w:rPr>
          <w:i/>
        </w:rPr>
        <w:t>,</w:t>
      </w:r>
      <w:r w:rsidRPr="00950FAB">
        <w:t xml:space="preserve"> and it is understood as the acknowledgment by the Serbian state for the harm </w:t>
      </w:r>
      <w:r w:rsidR="00E43FA4" w:rsidRPr="00950FAB">
        <w:t>done to</w:t>
      </w:r>
      <w:r w:rsidRPr="00950FAB">
        <w:t xml:space="preserve"> the region and the atrocities inflict</w:t>
      </w:r>
      <w:r w:rsidR="00434EF8">
        <w:t>ed to the non-Serb civilians (</w:t>
      </w:r>
      <w:proofErr w:type="spellStart"/>
      <w:r w:rsidRPr="00950FAB">
        <w:t>Subotic</w:t>
      </w:r>
      <w:proofErr w:type="spellEnd"/>
      <w:r w:rsidRPr="00950FAB">
        <w:t>, 2013).</w:t>
      </w:r>
      <w:r w:rsidR="00E43FA4" w:rsidRPr="00950FAB">
        <w:t xml:space="preserve"> </w:t>
      </w:r>
      <w:r w:rsidRPr="00950FAB">
        <w:t xml:space="preserve">Moreover, projects that promote reconciliation, such as RECOM, were delegitimized since they were perceived as cooperation with Serbia, the former enemy, whereas the domestic </w:t>
      </w:r>
      <w:r w:rsidRPr="00D71FDE">
        <w:t>priority</w:t>
      </w:r>
      <w:r w:rsidRPr="00D71FDE">
        <w:rPr>
          <w:i/>
        </w:rPr>
        <w:t xml:space="preserve"> “was the establishment of Kosovo as a nation, as a state, independen</w:t>
      </w:r>
      <w:r w:rsidR="00434EF8" w:rsidRPr="00D71FDE">
        <w:rPr>
          <w:i/>
        </w:rPr>
        <w:t>t from Serbia”</w:t>
      </w:r>
      <w:r w:rsidR="00434EF8">
        <w:t xml:space="preserve"> (</w:t>
      </w:r>
      <w:proofErr w:type="spellStart"/>
      <w:r w:rsidRPr="00950FAB">
        <w:t>Subotic</w:t>
      </w:r>
      <w:proofErr w:type="spellEnd"/>
      <w:r w:rsidRPr="00950FAB">
        <w:t>, 2015</w:t>
      </w:r>
      <w:r w:rsidR="0045129B">
        <w:t>, p. 376</w:t>
      </w:r>
      <w:r w:rsidRPr="00950FAB">
        <w:t xml:space="preserve">). </w:t>
      </w:r>
      <w:r w:rsidR="00E43FA4" w:rsidRPr="00950FAB">
        <w:t>T</w:t>
      </w:r>
      <w:r w:rsidRPr="00950FAB">
        <w:t>he strategy designed in Kosovo to reach reconciliation ha</w:t>
      </w:r>
      <w:r w:rsidR="00E43FA4" w:rsidRPr="00950FAB">
        <w:t xml:space="preserve">s </w:t>
      </w:r>
      <w:r w:rsidRPr="00950FAB">
        <w:t xml:space="preserve">left the victims unsatisfied and doubtful about the </w:t>
      </w:r>
      <w:r w:rsidR="006215AC" w:rsidRPr="00950FAB">
        <w:t>different initiatives that were taken so far</w:t>
      </w:r>
      <w:r w:rsidRPr="00950FAB">
        <w:t xml:space="preserve">. The retributive justice approach through the ICTY </w:t>
      </w:r>
      <w:r w:rsidR="006215AC" w:rsidRPr="00950FAB">
        <w:t xml:space="preserve">that </w:t>
      </w:r>
      <w:r w:rsidRPr="0045129B">
        <w:t>was</w:t>
      </w:r>
      <w:r w:rsidRPr="0045129B">
        <w:rPr>
          <w:i/>
        </w:rPr>
        <w:t xml:space="preserve"> “portrayed as an essential building block of pe</w:t>
      </w:r>
      <w:r w:rsidR="00434EF8" w:rsidRPr="0045129B">
        <w:rPr>
          <w:i/>
        </w:rPr>
        <w:t>ace in the Western Balkans</w:t>
      </w:r>
      <w:r w:rsidR="00434EF8">
        <w:t>” (</w:t>
      </w:r>
      <w:proofErr w:type="spellStart"/>
      <w:r w:rsidRPr="00950FAB">
        <w:t>Subotic</w:t>
      </w:r>
      <w:proofErr w:type="spellEnd"/>
      <w:r w:rsidRPr="00950FAB">
        <w:t>, 2015</w:t>
      </w:r>
      <w:r w:rsidR="0045129B">
        <w:t>, p. 365</w:t>
      </w:r>
      <w:r w:rsidRPr="00950FAB">
        <w:t>) failed to garn</w:t>
      </w:r>
      <w:r w:rsidR="00D71FDE">
        <w:t>er</w:t>
      </w:r>
      <w:r w:rsidRPr="00950FAB">
        <w:t xml:space="preserve"> public trust especially because of its perceived political </w:t>
      </w:r>
      <w:r w:rsidR="00601B5F" w:rsidRPr="00950FAB">
        <w:t xml:space="preserve">motives </w:t>
      </w:r>
      <w:r w:rsidR="00434EF8">
        <w:t>(</w:t>
      </w:r>
      <w:r w:rsidRPr="00950FAB">
        <w:t xml:space="preserve">Di </w:t>
      </w:r>
      <w:proofErr w:type="spellStart"/>
      <w:r w:rsidRPr="00950FAB">
        <w:t>Lellio</w:t>
      </w:r>
      <w:proofErr w:type="spellEnd"/>
      <w:r w:rsidR="008B7B38">
        <w:t xml:space="preserve"> &amp; </w:t>
      </w:r>
      <w:proofErr w:type="spellStart"/>
      <w:r w:rsidR="008B7B38">
        <w:rPr>
          <w:rFonts w:ascii="Calibri" w:hAnsi="Calibri"/>
          <w:iCs/>
        </w:rPr>
        <w:t>McCurn</w:t>
      </w:r>
      <w:proofErr w:type="spellEnd"/>
      <w:r w:rsidRPr="00950FAB">
        <w:t xml:space="preserve">, 2012). </w:t>
      </w:r>
    </w:p>
    <w:p w14:paraId="4CC42AC3" w14:textId="6137789B" w:rsidR="008963C9" w:rsidRPr="00950FAB" w:rsidRDefault="0011732E" w:rsidP="00D3154B">
      <w:pPr>
        <w:spacing w:after="240"/>
        <w:ind w:firstLine="284"/>
        <w:jc w:val="both"/>
      </w:pPr>
      <w:r w:rsidRPr="00950FAB">
        <w:t xml:space="preserve">The RECOM initiative, which was set up within a more regional approach to focus on the needs of the victims and their relatives </w:t>
      </w:r>
      <w:r w:rsidR="00E43FA4" w:rsidRPr="00950FAB">
        <w:t>via</w:t>
      </w:r>
      <w:r w:rsidRPr="00950FAB">
        <w:t xml:space="preserve"> grassroots support, also encountered s</w:t>
      </w:r>
      <w:r w:rsidR="00E43FA4" w:rsidRPr="00950FAB">
        <w:t>k</w:t>
      </w:r>
      <w:r w:rsidRPr="00950FAB">
        <w:t xml:space="preserve">epticism in Kosovo </w:t>
      </w:r>
      <w:r w:rsidR="00292470" w:rsidRPr="00950FAB">
        <w:t xml:space="preserve">since the institution </w:t>
      </w:r>
      <w:r w:rsidR="00E652C9" w:rsidRPr="00950FAB">
        <w:t>failed</w:t>
      </w:r>
      <w:r w:rsidR="00292470" w:rsidRPr="00950FAB">
        <w:t xml:space="preserve"> to </w:t>
      </w:r>
      <w:r w:rsidR="004F63DE" w:rsidRPr="00950FAB">
        <w:t>rally the countries around a common definition of reconciliation and</w:t>
      </w:r>
      <w:r w:rsidR="00E652C9" w:rsidRPr="00950FAB">
        <w:t>,</w:t>
      </w:r>
      <w:r w:rsidR="004F63DE" w:rsidRPr="00950FAB">
        <w:t xml:space="preserve"> therefore, to sustain efforts and cooperation between them </w:t>
      </w:r>
      <w:r w:rsidR="006E591D">
        <w:t>(</w:t>
      </w:r>
      <w:proofErr w:type="spellStart"/>
      <w:r w:rsidRPr="00950FAB">
        <w:t>Kostovicova</w:t>
      </w:r>
      <w:proofErr w:type="spellEnd"/>
      <w:r w:rsidRPr="00950FAB">
        <w:t>, 2013). Moreover,</w:t>
      </w:r>
      <w:r w:rsidR="00B84DFE" w:rsidRPr="00950FAB">
        <w:t xml:space="preserve"> because of the difficult</w:t>
      </w:r>
      <w:r w:rsidR="00E652C9" w:rsidRPr="00950FAB">
        <w:t>ies of</w:t>
      </w:r>
      <w:r w:rsidR="00B84DFE" w:rsidRPr="00950FAB">
        <w:t xml:space="preserve"> promot</w:t>
      </w:r>
      <w:r w:rsidR="00E652C9" w:rsidRPr="00950FAB">
        <w:t>ing</w:t>
      </w:r>
      <w:r w:rsidR="00B84DFE" w:rsidRPr="00950FAB">
        <w:t xml:space="preserve"> a shared definition of reconciliation and</w:t>
      </w:r>
      <w:r w:rsidR="00E652C9" w:rsidRPr="00950FAB">
        <w:t>,</w:t>
      </w:r>
      <w:r w:rsidR="00B84DFE" w:rsidRPr="00950FAB">
        <w:t xml:space="preserve"> consequently</w:t>
      </w:r>
      <w:r w:rsidR="00E652C9" w:rsidRPr="00950FAB">
        <w:t>,</w:t>
      </w:r>
      <w:r w:rsidR="00B84DFE" w:rsidRPr="00950FAB">
        <w:t xml:space="preserve"> obtain</w:t>
      </w:r>
      <w:r w:rsidR="00E652C9" w:rsidRPr="00950FAB">
        <w:t>ing</w:t>
      </w:r>
      <w:r w:rsidR="00B84DFE" w:rsidRPr="00950FAB">
        <w:t xml:space="preserve"> the support of the population and the states, </w:t>
      </w:r>
      <w:r w:rsidRPr="00950FAB">
        <w:t>the local initiatives that were designed by local transitional justice organi</w:t>
      </w:r>
      <w:r w:rsidR="00E43FA4" w:rsidRPr="00950FAB">
        <w:t>z</w:t>
      </w:r>
      <w:r w:rsidRPr="00950FAB">
        <w:t>ations “</w:t>
      </w:r>
      <w:r w:rsidRPr="0045129B">
        <w:rPr>
          <w:i/>
        </w:rPr>
        <w:t>remain on the margin</w:t>
      </w:r>
      <w:r w:rsidR="0045129B">
        <w:rPr>
          <w:i/>
        </w:rPr>
        <w:t>s</w:t>
      </w:r>
      <w:r w:rsidRPr="0045129B">
        <w:rPr>
          <w:i/>
        </w:rPr>
        <w:t xml:space="preserve"> of society and are facing institutional obstruction and a lack </w:t>
      </w:r>
      <w:r w:rsidR="00434EF8" w:rsidRPr="0045129B">
        <w:rPr>
          <w:i/>
        </w:rPr>
        <w:t>of general public interest</w:t>
      </w:r>
      <w:r w:rsidR="00434EF8">
        <w:t>” (</w:t>
      </w:r>
      <w:proofErr w:type="spellStart"/>
      <w:r w:rsidRPr="00950FAB">
        <w:t>Subotic</w:t>
      </w:r>
      <w:proofErr w:type="spellEnd"/>
      <w:r w:rsidRPr="00950FAB">
        <w:t>, 2015</w:t>
      </w:r>
      <w:r w:rsidR="0045129B">
        <w:t>, p.374</w:t>
      </w:r>
      <w:r w:rsidRPr="00950FAB">
        <w:t>)</w:t>
      </w:r>
      <w:r w:rsidR="00571F76" w:rsidRPr="00950FAB">
        <w:t>.</w:t>
      </w:r>
      <w:r w:rsidRPr="00950FAB">
        <w:t xml:space="preserve"> In other words, the </w:t>
      </w:r>
      <w:r w:rsidR="00AB40BC" w:rsidRPr="00950FAB">
        <w:t xml:space="preserve">efforts that </w:t>
      </w:r>
      <w:r w:rsidRPr="00950FAB">
        <w:t xml:space="preserve">have been designed so far for the Western Balkans to reach reconciliation never found the necessary </w:t>
      </w:r>
      <w:r w:rsidR="00292470" w:rsidRPr="00950FAB">
        <w:t xml:space="preserve">support </w:t>
      </w:r>
      <w:r w:rsidRPr="00950FAB">
        <w:t>within the different groups because the meaning of truth, justice</w:t>
      </w:r>
      <w:r w:rsidR="00E43FA4" w:rsidRPr="00950FAB">
        <w:t>,</w:t>
      </w:r>
      <w:r w:rsidRPr="00950FAB">
        <w:t xml:space="preserve"> and reconciliation </w:t>
      </w:r>
      <w:r w:rsidR="00084BE4">
        <w:t xml:space="preserve">is defined very differently by </w:t>
      </w:r>
      <w:r w:rsidR="00E43FA4" w:rsidRPr="00950FAB">
        <w:t xml:space="preserve">the </w:t>
      </w:r>
      <w:r w:rsidRPr="00950FAB">
        <w:t>victims, perpetrators, bystan</w:t>
      </w:r>
      <w:r w:rsidR="00434EF8">
        <w:t>ders, and states themselves (</w:t>
      </w:r>
      <w:proofErr w:type="spellStart"/>
      <w:r w:rsidRPr="00950FAB">
        <w:t>Subotic</w:t>
      </w:r>
      <w:proofErr w:type="spellEnd"/>
      <w:r w:rsidRPr="00950FAB">
        <w:t>, 2015).</w:t>
      </w:r>
      <w:r w:rsidR="004F63DE" w:rsidRPr="00950FAB">
        <w:t xml:space="preserve"> </w:t>
      </w:r>
      <w:r w:rsidRPr="00950FAB">
        <w:t>To deal with the issue of reconciliation in a proper way, it is now necessary to transform those divergent meaning</w:t>
      </w:r>
      <w:r w:rsidR="00E43FA4" w:rsidRPr="00950FAB">
        <w:t>s</w:t>
      </w:r>
      <w:r w:rsidRPr="00950FAB">
        <w:t xml:space="preserve"> into a more inclusive and ef</w:t>
      </w:r>
      <w:r w:rsidR="00434EF8">
        <w:t>fective normative framework (</w:t>
      </w:r>
      <w:proofErr w:type="spellStart"/>
      <w:r w:rsidRPr="00950FAB">
        <w:t>Subotic</w:t>
      </w:r>
      <w:proofErr w:type="spellEnd"/>
      <w:r w:rsidRPr="00950FAB">
        <w:t>, 2015).</w:t>
      </w:r>
      <w:r w:rsidR="005E231A" w:rsidRPr="00950FAB">
        <w:t xml:space="preserve"> </w:t>
      </w:r>
      <w:r w:rsidRPr="00950FAB">
        <w:t>Th</w:t>
      </w:r>
      <w:r w:rsidR="004F63DE" w:rsidRPr="00950FAB">
        <w:t>erefore, th</w:t>
      </w:r>
      <w:r w:rsidRPr="00950FAB">
        <w:t xml:space="preserve">e region needs </w:t>
      </w:r>
      <w:r w:rsidR="00E43FA4" w:rsidRPr="00B12AE6">
        <w:rPr>
          <w:i/>
        </w:rPr>
        <w:t>“</w:t>
      </w:r>
      <w:r w:rsidRPr="00B12AE6">
        <w:rPr>
          <w:i/>
        </w:rPr>
        <w:t xml:space="preserve">change in public remembrance practices, education policies, and enforcement of </w:t>
      </w:r>
      <w:r w:rsidR="0045129B">
        <w:rPr>
          <w:i/>
        </w:rPr>
        <w:t>transitional justice mechanisms</w:t>
      </w:r>
      <w:r w:rsidRPr="00B12AE6">
        <w:rPr>
          <w:i/>
        </w:rPr>
        <w:t xml:space="preserve"> and all these reforms must come from state agencies in order to be implemented</w:t>
      </w:r>
      <w:r w:rsidR="00E43FA4" w:rsidRPr="00B12AE6">
        <w:rPr>
          <w:i/>
        </w:rPr>
        <w:t>”</w:t>
      </w:r>
      <w:r w:rsidR="00434EF8">
        <w:t> (</w:t>
      </w:r>
      <w:proofErr w:type="spellStart"/>
      <w:r w:rsidR="0045129B">
        <w:t>Subotic</w:t>
      </w:r>
      <w:proofErr w:type="spellEnd"/>
      <w:r w:rsidR="0045129B">
        <w:t>, 2015, p.375</w:t>
      </w:r>
      <w:r w:rsidRPr="00950FAB">
        <w:t>).</w:t>
      </w:r>
      <w:r w:rsidR="00E43FA4" w:rsidRPr="00950FAB">
        <w:t xml:space="preserve"> </w:t>
      </w:r>
    </w:p>
    <w:p w14:paraId="2F064775" w14:textId="1C8D0C51" w:rsidR="00446668" w:rsidRPr="002B76E6" w:rsidRDefault="008963C9" w:rsidP="00D3154B">
      <w:pPr>
        <w:spacing w:after="240"/>
        <w:ind w:firstLine="284"/>
        <w:jc w:val="both"/>
      </w:pPr>
      <w:r w:rsidRPr="00950FAB">
        <w:lastRenderedPageBreak/>
        <w:t xml:space="preserve">Based on the literature and theoretical framework, it is viable to hypothesize that sustainable reconciliation could only be reached within a multidimensional understanding of the process. </w:t>
      </w:r>
      <w:r w:rsidR="0011732E" w:rsidRPr="00950FAB">
        <w:t xml:space="preserve">It is necessary to re-establish confidence and truth </w:t>
      </w:r>
      <w:r w:rsidR="00571F76" w:rsidRPr="00950FAB">
        <w:t xml:space="preserve">between the population and </w:t>
      </w:r>
      <w:r w:rsidR="0011732E" w:rsidRPr="00950FAB">
        <w:t xml:space="preserve">the governing institutions and to work on </w:t>
      </w:r>
      <w:r w:rsidR="001669DF" w:rsidRPr="00950FAB">
        <w:t>integrate</w:t>
      </w:r>
      <w:r w:rsidR="001669DF">
        <w:t>d</w:t>
      </w:r>
      <w:r w:rsidR="0011732E" w:rsidRPr="00950FAB">
        <w:t xml:space="preserve"> mechanisms to </w:t>
      </w:r>
      <w:r w:rsidR="00571F76" w:rsidRPr="00950FAB">
        <w:t xml:space="preserve">include </w:t>
      </w:r>
      <w:r w:rsidR="0011732E" w:rsidRPr="00950FAB">
        <w:t>the victims in the process.</w:t>
      </w:r>
      <w:r w:rsidR="00AB40BC" w:rsidRPr="00950FAB">
        <w:t xml:space="preserve"> Reconciliation efforts need to be draw</w:t>
      </w:r>
      <w:r w:rsidR="00E652C9" w:rsidRPr="00950FAB">
        <w:t>n</w:t>
      </w:r>
      <w:r w:rsidR="00AB40BC" w:rsidRPr="00950FAB">
        <w:t xml:space="preserve"> away from the politic</w:t>
      </w:r>
      <w:r w:rsidR="00E652C9" w:rsidRPr="00950FAB">
        <w:t>o-</w:t>
      </w:r>
      <w:r w:rsidR="00AB40BC" w:rsidRPr="00950FAB">
        <w:t xml:space="preserve">nationalist narratives </w:t>
      </w:r>
      <w:r w:rsidR="00903494" w:rsidRPr="00950FAB">
        <w:t xml:space="preserve">about victimhood and ownership </w:t>
      </w:r>
      <w:r w:rsidR="00AB40BC" w:rsidRPr="00950FAB">
        <w:t xml:space="preserve">at a macro-level </w:t>
      </w:r>
      <w:r w:rsidR="004E21B8" w:rsidRPr="00950FAB">
        <w:t>and</w:t>
      </w:r>
      <w:r w:rsidR="00D70E35" w:rsidRPr="00950FAB">
        <w:t xml:space="preserve"> need</w:t>
      </w:r>
      <w:r w:rsidR="00AB40BC" w:rsidRPr="00950FAB">
        <w:t xml:space="preserve"> </w:t>
      </w:r>
      <w:r w:rsidR="005E231A" w:rsidRPr="00950FAB">
        <w:t xml:space="preserve">to </w:t>
      </w:r>
      <w:r w:rsidR="0011732E" w:rsidRPr="00950FAB">
        <w:t>assure</w:t>
      </w:r>
      <w:r w:rsidR="00571F76" w:rsidRPr="00950FAB">
        <w:t xml:space="preserve"> the existence of mechanisms at all levels</w:t>
      </w:r>
      <w:r w:rsidRPr="00950FAB">
        <w:t xml:space="preserve"> of the society</w:t>
      </w:r>
      <w:r w:rsidR="00AB40BC" w:rsidRPr="00950FAB">
        <w:t xml:space="preserve"> within a broader public </w:t>
      </w:r>
      <w:r w:rsidR="00D70E35" w:rsidRPr="00950FAB">
        <w:t xml:space="preserve">discourse </w:t>
      </w:r>
      <w:r w:rsidR="00AB40BC" w:rsidRPr="00950FAB">
        <w:t>on reconciliatio</w:t>
      </w:r>
      <w:r w:rsidR="00434EF8">
        <w:t>n and dealing with the past (</w:t>
      </w:r>
      <w:proofErr w:type="spellStart"/>
      <w:r w:rsidR="00AB40BC" w:rsidRPr="00950FAB">
        <w:t>Kostovicova</w:t>
      </w:r>
      <w:proofErr w:type="spellEnd"/>
      <w:r w:rsidR="00AB40BC" w:rsidRPr="00950FAB">
        <w:t xml:space="preserve">, 2013). </w:t>
      </w:r>
      <w:r w:rsidR="004E21B8" w:rsidRPr="00950FAB">
        <w:t>Moreover,</w:t>
      </w:r>
      <w:r w:rsidR="00AA5A9F" w:rsidRPr="00950FAB">
        <w:t xml:space="preserve"> the </w:t>
      </w:r>
      <w:r w:rsidR="004F63DE" w:rsidRPr="00950FAB">
        <w:t xml:space="preserve">current </w:t>
      </w:r>
      <w:r w:rsidR="00AA5A9F" w:rsidRPr="00950FAB">
        <w:t xml:space="preserve">situation of reconciliation in Kosovo </w:t>
      </w:r>
      <w:r w:rsidR="00E652C9" w:rsidRPr="00950FAB">
        <w:t xml:space="preserve">indicates </w:t>
      </w:r>
      <w:r w:rsidR="004E21B8" w:rsidRPr="00950FAB">
        <w:t>“</w:t>
      </w:r>
      <w:r w:rsidR="004E21B8" w:rsidRPr="00212AFA">
        <w:rPr>
          <w:i/>
        </w:rPr>
        <w:t>the need to sharpen our tools for analyzing the micro-level of discou</w:t>
      </w:r>
      <w:r w:rsidR="00434EF8" w:rsidRPr="00212AFA">
        <w:rPr>
          <w:i/>
        </w:rPr>
        <w:t>rse”</w:t>
      </w:r>
      <w:r w:rsidR="00434EF8">
        <w:t xml:space="preserve"> (</w:t>
      </w:r>
      <w:proofErr w:type="spellStart"/>
      <w:r w:rsidR="00841298">
        <w:t>Kostovicova</w:t>
      </w:r>
      <w:proofErr w:type="spellEnd"/>
      <w:r w:rsidR="00841298">
        <w:t>, 2016</w:t>
      </w:r>
      <w:r w:rsidR="007370D8">
        <w:t>, p.36</w:t>
      </w:r>
      <w:r w:rsidR="004E21B8" w:rsidRPr="00950FAB">
        <w:t xml:space="preserve">). </w:t>
      </w:r>
      <w:r w:rsidRPr="00950FAB">
        <w:t xml:space="preserve">Reconciliation needs to be designed at a micro-level with local initiatives to deal directly with the population </w:t>
      </w:r>
      <w:r w:rsidR="00D70E35" w:rsidRPr="00950FAB">
        <w:t>and</w:t>
      </w:r>
      <w:r w:rsidRPr="00950FAB">
        <w:t xml:space="preserve"> to make lasting changes. </w:t>
      </w:r>
      <w:r w:rsidR="00AB40BC" w:rsidRPr="00950FAB">
        <w:t xml:space="preserve">The process </w:t>
      </w:r>
      <w:r w:rsidR="004F63DE" w:rsidRPr="00950FAB">
        <w:t>has</w:t>
      </w:r>
      <w:r w:rsidR="00D70E35" w:rsidRPr="00950FAB">
        <w:t xml:space="preserve"> </w:t>
      </w:r>
      <w:r w:rsidR="00AB40BC" w:rsidRPr="00950FAB">
        <w:t>to</w:t>
      </w:r>
      <w:r w:rsidRPr="00950FAB">
        <w:t xml:space="preserve"> </w:t>
      </w:r>
      <w:r w:rsidR="004E21B8" w:rsidRPr="00950FAB">
        <w:t>promote</w:t>
      </w:r>
      <w:r w:rsidRPr="00950FAB">
        <w:t xml:space="preserve"> a </w:t>
      </w:r>
      <w:r w:rsidR="0011732E" w:rsidRPr="00212AFA">
        <w:rPr>
          <w:i/>
        </w:rPr>
        <w:t>“space for all ethnic communities to generate joint commitments to peace, as well as addressing the legacies of the past and the present drivers of the conflict”</w:t>
      </w:r>
      <w:r w:rsidR="005E231A" w:rsidRPr="00950FAB">
        <w:t xml:space="preserve"> </w:t>
      </w:r>
      <w:r w:rsidR="007F7350" w:rsidRPr="00950FAB">
        <w:t>to reach</w:t>
      </w:r>
      <w:r w:rsidR="0011732E" w:rsidRPr="00950FAB">
        <w:t xml:space="preserve"> reconciliation without</w:t>
      </w:r>
      <w:r w:rsidR="00434EF8">
        <w:t xml:space="preserve"> deepening ethnic antagonism (</w:t>
      </w:r>
      <w:proofErr w:type="spellStart"/>
      <w:r w:rsidR="0011732E" w:rsidRPr="00950FAB">
        <w:t>Visoka</w:t>
      </w:r>
      <w:proofErr w:type="spellEnd"/>
      <w:r w:rsidR="0011732E" w:rsidRPr="00950FAB">
        <w:t>, 2017</w:t>
      </w:r>
      <w:r w:rsidR="00730D0C">
        <w:t>, p. 248</w:t>
      </w:r>
      <w:r w:rsidR="0011732E" w:rsidRPr="00950FAB">
        <w:t>).</w:t>
      </w:r>
      <w:r w:rsidR="005E231A" w:rsidRPr="00950FAB">
        <w:t xml:space="preserve"> </w:t>
      </w:r>
    </w:p>
    <w:p w14:paraId="7A65300D" w14:textId="3B6435F1" w:rsidR="00446668" w:rsidRDefault="0011732E" w:rsidP="002B76E6">
      <w:pPr>
        <w:pStyle w:val="Heading1"/>
        <w:rPr>
          <w:shd w:val="clear" w:color="auto" w:fill="FFFFFF"/>
        </w:rPr>
      </w:pPr>
      <w:bookmarkStart w:id="14" w:name="_Toc358282831"/>
      <w:bookmarkStart w:id="15" w:name="_Toc358284498"/>
      <w:r w:rsidRPr="002B76E6">
        <w:rPr>
          <w:shd w:val="clear" w:color="auto" w:fill="FFFFFF"/>
        </w:rPr>
        <w:t>METHODOLOG</w:t>
      </w:r>
      <w:r w:rsidR="001B7B71" w:rsidRPr="002B76E6">
        <w:rPr>
          <w:shd w:val="clear" w:color="auto" w:fill="FFFFFF"/>
        </w:rPr>
        <w:t>Y</w:t>
      </w:r>
      <w:bookmarkEnd w:id="14"/>
      <w:bookmarkEnd w:id="15"/>
    </w:p>
    <w:p w14:paraId="1ADD03D9" w14:textId="77777777" w:rsidR="002B76E6" w:rsidRPr="002B76E6" w:rsidRDefault="002B76E6" w:rsidP="002B76E6"/>
    <w:p w14:paraId="75CEF10E" w14:textId="77777777" w:rsidR="00E63498" w:rsidRPr="00950FAB" w:rsidRDefault="00E63498" w:rsidP="00D3154B">
      <w:pPr>
        <w:spacing w:after="240"/>
        <w:ind w:firstLine="284"/>
        <w:jc w:val="both"/>
        <w:rPr>
          <w:rFonts w:eastAsia="Times New Roman" w:cstheme="minorHAnsi"/>
          <w:color w:val="000000" w:themeColor="text1"/>
          <w:shd w:val="clear" w:color="auto" w:fill="FFFFFF"/>
        </w:rPr>
      </w:pPr>
      <w:r w:rsidRPr="00950FAB">
        <w:rPr>
          <w:rFonts w:eastAsia="Times New Roman" w:cstheme="minorHAnsi"/>
          <w:color w:val="000000" w:themeColor="text1"/>
          <w:shd w:val="clear" w:color="auto" w:fill="FFFFFF"/>
        </w:rPr>
        <w:t xml:space="preserve">This research paper uses a mixed-method approach, considering the complexity of the issue it treats in order to increase validity and depth. The research is explanatory in nature, beginning with a literature review, and followed by a quantitative and then a qualitative study. </w:t>
      </w:r>
    </w:p>
    <w:p w14:paraId="71626CC3" w14:textId="77777777" w:rsidR="007B7107" w:rsidRPr="00950FAB" w:rsidRDefault="00E63498" w:rsidP="00D3154B">
      <w:pPr>
        <w:spacing w:after="240"/>
        <w:ind w:firstLine="284"/>
        <w:jc w:val="both"/>
        <w:rPr>
          <w:rFonts w:eastAsia="Times New Roman" w:cstheme="minorHAnsi"/>
          <w:color w:val="000000" w:themeColor="text1"/>
          <w:shd w:val="clear" w:color="auto" w:fill="FFFFFF"/>
        </w:rPr>
      </w:pPr>
      <w:r w:rsidRPr="00950FAB">
        <w:rPr>
          <w:rFonts w:eastAsia="Times New Roman" w:cstheme="minorHAnsi"/>
          <w:color w:val="000000" w:themeColor="text1"/>
          <w:shd w:val="clear" w:color="auto" w:fill="FFFFFF"/>
        </w:rPr>
        <w:t xml:space="preserve">The literature review laid out a basis of current and historical literature on the concept of reconciliation and transitional justice globally, regionally, and within Kosovo. It also reviewed theories on reconciliation and narrowed down those relevant to Kosovo. Lastly, an overview of the literature allowed for a better conception of our research hypothesis. </w:t>
      </w:r>
    </w:p>
    <w:p w14:paraId="421FC8BC" w14:textId="523AF739" w:rsidR="00E63498" w:rsidRPr="00046226" w:rsidRDefault="00E63498" w:rsidP="00D3154B">
      <w:pPr>
        <w:spacing w:after="240"/>
        <w:ind w:firstLine="284"/>
        <w:jc w:val="both"/>
        <w:rPr>
          <w:rFonts w:eastAsia="Times New Roman" w:cstheme="minorHAnsi"/>
          <w:shd w:val="clear" w:color="auto" w:fill="FFFFFF"/>
        </w:rPr>
      </w:pPr>
      <w:r w:rsidRPr="00046226">
        <w:rPr>
          <w:rFonts w:eastAsia="Times New Roman" w:cstheme="minorHAnsi"/>
          <w:shd w:val="clear" w:color="auto" w:fill="FFFFFF"/>
        </w:rPr>
        <w:t>To test the hypothesis</w:t>
      </w:r>
      <w:r w:rsidR="005820FD" w:rsidRPr="00046226">
        <w:rPr>
          <w:rFonts w:eastAsia="Times New Roman" w:cstheme="minorHAnsi"/>
          <w:shd w:val="clear" w:color="auto" w:fill="FFFFFF"/>
        </w:rPr>
        <w:t xml:space="preserve"> that </w:t>
      </w:r>
      <w:r w:rsidR="005820FD" w:rsidRPr="00CF630E">
        <w:t xml:space="preserve">states that reconciliation efforts are needed </w:t>
      </w:r>
      <w:r w:rsidR="008A0D46" w:rsidRPr="00CF630E">
        <w:t xml:space="preserve">at a micro-level to address </w:t>
      </w:r>
      <w:r w:rsidR="005820FD" w:rsidRPr="00CF630E">
        <w:t>individual</w:t>
      </w:r>
      <w:r w:rsidR="008A0D46" w:rsidRPr="00CF630E">
        <w:t xml:space="preserve"> problems</w:t>
      </w:r>
      <w:r w:rsidR="005820FD" w:rsidRPr="00CF630E">
        <w:t xml:space="preserve"> </w:t>
      </w:r>
      <w:r w:rsidR="008A0D46" w:rsidRPr="00CF630E">
        <w:t>and that the</w:t>
      </w:r>
      <w:r w:rsidR="00BB375E" w:rsidRPr="00CF630E">
        <w:t>se efforts</w:t>
      </w:r>
      <w:r w:rsidR="008A0D46" w:rsidRPr="00CF630E">
        <w:t xml:space="preserve"> need to be draw</w:t>
      </w:r>
      <w:r w:rsidR="00BB375E" w:rsidRPr="00CF630E">
        <w:t>n</w:t>
      </w:r>
      <w:r w:rsidR="008A0D46" w:rsidRPr="00CF630E">
        <w:t xml:space="preserve"> away from </w:t>
      </w:r>
      <w:r w:rsidR="005820FD" w:rsidRPr="00CF630E">
        <w:t>the traditional national/macro level narratives about victimhood and ownership</w:t>
      </w:r>
      <w:r w:rsidRPr="00046226">
        <w:rPr>
          <w:rFonts w:eastAsia="Times New Roman" w:cstheme="minorHAnsi"/>
          <w:shd w:val="clear" w:color="auto" w:fill="FFFFFF"/>
        </w:rPr>
        <w:t>, both quantitative and qualitative methods were used</w:t>
      </w:r>
      <w:r w:rsidR="0072514F">
        <w:rPr>
          <w:rFonts w:eastAsia="Times New Roman" w:cstheme="minorHAnsi"/>
          <w:shd w:val="clear" w:color="auto" w:fill="FFFFFF"/>
        </w:rPr>
        <w:t>.</w:t>
      </w:r>
    </w:p>
    <w:p w14:paraId="5864B627" w14:textId="07E6C800" w:rsidR="00E63498" w:rsidRPr="00950FAB" w:rsidRDefault="00E63498" w:rsidP="00D3154B">
      <w:pPr>
        <w:spacing w:after="240"/>
        <w:ind w:firstLine="284"/>
        <w:jc w:val="both"/>
        <w:rPr>
          <w:rFonts w:eastAsia="Times New Roman" w:cstheme="minorHAnsi"/>
          <w:i/>
          <w:color w:val="000000" w:themeColor="text1"/>
          <w:shd w:val="clear" w:color="auto" w:fill="FFFFFF"/>
        </w:rPr>
      </w:pPr>
      <w:r w:rsidRPr="00950FAB">
        <w:rPr>
          <w:rFonts w:eastAsia="Times New Roman" w:cstheme="minorHAnsi"/>
          <w:color w:val="000000" w:themeColor="text1"/>
          <w:shd w:val="clear" w:color="auto" w:fill="FFFFFF"/>
        </w:rPr>
        <w:t>The quantitative part of this research was designed based on research questions deriving from our research hypothesis, which were used to design a detailed semi</w:t>
      </w:r>
      <w:r w:rsidR="00BB375E" w:rsidRPr="00950FAB">
        <w:rPr>
          <w:rFonts w:eastAsia="Times New Roman" w:cstheme="minorHAnsi"/>
          <w:color w:val="000000" w:themeColor="text1"/>
          <w:shd w:val="clear" w:color="auto" w:fill="FFFFFF"/>
        </w:rPr>
        <w:t>-</w:t>
      </w:r>
      <w:r w:rsidRPr="00950FAB">
        <w:rPr>
          <w:rFonts w:eastAsia="Times New Roman" w:cstheme="minorHAnsi"/>
          <w:color w:val="000000" w:themeColor="text1"/>
          <w:shd w:val="clear" w:color="auto" w:fill="FFFFFF"/>
        </w:rPr>
        <w:t xml:space="preserve">structured questionnaire. The surveys were conducted using the random sampling method, with 1040 randomly selected individuals. We selected respondents entirely by chance where each member of the population had an equal chance of being chosen for an interview, throughout the sampling process. Through random sampling, researchers are able to infer certain generalization over the population based on a relatively smaller sample size of it, while avoiding potential bias. Its main advantages include its ease of use and accuracy of representation of the larger population </w:t>
      </w:r>
      <w:r w:rsidRPr="00B50A41">
        <w:rPr>
          <w:rFonts w:eastAsia="Times New Roman" w:cstheme="minorHAnsi"/>
          <w:color w:val="000000" w:themeColor="text1"/>
          <w:shd w:val="clear" w:color="auto" w:fill="FFFFFF"/>
        </w:rPr>
        <w:fldChar w:fldCharType="begin" w:fldLock="1"/>
      </w:r>
      <w:r w:rsidRPr="00950FAB">
        <w:rPr>
          <w:rFonts w:eastAsia="Times New Roman" w:cstheme="minorHAnsi"/>
          <w:color w:val="000000" w:themeColor="text1"/>
          <w:shd w:val="clear" w:color="auto" w:fill="FFFFFF"/>
        </w:rPr>
        <w:instrText>ADDIN CSL_CITATION { "citationItems" : [ { "id" : "ITEM-1", "itemData" : { "URL" : "http://www.stats.gla.ac.uk/steps/glossary/", "accessed" : { "date-parts" : [ [ "2017", "5", "7" ] ] }, "author" : [ { "dropping-particle" : "", "family" : "Easton", "given" : "Valerie J", "non-dropping-particle" : "", "parse-names" : false, "suffix" : "" }, { "dropping-particle" : "", "family" : "McColl", "given" : "John H", "non-dropping-particle" : "", "parse-names" : false, "suffix" : "" } ], "id" : "ITEM-1", "issued" : { "date-parts" : [ [ "1997" ] ] }, "title" : "Statistics Glossary", "type" : "webpage" }, "uris" : [ "http://www.mendeley.com/documents/?uuid=48a27ca7-b8e3-3932-98fc-77b886aa194d" ] } ], "mendeley" : { "formattedCitation" : "(Easton &amp; McColl, 1997)", "plainTextFormattedCitation" : "(Easton &amp; McColl, 1997)", "previouslyFormattedCitation" : "(Easton &amp; McColl, 1997)" }, "properties" : { "noteIndex" : 0 }, "schema" : "https://github.com/citation-style-language/schema/raw/master/csl-citation.json" }</w:instrText>
      </w:r>
      <w:r w:rsidRPr="00B50A41">
        <w:rPr>
          <w:rFonts w:eastAsia="Times New Roman" w:cstheme="minorHAnsi"/>
          <w:color w:val="000000" w:themeColor="text1"/>
          <w:shd w:val="clear" w:color="auto" w:fill="FFFFFF"/>
        </w:rPr>
        <w:fldChar w:fldCharType="separate"/>
      </w:r>
      <w:r w:rsidRPr="00950FAB">
        <w:rPr>
          <w:rFonts w:eastAsia="Times New Roman" w:cstheme="minorHAnsi"/>
          <w:color w:val="000000" w:themeColor="text1"/>
          <w:shd w:val="clear" w:color="auto" w:fill="FFFFFF"/>
        </w:rPr>
        <w:t>(Easton &amp; McColl, 1997)</w:t>
      </w:r>
      <w:r w:rsidRPr="00B50A41">
        <w:rPr>
          <w:rFonts w:eastAsia="Times New Roman" w:cstheme="minorHAnsi"/>
          <w:color w:val="000000" w:themeColor="text1"/>
          <w:shd w:val="clear" w:color="auto" w:fill="FFFFFF"/>
        </w:rPr>
        <w:fldChar w:fldCharType="end"/>
      </w:r>
      <w:r w:rsidRPr="00950FAB">
        <w:rPr>
          <w:rFonts w:eastAsia="Times New Roman" w:cstheme="minorHAnsi"/>
          <w:color w:val="000000" w:themeColor="text1"/>
          <w:shd w:val="clear" w:color="auto" w:fill="FFFFFF"/>
        </w:rPr>
        <w:t>.</w:t>
      </w:r>
    </w:p>
    <w:p w14:paraId="2AACD88D" w14:textId="150BCB67" w:rsidR="00E63498" w:rsidRPr="00950FAB" w:rsidRDefault="00E63498" w:rsidP="00D3154B">
      <w:pPr>
        <w:spacing w:after="240"/>
        <w:ind w:firstLine="284"/>
        <w:jc w:val="both"/>
        <w:rPr>
          <w:rFonts w:eastAsia="Times New Roman" w:cstheme="minorHAnsi"/>
          <w:color w:val="000000" w:themeColor="text1"/>
          <w:shd w:val="clear" w:color="auto" w:fill="FFFFFF"/>
        </w:rPr>
      </w:pPr>
      <w:r w:rsidRPr="00950FAB">
        <w:rPr>
          <w:rFonts w:eastAsia="Times New Roman" w:cstheme="minorHAnsi"/>
          <w:color w:val="000000" w:themeColor="text1"/>
          <w:shd w:val="clear" w:color="auto" w:fill="FFFFFF"/>
        </w:rPr>
        <w:t>The questionnaire was a semi-structured one comprising of predominantly closed-ended questions with multiple answers and a few semi</w:t>
      </w:r>
      <w:r w:rsidR="00BB375E" w:rsidRPr="00950FAB">
        <w:rPr>
          <w:rFonts w:eastAsia="Times New Roman" w:cstheme="minorHAnsi"/>
          <w:color w:val="000000" w:themeColor="text1"/>
          <w:shd w:val="clear" w:color="auto" w:fill="FFFFFF"/>
        </w:rPr>
        <w:t xml:space="preserve"> </w:t>
      </w:r>
      <w:r w:rsidRPr="00950FAB">
        <w:rPr>
          <w:rFonts w:eastAsia="Times New Roman" w:cstheme="minorHAnsi"/>
          <w:color w:val="000000" w:themeColor="text1"/>
          <w:shd w:val="clear" w:color="auto" w:fill="FFFFFF"/>
        </w:rPr>
        <w:t xml:space="preserve">open-ended ones. We utilized the former type of questions bearing in mind some of its main features including but not limited to: quick, easily </w:t>
      </w:r>
      <w:r w:rsidRPr="00950FAB">
        <w:rPr>
          <w:rFonts w:eastAsia="Times New Roman" w:cstheme="minorHAnsi"/>
          <w:color w:val="000000" w:themeColor="text1"/>
          <w:shd w:val="clear" w:color="auto" w:fill="FFFFFF"/>
        </w:rPr>
        <w:lastRenderedPageBreak/>
        <w:t>coded, enabled answers to fit inside a specific theoretical framework, yielded a higher response rate, allowed for contingency questions, avoided relatively more potential bias, and less intimidating since respondents do not have to explain their responses. On the other hand, we utilized semi open-ended questions in order to allow our respondents to provide additional potential answers and insights regarding certain issues at a more personal level, as they allow require more consideration from respondents; semi open-ended questions allowed respondents to estimate the intensity of their response and avoids guessing (avoid central bias)</w:t>
      </w:r>
      <w:r w:rsidRPr="00B50A41">
        <w:rPr>
          <w:rFonts w:eastAsia="Times New Roman" w:cstheme="minorHAnsi"/>
          <w:color w:val="000000" w:themeColor="text1"/>
          <w:shd w:val="clear" w:color="auto" w:fill="FFFFFF"/>
        </w:rPr>
        <w:fldChar w:fldCharType="begin" w:fldLock="1"/>
      </w:r>
      <w:r w:rsidRPr="00950FAB">
        <w:rPr>
          <w:rFonts w:eastAsia="Times New Roman" w:cstheme="minorHAnsi"/>
          <w:color w:val="000000" w:themeColor="text1"/>
          <w:shd w:val="clear" w:color="auto" w:fill="FFFFFF"/>
        </w:rPr>
        <w:instrText>ADDIN CSL_CITATION { "citationItems" : [ { "id" : "ITEM-1", "itemData" : { "abstract" : "Two quite different reasons for using open-ended as opposed to close-ended questions can be distinguished. One is to discover the responses that individuals give spontaneously; the other is to avoid the bias that may result from suggesting responses to individuals. However, open-ended questions also have disadvantages in comparison to close-ended, such as the need for extensive coding and larger item non-response. While this issue has already been well researched for traditional survey questionnaires, not much research has been devoted to it in recently used Web questionnaires. We therefore examine the differences between the open-ended and the close-ended question form in Web questionnaires by means of experiments within the large-scale RIS 2001 Web survey. The question \" What is the most important, critical problem the Internet is facing today? \" was asked in an open-ended and two close-ended question forms in a split-ballot experiment. The results show that there were differences between question forms in univariate distributions, though no significant differences were found in the ranking of values. Close-ended questions in general yield higher percentages than open-ended question for answers that are identical in both question forms. It seems that respondents restricted themselves with apparent ease to the alternatives offered on the close-ended forms, whereas on the open-ended question they produced a much more diverse set of answers. In addition, our results suggest that open-ended questions produce more missing data than close-ended. Moreover, there were more inadequate answers for open-ended question. This suggests that open-ended questions should be more explicit in their wording (at least for Web surveys, as a self administered mode of data collection) than close-ended questions, which are more specified with given response alternatives.", "author" : [ { "dropping-particle" : "", "family" : "Reja", "given" : "Ur\u0161a", "non-dropping-particle" : "", "parse-names" : false, "suffix" : "" }, { "dropping-particle" : "", "family" : "Manfreda", "given" : "Katja Lozar", "non-dropping-particle" : "", "parse-names" : false, "suffix" : "" }, { "dropping-particle" : "", "family" : "Hlebec", "given" : "Valentina", "non-dropping-particle" : "", "parse-names" : false, "suffix" : "" }, { "dropping-particle" : "", "family" : "Vehovar", "given" : "Vasja", "non-dropping-particle" : "", "parse-names" : false, "suffix" : "" } ], "container-title" : "Developments in Applied Statistics Anu\u0161ka Ferligoj and Andrej Mrvar (Editors) Metodolo\u0161ki zvezki", "id" : "ITEM-1", "issued" : { "date-parts" : [ [ "2003" ] ] }, "title" : "Open-ended vs. Close-ended Questions in Web Questionnaires", "type" : "article-journal", "volume" : "19" }, "uris" : [ "http://www.mendeley.com/documents/?uuid=e68c2414-b5b3-3d5e-b74d-6322ac6a8b2f" ] }, { "id" : "ITEM-2", "itemData" : { "author" : [ { "dropping-particle" : "", "family" : "Burgess", "given" : "Thomas F", "non-dropping-particle" : "", "parse-names" : false, "suffix" : "" } ], "id" : "ITEM-2", "issued" : { "date-parts" : [ [ "2001" ] ] }, "title" : "Guide to the Design of Questionnaires", "type" : "article-journal" }, "uris" : [ "http://www.mendeley.com/documents/?uuid=00647db2-1b0d-3d0a-a0d9-3f981884f89d" ] } ], "mendeley" : { "formattedCitation" : "(Burgess, 2001; Reja, Manfreda, Hlebec, &amp; Vehovar, 2003)", "plainTextFormattedCitation" : "(Burgess, 2001; Reja, Manfreda, Hlebec, &amp; Vehovar, 2003)", "previouslyFormattedCitation" : "(Burgess, 2001; Reja, Manfreda, Hlebec, &amp; Vehovar, 2003)" }, "properties" : { "noteIndex" : 0 }, "schema" : "https://github.com/citation-style-language/schema/raw/master/csl-citation.json" }</w:instrText>
      </w:r>
      <w:r w:rsidRPr="00B50A41">
        <w:rPr>
          <w:rFonts w:eastAsia="Times New Roman" w:cstheme="minorHAnsi"/>
          <w:color w:val="000000" w:themeColor="text1"/>
          <w:shd w:val="clear" w:color="auto" w:fill="FFFFFF"/>
        </w:rPr>
        <w:fldChar w:fldCharType="separate"/>
      </w:r>
      <w:r w:rsidRPr="00950FAB">
        <w:rPr>
          <w:rFonts w:eastAsia="Times New Roman" w:cstheme="minorHAnsi"/>
          <w:color w:val="000000" w:themeColor="text1"/>
          <w:shd w:val="clear" w:color="auto" w:fill="FFFFFF"/>
        </w:rPr>
        <w:t>(Burgess, 2001; Reja, Manfreda, Hlebec, &amp;</w:t>
      </w:r>
      <w:r w:rsidR="00BF0411">
        <w:rPr>
          <w:rFonts w:eastAsia="Times New Roman" w:cstheme="minorHAnsi"/>
          <w:color w:val="000000" w:themeColor="text1"/>
          <w:shd w:val="clear" w:color="auto" w:fill="FFFFFF"/>
        </w:rPr>
        <w:t xml:space="preserve"> </w:t>
      </w:r>
      <w:r w:rsidRPr="00950FAB">
        <w:rPr>
          <w:rFonts w:eastAsia="Times New Roman" w:cstheme="minorHAnsi"/>
          <w:color w:val="000000" w:themeColor="text1"/>
          <w:shd w:val="clear" w:color="auto" w:fill="FFFFFF"/>
        </w:rPr>
        <w:t>Vehovar, 2003)</w:t>
      </w:r>
      <w:r w:rsidRPr="00B50A41">
        <w:rPr>
          <w:rFonts w:eastAsia="Times New Roman" w:cstheme="minorHAnsi"/>
          <w:color w:val="000000" w:themeColor="text1"/>
          <w:shd w:val="clear" w:color="auto" w:fill="FFFFFF"/>
        </w:rPr>
        <w:fldChar w:fldCharType="end"/>
      </w:r>
      <w:r w:rsidRPr="00950FAB">
        <w:rPr>
          <w:rFonts w:eastAsia="Times New Roman" w:cstheme="minorHAnsi"/>
          <w:color w:val="000000" w:themeColor="text1"/>
          <w:shd w:val="clear" w:color="auto" w:fill="FFFFFF"/>
        </w:rPr>
        <w:t>.</w:t>
      </w:r>
    </w:p>
    <w:p w14:paraId="43FC5FA8" w14:textId="77777777" w:rsidR="00E63498" w:rsidRPr="00950FAB" w:rsidRDefault="00E63498" w:rsidP="00D3154B">
      <w:pPr>
        <w:spacing w:after="240"/>
        <w:ind w:firstLine="284"/>
        <w:jc w:val="both"/>
        <w:rPr>
          <w:rFonts w:eastAsia="Times New Roman" w:cstheme="minorHAnsi"/>
          <w:color w:val="000000" w:themeColor="text1"/>
          <w:shd w:val="clear" w:color="auto" w:fill="FFFFFF"/>
        </w:rPr>
      </w:pPr>
      <w:r w:rsidRPr="00950FAB">
        <w:rPr>
          <w:rFonts w:eastAsia="Times New Roman" w:cstheme="minorHAnsi"/>
          <w:color w:val="000000" w:themeColor="text1"/>
          <w:shd w:val="clear" w:color="auto" w:fill="FFFFFF"/>
        </w:rPr>
        <w:t xml:space="preserve">In broad terms, the questions included within the questionnaire can be grouped in three areas: demographics, general perceptions regarding socioeconomic status (perception about the socio-economic environment), and respondents’ perception of reconciliation and forgiveness. </w:t>
      </w:r>
    </w:p>
    <w:p w14:paraId="43EE7FFB" w14:textId="6968598F" w:rsidR="00E63498" w:rsidRPr="00950FAB" w:rsidRDefault="00E63498" w:rsidP="00D3154B">
      <w:pPr>
        <w:spacing w:after="240"/>
        <w:ind w:firstLine="284"/>
        <w:jc w:val="both"/>
        <w:rPr>
          <w:rFonts w:eastAsia="Times New Roman" w:cstheme="minorHAnsi"/>
          <w:color w:val="000000" w:themeColor="text1"/>
          <w:shd w:val="clear" w:color="auto" w:fill="FFFFFF"/>
        </w:rPr>
      </w:pPr>
      <w:r w:rsidRPr="00950FAB">
        <w:rPr>
          <w:rFonts w:eastAsia="Times New Roman" w:cstheme="minorHAnsi"/>
          <w:color w:val="000000" w:themeColor="text1"/>
          <w:shd w:val="clear" w:color="auto" w:fill="FFFFFF"/>
        </w:rPr>
        <w:t xml:space="preserve">In order to analyze the relationship between two variables, we utilized the SPSS Software Program for running </w:t>
      </w:r>
      <w:r w:rsidR="00E966D7" w:rsidRPr="00950FAB">
        <w:rPr>
          <w:rFonts w:eastAsia="Times New Roman" w:cstheme="minorHAnsi"/>
          <w:color w:val="000000" w:themeColor="text1"/>
          <w:shd w:val="clear" w:color="auto" w:fill="FFFFFF"/>
        </w:rPr>
        <w:t>c</w:t>
      </w:r>
      <w:r w:rsidRPr="00950FAB">
        <w:rPr>
          <w:rFonts w:eastAsia="Times New Roman" w:cstheme="minorHAnsi"/>
          <w:color w:val="000000" w:themeColor="text1"/>
          <w:shd w:val="clear" w:color="auto" w:fill="FFFFFF"/>
        </w:rPr>
        <w:t>ross</w:t>
      </w:r>
      <w:r w:rsidR="00E966D7" w:rsidRPr="00950FAB">
        <w:rPr>
          <w:rFonts w:eastAsia="Times New Roman" w:cstheme="minorHAnsi"/>
          <w:color w:val="000000" w:themeColor="text1"/>
          <w:shd w:val="clear" w:color="auto" w:fill="FFFFFF"/>
        </w:rPr>
        <w:t>-</w:t>
      </w:r>
      <w:r w:rsidRPr="00950FAB">
        <w:rPr>
          <w:rFonts w:eastAsia="Times New Roman" w:cstheme="minorHAnsi"/>
          <w:color w:val="000000" w:themeColor="text1"/>
          <w:shd w:val="clear" w:color="auto" w:fill="FFFFFF"/>
        </w:rPr>
        <w:t xml:space="preserve">tabulation and </w:t>
      </w:r>
      <w:r w:rsidR="00BB375E" w:rsidRPr="00950FAB">
        <w:rPr>
          <w:rFonts w:eastAsia="Times New Roman" w:cstheme="minorHAnsi"/>
          <w:color w:val="000000" w:themeColor="text1"/>
          <w:shd w:val="clear" w:color="auto" w:fill="FFFFFF"/>
        </w:rPr>
        <w:t>f</w:t>
      </w:r>
      <w:r w:rsidRPr="00950FAB">
        <w:rPr>
          <w:rFonts w:eastAsia="Times New Roman" w:cstheme="minorHAnsi"/>
          <w:color w:val="000000" w:themeColor="text1"/>
          <w:shd w:val="clear" w:color="auto" w:fill="FFFFFF"/>
        </w:rPr>
        <w:t xml:space="preserve">requency analysis. </w:t>
      </w:r>
    </w:p>
    <w:p w14:paraId="2FB092C2" w14:textId="44BF9588" w:rsidR="00E63498" w:rsidRPr="00950FAB" w:rsidRDefault="00E63498" w:rsidP="00D3154B">
      <w:pPr>
        <w:spacing w:after="240"/>
        <w:ind w:firstLine="284"/>
        <w:jc w:val="both"/>
        <w:rPr>
          <w:rFonts w:eastAsia="Times New Roman" w:cstheme="minorHAnsi"/>
          <w:color w:val="000000" w:themeColor="text1"/>
          <w:shd w:val="clear" w:color="auto" w:fill="FFFFFF"/>
        </w:rPr>
      </w:pPr>
      <w:r w:rsidRPr="00950FAB">
        <w:rPr>
          <w:rFonts w:eastAsia="Times New Roman" w:cstheme="minorHAnsi"/>
          <w:color w:val="000000" w:themeColor="text1"/>
          <w:shd w:val="clear" w:color="auto" w:fill="FFFFFF"/>
        </w:rPr>
        <w:t xml:space="preserve">Correspondingly, we were able to test for potentially significant differences among different groups of respondents in terms of their perceptions </w:t>
      </w:r>
      <w:r w:rsidR="00BB375E" w:rsidRPr="00950FAB">
        <w:rPr>
          <w:rFonts w:eastAsia="Times New Roman" w:cstheme="minorHAnsi"/>
          <w:color w:val="000000" w:themeColor="text1"/>
          <w:shd w:val="clear" w:color="auto" w:fill="FFFFFF"/>
        </w:rPr>
        <w:t xml:space="preserve">regarding the </w:t>
      </w:r>
      <w:r w:rsidRPr="00950FAB">
        <w:rPr>
          <w:rFonts w:eastAsia="Times New Roman" w:cstheme="minorHAnsi"/>
          <w:color w:val="000000" w:themeColor="text1"/>
          <w:shd w:val="clear" w:color="auto" w:fill="FFFFFF"/>
        </w:rPr>
        <w:t xml:space="preserve">sources of conflicts and mechanisms of reconciliation; simultaneously, we were able to identify whether such difference prevailed across various categories of our interest, namely different groups of ethnicity, age, economic and social status, and religion. </w:t>
      </w:r>
    </w:p>
    <w:p w14:paraId="23FAD666" w14:textId="1A250072" w:rsidR="00E63498" w:rsidRPr="00950FAB" w:rsidRDefault="00E63498" w:rsidP="00D3154B">
      <w:pPr>
        <w:spacing w:after="240"/>
        <w:ind w:firstLine="284"/>
        <w:jc w:val="both"/>
        <w:rPr>
          <w:rFonts w:eastAsia="Times New Roman" w:cstheme="minorHAnsi"/>
          <w:color w:val="000000" w:themeColor="text1"/>
          <w:shd w:val="clear" w:color="auto" w:fill="FFFFFF"/>
        </w:rPr>
      </w:pPr>
      <w:r w:rsidRPr="00950FAB">
        <w:rPr>
          <w:rFonts w:eastAsia="Times New Roman" w:cstheme="minorHAnsi"/>
          <w:color w:val="000000" w:themeColor="text1"/>
          <w:shd w:val="clear" w:color="auto" w:fill="FFFFFF"/>
        </w:rPr>
        <w:t xml:space="preserve">Additionally, the findings presented on the results section were </w:t>
      </w:r>
      <w:r w:rsidR="00F934DF">
        <w:rPr>
          <w:rFonts w:eastAsia="Times New Roman" w:cstheme="minorHAnsi"/>
          <w:color w:val="000000" w:themeColor="text1"/>
          <w:shd w:val="clear" w:color="auto" w:fill="FFFFFF"/>
        </w:rPr>
        <w:t xml:space="preserve">tested for their significance. </w:t>
      </w:r>
      <w:r w:rsidRPr="00950FAB">
        <w:rPr>
          <w:rFonts w:eastAsia="Times New Roman" w:cstheme="minorHAnsi"/>
          <w:color w:val="000000" w:themeColor="text1"/>
          <w:shd w:val="clear" w:color="auto" w:fill="FFFFFF"/>
        </w:rPr>
        <w:t xml:space="preserve">The Chi-square test enabled us to test for the level of statistical evidence needed for rejecting its null hypothesis, which states that there is no statistical evidence at specified level of significance that there is any significant relationship between two variables, and whether those potential relations differ among different categories of respondents.  Nonetheless, for the sake of providing additional evidence on our analysis of certain relations of critical importance, we have decided to include results of lower level of significance, too. </w:t>
      </w:r>
    </w:p>
    <w:p w14:paraId="68FFCA30" w14:textId="3753AA4C" w:rsidR="00E63498" w:rsidRPr="00950FAB" w:rsidRDefault="00E63498" w:rsidP="00D3154B">
      <w:pPr>
        <w:spacing w:after="240"/>
        <w:ind w:firstLine="284"/>
        <w:jc w:val="both"/>
        <w:rPr>
          <w:rFonts w:eastAsia="Times New Roman" w:cstheme="minorHAnsi"/>
          <w:color w:val="000000" w:themeColor="text1"/>
          <w:shd w:val="clear" w:color="auto" w:fill="FFFFFF"/>
        </w:rPr>
      </w:pPr>
      <w:r w:rsidRPr="00950FAB">
        <w:rPr>
          <w:rFonts w:eastAsia="Times New Roman" w:cstheme="minorHAnsi"/>
          <w:color w:val="000000" w:themeColor="text1"/>
          <w:shd w:val="clear" w:color="auto" w:fill="FFFFFF"/>
        </w:rPr>
        <w:tab/>
        <w:t xml:space="preserve">In the second part of our research, which included qualitative research, the aim was to fill in the gaps left behind by the quantitative method. In conducting our qualitative research, eight focus groups were held in different regions (the cities of </w:t>
      </w:r>
      <w:proofErr w:type="spellStart"/>
      <w:r w:rsidRPr="00950FAB">
        <w:rPr>
          <w:rFonts w:eastAsia="Times New Roman" w:cstheme="minorHAnsi"/>
          <w:color w:val="000000" w:themeColor="text1"/>
          <w:shd w:val="clear" w:color="auto" w:fill="FFFFFF"/>
        </w:rPr>
        <w:t>Prishtina</w:t>
      </w:r>
      <w:proofErr w:type="spellEnd"/>
      <w:r w:rsidRPr="00950FAB">
        <w:rPr>
          <w:rFonts w:eastAsia="Times New Roman" w:cstheme="minorHAnsi"/>
          <w:color w:val="000000" w:themeColor="text1"/>
          <w:shd w:val="clear" w:color="auto" w:fill="FFFFFF"/>
        </w:rPr>
        <w:t xml:space="preserve">, </w:t>
      </w:r>
      <w:proofErr w:type="spellStart"/>
      <w:r w:rsidRPr="00950FAB">
        <w:rPr>
          <w:rFonts w:eastAsia="Times New Roman" w:cstheme="minorHAnsi"/>
          <w:color w:val="000000" w:themeColor="text1"/>
          <w:shd w:val="clear" w:color="auto" w:fill="FFFFFF"/>
        </w:rPr>
        <w:t>Prizren</w:t>
      </w:r>
      <w:proofErr w:type="spellEnd"/>
      <w:r w:rsidRPr="00950FAB">
        <w:rPr>
          <w:rFonts w:eastAsia="Times New Roman" w:cstheme="minorHAnsi"/>
          <w:color w:val="000000" w:themeColor="text1"/>
          <w:shd w:val="clear" w:color="auto" w:fill="FFFFFF"/>
        </w:rPr>
        <w:t xml:space="preserve">, </w:t>
      </w:r>
      <w:proofErr w:type="spellStart"/>
      <w:r w:rsidRPr="00950FAB">
        <w:rPr>
          <w:rFonts w:eastAsia="Times New Roman" w:cstheme="minorHAnsi"/>
          <w:color w:val="000000" w:themeColor="text1"/>
          <w:shd w:val="clear" w:color="auto" w:fill="FFFFFF"/>
        </w:rPr>
        <w:t>Peja</w:t>
      </w:r>
      <w:proofErr w:type="spellEnd"/>
      <w:r w:rsidRPr="00950FAB">
        <w:rPr>
          <w:rFonts w:eastAsia="Times New Roman" w:cstheme="minorHAnsi"/>
          <w:color w:val="000000" w:themeColor="text1"/>
          <w:shd w:val="clear" w:color="auto" w:fill="FFFFFF"/>
        </w:rPr>
        <w:t xml:space="preserve">, </w:t>
      </w:r>
      <w:proofErr w:type="spellStart"/>
      <w:r w:rsidRPr="00950FAB">
        <w:rPr>
          <w:rFonts w:eastAsia="Times New Roman" w:cstheme="minorHAnsi"/>
          <w:color w:val="000000" w:themeColor="text1"/>
          <w:shd w:val="clear" w:color="auto" w:fill="FFFFFF"/>
        </w:rPr>
        <w:t>Gjakova</w:t>
      </w:r>
      <w:proofErr w:type="spellEnd"/>
      <w:r w:rsidRPr="00950FAB">
        <w:rPr>
          <w:rFonts w:eastAsia="Times New Roman" w:cstheme="minorHAnsi"/>
          <w:color w:val="000000" w:themeColor="text1"/>
          <w:shd w:val="clear" w:color="auto" w:fill="FFFFFF"/>
        </w:rPr>
        <w:t xml:space="preserve">, </w:t>
      </w:r>
      <w:proofErr w:type="spellStart"/>
      <w:r w:rsidRPr="00950FAB">
        <w:rPr>
          <w:rFonts w:eastAsia="Times New Roman" w:cstheme="minorHAnsi"/>
          <w:color w:val="000000" w:themeColor="text1"/>
          <w:shd w:val="clear" w:color="auto" w:fill="FFFFFF"/>
        </w:rPr>
        <w:t>Kamenica</w:t>
      </w:r>
      <w:proofErr w:type="spellEnd"/>
      <w:r w:rsidRPr="00950FAB">
        <w:rPr>
          <w:rFonts w:eastAsia="Times New Roman" w:cstheme="minorHAnsi"/>
          <w:color w:val="000000" w:themeColor="text1"/>
          <w:shd w:val="clear" w:color="auto" w:fill="FFFFFF"/>
        </w:rPr>
        <w:t xml:space="preserve">, </w:t>
      </w:r>
      <w:proofErr w:type="spellStart"/>
      <w:r w:rsidRPr="00950FAB">
        <w:rPr>
          <w:rFonts w:eastAsia="Times New Roman" w:cstheme="minorHAnsi"/>
          <w:color w:val="000000" w:themeColor="text1"/>
          <w:shd w:val="clear" w:color="auto" w:fill="FFFFFF"/>
        </w:rPr>
        <w:t>Klina</w:t>
      </w:r>
      <w:proofErr w:type="spellEnd"/>
      <w:r w:rsidRPr="00950FAB">
        <w:rPr>
          <w:rFonts w:eastAsia="Times New Roman" w:cstheme="minorHAnsi"/>
          <w:color w:val="000000" w:themeColor="text1"/>
          <w:shd w:val="clear" w:color="auto" w:fill="FFFFFF"/>
        </w:rPr>
        <w:t xml:space="preserve">, North </w:t>
      </w:r>
      <w:proofErr w:type="spellStart"/>
      <w:r w:rsidRPr="00950FAB">
        <w:rPr>
          <w:rFonts w:eastAsia="Times New Roman" w:cstheme="minorHAnsi"/>
          <w:color w:val="000000" w:themeColor="text1"/>
          <w:shd w:val="clear" w:color="auto" w:fill="FFFFFF"/>
        </w:rPr>
        <w:t>Mitrovica</w:t>
      </w:r>
      <w:proofErr w:type="spellEnd"/>
      <w:r w:rsidRPr="00950FAB">
        <w:rPr>
          <w:rFonts w:eastAsia="Times New Roman" w:cstheme="minorHAnsi"/>
          <w:color w:val="000000" w:themeColor="text1"/>
          <w:shd w:val="clear" w:color="auto" w:fill="FFFFFF"/>
        </w:rPr>
        <w:t xml:space="preserve">, and </w:t>
      </w:r>
      <w:proofErr w:type="spellStart"/>
      <w:r w:rsidRPr="00950FAB">
        <w:rPr>
          <w:rFonts w:eastAsia="Times New Roman" w:cstheme="minorHAnsi"/>
          <w:color w:val="000000" w:themeColor="text1"/>
          <w:shd w:val="clear" w:color="auto" w:fill="FFFFFF"/>
        </w:rPr>
        <w:t>Gracanica</w:t>
      </w:r>
      <w:proofErr w:type="spellEnd"/>
      <w:r w:rsidRPr="00950FAB">
        <w:rPr>
          <w:rFonts w:eastAsia="Times New Roman" w:cstheme="minorHAnsi"/>
          <w:color w:val="000000" w:themeColor="text1"/>
          <w:shd w:val="clear" w:color="auto" w:fill="FFFFFF"/>
        </w:rPr>
        <w:t xml:space="preserve">) with 71 total participants from different interest groups. The </w:t>
      </w:r>
      <w:r w:rsidR="003A6896">
        <w:rPr>
          <w:rFonts w:eastAsia="Times New Roman" w:cstheme="minorHAnsi"/>
          <w:color w:val="000000" w:themeColor="text1"/>
          <w:shd w:val="clear" w:color="auto" w:fill="FFFFFF"/>
        </w:rPr>
        <w:t>focus groups</w:t>
      </w:r>
      <w:r w:rsidRPr="00950FAB">
        <w:rPr>
          <w:rFonts w:eastAsia="Times New Roman" w:cstheme="minorHAnsi"/>
          <w:color w:val="000000" w:themeColor="text1"/>
          <w:shd w:val="clear" w:color="auto" w:fill="FFFFFF"/>
        </w:rPr>
        <w:t xml:space="preserve"> consist</w:t>
      </w:r>
      <w:r w:rsidR="003A6896">
        <w:rPr>
          <w:rFonts w:eastAsia="Times New Roman" w:cstheme="minorHAnsi"/>
          <w:color w:val="000000" w:themeColor="text1"/>
          <w:shd w:val="clear" w:color="auto" w:fill="FFFFFF"/>
        </w:rPr>
        <w:t>ed</w:t>
      </w:r>
      <w:r w:rsidRPr="00950FAB">
        <w:rPr>
          <w:rFonts w:eastAsia="Times New Roman" w:cstheme="minorHAnsi"/>
          <w:color w:val="000000" w:themeColor="text1"/>
          <w:shd w:val="clear" w:color="auto" w:fill="FFFFFF"/>
        </w:rPr>
        <w:t xml:space="preserve"> </w:t>
      </w:r>
      <w:r w:rsidR="003A6896">
        <w:rPr>
          <w:rFonts w:eastAsia="Times New Roman" w:cstheme="minorHAnsi"/>
          <w:color w:val="000000" w:themeColor="text1"/>
          <w:shd w:val="clear" w:color="auto" w:fill="FFFFFF"/>
        </w:rPr>
        <w:t>of</w:t>
      </w:r>
      <w:r w:rsidRPr="00950FAB">
        <w:rPr>
          <w:rFonts w:eastAsia="Times New Roman" w:cstheme="minorHAnsi"/>
          <w:color w:val="000000" w:themeColor="text1"/>
          <w:shd w:val="clear" w:color="auto" w:fill="FFFFFF"/>
        </w:rPr>
        <w:t xml:space="preserve"> 9 to 12 representatives from a wide spectrum of communities, different professions, ages, and regions of Kosovo</w:t>
      </w:r>
      <w:r w:rsidR="003A6896">
        <w:rPr>
          <w:rFonts w:eastAsia="Times New Roman" w:cstheme="minorHAnsi"/>
          <w:color w:val="000000" w:themeColor="text1"/>
          <w:shd w:val="clear" w:color="auto" w:fill="FFFFFF"/>
        </w:rPr>
        <w:t>,</w:t>
      </w:r>
      <w:r w:rsidRPr="00950FAB">
        <w:rPr>
          <w:rFonts w:eastAsia="Times New Roman" w:cstheme="minorHAnsi"/>
          <w:color w:val="000000" w:themeColor="text1"/>
          <w:shd w:val="clear" w:color="auto" w:fill="FFFFFF"/>
        </w:rPr>
        <w:t xml:space="preserve"> </w:t>
      </w:r>
      <w:r w:rsidR="003A6896">
        <w:rPr>
          <w:rFonts w:eastAsia="Times New Roman" w:cstheme="minorHAnsi"/>
          <w:color w:val="000000" w:themeColor="text1"/>
          <w:shd w:val="clear" w:color="auto" w:fill="FFFFFF"/>
        </w:rPr>
        <w:t>for</w:t>
      </w:r>
      <w:r w:rsidRPr="00950FAB">
        <w:rPr>
          <w:rFonts w:eastAsia="Times New Roman" w:cstheme="minorHAnsi"/>
          <w:color w:val="000000" w:themeColor="text1"/>
          <w:shd w:val="clear" w:color="auto" w:fill="FFFFFF"/>
        </w:rPr>
        <w:t xml:space="preserve"> each focus group event.</w:t>
      </w:r>
    </w:p>
    <w:p w14:paraId="6ACE07AE" w14:textId="1FC7669C" w:rsidR="00BF0411" w:rsidRDefault="00E63498" w:rsidP="00D3154B">
      <w:pPr>
        <w:spacing w:after="240"/>
        <w:ind w:firstLine="284"/>
        <w:jc w:val="both"/>
        <w:rPr>
          <w:rFonts w:eastAsia="Times New Roman" w:cstheme="minorHAnsi"/>
          <w:color w:val="000000" w:themeColor="text1"/>
          <w:shd w:val="clear" w:color="auto" w:fill="FFFFFF"/>
        </w:rPr>
      </w:pPr>
      <w:r w:rsidRPr="00950FAB">
        <w:rPr>
          <w:rFonts w:eastAsia="Times New Roman" w:cstheme="minorHAnsi"/>
          <w:color w:val="000000" w:themeColor="text1"/>
          <w:shd w:val="clear" w:color="auto" w:fill="FFFFFF"/>
        </w:rPr>
        <w:t xml:space="preserve">The questions were designed to fill in gaps identified from the results of the quantitative research and were divided into four groups of sub-questions and supplementary questions that were made during the </w:t>
      </w:r>
      <w:r w:rsidR="005E11E0">
        <w:rPr>
          <w:rFonts w:eastAsia="Times New Roman" w:cstheme="minorHAnsi"/>
          <w:color w:val="000000" w:themeColor="text1"/>
          <w:shd w:val="clear" w:color="auto" w:fill="FFFFFF"/>
        </w:rPr>
        <w:t>focus groups</w:t>
      </w:r>
      <w:r w:rsidRPr="00950FAB">
        <w:rPr>
          <w:rFonts w:eastAsia="Times New Roman" w:cstheme="minorHAnsi"/>
          <w:color w:val="000000" w:themeColor="text1"/>
          <w:shd w:val="clear" w:color="auto" w:fill="FFFFFF"/>
        </w:rPr>
        <w:t xml:space="preserve"> in order to clarify and / or further dig </w:t>
      </w:r>
      <w:r w:rsidR="005E11E0">
        <w:rPr>
          <w:rFonts w:eastAsia="Times New Roman" w:cstheme="minorHAnsi"/>
          <w:color w:val="000000" w:themeColor="text1"/>
          <w:shd w:val="clear" w:color="auto" w:fill="FFFFFF"/>
        </w:rPr>
        <w:t>into</w:t>
      </w:r>
      <w:r w:rsidRPr="00950FAB">
        <w:rPr>
          <w:rFonts w:eastAsia="Times New Roman" w:cstheme="minorHAnsi"/>
          <w:color w:val="000000" w:themeColor="text1"/>
          <w:shd w:val="clear" w:color="auto" w:fill="FFFFFF"/>
        </w:rPr>
        <w:t xml:space="preserve"> certain issues related to transitional justice in Kosovo. The first questions were about the concept of reconciliation and mediation of international organizations on negotiating and reaching reconciliation. The second set of questions had to do with alternative mechanisms of healing, mediation, reparations, and apology. The third group of questions outlined the confidence of </w:t>
      </w:r>
      <w:r w:rsidRPr="00950FAB">
        <w:rPr>
          <w:rFonts w:eastAsia="Times New Roman" w:cstheme="minorHAnsi"/>
          <w:color w:val="000000" w:themeColor="text1"/>
          <w:shd w:val="clear" w:color="auto" w:fill="FFFFFF"/>
        </w:rPr>
        <w:lastRenderedPageBreak/>
        <w:t xml:space="preserve">respondents about the national and international judiciary, while the fourth group of questions touched upon the issue of authorities or other institutions as additional mechanisms that could lead to reconciliation within a community or between communities of different ethnic backgrounds. The intent of a wide inclusion was to see a more overall approach on issues of reconciliation, namely reconciliation between Albanians and Serbs in Kosovo. Focus group discussions were recorded, transcribed, and reviewed by the researchers. </w:t>
      </w:r>
    </w:p>
    <w:p w14:paraId="73AE6BEC" w14:textId="5E4EB543" w:rsidR="00C22CCB" w:rsidRDefault="00BF0411" w:rsidP="00D3154B">
      <w:pPr>
        <w:spacing w:after="240"/>
        <w:ind w:firstLine="283"/>
        <w:rPr>
          <w:shd w:val="clear" w:color="auto" w:fill="FFFFFF"/>
        </w:rPr>
      </w:pPr>
      <w:r>
        <w:rPr>
          <w:shd w:val="clear" w:color="auto" w:fill="FFFFFF"/>
        </w:rPr>
        <w:t>S</w:t>
      </w:r>
      <w:r w:rsidR="00C22CCB">
        <w:rPr>
          <w:shd w:val="clear" w:color="auto" w:fill="FFFFFF"/>
        </w:rPr>
        <w:t>ome of the limitation</w:t>
      </w:r>
      <w:r w:rsidR="008D2E1A">
        <w:rPr>
          <w:shd w:val="clear" w:color="auto" w:fill="FFFFFF"/>
        </w:rPr>
        <w:t>s to our research are as follow</w:t>
      </w:r>
      <w:r w:rsidR="00C22CCB">
        <w:rPr>
          <w:shd w:val="clear" w:color="auto" w:fill="FFFFFF"/>
        </w:rPr>
        <w:t>:</w:t>
      </w:r>
    </w:p>
    <w:p w14:paraId="2992D607" w14:textId="2EAEDB60" w:rsidR="00C22CCB" w:rsidRPr="00C22CCB" w:rsidRDefault="00F35999" w:rsidP="00D3154B">
      <w:pPr>
        <w:pStyle w:val="ListParagraph"/>
        <w:numPr>
          <w:ilvl w:val="0"/>
          <w:numId w:val="36"/>
        </w:numPr>
        <w:spacing w:after="240"/>
        <w:jc w:val="both"/>
        <w:rPr>
          <w:shd w:val="clear" w:color="auto" w:fill="FFFFFF"/>
        </w:rPr>
      </w:pPr>
      <w:r>
        <w:rPr>
          <w:shd w:val="clear" w:color="auto" w:fill="FFFFFF"/>
        </w:rPr>
        <w:t>T</w:t>
      </w:r>
      <w:r w:rsidR="00C22CCB">
        <w:rPr>
          <w:shd w:val="clear" w:color="auto" w:fill="FFFFFF"/>
        </w:rPr>
        <w:t>he population</w:t>
      </w:r>
      <w:r w:rsidR="00C22CCB" w:rsidRPr="00C22CCB">
        <w:rPr>
          <w:shd w:val="clear" w:color="auto" w:fill="FFFFFF"/>
        </w:rPr>
        <w:t xml:space="preserve"> numbers were from the last census of 2011 and no ot</w:t>
      </w:r>
      <w:r w:rsidR="00C22CCB">
        <w:rPr>
          <w:shd w:val="clear" w:color="auto" w:fill="FFFFFF"/>
        </w:rPr>
        <w:t>her population registration has</w:t>
      </w:r>
      <w:r w:rsidR="00C22CCB" w:rsidRPr="00C22CCB">
        <w:rPr>
          <w:shd w:val="clear" w:color="auto" w:fill="FFFFFF"/>
        </w:rPr>
        <w:t xml:space="preserve"> bee</w:t>
      </w:r>
      <w:r w:rsidR="00C22CCB">
        <w:rPr>
          <w:shd w:val="clear" w:color="auto" w:fill="FFFFFF"/>
        </w:rPr>
        <w:t>n done since then, meaning we did not operate according to the latest population numbers.</w:t>
      </w:r>
      <w:r w:rsidR="00C22CCB" w:rsidRPr="00C22CCB">
        <w:rPr>
          <w:shd w:val="clear" w:color="auto" w:fill="FFFFFF"/>
        </w:rPr>
        <w:t xml:space="preserve"> Moreover, the census </w:t>
      </w:r>
      <w:r w:rsidR="00C22CCB">
        <w:rPr>
          <w:shd w:val="clear" w:color="auto" w:fill="FFFFFF"/>
        </w:rPr>
        <w:t>lacked</w:t>
      </w:r>
      <w:r w:rsidR="00C22CCB" w:rsidRPr="00C22CCB">
        <w:rPr>
          <w:shd w:val="clear" w:color="auto" w:fill="FFFFFF"/>
        </w:rPr>
        <w:t xml:space="preserve"> statistical data on North </w:t>
      </w:r>
      <w:proofErr w:type="spellStart"/>
      <w:r w:rsidR="00C22CCB" w:rsidRPr="00C22CCB">
        <w:rPr>
          <w:shd w:val="clear" w:color="auto" w:fill="FFFFFF"/>
        </w:rPr>
        <w:t>Mitrovica</w:t>
      </w:r>
      <w:proofErr w:type="spellEnd"/>
      <w:r w:rsidR="00C22CCB" w:rsidRPr="00C22CCB">
        <w:rPr>
          <w:shd w:val="clear" w:color="auto" w:fill="FFFFFF"/>
        </w:rPr>
        <w:t xml:space="preserve"> municipalities. </w:t>
      </w:r>
    </w:p>
    <w:p w14:paraId="0129A5A9" w14:textId="77777777" w:rsidR="00C22CCB" w:rsidRPr="00FD5148" w:rsidRDefault="00C22CCB" w:rsidP="00D3154B">
      <w:pPr>
        <w:pStyle w:val="ListParagraph"/>
        <w:numPr>
          <w:ilvl w:val="0"/>
          <w:numId w:val="36"/>
        </w:numPr>
        <w:spacing w:after="240"/>
        <w:jc w:val="both"/>
        <w:rPr>
          <w:shd w:val="clear" w:color="auto" w:fill="FFFFFF"/>
        </w:rPr>
      </w:pPr>
      <w:r w:rsidRPr="00FD5148">
        <w:rPr>
          <w:shd w:val="clear" w:color="auto" w:fill="FFFFFF"/>
        </w:rPr>
        <w:t xml:space="preserve">The sensitive and emotional aspect of the subject might have affected the focus group discussions. </w:t>
      </w:r>
    </w:p>
    <w:p w14:paraId="5FAF6F7E" w14:textId="4B746E09" w:rsidR="00AA45B7" w:rsidRDefault="00C22CCB" w:rsidP="00D3154B">
      <w:pPr>
        <w:pStyle w:val="ListParagraph"/>
        <w:numPr>
          <w:ilvl w:val="0"/>
          <w:numId w:val="36"/>
        </w:numPr>
        <w:spacing w:after="240"/>
        <w:jc w:val="both"/>
        <w:rPr>
          <w:shd w:val="clear" w:color="auto" w:fill="FFFFFF"/>
        </w:rPr>
      </w:pPr>
      <w:r w:rsidRPr="00AA45B7">
        <w:rPr>
          <w:shd w:val="clear" w:color="auto" w:fill="FFFFFF"/>
        </w:rPr>
        <w:t>The realization of this research paper was constrained by the restricted size of the publication and the limited period of time to realize it.</w:t>
      </w:r>
      <w:bookmarkStart w:id="16" w:name="_Toc358282832"/>
      <w:bookmarkStart w:id="17" w:name="_Toc358284499"/>
      <w:r w:rsidR="00AA45B7">
        <w:rPr>
          <w:shd w:val="clear" w:color="auto" w:fill="FFFFFF"/>
        </w:rPr>
        <w:t xml:space="preserve"> </w:t>
      </w:r>
    </w:p>
    <w:p w14:paraId="4CAE1D1F" w14:textId="664B9216" w:rsidR="002777D7" w:rsidRDefault="002777D7" w:rsidP="002777D7">
      <w:pPr>
        <w:spacing w:after="240"/>
        <w:jc w:val="both"/>
        <w:rPr>
          <w:shd w:val="clear" w:color="auto" w:fill="FFFFFF"/>
        </w:rPr>
      </w:pPr>
    </w:p>
    <w:p w14:paraId="7C3038AB" w14:textId="713C3792" w:rsidR="002777D7" w:rsidRDefault="002777D7" w:rsidP="002777D7">
      <w:pPr>
        <w:spacing w:after="240"/>
        <w:jc w:val="both"/>
        <w:rPr>
          <w:shd w:val="clear" w:color="auto" w:fill="FFFFFF"/>
        </w:rPr>
      </w:pPr>
    </w:p>
    <w:p w14:paraId="2E2CD533" w14:textId="507575CE" w:rsidR="002777D7" w:rsidRDefault="002777D7" w:rsidP="002777D7">
      <w:pPr>
        <w:spacing w:after="240"/>
        <w:jc w:val="both"/>
        <w:rPr>
          <w:shd w:val="clear" w:color="auto" w:fill="FFFFFF"/>
        </w:rPr>
      </w:pPr>
    </w:p>
    <w:p w14:paraId="4535437E" w14:textId="30D0DD1F" w:rsidR="002777D7" w:rsidRDefault="002777D7" w:rsidP="002777D7">
      <w:pPr>
        <w:spacing w:after="240"/>
        <w:jc w:val="both"/>
        <w:rPr>
          <w:shd w:val="clear" w:color="auto" w:fill="FFFFFF"/>
        </w:rPr>
      </w:pPr>
    </w:p>
    <w:p w14:paraId="57BFB884" w14:textId="7C4FF4E6" w:rsidR="002777D7" w:rsidRDefault="002777D7" w:rsidP="002777D7">
      <w:pPr>
        <w:spacing w:after="240"/>
        <w:jc w:val="both"/>
        <w:rPr>
          <w:shd w:val="clear" w:color="auto" w:fill="FFFFFF"/>
        </w:rPr>
      </w:pPr>
    </w:p>
    <w:p w14:paraId="227319BC" w14:textId="15293D8D" w:rsidR="002777D7" w:rsidRDefault="002777D7" w:rsidP="002777D7">
      <w:pPr>
        <w:spacing w:after="240"/>
        <w:jc w:val="both"/>
        <w:rPr>
          <w:shd w:val="clear" w:color="auto" w:fill="FFFFFF"/>
        </w:rPr>
      </w:pPr>
    </w:p>
    <w:p w14:paraId="6A2B1958" w14:textId="3513F299" w:rsidR="002777D7" w:rsidRDefault="002777D7" w:rsidP="002777D7">
      <w:pPr>
        <w:spacing w:after="240"/>
        <w:jc w:val="both"/>
        <w:rPr>
          <w:shd w:val="clear" w:color="auto" w:fill="FFFFFF"/>
        </w:rPr>
      </w:pPr>
    </w:p>
    <w:p w14:paraId="594EB517" w14:textId="680E530E" w:rsidR="002777D7" w:rsidRDefault="002777D7" w:rsidP="002777D7">
      <w:pPr>
        <w:spacing w:after="240"/>
        <w:jc w:val="both"/>
        <w:rPr>
          <w:shd w:val="clear" w:color="auto" w:fill="FFFFFF"/>
        </w:rPr>
      </w:pPr>
    </w:p>
    <w:p w14:paraId="76EE2456" w14:textId="117A0ABD" w:rsidR="002777D7" w:rsidRDefault="002777D7" w:rsidP="002777D7">
      <w:pPr>
        <w:spacing w:after="240"/>
        <w:jc w:val="both"/>
        <w:rPr>
          <w:shd w:val="clear" w:color="auto" w:fill="FFFFFF"/>
        </w:rPr>
      </w:pPr>
    </w:p>
    <w:p w14:paraId="11FAA691" w14:textId="6BDC1B6F" w:rsidR="002777D7" w:rsidRDefault="002777D7" w:rsidP="002777D7">
      <w:pPr>
        <w:spacing w:after="240"/>
        <w:jc w:val="both"/>
        <w:rPr>
          <w:shd w:val="clear" w:color="auto" w:fill="FFFFFF"/>
        </w:rPr>
      </w:pPr>
    </w:p>
    <w:p w14:paraId="76155FB1" w14:textId="0802D1EE" w:rsidR="00966AC6" w:rsidRDefault="00966AC6" w:rsidP="002777D7">
      <w:pPr>
        <w:spacing w:after="240"/>
        <w:jc w:val="both"/>
        <w:rPr>
          <w:shd w:val="clear" w:color="auto" w:fill="FFFFFF"/>
        </w:rPr>
      </w:pPr>
    </w:p>
    <w:p w14:paraId="6F3C4C82" w14:textId="1CFA9B6F" w:rsidR="00966AC6" w:rsidRDefault="00966AC6" w:rsidP="002777D7">
      <w:pPr>
        <w:spacing w:after="240"/>
        <w:jc w:val="both"/>
        <w:rPr>
          <w:shd w:val="clear" w:color="auto" w:fill="FFFFFF"/>
        </w:rPr>
      </w:pPr>
    </w:p>
    <w:p w14:paraId="5529C53E" w14:textId="77777777" w:rsidR="00966AC6" w:rsidRPr="002777D7" w:rsidRDefault="00966AC6" w:rsidP="002777D7">
      <w:pPr>
        <w:spacing w:after="240"/>
        <w:jc w:val="both"/>
        <w:rPr>
          <w:shd w:val="clear" w:color="auto" w:fill="FFFFFF"/>
        </w:rPr>
      </w:pPr>
    </w:p>
    <w:p w14:paraId="477B8B4B" w14:textId="6FBAA783" w:rsidR="00A37393" w:rsidRPr="00690F9F" w:rsidRDefault="002B76E6" w:rsidP="00690F9F">
      <w:pPr>
        <w:pStyle w:val="Heading1"/>
        <w:rPr>
          <w:shd w:val="clear" w:color="auto" w:fill="FFFFFF"/>
        </w:rPr>
      </w:pPr>
      <w:r w:rsidRPr="00690F9F">
        <w:rPr>
          <w:shd w:val="clear" w:color="auto" w:fill="FFFFFF"/>
        </w:rPr>
        <w:lastRenderedPageBreak/>
        <w:t>R</w:t>
      </w:r>
      <w:r w:rsidR="0011732E" w:rsidRPr="00690F9F">
        <w:rPr>
          <w:shd w:val="clear" w:color="auto" w:fill="FFFFFF"/>
        </w:rPr>
        <w:t>ESULTS</w:t>
      </w:r>
      <w:r w:rsidR="00E63498" w:rsidRPr="00690F9F">
        <w:rPr>
          <w:shd w:val="clear" w:color="auto" w:fill="FFFFFF"/>
        </w:rPr>
        <w:t xml:space="preserve"> </w:t>
      </w:r>
      <w:r w:rsidR="0011732E" w:rsidRPr="00690F9F">
        <w:rPr>
          <w:shd w:val="clear" w:color="auto" w:fill="FFFFFF"/>
        </w:rPr>
        <w:t>AND DISCUSSION</w:t>
      </w:r>
      <w:bookmarkEnd w:id="16"/>
      <w:bookmarkEnd w:id="17"/>
    </w:p>
    <w:p w14:paraId="77898B0E" w14:textId="3BCEDA57" w:rsidR="00A37393" w:rsidRPr="00C87732" w:rsidRDefault="0079544B" w:rsidP="00F85E17">
      <w:pPr>
        <w:pStyle w:val="Heading3"/>
        <w:rPr>
          <w:shd w:val="clear" w:color="auto" w:fill="FFFFFF"/>
        </w:rPr>
      </w:pPr>
      <w:bookmarkStart w:id="18" w:name="_Toc358284500"/>
      <w:r w:rsidRPr="0079544B">
        <w:rPr>
          <w:shd w:val="clear" w:color="auto" w:fill="FFFFFF"/>
        </w:rPr>
        <w:t xml:space="preserve">Quantitative research </w:t>
      </w:r>
      <w:r w:rsidR="0011732E" w:rsidRPr="0079544B">
        <w:rPr>
          <w:shd w:val="clear" w:color="auto" w:fill="FFFFFF"/>
        </w:rPr>
        <w:t>results</w:t>
      </w:r>
      <w:bookmarkEnd w:id="18"/>
      <w:r w:rsidR="0011732E" w:rsidRPr="0079544B">
        <w:rPr>
          <w:shd w:val="clear" w:color="auto" w:fill="FFFFFF"/>
        </w:rPr>
        <w:t xml:space="preserve"> </w:t>
      </w:r>
    </w:p>
    <w:p w14:paraId="035346DA" w14:textId="41F65DCB" w:rsidR="00446668" w:rsidRDefault="0011732E" w:rsidP="00690F9F">
      <w:pPr>
        <w:pStyle w:val="Heading2"/>
        <w:ind w:left="284"/>
        <w:rPr>
          <w:rFonts w:ascii="Times New Roman" w:eastAsiaTheme="minorHAnsi" w:hAnsi="Times New Roman" w:cs="Times New Roman"/>
          <w:bCs w:val="0"/>
          <w:sz w:val="20"/>
          <w:szCs w:val="24"/>
          <w:u w:val="none"/>
        </w:rPr>
      </w:pPr>
      <w:bookmarkStart w:id="19" w:name="_Toc358284501"/>
      <w:r w:rsidRPr="00096359">
        <w:rPr>
          <w:shd w:val="clear" w:color="auto" w:fill="FFFFFF"/>
        </w:rPr>
        <w:t>Source of conflict</w:t>
      </w:r>
      <w:r w:rsidR="00B8472F" w:rsidRPr="00096359">
        <w:rPr>
          <w:shd w:val="clear" w:color="auto" w:fill="FFFFFF"/>
        </w:rPr>
        <w:t xml:space="preserve"> and mechanism of reconciliation</w:t>
      </w:r>
      <w:bookmarkEnd w:id="19"/>
      <w:r w:rsidRPr="00096359">
        <w:rPr>
          <w:shd w:val="clear" w:color="auto" w:fill="FFFFFF"/>
        </w:rPr>
        <w:t xml:space="preserve"> </w:t>
      </w:r>
    </w:p>
    <w:p w14:paraId="47A7BEEB" w14:textId="22A5F719" w:rsidR="00A76876" w:rsidRPr="00A76876" w:rsidRDefault="00A76876" w:rsidP="00A76876"/>
    <w:p w14:paraId="0FC7EBC1" w14:textId="546F6101" w:rsidR="00A37393" w:rsidRDefault="0011732E" w:rsidP="00AA4884">
      <w:pPr>
        <w:jc w:val="both"/>
        <w:rPr>
          <w:shd w:val="clear" w:color="auto" w:fill="FFFFFF"/>
        </w:rPr>
      </w:pPr>
      <w:r w:rsidRPr="00950FAB">
        <w:rPr>
          <w:shd w:val="clear" w:color="auto" w:fill="FFFFFF"/>
        </w:rPr>
        <w:t>The overwhelming majority</w:t>
      </w:r>
      <w:r w:rsidR="001215EA" w:rsidRPr="00950FAB">
        <w:rPr>
          <w:shd w:val="clear" w:color="auto" w:fill="FFFFFF"/>
        </w:rPr>
        <w:t xml:space="preserve"> (81.6 %)</w:t>
      </w:r>
      <w:r w:rsidRPr="00950FAB">
        <w:rPr>
          <w:shd w:val="clear" w:color="auto" w:fill="FFFFFF"/>
        </w:rPr>
        <w:t xml:space="preserve"> of respondents blamed Serbia</w:t>
      </w:r>
      <w:r w:rsidR="00C02156" w:rsidRPr="00950FAB">
        <w:rPr>
          <w:shd w:val="clear" w:color="auto" w:fill="FFFFFF"/>
        </w:rPr>
        <w:t xml:space="preserve"> </w:t>
      </w:r>
      <w:r w:rsidRPr="00950FAB">
        <w:rPr>
          <w:shd w:val="clear" w:color="auto" w:fill="FFFFFF"/>
        </w:rPr>
        <w:t>for causing the armed conflict in 1999 in Kosovo</w:t>
      </w:r>
      <w:r w:rsidR="00397530">
        <w:rPr>
          <w:shd w:val="clear" w:color="auto" w:fill="FFFFFF"/>
        </w:rPr>
        <w:t xml:space="preserve"> (CRDP Data</w:t>
      </w:r>
      <w:r w:rsidR="00046226">
        <w:rPr>
          <w:shd w:val="clear" w:color="auto" w:fill="FFFFFF"/>
        </w:rPr>
        <w:t>base, T</w:t>
      </w:r>
      <w:r w:rsidR="00DF54BD">
        <w:rPr>
          <w:shd w:val="clear" w:color="auto" w:fill="FFFFFF"/>
        </w:rPr>
        <w:t>able 16)</w:t>
      </w:r>
      <w:r w:rsidRPr="00950FAB">
        <w:rPr>
          <w:shd w:val="clear" w:color="auto" w:fill="FFFFFF"/>
        </w:rPr>
        <w:t>.</w:t>
      </w:r>
      <w:r w:rsidR="00F249C7" w:rsidRPr="00950FAB">
        <w:rPr>
          <w:shd w:val="clear" w:color="auto" w:fill="FFFFFF"/>
        </w:rPr>
        <w:t xml:space="preserve"> However, these views were </w:t>
      </w:r>
      <w:r w:rsidRPr="00950FAB">
        <w:rPr>
          <w:shd w:val="clear" w:color="auto" w:fill="FFFFFF"/>
        </w:rPr>
        <w:t>significantly diverging among ethnic groups</w:t>
      </w:r>
      <w:r w:rsidR="00F249C7" w:rsidRPr="00950FAB">
        <w:rPr>
          <w:shd w:val="clear" w:color="auto" w:fill="FFFFFF"/>
        </w:rPr>
        <w:t xml:space="preserve"> (83.9% of Albanians; 11.5 % of Serbs,</w:t>
      </w:r>
      <w:r w:rsidR="00DF54BD">
        <w:rPr>
          <w:shd w:val="clear" w:color="auto" w:fill="FFFFFF"/>
        </w:rPr>
        <w:t xml:space="preserve"> </w:t>
      </w:r>
      <w:r w:rsidR="001215EA" w:rsidRPr="00950FAB">
        <w:rPr>
          <w:shd w:val="clear" w:color="auto" w:fill="FFFFFF"/>
        </w:rPr>
        <w:t>66.7% of Roma, 100%</w:t>
      </w:r>
      <w:r w:rsidR="00F249C7" w:rsidRPr="00950FAB">
        <w:rPr>
          <w:shd w:val="clear" w:color="auto" w:fill="FFFFFF"/>
        </w:rPr>
        <w:t xml:space="preserve"> </w:t>
      </w:r>
      <w:r w:rsidR="001215EA" w:rsidRPr="00950FAB">
        <w:rPr>
          <w:shd w:val="clear" w:color="auto" w:fill="FFFFFF"/>
        </w:rPr>
        <w:t xml:space="preserve">of </w:t>
      </w:r>
      <w:proofErr w:type="spellStart"/>
      <w:r w:rsidR="001215EA" w:rsidRPr="00950FAB">
        <w:rPr>
          <w:shd w:val="clear" w:color="auto" w:fill="FFFFFF"/>
        </w:rPr>
        <w:t>Ashakli</w:t>
      </w:r>
      <w:proofErr w:type="spellEnd"/>
      <w:r w:rsidR="001215EA" w:rsidRPr="00950FAB">
        <w:rPr>
          <w:shd w:val="clear" w:color="auto" w:fill="FFFFFF"/>
        </w:rPr>
        <w:t xml:space="preserve">, Egyptian and Turks, 60 % of Bosnians and 42.9% of </w:t>
      </w:r>
      <w:proofErr w:type="spellStart"/>
      <w:r w:rsidR="001215EA" w:rsidRPr="00950FAB">
        <w:rPr>
          <w:shd w:val="clear" w:color="auto" w:fill="FFFFFF"/>
        </w:rPr>
        <w:t>Gorani</w:t>
      </w:r>
      <w:proofErr w:type="spellEnd"/>
      <w:r w:rsidR="001215EA" w:rsidRPr="00950FAB">
        <w:rPr>
          <w:shd w:val="clear" w:color="auto" w:fill="FFFFFF"/>
        </w:rPr>
        <w:t xml:space="preserve">) </w:t>
      </w:r>
      <w:r w:rsidR="00046226">
        <w:rPr>
          <w:shd w:val="clear" w:color="auto" w:fill="FFFFFF"/>
        </w:rPr>
        <w:t>(CRDP Database, T</w:t>
      </w:r>
      <w:r w:rsidR="00397530">
        <w:rPr>
          <w:shd w:val="clear" w:color="auto" w:fill="FFFFFF"/>
        </w:rPr>
        <w:t>able 17).</w:t>
      </w:r>
    </w:p>
    <w:p w14:paraId="51D2EDB1" w14:textId="45DBF666" w:rsidR="007F4EF8" w:rsidRDefault="007F4EF8" w:rsidP="00AA4884">
      <w:pPr>
        <w:jc w:val="both"/>
        <w:rPr>
          <w:shd w:val="clear" w:color="auto" w:fill="FFFFFF"/>
        </w:rPr>
      </w:pPr>
      <w:r w:rsidRPr="00A76876">
        <w:rPr>
          <w:noProof/>
        </w:rPr>
        <w:drawing>
          <wp:anchor distT="0" distB="0" distL="114300" distR="114300" simplePos="0" relativeHeight="251657216" behindDoc="0" locked="0" layoutInCell="1" allowOverlap="1" wp14:anchorId="77903CAA" wp14:editId="4579D64F">
            <wp:simplePos x="0" y="0"/>
            <wp:positionH relativeFrom="column">
              <wp:posOffset>427990</wp:posOffset>
            </wp:positionH>
            <wp:positionV relativeFrom="paragraph">
              <wp:posOffset>74930</wp:posOffset>
            </wp:positionV>
            <wp:extent cx="4914900" cy="378142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3665" t="-13553" r="1745" b="2209"/>
                    <a:stretch/>
                  </pic:blipFill>
                  <pic:spPr bwMode="auto">
                    <a:xfrm>
                      <a:off x="0" y="0"/>
                      <a:ext cx="4914900" cy="3781425"/>
                    </a:xfrm>
                    <a:prstGeom prst="rect">
                      <a:avLst/>
                    </a:prstGeom>
                    <a:noFill/>
                    <a:ln>
                      <a:noFill/>
                    </a:ln>
                    <a:extLst>
                      <a:ext uri="{53640926-AAD7-44d8-BBD7-CCE9431645EC}">
                        <a14:shadowObscured xmlns:cx="http://schemas.microsoft.com/office/drawing/2014/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71FE1BD" w14:textId="2378FC01" w:rsidR="007F4EF8" w:rsidRDefault="007F4EF8" w:rsidP="00AA4884">
      <w:pPr>
        <w:jc w:val="both"/>
        <w:rPr>
          <w:shd w:val="clear" w:color="auto" w:fill="FFFFFF"/>
        </w:rPr>
      </w:pPr>
      <w:r w:rsidRPr="00A76876">
        <w:rPr>
          <w:noProof/>
        </w:rPr>
        <mc:AlternateContent>
          <mc:Choice Requires="wps">
            <w:drawing>
              <wp:anchor distT="0" distB="0" distL="114300" distR="114300" simplePos="0" relativeHeight="251659264" behindDoc="0" locked="0" layoutInCell="1" allowOverlap="1" wp14:anchorId="50396E44" wp14:editId="4D738CD0">
                <wp:simplePos x="0" y="0"/>
                <wp:positionH relativeFrom="column">
                  <wp:posOffset>1659890</wp:posOffset>
                </wp:positionH>
                <wp:positionV relativeFrom="paragraph">
                  <wp:posOffset>12065</wp:posOffset>
                </wp:positionV>
                <wp:extent cx="2794000" cy="285750"/>
                <wp:effectExtent l="0" t="0" r="635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0" cy="285750"/>
                        </a:xfrm>
                        <a:prstGeom prst="rect">
                          <a:avLst/>
                        </a:prstGeom>
                        <a:solidFill>
                          <a:srgbClr val="FFFFFF"/>
                        </a:solidFill>
                        <a:ln w="9525">
                          <a:noFill/>
                          <a:miter lim="800000"/>
                          <a:headEnd/>
                          <a:tailEnd/>
                        </a:ln>
                      </wps:spPr>
                      <wps:txbx>
                        <w:txbxContent>
                          <w:p w14:paraId="09542347" w14:textId="532B3CEF" w:rsidR="00500466" w:rsidRPr="004271A4" w:rsidRDefault="00500466" w:rsidP="00735948">
                            <w:pPr>
                              <w:rPr>
                                <w:rFonts w:ascii="Times New Roman" w:hAnsi="Times New Roman" w:cs="Times New Roman"/>
                                <w:b/>
                                <w:sz w:val="20"/>
                              </w:rPr>
                            </w:pPr>
                            <w:r w:rsidRPr="004271A4">
                              <w:rPr>
                                <w:rFonts w:ascii="Times New Roman" w:hAnsi="Times New Roman" w:cs="Times New Roman"/>
                                <w:b/>
                                <w:sz w:val="20"/>
                              </w:rPr>
                              <w:t>Fig. 1:  Causes of the armed conflict</w:t>
                            </w:r>
                            <w:r>
                              <w:rPr>
                                <w:rFonts w:ascii="Times New Roman" w:hAnsi="Times New Roman" w:cs="Times New Roman"/>
                                <w:b/>
                                <w:sz w:val="20"/>
                              </w:rPr>
                              <w:t xml:space="preserve"> </w:t>
                            </w:r>
                            <w:r w:rsidRPr="004271A4">
                              <w:rPr>
                                <w:rFonts w:ascii="Times New Roman" w:hAnsi="Times New Roman" w:cs="Times New Roman"/>
                                <w:b/>
                                <w:sz w:val="20"/>
                              </w:rPr>
                              <w:t>of 199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50396E44" id="Text Box 2" o:spid="_x0000_s1029" type="#_x0000_t202" style="position:absolute;left:0;text-align:left;margin-left:130.7pt;margin-top:.95pt;width:220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" stroked="f">
                <v:textbox>
                  <w:txbxContent>
                    <w:p w14:paraId="09542347" w14:textId="532B3CEF" w:rsidR="00500466" w:rsidRPr="004271A4" w:rsidRDefault="00500466" w:rsidP="00735948">
                      <w:pPr>
                        <w:rPr>
                          <w:rFonts w:ascii="Times New Roman" w:hAnsi="Times New Roman" w:cs="Times New Roman"/>
                          <w:b/>
                          <w:sz w:val="20"/>
                        </w:rPr>
                      </w:pPr>
                      <w:r w:rsidRPr="004271A4">
                        <w:rPr>
                          <w:rFonts w:ascii="Times New Roman" w:hAnsi="Times New Roman" w:cs="Times New Roman"/>
                          <w:b/>
                          <w:sz w:val="20"/>
                        </w:rPr>
                        <w:t>Fig. 1:  Causes of the armed conflict</w:t>
                      </w:r>
                      <w:r>
                        <w:rPr>
                          <w:rFonts w:ascii="Times New Roman" w:hAnsi="Times New Roman" w:cs="Times New Roman"/>
                          <w:b/>
                          <w:sz w:val="20"/>
                        </w:rPr>
                        <w:t xml:space="preserve"> </w:t>
                      </w:r>
                      <w:r w:rsidRPr="004271A4">
                        <w:rPr>
                          <w:rFonts w:ascii="Times New Roman" w:hAnsi="Times New Roman" w:cs="Times New Roman"/>
                          <w:b/>
                          <w:sz w:val="20"/>
                        </w:rPr>
                        <w:t>of 1999</w:t>
                      </w:r>
                    </w:p>
                  </w:txbxContent>
                </v:textbox>
              </v:shape>
            </w:pict>
          </mc:Fallback>
        </mc:AlternateContent>
      </w:r>
    </w:p>
    <w:p w14:paraId="2DA5CCC6" w14:textId="6C654839" w:rsidR="007F4EF8" w:rsidRDefault="007F4EF8" w:rsidP="00AA4884">
      <w:pPr>
        <w:jc w:val="both"/>
        <w:rPr>
          <w:shd w:val="clear" w:color="auto" w:fill="FFFFFF"/>
        </w:rPr>
      </w:pPr>
    </w:p>
    <w:p w14:paraId="6F8A7C55" w14:textId="598D991E" w:rsidR="007F4EF8" w:rsidRDefault="007F4EF8" w:rsidP="00AA4884">
      <w:pPr>
        <w:jc w:val="both"/>
        <w:rPr>
          <w:shd w:val="clear" w:color="auto" w:fill="FFFFFF"/>
        </w:rPr>
      </w:pPr>
    </w:p>
    <w:p w14:paraId="3F820A1F" w14:textId="1A34A42F" w:rsidR="007F4EF8" w:rsidRDefault="007F4EF8" w:rsidP="00AA4884">
      <w:pPr>
        <w:jc w:val="both"/>
        <w:rPr>
          <w:shd w:val="clear" w:color="auto" w:fill="FFFFFF"/>
        </w:rPr>
      </w:pPr>
    </w:p>
    <w:p w14:paraId="41105682" w14:textId="74540586" w:rsidR="007F4EF8" w:rsidRDefault="007F4EF8" w:rsidP="00AA4884">
      <w:pPr>
        <w:jc w:val="both"/>
        <w:rPr>
          <w:shd w:val="clear" w:color="auto" w:fill="FFFFFF"/>
        </w:rPr>
      </w:pPr>
    </w:p>
    <w:p w14:paraId="351A2F94" w14:textId="302F160C" w:rsidR="007F4EF8" w:rsidRDefault="007F4EF8" w:rsidP="00AA4884">
      <w:pPr>
        <w:jc w:val="both"/>
        <w:rPr>
          <w:shd w:val="clear" w:color="auto" w:fill="FFFFFF"/>
        </w:rPr>
      </w:pPr>
    </w:p>
    <w:p w14:paraId="4ACA80D8" w14:textId="001C8D1B" w:rsidR="007F4EF8" w:rsidRDefault="007F4EF8" w:rsidP="00AA4884">
      <w:pPr>
        <w:jc w:val="both"/>
        <w:rPr>
          <w:shd w:val="clear" w:color="auto" w:fill="FFFFFF"/>
        </w:rPr>
      </w:pPr>
    </w:p>
    <w:p w14:paraId="625E06BE" w14:textId="1142727F" w:rsidR="007F4EF8" w:rsidRDefault="007F4EF8" w:rsidP="00AA4884">
      <w:pPr>
        <w:jc w:val="both"/>
        <w:rPr>
          <w:shd w:val="clear" w:color="auto" w:fill="FFFFFF"/>
        </w:rPr>
      </w:pPr>
    </w:p>
    <w:p w14:paraId="3D2F38A5" w14:textId="6FADA275" w:rsidR="007F4EF8" w:rsidRDefault="007F4EF8" w:rsidP="00AA4884">
      <w:pPr>
        <w:jc w:val="both"/>
        <w:rPr>
          <w:shd w:val="clear" w:color="auto" w:fill="FFFFFF"/>
        </w:rPr>
      </w:pPr>
    </w:p>
    <w:p w14:paraId="733E51C5" w14:textId="4C190E55" w:rsidR="007F4EF8" w:rsidRDefault="007F4EF8" w:rsidP="00AA4884">
      <w:pPr>
        <w:jc w:val="both"/>
        <w:rPr>
          <w:shd w:val="clear" w:color="auto" w:fill="FFFFFF"/>
        </w:rPr>
      </w:pPr>
    </w:p>
    <w:p w14:paraId="7847B4F5" w14:textId="77777777" w:rsidR="007F4EF8" w:rsidRDefault="007F4EF8" w:rsidP="00AA4884">
      <w:pPr>
        <w:jc w:val="both"/>
        <w:rPr>
          <w:shd w:val="clear" w:color="auto" w:fill="FFFFFF"/>
        </w:rPr>
      </w:pPr>
    </w:p>
    <w:p w14:paraId="74EAB066" w14:textId="77777777" w:rsidR="007F4EF8" w:rsidRDefault="007F4EF8" w:rsidP="00C3112E">
      <w:pPr>
        <w:ind w:firstLine="284"/>
        <w:jc w:val="both"/>
        <w:rPr>
          <w:shd w:val="clear" w:color="auto" w:fill="FFFFFF"/>
        </w:rPr>
      </w:pPr>
    </w:p>
    <w:p w14:paraId="597B8FB1" w14:textId="77777777" w:rsidR="007F4EF8" w:rsidRDefault="007F4EF8" w:rsidP="00C3112E">
      <w:pPr>
        <w:ind w:firstLine="284"/>
        <w:jc w:val="both"/>
        <w:rPr>
          <w:shd w:val="clear" w:color="auto" w:fill="FFFFFF"/>
        </w:rPr>
      </w:pPr>
    </w:p>
    <w:p w14:paraId="2A316A03" w14:textId="77777777" w:rsidR="007F4EF8" w:rsidRDefault="007F4EF8" w:rsidP="00C3112E">
      <w:pPr>
        <w:ind w:firstLine="284"/>
        <w:jc w:val="both"/>
        <w:rPr>
          <w:shd w:val="clear" w:color="auto" w:fill="FFFFFF"/>
        </w:rPr>
      </w:pPr>
    </w:p>
    <w:p w14:paraId="4FDFB184" w14:textId="77777777" w:rsidR="007F4EF8" w:rsidRDefault="007F4EF8" w:rsidP="00C3112E">
      <w:pPr>
        <w:ind w:firstLine="284"/>
        <w:jc w:val="both"/>
        <w:rPr>
          <w:shd w:val="clear" w:color="auto" w:fill="FFFFFF"/>
        </w:rPr>
      </w:pPr>
    </w:p>
    <w:p w14:paraId="57B14121" w14:textId="77777777" w:rsidR="007F4EF8" w:rsidRDefault="007F4EF8" w:rsidP="00C3112E">
      <w:pPr>
        <w:ind w:firstLine="284"/>
        <w:jc w:val="both"/>
        <w:rPr>
          <w:shd w:val="clear" w:color="auto" w:fill="FFFFFF"/>
        </w:rPr>
      </w:pPr>
    </w:p>
    <w:p w14:paraId="263CB6EB" w14:textId="77777777" w:rsidR="00F35999" w:rsidRDefault="00F35999" w:rsidP="00C3112E">
      <w:pPr>
        <w:ind w:firstLine="284"/>
        <w:jc w:val="both"/>
        <w:rPr>
          <w:shd w:val="clear" w:color="auto" w:fill="FFFFFF"/>
        </w:rPr>
      </w:pPr>
    </w:p>
    <w:p w14:paraId="4DCECC11" w14:textId="77777777" w:rsidR="00F35999" w:rsidRDefault="00F35999" w:rsidP="00C3112E">
      <w:pPr>
        <w:ind w:firstLine="284"/>
        <w:jc w:val="both"/>
        <w:rPr>
          <w:shd w:val="clear" w:color="auto" w:fill="FFFFFF"/>
        </w:rPr>
      </w:pPr>
    </w:p>
    <w:p w14:paraId="6D022E24" w14:textId="77777777" w:rsidR="006E591D" w:rsidRDefault="006E591D" w:rsidP="00C3112E">
      <w:pPr>
        <w:ind w:firstLine="284"/>
        <w:jc w:val="both"/>
        <w:rPr>
          <w:shd w:val="clear" w:color="auto" w:fill="FFFFFF"/>
        </w:rPr>
      </w:pPr>
    </w:p>
    <w:p w14:paraId="07B111EB" w14:textId="77777777" w:rsidR="006E591D" w:rsidRDefault="006E591D" w:rsidP="00C3112E">
      <w:pPr>
        <w:ind w:firstLine="284"/>
        <w:jc w:val="both"/>
        <w:rPr>
          <w:shd w:val="clear" w:color="auto" w:fill="FFFFFF"/>
        </w:rPr>
      </w:pPr>
    </w:p>
    <w:p w14:paraId="2CD1D31E" w14:textId="2AAE5735" w:rsidR="00446668" w:rsidRPr="00950FAB" w:rsidRDefault="001215EA" w:rsidP="00C3112E">
      <w:pPr>
        <w:ind w:firstLine="284"/>
        <w:jc w:val="both"/>
        <w:rPr>
          <w:shd w:val="clear" w:color="auto" w:fill="FFFFFF"/>
        </w:rPr>
      </w:pPr>
      <w:r w:rsidRPr="00950FAB">
        <w:rPr>
          <w:shd w:val="clear" w:color="auto" w:fill="FFFFFF"/>
        </w:rPr>
        <w:t>The second most relevant result was the response rate that blamed Serbian politicians for the armed conflict of 1999 (</w:t>
      </w:r>
      <w:r w:rsidR="004056C1" w:rsidRPr="00950FAB">
        <w:rPr>
          <w:shd w:val="clear" w:color="auto" w:fill="FFFFFF"/>
        </w:rPr>
        <w:t>5.2</w:t>
      </w:r>
      <w:r w:rsidRPr="00950FAB">
        <w:rPr>
          <w:shd w:val="clear" w:color="auto" w:fill="FFFFFF"/>
        </w:rPr>
        <w:t xml:space="preserve"> % of total respondent), </w:t>
      </w:r>
      <w:r w:rsidR="00BB375E" w:rsidRPr="00950FAB">
        <w:rPr>
          <w:shd w:val="clear" w:color="auto" w:fill="FFFFFF"/>
        </w:rPr>
        <w:t xml:space="preserve">an answer that also </w:t>
      </w:r>
      <w:r w:rsidRPr="00950FAB">
        <w:rPr>
          <w:shd w:val="clear" w:color="auto" w:fill="FFFFFF"/>
        </w:rPr>
        <w:t>di</w:t>
      </w:r>
      <w:r w:rsidR="00BB375E" w:rsidRPr="00950FAB">
        <w:rPr>
          <w:shd w:val="clear" w:color="auto" w:fill="FFFFFF"/>
        </w:rPr>
        <w:t>ffered</w:t>
      </w:r>
      <w:r w:rsidRPr="00950FAB">
        <w:rPr>
          <w:shd w:val="clear" w:color="auto" w:fill="FFFFFF"/>
        </w:rPr>
        <w:t xml:space="preserve"> </w:t>
      </w:r>
      <w:r w:rsidR="00BB375E" w:rsidRPr="00950FAB">
        <w:rPr>
          <w:shd w:val="clear" w:color="auto" w:fill="FFFFFF"/>
        </w:rPr>
        <w:t>across</w:t>
      </w:r>
      <w:r w:rsidRPr="00950FAB">
        <w:rPr>
          <w:shd w:val="clear" w:color="auto" w:fill="FFFFFF"/>
        </w:rPr>
        <w:t xml:space="preserve"> ethnicit</w:t>
      </w:r>
      <w:r w:rsidR="00BB375E" w:rsidRPr="00950FAB">
        <w:rPr>
          <w:shd w:val="clear" w:color="auto" w:fill="FFFFFF"/>
        </w:rPr>
        <w:t>ies (</w:t>
      </w:r>
      <w:r w:rsidRPr="00950FAB">
        <w:rPr>
          <w:shd w:val="clear" w:color="auto" w:fill="FFFFFF"/>
        </w:rPr>
        <w:t>5.3 % of Albanian population, 3.8% of the Serbian population</w:t>
      </w:r>
      <w:r w:rsidR="00BB375E" w:rsidRPr="00950FAB">
        <w:rPr>
          <w:shd w:val="clear" w:color="auto" w:fill="FFFFFF"/>
        </w:rPr>
        <w:t>,</w:t>
      </w:r>
      <w:r w:rsidRPr="00950FAB">
        <w:rPr>
          <w:shd w:val="clear" w:color="auto" w:fill="FFFFFF"/>
        </w:rPr>
        <w:t xml:space="preserve"> and 14.3% of the </w:t>
      </w:r>
      <w:proofErr w:type="spellStart"/>
      <w:r w:rsidRPr="00950FAB">
        <w:rPr>
          <w:shd w:val="clear" w:color="auto" w:fill="FFFFFF"/>
        </w:rPr>
        <w:t>Gorani</w:t>
      </w:r>
      <w:proofErr w:type="spellEnd"/>
      <w:r w:rsidRPr="00950FAB">
        <w:rPr>
          <w:shd w:val="clear" w:color="auto" w:fill="FFFFFF"/>
        </w:rPr>
        <w:t xml:space="preserve"> population</w:t>
      </w:r>
      <w:r w:rsidR="00BB375E" w:rsidRPr="00950FAB">
        <w:rPr>
          <w:shd w:val="clear" w:color="auto" w:fill="FFFFFF"/>
        </w:rPr>
        <w:t>)</w:t>
      </w:r>
      <w:r w:rsidR="00FE29CE" w:rsidRPr="00950FAB" w:rsidDel="00FE29CE">
        <w:rPr>
          <w:shd w:val="clear" w:color="auto" w:fill="FFFFFF"/>
          <w:vertAlign w:val="superscript"/>
        </w:rPr>
        <w:t xml:space="preserve"> </w:t>
      </w:r>
      <w:r w:rsidR="00046226">
        <w:rPr>
          <w:shd w:val="clear" w:color="auto" w:fill="FFFFFF"/>
        </w:rPr>
        <w:t>(CRDP Database, T</w:t>
      </w:r>
      <w:r w:rsidR="00397530">
        <w:rPr>
          <w:shd w:val="clear" w:color="auto" w:fill="FFFFFF"/>
        </w:rPr>
        <w:t>able 16)</w:t>
      </w:r>
      <w:r w:rsidRPr="00950FAB">
        <w:rPr>
          <w:shd w:val="clear" w:color="auto" w:fill="FFFFFF"/>
        </w:rPr>
        <w:t xml:space="preserve">. Another interesting finding was that </w:t>
      </w:r>
      <w:r w:rsidR="004056C1" w:rsidRPr="00950FAB">
        <w:rPr>
          <w:shd w:val="clear" w:color="auto" w:fill="FFFFFF"/>
        </w:rPr>
        <w:t>1.9</w:t>
      </w:r>
      <w:r w:rsidRPr="00950FAB">
        <w:rPr>
          <w:shd w:val="clear" w:color="auto" w:fill="FFFFFF"/>
        </w:rPr>
        <w:t xml:space="preserve"> % of the total population considered the US as the source </w:t>
      </w:r>
      <w:r w:rsidR="006D5116" w:rsidRPr="00950FAB">
        <w:rPr>
          <w:shd w:val="clear" w:color="auto" w:fill="FFFFFF"/>
        </w:rPr>
        <w:t>of</w:t>
      </w:r>
      <w:r w:rsidRPr="00950FAB">
        <w:rPr>
          <w:shd w:val="clear" w:color="auto" w:fill="FFFFFF"/>
        </w:rPr>
        <w:t xml:space="preserve"> the armed conflict of 1999</w:t>
      </w:r>
      <w:r w:rsidR="004056C1" w:rsidRPr="00950FAB">
        <w:rPr>
          <w:shd w:val="clear" w:color="auto" w:fill="FFFFFF"/>
        </w:rPr>
        <w:t xml:space="preserve">; </w:t>
      </w:r>
      <w:r w:rsidRPr="00950FAB">
        <w:rPr>
          <w:shd w:val="clear" w:color="auto" w:fill="FFFFFF"/>
        </w:rPr>
        <w:t>53.8 of t</w:t>
      </w:r>
      <w:r w:rsidR="004056C1" w:rsidRPr="00950FAB">
        <w:rPr>
          <w:shd w:val="clear" w:color="auto" w:fill="FFFFFF"/>
        </w:rPr>
        <w:t xml:space="preserve">he Serb population responded this </w:t>
      </w:r>
      <w:r w:rsidR="00BB375E" w:rsidRPr="00950FAB">
        <w:rPr>
          <w:shd w:val="clear" w:color="auto" w:fill="FFFFFF"/>
        </w:rPr>
        <w:t>way</w:t>
      </w:r>
      <w:r w:rsidR="00FE29CE" w:rsidRPr="00950FAB" w:rsidDel="00FE29CE">
        <w:rPr>
          <w:shd w:val="clear" w:color="auto" w:fill="FFFFFF"/>
          <w:vertAlign w:val="superscript"/>
        </w:rPr>
        <w:t xml:space="preserve"> </w:t>
      </w:r>
      <w:r w:rsidR="00046226">
        <w:rPr>
          <w:shd w:val="clear" w:color="auto" w:fill="FFFFFF"/>
        </w:rPr>
        <w:t>(CRDP Database, T</w:t>
      </w:r>
      <w:r w:rsidR="00397530">
        <w:rPr>
          <w:shd w:val="clear" w:color="auto" w:fill="FFFFFF"/>
        </w:rPr>
        <w:t>able 17)</w:t>
      </w:r>
      <w:r w:rsidRPr="00950FAB">
        <w:rPr>
          <w:shd w:val="clear" w:color="auto" w:fill="FFFFFF"/>
        </w:rPr>
        <w:t>.</w:t>
      </w:r>
    </w:p>
    <w:p w14:paraId="1CB68FF1" w14:textId="6AF7E2D7" w:rsidR="00A37393" w:rsidRDefault="00EF5406" w:rsidP="00C3112E">
      <w:pPr>
        <w:ind w:firstLine="284"/>
        <w:jc w:val="both"/>
        <w:rPr>
          <w:shd w:val="clear" w:color="auto" w:fill="FFFFFF"/>
        </w:rPr>
      </w:pPr>
      <w:r>
        <w:rPr>
          <w:rFonts w:ascii="Times New Roman" w:hAnsi="Times New Roman" w:cs="Times New Roman"/>
          <w:noProof/>
        </w:rPr>
        <w:lastRenderedPageBreak/>
        <w:drawing>
          <wp:anchor distT="0" distB="0" distL="114300" distR="114300" simplePos="0" relativeHeight="251669504" behindDoc="0" locked="0" layoutInCell="1" allowOverlap="1" wp14:anchorId="4DE5193B" wp14:editId="480613D2">
            <wp:simplePos x="0" y="0"/>
            <wp:positionH relativeFrom="column">
              <wp:posOffset>189230</wp:posOffset>
            </wp:positionH>
            <wp:positionV relativeFrom="paragraph">
              <wp:posOffset>140335</wp:posOffset>
            </wp:positionV>
            <wp:extent cx="3677920" cy="385762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t="-10714" b="-12047"/>
                    <a:stretch/>
                  </pic:blipFill>
                  <pic:spPr bwMode="auto">
                    <a:xfrm>
                      <a:off x="0" y="0"/>
                      <a:ext cx="3677920" cy="3857625"/>
                    </a:xfrm>
                    <a:prstGeom prst="rect">
                      <a:avLst/>
                    </a:prstGeom>
                    <a:noFill/>
                    <a:ln>
                      <a:noFill/>
                    </a:ln>
                    <a:extLst>
                      <a:ext uri="{53640926-AAD7-44d8-BBD7-CCE9431645EC}">
                        <a14:shadowObscured xmlns:cx="http://schemas.microsoft.com/office/drawing/2014/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435C43B" w14:textId="050B3243" w:rsidR="001F0D75" w:rsidRDefault="00690F9F" w:rsidP="00D3154B">
      <w:pPr>
        <w:spacing w:after="240"/>
        <w:ind w:firstLine="284"/>
        <w:jc w:val="both"/>
        <w:rPr>
          <w:shd w:val="clear" w:color="auto" w:fill="FFFFFF"/>
        </w:rPr>
      </w:pPr>
      <w:r w:rsidRPr="00E04856">
        <w:rPr>
          <w:noProof/>
          <w:shd w:val="clear" w:color="auto" w:fill="FFFFFF"/>
        </w:rPr>
        <mc:AlternateContent>
          <mc:Choice Requires="wps">
            <w:drawing>
              <wp:anchor distT="0" distB="0" distL="114300" distR="114300" simplePos="0" relativeHeight="251677696" behindDoc="0" locked="0" layoutInCell="1" allowOverlap="1" wp14:anchorId="5E35DA56" wp14:editId="3A8AF617">
                <wp:simplePos x="0" y="0"/>
                <wp:positionH relativeFrom="margin">
                  <wp:posOffset>186202</wp:posOffset>
                </wp:positionH>
                <wp:positionV relativeFrom="paragraph">
                  <wp:posOffset>16461</wp:posOffset>
                </wp:positionV>
                <wp:extent cx="3352800" cy="262890"/>
                <wp:effectExtent l="0" t="0" r="0" b="381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262890"/>
                        </a:xfrm>
                        <a:prstGeom prst="rect">
                          <a:avLst/>
                        </a:prstGeom>
                        <a:solidFill>
                          <a:srgbClr val="FFFFFF"/>
                        </a:solidFill>
                        <a:ln w="9525">
                          <a:noFill/>
                          <a:miter lim="800000"/>
                          <a:headEnd/>
                          <a:tailEnd/>
                        </a:ln>
                      </wps:spPr>
                      <wps:txbx>
                        <w:txbxContent>
                          <w:p w14:paraId="747DF57B" w14:textId="77777777" w:rsidR="00500466" w:rsidRPr="004271A4" w:rsidRDefault="00500466" w:rsidP="004271A4">
                            <w:pPr>
                              <w:jc w:val="center"/>
                              <w:rPr>
                                <w:rFonts w:ascii="Times New Roman" w:hAnsi="Times New Roman" w:cs="Times New Roman"/>
                                <w:b/>
                                <w:sz w:val="20"/>
                              </w:rPr>
                            </w:pPr>
                            <w:r>
                              <w:rPr>
                                <w:rFonts w:ascii="Times New Roman" w:hAnsi="Times New Roman" w:cs="Times New Roman"/>
                                <w:b/>
                                <w:sz w:val="20"/>
                              </w:rPr>
                              <w:t>Fig. 2: Perceived causes of the armed conflict, by age grou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5E35DA56" id="_x0000_s1030" type="#_x0000_t202" style="position:absolute;left:0;text-align:left;margin-left:14.65pt;margin-top:1.3pt;width:264pt;height:20.7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" stroked="f">
                <v:textbox>
                  <w:txbxContent>
                    <w:p w14:paraId="747DF57B" w14:textId="77777777" w:rsidR="00500466" w:rsidRPr="004271A4" w:rsidRDefault="00500466" w:rsidP="004271A4">
                      <w:pPr>
                        <w:jc w:val="center"/>
                        <w:rPr>
                          <w:rFonts w:ascii="Times New Roman" w:hAnsi="Times New Roman" w:cs="Times New Roman"/>
                          <w:b/>
                          <w:sz w:val="20"/>
                        </w:rPr>
                      </w:pPr>
                      <w:r>
                        <w:rPr>
                          <w:rFonts w:ascii="Times New Roman" w:hAnsi="Times New Roman" w:cs="Times New Roman"/>
                          <w:b/>
                          <w:sz w:val="20"/>
                        </w:rPr>
                        <w:t>Fig. 2: Perceived causes of the armed conflict, by age groups</w:t>
                      </w:r>
                    </w:p>
                  </w:txbxContent>
                </v:textbox>
                <w10:wrap anchorx="margin"/>
              </v:shape>
            </w:pict>
          </mc:Fallback>
        </mc:AlternateContent>
      </w:r>
      <w:r w:rsidR="000C0326" w:rsidRPr="00950FAB">
        <w:rPr>
          <w:shd w:val="clear" w:color="auto" w:fill="FFFFFF"/>
        </w:rPr>
        <w:t xml:space="preserve">Different views on the source of the armed conflict of 1999 were not only noticed between ethnicities, but also age groups within ethnicities. </w:t>
      </w:r>
      <w:r w:rsidR="0011732E" w:rsidRPr="00950FAB">
        <w:rPr>
          <w:shd w:val="clear" w:color="auto" w:fill="FFFFFF"/>
        </w:rPr>
        <w:t xml:space="preserve"> </w:t>
      </w:r>
      <w:r w:rsidR="0043483A" w:rsidRPr="00950FAB">
        <w:rPr>
          <w:shd w:val="clear" w:color="auto" w:fill="FFFFFF"/>
        </w:rPr>
        <w:t>Differences of opinion</w:t>
      </w:r>
      <w:r w:rsidR="0011732E" w:rsidRPr="00950FAB">
        <w:rPr>
          <w:shd w:val="clear" w:color="auto" w:fill="FFFFFF"/>
        </w:rPr>
        <w:t xml:space="preserve"> </w:t>
      </w:r>
      <w:r w:rsidR="0043483A" w:rsidRPr="00950FAB">
        <w:rPr>
          <w:shd w:val="clear" w:color="auto" w:fill="FFFFFF"/>
        </w:rPr>
        <w:t>between</w:t>
      </w:r>
      <w:r w:rsidR="0011732E" w:rsidRPr="00950FAB">
        <w:rPr>
          <w:shd w:val="clear" w:color="auto" w:fill="FFFFFF"/>
        </w:rPr>
        <w:t xml:space="preserve"> ethnic groups were found to be </w:t>
      </w:r>
      <w:r w:rsidR="0043483A" w:rsidRPr="00950FAB">
        <w:rPr>
          <w:shd w:val="clear" w:color="auto" w:fill="FFFFFF"/>
        </w:rPr>
        <w:t>more significant within the age range of 18 to 65 than ages above 65</w:t>
      </w:r>
      <w:r w:rsidR="0011732E" w:rsidRPr="00950FAB">
        <w:rPr>
          <w:shd w:val="clear" w:color="auto" w:fill="FFFFFF"/>
        </w:rPr>
        <w:t xml:space="preserve">. </w:t>
      </w:r>
      <w:r w:rsidR="0011732E" w:rsidRPr="00046226">
        <w:rPr>
          <w:shd w:val="clear" w:color="auto" w:fill="FFFFFF"/>
        </w:rPr>
        <w:t xml:space="preserve">There were relatively greater differences among </w:t>
      </w:r>
      <w:r w:rsidR="0043483A" w:rsidRPr="00046226">
        <w:rPr>
          <w:shd w:val="clear" w:color="auto" w:fill="FFFFFF"/>
        </w:rPr>
        <w:t xml:space="preserve">age groups within the Serb community </w:t>
      </w:r>
      <w:r w:rsidR="0011732E" w:rsidRPr="00046226">
        <w:rPr>
          <w:shd w:val="clear" w:color="auto" w:fill="FFFFFF"/>
        </w:rPr>
        <w:t xml:space="preserve">than the rest of ethnic groups, </w:t>
      </w:r>
      <w:r w:rsidR="0043483A" w:rsidRPr="00046226">
        <w:rPr>
          <w:shd w:val="clear" w:color="auto" w:fill="FFFFFF"/>
        </w:rPr>
        <w:t xml:space="preserve">regarding the source of the armed conflict of 1999. Older generations </w:t>
      </w:r>
      <w:r w:rsidR="00370C86" w:rsidRPr="00046226">
        <w:rPr>
          <w:shd w:val="clear" w:color="auto" w:fill="FFFFFF"/>
        </w:rPr>
        <w:t>tended to blame Serbian politicians and the US more often, while the younger generations blamed the Kosovo Liberation Army (KLA), the US</w:t>
      </w:r>
      <w:r w:rsidR="00BB375E" w:rsidRPr="00046226">
        <w:rPr>
          <w:shd w:val="clear" w:color="auto" w:fill="FFFFFF"/>
        </w:rPr>
        <w:t>,</w:t>
      </w:r>
      <w:r w:rsidR="00370C86" w:rsidRPr="00046226">
        <w:rPr>
          <w:shd w:val="clear" w:color="auto" w:fill="FFFFFF"/>
        </w:rPr>
        <w:t xml:space="preserve"> and Quint states more </w:t>
      </w:r>
      <w:r w:rsidR="00397530">
        <w:rPr>
          <w:shd w:val="clear" w:color="auto" w:fill="FFFFFF"/>
        </w:rPr>
        <w:t>(CRDP</w:t>
      </w:r>
      <w:r w:rsidR="00046226">
        <w:rPr>
          <w:shd w:val="clear" w:color="auto" w:fill="FFFFFF"/>
        </w:rPr>
        <w:t xml:space="preserve"> Database, T</w:t>
      </w:r>
      <w:r w:rsidR="00397530">
        <w:rPr>
          <w:shd w:val="clear" w:color="auto" w:fill="FFFFFF"/>
        </w:rPr>
        <w:t>able 18)</w:t>
      </w:r>
      <w:r w:rsidR="00370C86" w:rsidRPr="00950FAB">
        <w:rPr>
          <w:shd w:val="clear" w:color="auto" w:fill="FFFFFF"/>
        </w:rPr>
        <w:t>.</w:t>
      </w:r>
    </w:p>
    <w:p w14:paraId="2381970B" w14:textId="1E882220" w:rsidR="009D5B2A" w:rsidRDefault="0011732E" w:rsidP="00B2748D">
      <w:pPr>
        <w:spacing w:after="240"/>
        <w:ind w:firstLine="284"/>
        <w:jc w:val="both"/>
        <w:rPr>
          <w:shd w:val="clear" w:color="auto" w:fill="FFFFFF"/>
        </w:rPr>
      </w:pPr>
      <w:r w:rsidRPr="00950FAB">
        <w:rPr>
          <w:shd w:val="clear" w:color="auto" w:fill="FFFFFF"/>
        </w:rPr>
        <w:t>In general, the main sources of information about the conflict were reported to be parents and family, personal experience</w:t>
      </w:r>
      <w:r w:rsidR="00C02156" w:rsidRPr="00950FAB">
        <w:rPr>
          <w:shd w:val="clear" w:color="auto" w:fill="FFFFFF"/>
        </w:rPr>
        <w:t>,</w:t>
      </w:r>
      <w:r w:rsidRPr="00950FAB">
        <w:rPr>
          <w:shd w:val="clear" w:color="auto" w:fill="FFFFFF"/>
        </w:rPr>
        <w:t xml:space="preserve"> and media</w:t>
      </w:r>
      <w:r w:rsidR="00156B73">
        <w:rPr>
          <w:shd w:val="clear" w:color="auto" w:fill="FFFFFF"/>
        </w:rPr>
        <w:t xml:space="preserve"> (CRDP Data</w:t>
      </w:r>
      <w:r w:rsidR="00046226">
        <w:rPr>
          <w:shd w:val="clear" w:color="auto" w:fill="FFFFFF"/>
        </w:rPr>
        <w:t>base, T</w:t>
      </w:r>
      <w:r w:rsidR="00397530">
        <w:rPr>
          <w:shd w:val="clear" w:color="auto" w:fill="FFFFFF"/>
        </w:rPr>
        <w:t>able 19)</w:t>
      </w:r>
      <w:r w:rsidRPr="00950FAB">
        <w:rPr>
          <w:shd w:val="clear" w:color="auto" w:fill="FFFFFF"/>
        </w:rPr>
        <w:t>. Also, the given sources of information were found to be significantly blaming different factors as causes of the respective conflict, although in general terms, the three sources mentioned earlier “preach” relatively the same story. For illustrative purpose</w:t>
      </w:r>
      <w:r w:rsidR="007A4C1F" w:rsidRPr="00950FAB">
        <w:rPr>
          <w:shd w:val="clear" w:color="auto" w:fill="FFFFFF"/>
        </w:rPr>
        <w:t>s</w:t>
      </w:r>
      <w:r w:rsidRPr="00950FAB">
        <w:rPr>
          <w:shd w:val="clear" w:color="auto" w:fill="FFFFFF"/>
        </w:rPr>
        <w:t>, around 20% of people who were informed about the respective conflict by politicians put the blame on Serbs of Kosovo, whereas in the case of other sources of information</w:t>
      </w:r>
      <w:r w:rsidR="007A4C1F" w:rsidRPr="00950FAB">
        <w:rPr>
          <w:shd w:val="clear" w:color="auto" w:fill="FFFFFF"/>
        </w:rPr>
        <w:t>,</w:t>
      </w:r>
      <w:r w:rsidRPr="00950FAB">
        <w:rPr>
          <w:shd w:val="clear" w:color="auto" w:fill="FFFFFF"/>
        </w:rPr>
        <w:t xml:space="preserve"> that portion did not exceed more than 3.6% (friends and neighbors) nor 0.7% (personal experience)</w:t>
      </w:r>
      <w:r w:rsidR="00397530" w:rsidRPr="00397530">
        <w:rPr>
          <w:shd w:val="clear" w:color="auto" w:fill="FFFFFF"/>
        </w:rPr>
        <w:t xml:space="preserve"> </w:t>
      </w:r>
      <w:r w:rsidR="00046226">
        <w:rPr>
          <w:shd w:val="clear" w:color="auto" w:fill="FFFFFF"/>
        </w:rPr>
        <w:t>(CRDP Database, T</w:t>
      </w:r>
      <w:r w:rsidR="00397530">
        <w:rPr>
          <w:shd w:val="clear" w:color="auto" w:fill="FFFFFF"/>
        </w:rPr>
        <w:t>able 20).</w:t>
      </w:r>
      <w:r w:rsidRPr="00950FAB">
        <w:rPr>
          <w:shd w:val="clear" w:color="auto" w:fill="FFFFFF"/>
        </w:rPr>
        <w:t xml:space="preserve"> </w:t>
      </w:r>
    </w:p>
    <w:p w14:paraId="6A4CC918" w14:textId="66E2CD25" w:rsidR="009D5B2A" w:rsidRDefault="00EF5406" w:rsidP="003C187B">
      <w:pPr>
        <w:autoSpaceDE w:val="0"/>
        <w:autoSpaceDN w:val="0"/>
        <w:adjustRightInd w:val="0"/>
        <w:jc w:val="center"/>
        <w:rPr>
          <w:rFonts w:ascii="Times New Roman" w:hAnsi="Times New Roman" w:cs="Times New Roman"/>
        </w:rPr>
      </w:pPr>
      <w:r w:rsidRPr="004057AF">
        <w:rPr>
          <w:noProof/>
          <w:shd w:val="clear" w:color="auto" w:fill="FFFFFF"/>
        </w:rPr>
        <w:lastRenderedPageBreak/>
        <mc:AlternateContent>
          <mc:Choice Requires="wps">
            <w:drawing>
              <wp:anchor distT="0" distB="0" distL="114300" distR="114300" simplePos="0" relativeHeight="251698176" behindDoc="0" locked="0" layoutInCell="1" allowOverlap="1" wp14:anchorId="3298B5BE" wp14:editId="2588C45D">
                <wp:simplePos x="0" y="0"/>
                <wp:positionH relativeFrom="column">
                  <wp:posOffset>475615</wp:posOffset>
                </wp:positionH>
                <wp:positionV relativeFrom="paragraph">
                  <wp:posOffset>0</wp:posOffset>
                </wp:positionV>
                <wp:extent cx="5273040" cy="262890"/>
                <wp:effectExtent l="0" t="0" r="3810" b="381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262890"/>
                        </a:xfrm>
                        <a:prstGeom prst="rect">
                          <a:avLst/>
                        </a:prstGeom>
                        <a:solidFill>
                          <a:srgbClr val="FFFFFF"/>
                        </a:solidFill>
                        <a:ln w="9525">
                          <a:noFill/>
                          <a:miter lim="800000"/>
                          <a:headEnd/>
                          <a:tailEnd/>
                        </a:ln>
                      </wps:spPr>
                      <wps:txbx>
                        <w:txbxContent>
                          <w:p w14:paraId="6708B78E" w14:textId="58267906" w:rsidR="00500466" w:rsidRPr="00D72FCE" w:rsidRDefault="00500466" w:rsidP="00D72FCE">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3: Causes of the armed conflict of 1999, according to information sour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3298B5BE" id="_x0000_s1031" type="#_x0000_t202" style="position:absolute;left:0;text-align:left;margin-left:37.45pt;margin-top:0;width:415.2pt;height:20.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" stroked="f">
                <v:textbox>
                  <w:txbxContent>
                    <w:p w14:paraId="6708B78E" w14:textId="58267906" w:rsidR="00500466" w:rsidRPr="00D72FCE" w:rsidRDefault="00500466" w:rsidP="00D72FCE">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3: Causes of the armed conflict of 1999, according to information source</w:t>
                      </w:r>
                    </w:p>
                  </w:txbxContent>
                </v:textbox>
              </v:shape>
            </w:pict>
          </mc:Fallback>
        </mc:AlternateContent>
      </w:r>
      <w:r w:rsidR="009D5B2A">
        <w:rPr>
          <w:rFonts w:ascii="Times New Roman" w:hAnsi="Times New Roman" w:cs="Times New Roman"/>
          <w:noProof/>
        </w:rPr>
        <w:drawing>
          <wp:inline distT="0" distB="0" distL="0" distR="0" wp14:anchorId="3E7003C1" wp14:editId="124F1541">
            <wp:extent cx="5331230" cy="43434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t="-10730" b="2305"/>
                    <a:stretch/>
                  </pic:blipFill>
                  <pic:spPr bwMode="auto">
                    <a:xfrm>
                      <a:off x="0" y="0"/>
                      <a:ext cx="5331230" cy="4343400"/>
                    </a:xfrm>
                    <a:prstGeom prst="rect">
                      <a:avLst/>
                    </a:prstGeom>
                    <a:noFill/>
                    <a:ln>
                      <a:noFill/>
                    </a:ln>
                    <a:extLst>
                      <a:ext uri="{53640926-AAD7-44d8-BBD7-CCE9431645EC}">
                        <a14:shadowObscured xmlns:cx="http://schemas.microsoft.com/office/drawing/2014/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CB9096" w14:textId="77777777" w:rsidR="009D5B2A" w:rsidRDefault="009D5B2A" w:rsidP="009D5B2A">
      <w:pPr>
        <w:autoSpaceDE w:val="0"/>
        <w:autoSpaceDN w:val="0"/>
        <w:adjustRightInd w:val="0"/>
        <w:ind w:left="0"/>
        <w:rPr>
          <w:rFonts w:ascii="Times New Roman" w:hAnsi="Times New Roman" w:cs="Times New Roman"/>
        </w:rPr>
      </w:pPr>
    </w:p>
    <w:p w14:paraId="24EEF14A" w14:textId="2AFBD163" w:rsidR="00446668" w:rsidRPr="00950FAB" w:rsidRDefault="0011732E" w:rsidP="00D3154B">
      <w:pPr>
        <w:spacing w:after="240"/>
        <w:ind w:firstLine="284"/>
        <w:jc w:val="both"/>
        <w:rPr>
          <w:shd w:val="clear" w:color="auto" w:fill="FFFFFF"/>
        </w:rPr>
      </w:pPr>
      <w:r w:rsidRPr="00950FAB">
        <w:rPr>
          <w:shd w:val="clear" w:color="auto" w:fill="FFFFFF"/>
        </w:rPr>
        <w:t xml:space="preserve">As far as the actual terms of reconciliation </w:t>
      </w:r>
      <w:r w:rsidR="00C02156" w:rsidRPr="00950FAB">
        <w:rPr>
          <w:shd w:val="clear" w:color="auto" w:fill="FFFFFF"/>
        </w:rPr>
        <w:t>are</w:t>
      </w:r>
      <w:r w:rsidRPr="00950FAB">
        <w:rPr>
          <w:shd w:val="clear" w:color="auto" w:fill="FFFFFF"/>
        </w:rPr>
        <w:t xml:space="preserve"> concerned, there is a significant difference on the level of familiarity with it among respective ethnic groups. While almost every Serb, Egyptian, and Albanian respondent claimed to have heard about it, a relatively large percentage of </w:t>
      </w:r>
      <w:proofErr w:type="spellStart"/>
      <w:r w:rsidRPr="00950FAB">
        <w:rPr>
          <w:shd w:val="clear" w:color="auto" w:fill="FFFFFF"/>
        </w:rPr>
        <w:t>Ashkali</w:t>
      </w:r>
      <w:proofErr w:type="spellEnd"/>
      <w:r w:rsidRPr="00950FAB">
        <w:rPr>
          <w:shd w:val="clear" w:color="auto" w:fill="FFFFFF"/>
        </w:rPr>
        <w:t>, Turkish, Rom</w:t>
      </w:r>
      <w:r w:rsidR="00C3316F">
        <w:rPr>
          <w:shd w:val="clear" w:color="auto" w:fill="FFFFFF"/>
        </w:rPr>
        <w:t>a</w:t>
      </w:r>
      <w:r w:rsidRPr="00950FAB">
        <w:rPr>
          <w:shd w:val="clear" w:color="auto" w:fill="FFFFFF"/>
        </w:rPr>
        <w:t xml:space="preserve">, Bosnian, and </w:t>
      </w:r>
      <w:proofErr w:type="spellStart"/>
      <w:r w:rsidRPr="00950FAB">
        <w:rPr>
          <w:shd w:val="clear" w:color="auto" w:fill="FFFFFF"/>
        </w:rPr>
        <w:t>Goran</w:t>
      </w:r>
      <w:proofErr w:type="spellEnd"/>
      <w:r w:rsidRPr="00950FAB">
        <w:rPr>
          <w:shd w:val="clear" w:color="auto" w:fill="FFFFFF"/>
        </w:rPr>
        <w:t xml:space="preserve"> respondents stated that they had never heard about </w:t>
      </w:r>
      <w:r w:rsidR="00E67154" w:rsidRPr="00950FAB">
        <w:rPr>
          <w:shd w:val="clear" w:color="auto" w:fill="FFFFFF"/>
        </w:rPr>
        <w:t xml:space="preserve">reconciliation </w:t>
      </w:r>
      <w:r w:rsidRPr="00950FAB">
        <w:rPr>
          <w:shd w:val="clear" w:color="auto" w:fill="FFFFFF"/>
        </w:rPr>
        <w:t>before</w:t>
      </w:r>
      <w:r w:rsidR="00046226">
        <w:rPr>
          <w:shd w:val="clear" w:color="auto" w:fill="FFFFFF"/>
        </w:rPr>
        <w:t xml:space="preserve"> (CRDP Database, T</w:t>
      </w:r>
      <w:r w:rsidR="00397530">
        <w:rPr>
          <w:shd w:val="clear" w:color="auto" w:fill="FFFFFF"/>
        </w:rPr>
        <w:t>able 1)</w:t>
      </w:r>
      <w:r w:rsidRPr="00950FAB">
        <w:rPr>
          <w:shd w:val="clear" w:color="auto" w:fill="FFFFFF"/>
        </w:rPr>
        <w:t>. On the other hand</w:t>
      </w:r>
      <w:r w:rsidR="007A4C1F" w:rsidRPr="00950FAB">
        <w:rPr>
          <w:shd w:val="clear" w:color="auto" w:fill="FFFFFF"/>
        </w:rPr>
        <w:t xml:space="preserve">, </w:t>
      </w:r>
      <w:r w:rsidR="00A37393" w:rsidRPr="00950FAB">
        <w:rPr>
          <w:shd w:val="clear" w:color="auto" w:fill="FFFFFF"/>
        </w:rPr>
        <w:t>different understandings of reconciliation, when analyzed across age groups, were</w:t>
      </w:r>
      <w:r w:rsidR="00875765" w:rsidRPr="00950FAB">
        <w:rPr>
          <w:shd w:val="clear" w:color="auto" w:fill="FFFFFF"/>
        </w:rPr>
        <w:t xml:space="preserve"> not significant</w:t>
      </w:r>
      <w:r w:rsidR="00397530">
        <w:rPr>
          <w:shd w:val="clear" w:color="auto" w:fill="FFFFFF"/>
        </w:rPr>
        <w:t xml:space="preserve"> (CRDP Database,</w:t>
      </w:r>
      <w:r w:rsidR="00046226">
        <w:rPr>
          <w:shd w:val="clear" w:color="auto" w:fill="FFFFFF"/>
        </w:rPr>
        <w:t xml:space="preserve"> T</w:t>
      </w:r>
      <w:r w:rsidR="00397530">
        <w:rPr>
          <w:shd w:val="clear" w:color="auto" w:fill="FFFFFF"/>
        </w:rPr>
        <w:t>able 2).</w:t>
      </w:r>
    </w:p>
    <w:p w14:paraId="7DAB6870" w14:textId="0F0E26B2" w:rsidR="00446668" w:rsidRPr="00950FAB" w:rsidRDefault="0011732E" w:rsidP="00D3154B">
      <w:pPr>
        <w:spacing w:after="240"/>
        <w:ind w:firstLine="284"/>
        <w:jc w:val="both"/>
        <w:rPr>
          <w:shd w:val="clear" w:color="auto" w:fill="FFFFFF"/>
        </w:rPr>
      </w:pPr>
      <w:r w:rsidRPr="00950FAB">
        <w:rPr>
          <w:shd w:val="clear" w:color="auto" w:fill="FFFFFF"/>
        </w:rPr>
        <w:t xml:space="preserve">The media </w:t>
      </w:r>
      <w:r w:rsidR="00315027" w:rsidRPr="00950FAB">
        <w:rPr>
          <w:shd w:val="clear" w:color="auto" w:fill="FFFFFF"/>
        </w:rPr>
        <w:t>was</w:t>
      </w:r>
      <w:r w:rsidRPr="00950FAB">
        <w:rPr>
          <w:shd w:val="clear" w:color="auto" w:fill="FFFFFF"/>
        </w:rPr>
        <w:t xml:space="preserve"> found to be the main source of information</w:t>
      </w:r>
      <w:r w:rsidR="00315027" w:rsidRPr="00950FAB">
        <w:rPr>
          <w:shd w:val="clear" w:color="auto" w:fill="FFFFFF"/>
        </w:rPr>
        <w:t xml:space="preserve"> as far as familiarity with the concept of reconciliation</w:t>
      </w:r>
      <w:r w:rsidRPr="00950FAB">
        <w:rPr>
          <w:shd w:val="clear" w:color="auto" w:fill="FFFFFF"/>
        </w:rPr>
        <w:t>, followed by schools, families, and politicians</w:t>
      </w:r>
      <w:r w:rsidR="00046226">
        <w:rPr>
          <w:shd w:val="clear" w:color="auto" w:fill="FFFFFF"/>
        </w:rPr>
        <w:t xml:space="preserve"> (CRDP Database, T</w:t>
      </w:r>
      <w:r w:rsidR="00397530">
        <w:rPr>
          <w:shd w:val="clear" w:color="auto" w:fill="FFFFFF"/>
        </w:rPr>
        <w:t>able 3)</w:t>
      </w:r>
      <w:r w:rsidRPr="00950FAB">
        <w:rPr>
          <w:shd w:val="clear" w:color="auto" w:fill="FFFFFF"/>
        </w:rPr>
        <w:t>. The actual definition of the term reconciliation was found to be dependent on the type of source of information about reconciliation. Nonetheless the predominant definition of r</w:t>
      </w:r>
      <w:r w:rsidR="00C3316F">
        <w:rPr>
          <w:shd w:val="clear" w:color="auto" w:fill="FFFFFF"/>
        </w:rPr>
        <w:t>econciliation made by those who</w:t>
      </w:r>
      <w:r w:rsidRPr="00950FAB">
        <w:rPr>
          <w:shd w:val="clear" w:color="auto" w:fill="FFFFFF"/>
        </w:rPr>
        <w:t xml:space="preserve"> were informed about it through the abovementioned sources is that it is a phenomenon between parents and their children</w:t>
      </w:r>
      <w:r w:rsidR="00046226">
        <w:rPr>
          <w:shd w:val="clear" w:color="auto" w:fill="FFFFFF"/>
        </w:rPr>
        <w:t xml:space="preserve"> (CRDP Database, T</w:t>
      </w:r>
      <w:r w:rsidR="00397530">
        <w:rPr>
          <w:shd w:val="clear" w:color="auto" w:fill="FFFFFF"/>
        </w:rPr>
        <w:t>able 4)</w:t>
      </w:r>
      <w:r w:rsidRPr="00950FAB">
        <w:rPr>
          <w:shd w:val="clear" w:color="auto" w:fill="FFFFFF"/>
        </w:rPr>
        <w:t>.</w:t>
      </w:r>
    </w:p>
    <w:p w14:paraId="31355F55" w14:textId="07DD97F1" w:rsidR="00B808B3" w:rsidRPr="00950FAB" w:rsidRDefault="0011732E" w:rsidP="00D3154B">
      <w:pPr>
        <w:spacing w:after="240"/>
        <w:ind w:firstLine="284"/>
        <w:jc w:val="both"/>
        <w:rPr>
          <w:shd w:val="clear" w:color="auto" w:fill="FFFFFF"/>
        </w:rPr>
      </w:pPr>
      <w:r w:rsidRPr="00950FAB">
        <w:rPr>
          <w:shd w:val="clear" w:color="auto" w:fill="FFFFFF"/>
        </w:rPr>
        <w:t>Although these results contradict each other, once we controlled for ethnic background of our respondents, we found that such difference</w:t>
      </w:r>
      <w:r w:rsidR="00C3316F">
        <w:rPr>
          <w:shd w:val="clear" w:color="auto" w:fill="FFFFFF"/>
        </w:rPr>
        <w:t>s</w:t>
      </w:r>
      <w:r w:rsidRPr="00950FAB">
        <w:rPr>
          <w:shd w:val="clear" w:color="auto" w:fill="FFFFFF"/>
        </w:rPr>
        <w:t xml:space="preserve"> </w:t>
      </w:r>
      <w:r w:rsidR="002A1CC9" w:rsidRPr="00950FAB">
        <w:rPr>
          <w:shd w:val="clear" w:color="auto" w:fill="FFFFFF"/>
        </w:rPr>
        <w:t>are</w:t>
      </w:r>
      <w:r w:rsidRPr="00950FAB">
        <w:rPr>
          <w:shd w:val="clear" w:color="auto" w:fill="FFFFFF"/>
        </w:rPr>
        <w:t xml:space="preserve"> applicable </w:t>
      </w:r>
      <w:r w:rsidR="002A1CC9" w:rsidRPr="00950FAB">
        <w:rPr>
          <w:shd w:val="clear" w:color="auto" w:fill="FFFFFF"/>
        </w:rPr>
        <w:t xml:space="preserve">to </w:t>
      </w:r>
      <w:r w:rsidR="00C3316F">
        <w:rPr>
          <w:shd w:val="clear" w:color="auto" w:fill="FFFFFF"/>
        </w:rPr>
        <w:t>Albanians and Serbs which</w:t>
      </w:r>
      <w:r w:rsidRPr="00950FAB">
        <w:rPr>
          <w:shd w:val="clear" w:color="auto" w:fill="FFFFFF"/>
        </w:rPr>
        <w:t xml:space="preserve"> represent the near absolute composition of our sample (targeted population). Certainly, there </w:t>
      </w:r>
      <w:r w:rsidR="00B808B3" w:rsidRPr="00950FAB">
        <w:rPr>
          <w:shd w:val="clear" w:color="auto" w:fill="FFFFFF"/>
        </w:rPr>
        <w:t xml:space="preserve">were </w:t>
      </w:r>
      <w:r w:rsidRPr="00950FAB">
        <w:rPr>
          <w:shd w:val="clear" w:color="auto" w:fill="FFFFFF"/>
        </w:rPr>
        <w:t>significant differences</w:t>
      </w:r>
      <w:r w:rsidR="00B808B3" w:rsidRPr="00950FAB">
        <w:rPr>
          <w:shd w:val="clear" w:color="auto" w:fill="FFFFFF"/>
        </w:rPr>
        <w:t>.</w:t>
      </w:r>
      <w:r w:rsidRPr="00950FAB">
        <w:rPr>
          <w:shd w:val="clear" w:color="auto" w:fill="FFFFFF"/>
        </w:rPr>
        <w:t xml:space="preserve"> </w:t>
      </w:r>
      <w:r w:rsidR="00B808B3" w:rsidRPr="00950FAB">
        <w:rPr>
          <w:shd w:val="clear" w:color="auto" w:fill="FFFFFF"/>
        </w:rPr>
        <w:t>I</w:t>
      </w:r>
      <w:r w:rsidRPr="00950FAB">
        <w:rPr>
          <w:shd w:val="clear" w:color="auto" w:fill="FFFFFF"/>
        </w:rPr>
        <w:t xml:space="preserve">n the case of Albanians, the most </w:t>
      </w:r>
      <w:r w:rsidR="00B808B3" w:rsidRPr="00950FAB">
        <w:rPr>
          <w:shd w:val="clear" w:color="auto" w:fill="FFFFFF"/>
        </w:rPr>
        <w:t>common</w:t>
      </w:r>
      <w:r w:rsidRPr="00950FAB">
        <w:rPr>
          <w:shd w:val="clear" w:color="auto" w:fill="FFFFFF"/>
        </w:rPr>
        <w:t xml:space="preserve"> definition of reconciliation claimed by the media, schools, families, and politicians was an internal issue </w:t>
      </w:r>
      <w:r w:rsidRPr="00950FAB">
        <w:rPr>
          <w:shd w:val="clear" w:color="auto" w:fill="FFFFFF"/>
        </w:rPr>
        <w:lastRenderedPageBreak/>
        <w:t xml:space="preserve">between parents and their children, whereas in the case of Serbs, media </w:t>
      </w:r>
      <w:r w:rsidR="00B808B3" w:rsidRPr="00950FAB">
        <w:rPr>
          <w:shd w:val="clear" w:color="auto" w:fill="FFFFFF"/>
        </w:rPr>
        <w:t>was equally as likely to define reconciliation as either</w:t>
      </w:r>
      <w:r w:rsidRPr="00950FAB">
        <w:rPr>
          <w:shd w:val="clear" w:color="auto" w:fill="FFFFFF"/>
        </w:rPr>
        <w:t xml:space="preserve"> an issue between Kosovo and Serbia </w:t>
      </w:r>
      <w:r w:rsidR="00B808B3" w:rsidRPr="00950FAB">
        <w:rPr>
          <w:shd w:val="clear" w:color="auto" w:fill="FFFFFF"/>
        </w:rPr>
        <w:t>or</w:t>
      </w:r>
      <w:r w:rsidRPr="00950FAB">
        <w:rPr>
          <w:shd w:val="clear" w:color="auto" w:fill="FFFFFF"/>
        </w:rPr>
        <w:t xml:space="preserve"> </w:t>
      </w:r>
      <w:r w:rsidRPr="0014028E">
        <w:rPr>
          <w:shd w:val="clear" w:color="auto" w:fill="FFFFFF"/>
        </w:rPr>
        <w:t xml:space="preserve">Albanians and </w:t>
      </w:r>
      <w:r w:rsidR="00737767" w:rsidRPr="0014028E">
        <w:rPr>
          <w:shd w:val="clear" w:color="auto" w:fill="FFFFFF"/>
        </w:rPr>
        <w:t>Serbs</w:t>
      </w:r>
      <w:r w:rsidRPr="0014028E">
        <w:rPr>
          <w:shd w:val="clear" w:color="auto" w:fill="FFFFFF"/>
        </w:rPr>
        <w:t>,</w:t>
      </w:r>
      <w:r w:rsidRPr="00950FAB">
        <w:rPr>
          <w:shd w:val="clear" w:color="auto" w:fill="FFFFFF"/>
        </w:rPr>
        <w:t xml:space="preserve"> </w:t>
      </w:r>
      <w:r w:rsidR="00B808B3" w:rsidRPr="00950FAB">
        <w:rPr>
          <w:shd w:val="clear" w:color="auto" w:fill="FFFFFF"/>
        </w:rPr>
        <w:t>and</w:t>
      </w:r>
      <w:r w:rsidRPr="00950FAB">
        <w:rPr>
          <w:shd w:val="clear" w:color="auto" w:fill="FFFFFF"/>
        </w:rPr>
        <w:t xml:space="preserve"> schools which equally defined it as an issue between parents and their children and Serbs and Albanians</w:t>
      </w:r>
      <w:r w:rsidR="00B808B3" w:rsidRPr="00950FAB">
        <w:rPr>
          <w:shd w:val="clear" w:color="auto" w:fill="FFFFFF"/>
        </w:rPr>
        <w:t>.</w:t>
      </w:r>
      <w:r w:rsidRPr="00950FAB">
        <w:rPr>
          <w:shd w:val="clear" w:color="auto" w:fill="FFFFFF"/>
        </w:rPr>
        <w:t xml:space="preserve"> </w:t>
      </w:r>
      <w:r w:rsidR="00B808B3" w:rsidRPr="00950FAB">
        <w:rPr>
          <w:shd w:val="clear" w:color="auto" w:fill="FFFFFF"/>
        </w:rPr>
        <w:t>M</w:t>
      </w:r>
      <w:r w:rsidRPr="00950FAB">
        <w:rPr>
          <w:shd w:val="clear" w:color="auto" w:fill="FFFFFF"/>
        </w:rPr>
        <w:t xml:space="preserve">oreover, Serbian families were found to have defined reconciliation as an internal and individual issue, whereas politicians mainly defined </w:t>
      </w:r>
      <w:r w:rsidR="00B808B3" w:rsidRPr="00950FAB">
        <w:rPr>
          <w:shd w:val="clear" w:color="auto" w:fill="FFFFFF"/>
        </w:rPr>
        <w:t>it</w:t>
      </w:r>
      <w:r w:rsidRPr="00950FAB">
        <w:rPr>
          <w:shd w:val="clear" w:color="auto" w:fill="FFFFFF"/>
        </w:rPr>
        <w:t xml:space="preserve"> as something between Kosovo and Serbia as well as Serbians and Albanians</w:t>
      </w:r>
      <w:r w:rsidR="00046226">
        <w:rPr>
          <w:shd w:val="clear" w:color="auto" w:fill="FFFFFF"/>
        </w:rPr>
        <w:t xml:space="preserve"> (CRDP Database, T</w:t>
      </w:r>
      <w:r w:rsidR="00397530">
        <w:rPr>
          <w:shd w:val="clear" w:color="auto" w:fill="FFFFFF"/>
        </w:rPr>
        <w:t>able 5)</w:t>
      </w:r>
      <w:r w:rsidR="00397530" w:rsidRPr="00950FAB">
        <w:rPr>
          <w:shd w:val="clear" w:color="auto" w:fill="FFFFFF"/>
        </w:rPr>
        <w:t>.</w:t>
      </w:r>
      <w:r w:rsidR="00B808B3" w:rsidRPr="00950FAB">
        <w:rPr>
          <w:shd w:val="clear" w:color="auto" w:fill="FFFFFF"/>
        </w:rPr>
        <w:t xml:space="preserve"> </w:t>
      </w:r>
      <w:r w:rsidRPr="00950FAB">
        <w:rPr>
          <w:shd w:val="clear" w:color="auto" w:fill="FFFFFF"/>
        </w:rPr>
        <w:t>Further, the</w:t>
      </w:r>
      <w:r w:rsidR="00A742BF">
        <w:rPr>
          <w:shd w:val="clear" w:color="auto" w:fill="FFFFFF"/>
        </w:rPr>
        <w:t xml:space="preserve"> respective</w:t>
      </w:r>
      <w:r w:rsidRPr="00950FAB">
        <w:rPr>
          <w:shd w:val="clear" w:color="auto" w:fill="FFFFFF"/>
        </w:rPr>
        <w:t xml:space="preserve"> inter-dependenc</w:t>
      </w:r>
      <w:r w:rsidR="00A742BF">
        <w:rPr>
          <w:shd w:val="clear" w:color="auto" w:fill="FFFFFF"/>
        </w:rPr>
        <w:t xml:space="preserve">ies (relationship) described above, between </w:t>
      </w:r>
      <w:r w:rsidRPr="00950FAB">
        <w:rPr>
          <w:shd w:val="clear" w:color="auto" w:fill="FFFFFF"/>
        </w:rPr>
        <w:t>the definition</w:t>
      </w:r>
      <w:r w:rsidR="00A742BF">
        <w:rPr>
          <w:shd w:val="clear" w:color="auto" w:fill="FFFFFF"/>
        </w:rPr>
        <w:t xml:space="preserve">s of the term reconciliation </w:t>
      </w:r>
      <w:r w:rsidR="003B0CCC">
        <w:rPr>
          <w:shd w:val="clear" w:color="auto" w:fill="FFFFFF"/>
        </w:rPr>
        <w:t>with</w:t>
      </w:r>
      <w:r w:rsidR="003B0CCC" w:rsidRPr="00950FAB">
        <w:rPr>
          <w:shd w:val="clear" w:color="auto" w:fill="FFFFFF"/>
        </w:rPr>
        <w:t xml:space="preserve"> sourc</w:t>
      </w:r>
      <w:r w:rsidR="003B0CCC">
        <w:rPr>
          <w:shd w:val="clear" w:color="auto" w:fill="FFFFFF"/>
        </w:rPr>
        <w:t>es</w:t>
      </w:r>
      <w:r w:rsidRPr="00950FAB">
        <w:rPr>
          <w:shd w:val="clear" w:color="auto" w:fill="FFFFFF"/>
        </w:rPr>
        <w:t xml:space="preserve"> of information</w:t>
      </w:r>
      <w:r w:rsidR="00A742BF">
        <w:rPr>
          <w:shd w:val="clear" w:color="auto" w:fill="FFFFFF"/>
        </w:rPr>
        <w:t xml:space="preserve"> (learning) about it</w:t>
      </w:r>
      <w:r w:rsidRPr="00950FAB">
        <w:rPr>
          <w:shd w:val="clear" w:color="auto" w:fill="FFFFFF"/>
        </w:rPr>
        <w:t xml:space="preserve"> </w:t>
      </w:r>
      <w:r w:rsidR="00A742BF">
        <w:rPr>
          <w:shd w:val="clear" w:color="auto" w:fill="FFFFFF"/>
        </w:rPr>
        <w:t xml:space="preserve">were found to be applicable </w:t>
      </w:r>
      <w:r w:rsidRPr="00950FAB">
        <w:rPr>
          <w:shd w:val="clear" w:color="auto" w:fill="FFFFFF"/>
        </w:rPr>
        <w:t xml:space="preserve">only for </w:t>
      </w:r>
      <w:r w:rsidR="00A742BF">
        <w:rPr>
          <w:shd w:val="clear" w:color="auto" w:fill="FFFFFF"/>
        </w:rPr>
        <w:t>those belonging to the age categories of 25 to 55</w:t>
      </w:r>
      <w:r w:rsidR="00B808B3" w:rsidRPr="00950FAB">
        <w:rPr>
          <w:shd w:val="clear" w:color="auto" w:fill="FFFFFF"/>
        </w:rPr>
        <w:t xml:space="preserve"> (</w:t>
      </w:r>
      <w:r w:rsidRPr="00950FAB">
        <w:rPr>
          <w:shd w:val="clear" w:color="auto" w:fill="FFFFFF"/>
        </w:rPr>
        <w:t>who could be categorized as the ones who had experienced the conflict</w:t>
      </w:r>
      <w:r w:rsidR="00B808B3" w:rsidRPr="00950FAB">
        <w:rPr>
          <w:shd w:val="clear" w:color="auto" w:fill="FFFFFF"/>
        </w:rPr>
        <w:t>)</w:t>
      </w:r>
      <w:r w:rsidRPr="00950FAB">
        <w:rPr>
          <w:shd w:val="clear" w:color="auto" w:fill="FFFFFF"/>
        </w:rPr>
        <w:t xml:space="preserve"> </w:t>
      </w:r>
      <w:r w:rsidR="00046226">
        <w:rPr>
          <w:shd w:val="clear" w:color="auto" w:fill="FFFFFF"/>
        </w:rPr>
        <w:t>(CRDP Database, T</w:t>
      </w:r>
      <w:r w:rsidR="00397530">
        <w:rPr>
          <w:shd w:val="clear" w:color="auto" w:fill="FFFFFF"/>
        </w:rPr>
        <w:t>able 6)</w:t>
      </w:r>
      <w:r w:rsidR="00397530" w:rsidRPr="00950FAB">
        <w:rPr>
          <w:shd w:val="clear" w:color="auto" w:fill="FFFFFF"/>
        </w:rPr>
        <w:t>.</w:t>
      </w:r>
    </w:p>
    <w:p w14:paraId="6796FE5E" w14:textId="60C9726F" w:rsidR="00446668" w:rsidRPr="00950FAB" w:rsidRDefault="0011732E" w:rsidP="00D3154B">
      <w:pPr>
        <w:spacing w:after="240"/>
        <w:ind w:firstLine="284"/>
        <w:jc w:val="both"/>
        <w:rPr>
          <w:shd w:val="clear" w:color="auto" w:fill="FFFFFF"/>
        </w:rPr>
      </w:pPr>
      <w:r w:rsidRPr="00950FAB">
        <w:rPr>
          <w:shd w:val="clear" w:color="auto" w:fill="FFFFFF"/>
        </w:rPr>
        <w:t xml:space="preserve">Significant differences were identified with regard to what various ethnic groups consider to be the main barriers </w:t>
      </w:r>
      <w:r w:rsidR="00B808B3" w:rsidRPr="00950FAB">
        <w:rPr>
          <w:shd w:val="clear" w:color="auto" w:fill="FFFFFF"/>
        </w:rPr>
        <w:t xml:space="preserve">to </w:t>
      </w:r>
      <w:r w:rsidRPr="00950FAB">
        <w:rPr>
          <w:shd w:val="clear" w:color="auto" w:fill="FFFFFF"/>
        </w:rPr>
        <w:t xml:space="preserve">the process of reconciliation. </w:t>
      </w:r>
      <w:r w:rsidRPr="000C2032">
        <w:rPr>
          <w:shd w:val="clear" w:color="auto" w:fill="FFFFFF"/>
        </w:rPr>
        <w:t>In the case of Albanians, the main factors were found to be Serb politicians, along with the lack of apology, truth</w:t>
      </w:r>
      <w:r w:rsidR="00B808B3" w:rsidRPr="000C2032">
        <w:rPr>
          <w:shd w:val="clear" w:color="auto" w:fill="FFFFFF"/>
        </w:rPr>
        <w:t>,</w:t>
      </w:r>
      <w:r w:rsidRPr="000C2032">
        <w:rPr>
          <w:shd w:val="clear" w:color="auto" w:fill="FFFFFF"/>
        </w:rPr>
        <w:t xml:space="preserve"> and justice</w:t>
      </w:r>
      <w:r w:rsidR="00B808B3" w:rsidRPr="000C2032">
        <w:rPr>
          <w:shd w:val="clear" w:color="auto" w:fill="FFFFFF"/>
        </w:rPr>
        <w:t>,</w:t>
      </w:r>
      <w:r w:rsidRPr="000C2032">
        <w:rPr>
          <w:shd w:val="clear" w:color="auto" w:fill="FFFFFF"/>
        </w:rPr>
        <w:t xml:space="preserve"> </w:t>
      </w:r>
      <w:r w:rsidR="00B808B3" w:rsidRPr="000C2032">
        <w:rPr>
          <w:shd w:val="clear" w:color="auto" w:fill="FFFFFF"/>
        </w:rPr>
        <w:t>w</w:t>
      </w:r>
      <w:r w:rsidRPr="000C2032">
        <w:rPr>
          <w:shd w:val="clear" w:color="auto" w:fill="FFFFFF"/>
        </w:rPr>
        <w:t>hereas Kosovar politicians,</w:t>
      </w:r>
      <w:r w:rsidR="00B808B3" w:rsidRPr="000C2032">
        <w:rPr>
          <w:shd w:val="clear" w:color="auto" w:fill="FFFFFF"/>
        </w:rPr>
        <w:t xml:space="preserve"> the</w:t>
      </w:r>
      <w:r w:rsidRPr="000C2032">
        <w:rPr>
          <w:shd w:val="clear" w:color="auto" w:fill="FFFFFF"/>
        </w:rPr>
        <w:t xml:space="preserve"> international community, and lack of truth were reported as the top barriers</w:t>
      </w:r>
      <w:r w:rsidR="000C2032" w:rsidRPr="000C2032">
        <w:rPr>
          <w:shd w:val="clear" w:color="auto" w:fill="FFFFFF"/>
        </w:rPr>
        <w:t xml:space="preserve"> for Serbs</w:t>
      </w:r>
      <w:r w:rsidRPr="000C2032">
        <w:rPr>
          <w:shd w:val="clear" w:color="auto" w:fill="FFFFFF"/>
        </w:rPr>
        <w:t>.</w:t>
      </w:r>
      <w:r w:rsidR="00B808B3" w:rsidRPr="00950FAB">
        <w:rPr>
          <w:shd w:val="clear" w:color="auto" w:fill="FFFFFF"/>
        </w:rPr>
        <w:t xml:space="preserve"> O</w:t>
      </w:r>
      <w:r w:rsidRPr="00950FAB">
        <w:rPr>
          <w:shd w:val="clear" w:color="auto" w:fill="FFFFFF"/>
        </w:rPr>
        <w:t xml:space="preserve">ther ethnic groups considered Serbian </w:t>
      </w:r>
      <w:r w:rsidR="00B808B3" w:rsidRPr="00950FAB">
        <w:rPr>
          <w:shd w:val="clear" w:color="auto" w:fill="FFFFFF"/>
        </w:rPr>
        <w:t>p</w:t>
      </w:r>
      <w:r w:rsidRPr="00950FAB">
        <w:rPr>
          <w:shd w:val="clear" w:color="auto" w:fill="FFFFFF"/>
        </w:rPr>
        <w:t xml:space="preserve">oliticians to be the main factor, </w:t>
      </w:r>
      <w:r w:rsidR="00B808B3" w:rsidRPr="00950FAB">
        <w:rPr>
          <w:shd w:val="clear" w:color="auto" w:fill="FFFFFF"/>
        </w:rPr>
        <w:t>followed by</w:t>
      </w:r>
      <w:r w:rsidRPr="00950FAB">
        <w:rPr>
          <w:shd w:val="clear" w:color="auto" w:fill="FFFFFF"/>
        </w:rPr>
        <w:t xml:space="preserve"> the lack of truth and justice (in the case of </w:t>
      </w:r>
      <w:proofErr w:type="spellStart"/>
      <w:r w:rsidRPr="00950FAB">
        <w:rPr>
          <w:shd w:val="clear" w:color="auto" w:fill="FFFFFF"/>
        </w:rPr>
        <w:t>Gorani</w:t>
      </w:r>
      <w:proofErr w:type="spellEnd"/>
      <w:r w:rsidRPr="00950FAB">
        <w:rPr>
          <w:shd w:val="clear" w:color="auto" w:fill="FFFFFF"/>
        </w:rPr>
        <w:t>, especially)</w:t>
      </w:r>
      <w:r w:rsidR="00397530" w:rsidRPr="00397530">
        <w:rPr>
          <w:shd w:val="clear" w:color="auto" w:fill="FFFFFF"/>
        </w:rPr>
        <w:t xml:space="preserve"> </w:t>
      </w:r>
      <w:r w:rsidR="00046226">
        <w:rPr>
          <w:shd w:val="clear" w:color="auto" w:fill="FFFFFF"/>
        </w:rPr>
        <w:t>(CRDP Database, T</w:t>
      </w:r>
      <w:r w:rsidR="00397530">
        <w:rPr>
          <w:shd w:val="clear" w:color="auto" w:fill="FFFFFF"/>
        </w:rPr>
        <w:t>able</w:t>
      </w:r>
      <w:r w:rsidR="00FE29CE">
        <w:rPr>
          <w:shd w:val="clear" w:color="auto" w:fill="FFFFFF"/>
        </w:rPr>
        <w:t xml:space="preserve"> </w:t>
      </w:r>
      <w:r w:rsidR="00397530">
        <w:rPr>
          <w:shd w:val="clear" w:color="auto" w:fill="FFFFFF"/>
        </w:rPr>
        <w:t>7)</w:t>
      </w:r>
      <w:r w:rsidR="00397530" w:rsidRPr="00950FAB">
        <w:rPr>
          <w:shd w:val="clear" w:color="auto" w:fill="FFFFFF"/>
        </w:rPr>
        <w:t>.</w:t>
      </w:r>
    </w:p>
    <w:p w14:paraId="26A948B9" w14:textId="4E387EBA" w:rsidR="00446668" w:rsidRPr="00950FAB" w:rsidRDefault="0011732E" w:rsidP="00D3154B">
      <w:pPr>
        <w:spacing w:after="240"/>
        <w:ind w:firstLine="284"/>
        <w:jc w:val="both"/>
        <w:rPr>
          <w:shd w:val="clear" w:color="auto" w:fill="FFFFFF"/>
        </w:rPr>
      </w:pPr>
      <w:r w:rsidRPr="00950FAB">
        <w:rPr>
          <w:shd w:val="clear" w:color="auto" w:fill="FFFFFF"/>
        </w:rPr>
        <w:t>Moreover, those perceptions were found to</w:t>
      </w:r>
      <w:r w:rsidR="002A1CC9" w:rsidRPr="00950FAB">
        <w:rPr>
          <w:shd w:val="clear" w:color="auto" w:fill="FFFFFF"/>
        </w:rPr>
        <w:t xml:space="preserve"> be</w:t>
      </w:r>
      <w:r w:rsidRPr="00950FAB">
        <w:rPr>
          <w:shd w:val="clear" w:color="auto" w:fill="FFFFFF"/>
        </w:rPr>
        <w:t xml:space="preserve"> significant </w:t>
      </w:r>
      <w:r w:rsidR="00B808B3" w:rsidRPr="00950FAB">
        <w:rPr>
          <w:shd w:val="clear" w:color="auto" w:fill="FFFFFF"/>
        </w:rPr>
        <w:t>regardless of the</w:t>
      </w:r>
      <w:r w:rsidRPr="00950FAB">
        <w:rPr>
          <w:shd w:val="clear" w:color="auto" w:fill="FFFFFF"/>
        </w:rPr>
        <w:t xml:space="preserve"> source from which our respondents claimed to have learnt about the conflict of 1999, except in the case of Albanians</w:t>
      </w:r>
      <w:r w:rsidR="00046226">
        <w:rPr>
          <w:shd w:val="clear" w:color="auto" w:fill="FFFFFF"/>
        </w:rPr>
        <w:t xml:space="preserve"> (CRDP Database, T</w:t>
      </w:r>
      <w:r w:rsidR="00397530">
        <w:rPr>
          <w:shd w:val="clear" w:color="auto" w:fill="FFFFFF"/>
        </w:rPr>
        <w:t>able 8)</w:t>
      </w:r>
      <w:r w:rsidR="00397530" w:rsidRPr="00950FAB">
        <w:rPr>
          <w:shd w:val="clear" w:color="auto" w:fill="FFFFFF"/>
        </w:rPr>
        <w:t>.</w:t>
      </w:r>
      <w:r w:rsidRPr="00950FAB">
        <w:rPr>
          <w:shd w:val="clear" w:color="auto" w:fill="FFFFFF"/>
        </w:rPr>
        <w:t xml:space="preserve"> </w:t>
      </w:r>
      <w:r w:rsidR="002A1CC9" w:rsidRPr="00950FAB">
        <w:rPr>
          <w:shd w:val="clear" w:color="auto" w:fill="FFFFFF"/>
        </w:rPr>
        <w:t>For</w:t>
      </w:r>
      <w:r w:rsidR="002A1CC9" w:rsidRPr="00C3112E">
        <w:rPr>
          <w:shd w:val="clear" w:color="auto" w:fill="FFFFFF"/>
        </w:rPr>
        <w:t xml:space="preserve"> Albanians</w:t>
      </w:r>
      <w:r w:rsidRPr="00C3112E">
        <w:rPr>
          <w:shd w:val="clear" w:color="auto" w:fill="FFFFFF"/>
        </w:rPr>
        <w:t>,</w:t>
      </w:r>
      <w:r w:rsidRPr="00950FAB">
        <w:rPr>
          <w:shd w:val="clear" w:color="auto" w:fill="FFFFFF"/>
        </w:rPr>
        <w:t xml:space="preserve"> parents and families were found to be the main source of learning about the conflict </w:t>
      </w:r>
      <w:r w:rsidR="00B808B3" w:rsidRPr="00950FAB">
        <w:rPr>
          <w:shd w:val="clear" w:color="auto" w:fill="FFFFFF"/>
        </w:rPr>
        <w:t>in the case of</w:t>
      </w:r>
      <w:r w:rsidRPr="00950FAB">
        <w:rPr>
          <w:shd w:val="clear" w:color="auto" w:fill="FFFFFF"/>
        </w:rPr>
        <w:t xml:space="preserve"> all defined barriers of </w:t>
      </w:r>
      <w:r w:rsidR="00B808B3" w:rsidRPr="00950FAB">
        <w:rPr>
          <w:shd w:val="clear" w:color="auto" w:fill="FFFFFF"/>
        </w:rPr>
        <w:t xml:space="preserve">the </w:t>
      </w:r>
      <w:r w:rsidRPr="00950FAB">
        <w:rPr>
          <w:shd w:val="clear" w:color="auto" w:fill="FFFFFF"/>
        </w:rPr>
        <w:t xml:space="preserve">reconciliation process. </w:t>
      </w:r>
    </w:p>
    <w:p w14:paraId="47579C40" w14:textId="2964E6CA" w:rsidR="00446668" w:rsidRPr="00950FAB" w:rsidRDefault="0011732E" w:rsidP="00D3154B">
      <w:pPr>
        <w:spacing w:after="240"/>
        <w:ind w:firstLine="284"/>
        <w:jc w:val="both"/>
        <w:rPr>
          <w:shd w:val="clear" w:color="auto" w:fill="FFFFFF"/>
        </w:rPr>
      </w:pPr>
      <w:r w:rsidRPr="00950FAB">
        <w:rPr>
          <w:shd w:val="clear" w:color="auto" w:fill="FFFFFF"/>
        </w:rPr>
        <w:t xml:space="preserve">Similarly, parents and families were found to be the main source of learning about the conflict of 1999 for Serbs, </w:t>
      </w:r>
      <w:r w:rsidR="00B808B3" w:rsidRPr="00950FAB">
        <w:rPr>
          <w:shd w:val="clear" w:color="auto" w:fill="FFFFFF"/>
        </w:rPr>
        <w:t xml:space="preserve">but the </w:t>
      </w:r>
      <w:r w:rsidRPr="00950FAB">
        <w:rPr>
          <w:shd w:val="clear" w:color="auto" w:fill="FFFFFF"/>
        </w:rPr>
        <w:t xml:space="preserve">majority defined Kosovar </w:t>
      </w:r>
      <w:r w:rsidR="00B808B3" w:rsidRPr="00950FAB">
        <w:rPr>
          <w:shd w:val="clear" w:color="auto" w:fill="FFFFFF"/>
        </w:rPr>
        <w:t>p</w:t>
      </w:r>
      <w:r w:rsidRPr="00950FAB">
        <w:rPr>
          <w:shd w:val="clear" w:color="auto" w:fill="FFFFFF"/>
        </w:rPr>
        <w:t xml:space="preserve">oliticians to be the </w:t>
      </w:r>
      <w:r w:rsidR="00B808B3" w:rsidRPr="00950FAB">
        <w:rPr>
          <w:shd w:val="clear" w:color="auto" w:fill="FFFFFF"/>
        </w:rPr>
        <w:t>greatest</w:t>
      </w:r>
      <w:r w:rsidRPr="00950FAB">
        <w:rPr>
          <w:shd w:val="clear" w:color="auto" w:fill="FFFFFF"/>
        </w:rPr>
        <w:t xml:space="preserve"> barrier of the process of reconciliation</w:t>
      </w:r>
      <w:r w:rsidR="00B808B3" w:rsidRPr="00950FAB">
        <w:rPr>
          <w:shd w:val="clear" w:color="auto" w:fill="FFFFFF"/>
        </w:rPr>
        <w:t>.</w:t>
      </w:r>
      <w:r w:rsidRPr="00950FAB">
        <w:rPr>
          <w:shd w:val="clear" w:color="auto" w:fill="FFFFFF"/>
        </w:rPr>
        <w:t xml:space="preserve"> </w:t>
      </w:r>
      <w:r w:rsidR="00B808B3" w:rsidRPr="00950FAB">
        <w:rPr>
          <w:shd w:val="clear" w:color="auto" w:fill="FFFFFF"/>
        </w:rPr>
        <w:t>The majority of Serbs who blamed the international community for being the greatest barrier to ethnic reconciliation reported learning about the event from personal experience and those who blamed absence of an apology reported learning about the event from the media</w:t>
      </w:r>
      <w:r w:rsidR="00046226">
        <w:rPr>
          <w:shd w:val="clear" w:color="auto" w:fill="FFFFFF"/>
        </w:rPr>
        <w:t xml:space="preserve"> (CRDP Database, T</w:t>
      </w:r>
      <w:r w:rsidR="00397530">
        <w:rPr>
          <w:shd w:val="clear" w:color="auto" w:fill="FFFFFF"/>
        </w:rPr>
        <w:t>able 9)</w:t>
      </w:r>
      <w:r w:rsidR="00397530" w:rsidRPr="00950FAB">
        <w:rPr>
          <w:shd w:val="clear" w:color="auto" w:fill="FFFFFF"/>
        </w:rPr>
        <w:t>.</w:t>
      </w:r>
    </w:p>
    <w:p w14:paraId="07122230" w14:textId="1FBC9008" w:rsidR="00446668" w:rsidRPr="00950FAB" w:rsidRDefault="00355102" w:rsidP="00D3154B">
      <w:pPr>
        <w:spacing w:after="240"/>
        <w:ind w:firstLine="284"/>
        <w:jc w:val="both"/>
        <w:rPr>
          <w:shd w:val="clear" w:color="auto" w:fill="FFFFFF"/>
        </w:rPr>
      </w:pPr>
      <w:r w:rsidRPr="00950FAB">
        <w:rPr>
          <w:shd w:val="clear" w:color="auto" w:fill="FFFFFF"/>
        </w:rPr>
        <w:t xml:space="preserve">The question regarding </w:t>
      </w:r>
      <w:r w:rsidR="0011732E" w:rsidRPr="00950FAB">
        <w:rPr>
          <w:shd w:val="clear" w:color="auto" w:fill="FFFFFF"/>
        </w:rPr>
        <w:t>the current relationships between Albanians and Serbs</w:t>
      </w:r>
      <w:r w:rsidRPr="00950FAB">
        <w:rPr>
          <w:shd w:val="clear" w:color="auto" w:fill="FFFFFF"/>
        </w:rPr>
        <w:t xml:space="preserve"> also demonstrated</w:t>
      </w:r>
      <w:r w:rsidR="0011732E" w:rsidRPr="00950FAB">
        <w:rPr>
          <w:shd w:val="clear" w:color="auto" w:fill="FFFFFF"/>
        </w:rPr>
        <w:t xml:space="preserve"> significant differences among respondents of different ethnic backgrounds. In relative terms, most of Albanians consider those relationships not to be good, whereas most of Serbs categorized them as good to</w:t>
      </w:r>
      <w:r w:rsidR="003A783E">
        <w:rPr>
          <w:shd w:val="clear" w:color="auto" w:fill="FFFFFF"/>
        </w:rPr>
        <w:t xml:space="preserve"> a</w:t>
      </w:r>
      <w:r w:rsidR="0011732E" w:rsidRPr="00950FAB">
        <w:rPr>
          <w:shd w:val="clear" w:color="auto" w:fill="FFFFFF"/>
        </w:rPr>
        <w:t xml:space="preserve"> certain extent. Members of other ethnic groups seem to be relatively more strongly oriented to the positive extreme, with </w:t>
      </w:r>
      <w:proofErr w:type="spellStart"/>
      <w:r w:rsidR="0011732E" w:rsidRPr="00950FAB">
        <w:rPr>
          <w:shd w:val="clear" w:color="auto" w:fill="FFFFFF"/>
        </w:rPr>
        <w:t>Ashkali</w:t>
      </w:r>
      <w:proofErr w:type="spellEnd"/>
      <w:r w:rsidR="0011732E" w:rsidRPr="00950FAB">
        <w:rPr>
          <w:shd w:val="clear" w:color="auto" w:fill="FFFFFF"/>
        </w:rPr>
        <w:t xml:space="preserve"> community leading that trend</w:t>
      </w:r>
      <w:r w:rsidR="00046226">
        <w:rPr>
          <w:shd w:val="clear" w:color="auto" w:fill="FFFFFF"/>
        </w:rPr>
        <w:t xml:space="preserve"> (CRDP Database, T</w:t>
      </w:r>
      <w:r w:rsidR="00397530">
        <w:rPr>
          <w:shd w:val="clear" w:color="auto" w:fill="FFFFFF"/>
        </w:rPr>
        <w:t>able 10)</w:t>
      </w:r>
      <w:r w:rsidR="00397530" w:rsidRPr="00950FAB">
        <w:rPr>
          <w:shd w:val="clear" w:color="auto" w:fill="FFFFFF"/>
        </w:rPr>
        <w:t>.</w:t>
      </w:r>
      <w:r w:rsidR="0011732E" w:rsidRPr="00950FAB">
        <w:rPr>
          <w:shd w:val="clear" w:color="auto" w:fill="FFFFFF"/>
        </w:rPr>
        <w:t xml:space="preserve"> Those perceptions were found to prevail regardless of the age</w:t>
      </w:r>
      <w:r w:rsidR="00046226">
        <w:rPr>
          <w:shd w:val="clear" w:color="auto" w:fill="FFFFFF"/>
        </w:rPr>
        <w:t xml:space="preserve"> (CRDP Database, T</w:t>
      </w:r>
      <w:r w:rsidR="00397530">
        <w:rPr>
          <w:shd w:val="clear" w:color="auto" w:fill="FFFFFF"/>
        </w:rPr>
        <w:t>able 11)</w:t>
      </w:r>
      <w:r w:rsidR="0011732E" w:rsidRPr="00950FAB">
        <w:rPr>
          <w:shd w:val="clear" w:color="auto" w:fill="FFFFFF"/>
        </w:rPr>
        <w:t xml:space="preserve"> and education level</w:t>
      </w:r>
      <w:r w:rsidR="00397530">
        <w:rPr>
          <w:shd w:val="clear" w:color="auto" w:fill="FFFFFF"/>
        </w:rPr>
        <w:t xml:space="preserve"> (CRD</w:t>
      </w:r>
      <w:r w:rsidR="00046226">
        <w:rPr>
          <w:shd w:val="clear" w:color="auto" w:fill="FFFFFF"/>
        </w:rPr>
        <w:t>P Database, T</w:t>
      </w:r>
      <w:r w:rsidR="00397530">
        <w:rPr>
          <w:shd w:val="clear" w:color="auto" w:fill="FFFFFF"/>
        </w:rPr>
        <w:t>able 12)</w:t>
      </w:r>
      <w:r w:rsidR="00397530" w:rsidRPr="00950FAB">
        <w:rPr>
          <w:shd w:val="clear" w:color="auto" w:fill="FFFFFF"/>
        </w:rPr>
        <w:t>.</w:t>
      </w:r>
      <w:r w:rsidR="0011732E" w:rsidRPr="00950FAB">
        <w:rPr>
          <w:shd w:val="clear" w:color="auto" w:fill="FFFFFF"/>
        </w:rPr>
        <w:t xml:space="preserve"> </w:t>
      </w:r>
    </w:p>
    <w:p w14:paraId="34647F80" w14:textId="09F24AF9" w:rsidR="00446668" w:rsidRPr="00950FAB" w:rsidRDefault="0011732E" w:rsidP="00D3154B">
      <w:pPr>
        <w:spacing w:after="240"/>
        <w:ind w:firstLine="284"/>
        <w:jc w:val="both"/>
        <w:rPr>
          <w:shd w:val="clear" w:color="auto" w:fill="FFFFFF"/>
        </w:rPr>
      </w:pPr>
      <w:r w:rsidRPr="00950FAB">
        <w:rPr>
          <w:shd w:val="clear" w:color="auto" w:fill="FFFFFF"/>
        </w:rPr>
        <w:t xml:space="preserve">In contrast, we found that people of different religious beliefs hold significantly different perceptions over the current relationships between Albanians and Serbs; the majority of Islam and Orthodox believers described ethnic relationships between </w:t>
      </w:r>
      <w:r w:rsidRPr="0014028E">
        <w:rPr>
          <w:shd w:val="clear" w:color="auto" w:fill="FFFFFF"/>
        </w:rPr>
        <w:t xml:space="preserve">Albanians and </w:t>
      </w:r>
      <w:r w:rsidR="00737767" w:rsidRPr="0014028E">
        <w:rPr>
          <w:shd w:val="clear" w:color="auto" w:fill="FFFFFF"/>
        </w:rPr>
        <w:t>Serbs</w:t>
      </w:r>
      <w:r w:rsidRPr="00950FAB">
        <w:rPr>
          <w:shd w:val="clear" w:color="auto" w:fill="FFFFFF"/>
        </w:rPr>
        <w:t xml:space="preserve"> as not good</w:t>
      </w:r>
      <w:r w:rsidR="00355102" w:rsidRPr="00950FAB">
        <w:rPr>
          <w:shd w:val="clear" w:color="auto" w:fill="FFFFFF"/>
        </w:rPr>
        <w:t>,</w:t>
      </w:r>
      <w:r w:rsidRPr="00950FAB">
        <w:rPr>
          <w:shd w:val="clear" w:color="auto" w:fill="FFFFFF"/>
        </w:rPr>
        <w:t xml:space="preserve"> whereas Agnostics and Atheists predominantly oriented toward the definition of not good at all about the respective relationship</w:t>
      </w:r>
      <w:r w:rsidR="00046226">
        <w:rPr>
          <w:shd w:val="clear" w:color="auto" w:fill="FFFFFF"/>
        </w:rPr>
        <w:t xml:space="preserve"> (CRDP Database, T</w:t>
      </w:r>
      <w:r w:rsidR="00397530">
        <w:rPr>
          <w:shd w:val="clear" w:color="auto" w:fill="FFFFFF"/>
        </w:rPr>
        <w:t>able 13)</w:t>
      </w:r>
      <w:r w:rsidR="00397530" w:rsidRPr="00950FAB">
        <w:rPr>
          <w:shd w:val="clear" w:color="auto" w:fill="FFFFFF"/>
        </w:rPr>
        <w:t>.</w:t>
      </w:r>
      <w:r w:rsidRPr="00950FAB">
        <w:rPr>
          <w:shd w:val="clear" w:color="auto" w:fill="FFFFFF"/>
        </w:rPr>
        <w:t xml:space="preserve"> By the same token, </w:t>
      </w:r>
      <w:r w:rsidRPr="00950FAB">
        <w:rPr>
          <w:shd w:val="clear" w:color="auto" w:fill="FFFFFF"/>
        </w:rPr>
        <w:lastRenderedPageBreak/>
        <w:t>respondents of different employment and social status were found to hold significantly different view</w:t>
      </w:r>
      <w:r w:rsidR="00355102" w:rsidRPr="00950FAB">
        <w:rPr>
          <w:shd w:val="clear" w:color="auto" w:fill="FFFFFF"/>
        </w:rPr>
        <w:t>s</w:t>
      </w:r>
      <w:r w:rsidRPr="00950FAB">
        <w:rPr>
          <w:shd w:val="clear" w:color="auto" w:fill="FFFFFF"/>
        </w:rPr>
        <w:t xml:space="preserve"> </w:t>
      </w:r>
      <w:r w:rsidR="00355102" w:rsidRPr="00950FAB">
        <w:rPr>
          <w:shd w:val="clear" w:color="auto" w:fill="FFFFFF"/>
        </w:rPr>
        <w:t>regarding</w:t>
      </w:r>
      <w:r w:rsidRPr="00950FAB">
        <w:rPr>
          <w:shd w:val="clear" w:color="auto" w:fill="FFFFFF"/>
        </w:rPr>
        <w:t xml:space="preserve"> the current relationships between Albanians and Serbs, too</w:t>
      </w:r>
      <w:r w:rsidR="00355102" w:rsidRPr="00950FAB">
        <w:rPr>
          <w:shd w:val="clear" w:color="auto" w:fill="FFFFFF"/>
        </w:rPr>
        <w:t>.</w:t>
      </w:r>
      <w:r w:rsidRPr="00950FAB">
        <w:rPr>
          <w:shd w:val="clear" w:color="auto" w:fill="FFFFFF"/>
        </w:rPr>
        <w:t xml:space="preserve"> </w:t>
      </w:r>
      <w:r w:rsidR="00355102" w:rsidRPr="00950FAB">
        <w:rPr>
          <w:shd w:val="clear" w:color="auto" w:fill="FFFFFF"/>
        </w:rPr>
        <w:t>F</w:t>
      </w:r>
      <w:r w:rsidRPr="00950FAB">
        <w:rPr>
          <w:shd w:val="clear" w:color="auto" w:fill="FFFFFF"/>
        </w:rPr>
        <w:t xml:space="preserve">rom the test results, it can be inferred that employed people generally have a better view on the respective relationships, with those employed in the private sector leading the way, followed by civil </w:t>
      </w:r>
      <w:r w:rsidR="00A97D31" w:rsidRPr="00950FAB">
        <w:rPr>
          <w:shd w:val="clear" w:color="auto" w:fill="FFFFFF"/>
        </w:rPr>
        <w:t>servants</w:t>
      </w:r>
      <w:r w:rsidRPr="00950FAB">
        <w:rPr>
          <w:shd w:val="clear" w:color="auto" w:fill="FFFFFF"/>
        </w:rPr>
        <w:t xml:space="preserve">; simultaneously, </w:t>
      </w:r>
      <w:r w:rsidR="00355102" w:rsidRPr="00950FAB">
        <w:rPr>
          <w:shd w:val="clear" w:color="auto" w:fill="FFFFFF"/>
        </w:rPr>
        <w:t xml:space="preserve">respondents who were either </w:t>
      </w:r>
      <w:r w:rsidRPr="00950FAB">
        <w:rPr>
          <w:shd w:val="clear" w:color="auto" w:fill="FFFFFF"/>
        </w:rPr>
        <w:t xml:space="preserve">unemployed </w:t>
      </w:r>
      <w:r w:rsidR="00355102" w:rsidRPr="00950FAB">
        <w:rPr>
          <w:shd w:val="clear" w:color="auto" w:fill="FFFFFF"/>
        </w:rPr>
        <w:t xml:space="preserve">or employed as </w:t>
      </w:r>
      <w:r w:rsidRPr="00950FAB">
        <w:rPr>
          <w:shd w:val="clear" w:color="auto" w:fill="FFFFFF"/>
        </w:rPr>
        <w:t>house-keepers</w:t>
      </w:r>
      <w:r w:rsidR="00355102" w:rsidRPr="00950FAB">
        <w:rPr>
          <w:shd w:val="clear" w:color="auto" w:fill="FFFFFF"/>
        </w:rPr>
        <w:t xml:space="preserve"> perceived the relationships as worse</w:t>
      </w:r>
      <w:r w:rsidR="00046226">
        <w:rPr>
          <w:shd w:val="clear" w:color="auto" w:fill="FFFFFF"/>
        </w:rPr>
        <w:t xml:space="preserve"> (CRDP Database, T</w:t>
      </w:r>
      <w:r w:rsidR="00397530">
        <w:rPr>
          <w:shd w:val="clear" w:color="auto" w:fill="FFFFFF"/>
        </w:rPr>
        <w:t>able 14)</w:t>
      </w:r>
      <w:r w:rsidR="00397530" w:rsidRPr="00950FAB">
        <w:rPr>
          <w:shd w:val="clear" w:color="auto" w:fill="FFFFFF"/>
        </w:rPr>
        <w:t>.</w:t>
      </w:r>
    </w:p>
    <w:p w14:paraId="0E7C12D7" w14:textId="33744610" w:rsidR="00446668" w:rsidRPr="00950FAB" w:rsidRDefault="00355102" w:rsidP="00D3154B">
      <w:pPr>
        <w:spacing w:after="240"/>
        <w:ind w:firstLine="284"/>
        <w:jc w:val="both"/>
        <w:rPr>
          <w:shd w:val="clear" w:color="auto" w:fill="FFFFFF"/>
        </w:rPr>
      </w:pPr>
      <w:r w:rsidRPr="00950FAB">
        <w:rPr>
          <w:shd w:val="clear" w:color="auto" w:fill="FFFFFF"/>
        </w:rPr>
        <w:t>W</w:t>
      </w:r>
      <w:r w:rsidR="0011732E" w:rsidRPr="00950FAB">
        <w:rPr>
          <w:shd w:val="clear" w:color="auto" w:fill="FFFFFF"/>
        </w:rPr>
        <w:t xml:space="preserve">e also found that the perceptions over the current relationships between Albanians and Serbs differ among those </w:t>
      </w:r>
      <w:r w:rsidRPr="00950FAB">
        <w:rPr>
          <w:shd w:val="clear" w:color="auto" w:fill="FFFFFF"/>
        </w:rPr>
        <w:t xml:space="preserve">who </w:t>
      </w:r>
      <w:r w:rsidR="0011732E" w:rsidRPr="00950FAB">
        <w:rPr>
          <w:shd w:val="clear" w:color="auto" w:fill="FFFFFF"/>
        </w:rPr>
        <w:t xml:space="preserve">live </w:t>
      </w:r>
      <w:r w:rsidRPr="00950FAB">
        <w:rPr>
          <w:shd w:val="clear" w:color="auto" w:fill="FFFFFF"/>
        </w:rPr>
        <w:t>in close proximity to the population</w:t>
      </w:r>
      <w:r w:rsidR="0011732E" w:rsidRPr="00950FAB">
        <w:rPr>
          <w:shd w:val="clear" w:color="auto" w:fill="FFFFFF"/>
        </w:rPr>
        <w:t xml:space="preserve"> they c</w:t>
      </w:r>
      <w:r w:rsidR="00A97D31" w:rsidRPr="00950FAB">
        <w:rPr>
          <w:shd w:val="clear" w:color="auto" w:fill="FFFFFF"/>
        </w:rPr>
        <w:t>onsider to have caused damage to</w:t>
      </w:r>
      <w:r w:rsidR="0011732E" w:rsidRPr="00950FAB">
        <w:rPr>
          <w:shd w:val="clear" w:color="auto" w:fill="FFFFFF"/>
        </w:rPr>
        <w:t>. People who hold better perceptions about those relationships</w:t>
      </w:r>
      <w:r w:rsidRPr="00950FAB">
        <w:rPr>
          <w:shd w:val="clear" w:color="auto" w:fill="FFFFFF"/>
        </w:rPr>
        <w:t xml:space="preserve"> tended to</w:t>
      </w:r>
      <w:r w:rsidR="0011732E" w:rsidRPr="00950FAB">
        <w:rPr>
          <w:shd w:val="clear" w:color="auto" w:fill="FFFFFF"/>
        </w:rPr>
        <w:t xml:space="preserve"> live close</w:t>
      </w:r>
      <w:r w:rsidR="00A97D31" w:rsidRPr="00950FAB">
        <w:rPr>
          <w:shd w:val="clear" w:color="auto" w:fill="FFFFFF"/>
        </w:rPr>
        <w:t>r</w:t>
      </w:r>
      <w:r w:rsidR="0011732E" w:rsidRPr="00950FAB">
        <w:rPr>
          <w:shd w:val="clear" w:color="auto" w:fill="FFFFFF"/>
        </w:rPr>
        <w:t xml:space="preserve"> to </w:t>
      </w:r>
      <w:r w:rsidRPr="00950FAB">
        <w:rPr>
          <w:shd w:val="clear" w:color="auto" w:fill="FFFFFF"/>
        </w:rPr>
        <w:t>the population that</w:t>
      </w:r>
      <w:r w:rsidR="0011732E" w:rsidRPr="00950FAB">
        <w:rPr>
          <w:shd w:val="clear" w:color="auto" w:fill="FFFFFF"/>
        </w:rPr>
        <w:t xml:space="preserve"> had harmed them during the conflict of 1999; such relations prevailed regardless of the ethnic background</w:t>
      </w:r>
      <w:r w:rsidRPr="00950FAB">
        <w:rPr>
          <w:shd w:val="clear" w:color="auto" w:fill="FFFFFF"/>
        </w:rPr>
        <w:t>.</w:t>
      </w:r>
      <w:r w:rsidR="0011732E" w:rsidRPr="00950FAB">
        <w:rPr>
          <w:shd w:val="clear" w:color="auto" w:fill="FFFFFF"/>
        </w:rPr>
        <w:t xml:space="preserve"> </w:t>
      </w:r>
      <w:r w:rsidRPr="00950FAB">
        <w:rPr>
          <w:shd w:val="clear" w:color="auto" w:fill="FFFFFF"/>
        </w:rPr>
        <w:t>This breaks down when age is considered.</w:t>
      </w:r>
      <w:r w:rsidR="0011732E" w:rsidRPr="00950FAB">
        <w:rPr>
          <w:shd w:val="clear" w:color="auto" w:fill="FFFFFF"/>
        </w:rPr>
        <w:t xml:space="preserve"> </w:t>
      </w:r>
      <w:r w:rsidRPr="00950FAB">
        <w:rPr>
          <w:shd w:val="clear" w:color="auto" w:fill="FFFFFF"/>
        </w:rPr>
        <w:t>R</w:t>
      </w:r>
      <w:r w:rsidR="0011732E" w:rsidRPr="00950FAB">
        <w:rPr>
          <w:shd w:val="clear" w:color="auto" w:fill="FFFFFF"/>
        </w:rPr>
        <w:t xml:space="preserve">elatively more people of the age between 18-25 and those above 56 and living </w:t>
      </w:r>
      <w:r w:rsidRPr="00950FAB">
        <w:rPr>
          <w:shd w:val="clear" w:color="auto" w:fill="FFFFFF"/>
        </w:rPr>
        <w:t>in close proximity to the</w:t>
      </w:r>
      <w:r w:rsidR="00632F40">
        <w:rPr>
          <w:shd w:val="clear" w:color="auto" w:fill="FFFFFF"/>
        </w:rPr>
        <w:t xml:space="preserve"> perceived</w:t>
      </w:r>
      <w:r w:rsidRPr="00950FAB">
        <w:rPr>
          <w:shd w:val="clear" w:color="auto" w:fill="FFFFFF"/>
        </w:rPr>
        <w:t xml:space="preserve"> aggressor population</w:t>
      </w:r>
      <w:r w:rsidR="0011732E" w:rsidRPr="00950FAB">
        <w:rPr>
          <w:shd w:val="clear" w:color="auto" w:fill="FFFFFF"/>
        </w:rPr>
        <w:t xml:space="preserve"> described the relationships between </w:t>
      </w:r>
      <w:r w:rsidR="0011732E" w:rsidRPr="0014028E">
        <w:rPr>
          <w:shd w:val="clear" w:color="auto" w:fill="FFFFFF"/>
        </w:rPr>
        <w:t xml:space="preserve">Albanians and </w:t>
      </w:r>
      <w:r w:rsidR="00632F40" w:rsidRPr="0014028E">
        <w:rPr>
          <w:shd w:val="clear" w:color="auto" w:fill="FFFFFF"/>
        </w:rPr>
        <w:t>Serbs</w:t>
      </w:r>
      <w:r w:rsidR="0011732E" w:rsidRPr="00950FAB">
        <w:rPr>
          <w:shd w:val="clear" w:color="auto" w:fill="FFFFFF"/>
        </w:rPr>
        <w:t xml:space="preserve"> to be not good or not good at all</w:t>
      </w:r>
      <w:r w:rsidRPr="00950FAB">
        <w:rPr>
          <w:shd w:val="clear" w:color="auto" w:fill="FFFFFF"/>
        </w:rPr>
        <w:t xml:space="preserve"> compared to</w:t>
      </w:r>
      <w:r w:rsidR="0011732E" w:rsidRPr="00950FAB">
        <w:rPr>
          <w:shd w:val="clear" w:color="auto" w:fill="FFFFFF"/>
        </w:rPr>
        <w:t xml:space="preserve"> other age groups</w:t>
      </w:r>
      <w:r w:rsidR="00046226">
        <w:rPr>
          <w:shd w:val="clear" w:color="auto" w:fill="FFFFFF"/>
        </w:rPr>
        <w:t xml:space="preserve"> (CRDP Database, T</w:t>
      </w:r>
      <w:r w:rsidR="00397530">
        <w:rPr>
          <w:shd w:val="clear" w:color="auto" w:fill="FFFFFF"/>
        </w:rPr>
        <w:t>able 15)</w:t>
      </w:r>
      <w:r w:rsidR="00397530" w:rsidRPr="00950FAB">
        <w:rPr>
          <w:shd w:val="clear" w:color="auto" w:fill="FFFFFF"/>
        </w:rPr>
        <w:t>.</w:t>
      </w:r>
    </w:p>
    <w:p w14:paraId="48EB8491" w14:textId="114BD5FF" w:rsidR="00446668" w:rsidRPr="00950FAB" w:rsidRDefault="0011732E" w:rsidP="00D3154B">
      <w:pPr>
        <w:spacing w:after="240"/>
        <w:ind w:firstLine="284"/>
        <w:jc w:val="both"/>
        <w:rPr>
          <w:shd w:val="clear" w:color="auto" w:fill="FFFFFF"/>
        </w:rPr>
      </w:pPr>
      <w:r w:rsidRPr="00950FAB">
        <w:rPr>
          <w:shd w:val="clear" w:color="auto" w:fill="FFFFFF"/>
        </w:rPr>
        <w:t xml:space="preserve">Around 58.4% of the total number of respondents defined themselves as victims of </w:t>
      </w:r>
      <w:r w:rsidR="00A97D31" w:rsidRPr="00950FAB">
        <w:rPr>
          <w:shd w:val="clear" w:color="auto" w:fill="FFFFFF"/>
        </w:rPr>
        <w:t>the 1999 armed</w:t>
      </w:r>
      <w:r w:rsidRPr="00950FAB">
        <w:rPr>
          <w:shd w:val="clear" w:color="auto" w:fill="FFFFFF"/>
        </w:rPr>
        <w:t xml:space="preserve"> conflict</w:t>
      </w:r>
      <w:r w:rsidR="00046226">
        <w:rPr>
          <w:shd w:val="clear" w:color="auto" w:fill="FFFFFF"/>
        </w:rPr>
        <w:t xml:space="preserve"> (CRDP Database, T</w:t>
      </w:r>
      <w:r w:rsidR="00397530">
        <w:rPr>
          <w:shd w:val="clear" w:color="auto" w:fill="FFFFFF"/>
        </w:rPr>
        <w:t>able 21)</w:t>
      </w:r>
      <w:r w:rsidR="00D80A30" w:rsidRPr="00950FAB">
        <w:rPr>
          <w:shd w:val="clear" w:color="auto" w:fill="FFFFFF"/>
        </w:rPr>
        <w:t>.</w:t>
      </w:r>
      <w:r w:rsidRPr="00950FAB">
        <w:rPr>
          <w:shd w:val="clear" w:color="auto" w:fill="FFFFFF"/>
        </w:rPr>
        <w:t xml:space="preserve"> </w:t>
      </w:r>
      <w:r w:rsidR="00D80A30" w:rsidRPr="00950FAB">
        <w:rPr>
          <w:shd w:val="clear" w:color="auto" w:fill="FFFFFF"/>
        </w:rPr>
        <w:t>A</w:t>
      </w:r>
      <w:r w:rsidRPr="00950FAB">
        <w:rPr>
          <w:shd w:val="clear" w:color="auto" w:fill="FFFFFF"/>
        </w:rPr>
        <w:t>lthough the</w:t>
      </w:r>
      <w:r w:rsidR="00D80A30" w:rsidRPr="00950FAB">
        <w:rPr>
          <w:shd w:val="clear" w:color="auto" w:fill="FFFFFF"/>
        </w:rPr>
        <w:t xml:space="preserve"> respondents</w:t>
      </w:r>
      <w:r w:rsidRPr="00950FAB">
        <w:rPr>
          <w:shd w:val="clear" w:color="auto" w:fill="FFFFFF"/>
        </w:rPr>
        <w:t xml:space="preserve"> </w:t>
      </w:r>
      <w:r w:rsidR="00D80A30" w:rsidRPr="00950FAB">
        <w:rPr>
          <w:shd w:val="clear" w:color="auto" w:fill="FFFFFF"/>
        </w:rPr>
        <w:t>claimed</w:t>
      </w:r>
      <w:r w:rsidRPr="00950FAB">
        <w:rPr>
          <w:shd w:val="clear" w:color="auto" w:fill="FFFFFF"/>
        </w:rPr>
        <w:t xml:space="preserve"> to be victims of different factors, primarily ethnic discrimination, having a family member killed</w:t>
      </w:r>
      <w:r w:rsidR="00D80A30" w:rsidRPr="00950FAB">
        <w:rPr>
          <w:shd w:val="clear" w:color="auto" w:fill="FFFFFF"/>
        </w:rPr>
        <w:t xml:space="preserve">, or </w:t>
      </w:r>
      <w:r w:rsidRPr="00950FAB">
        <w:rPr>
          <w:shd w:val="clear" w:color="auto" w:fill="FFFFFF"/>
        </w:rPr>
        <w:t>being expelled</w:t>
      </w:r>
      <w:r w:rsidR="00046226">
        <w:rPr>
          <w:shd w:val="clear" w:color="auto" w:fill="FFFFFF"/>
        </w:rPr>
        <w:t xml:space="preserve"> (CRDP Database, T</w:t>
      </w:r>
      <w:r w:rsidR="00397530">
        <w:rPr>
          <w:shd w:val="clear" w:color="auto" w:fill="FFFFFF"/>
        </w:rPr>
        <w:t>able 22)</w:t>
      </w:r>
      <w:r w:rsidRPr="00950FAB">
        <w:rPr>
          <w:shd w:val="clear" w:color="auto" w:fill="FFFFFF"/>
        </w:rPr>
        <w:t xml:space="preserve">, they had stated no significant difference </w:t>
      </w:r>
      <w:r w:rsidR="00D80A30" w:rsidRPr="00950FAB">
        <w:rPr>
          <w:shd w:val="clear" w:color="auto" w:fill="FFFFFF"/>
        </w:rPr>
        <w:t>regarding</w:t>
      </w:r>
      <w:r w:rsidRPr="00950FAB">
        <w:rPr>
          <w:shd w:val="clear" w:color="auto" w:fill="FFFFFF"/>
        </w:rPr>
        <w:t xml:space="preserve"> the most important mechanism for reconciliation</w:t>
      </w:r>
      <w:r w:rsidR="00046226">
        <w:rPr>
          <w:shd w:val="clear" w:color="auto" w:fill="FFFFFF"/>
        </w:rPr>
        <w:t xml:space="preserve"> (CRDP Database, T</w:t>
      </w:r>
      <w:r w:rsidR="00397530">
        <w:rPr>
          <w:shd w:val="clear" w:color="auto" w:fill="FFFFFF"/>
        </w:rPr>
        <w:t>able 23)</w:t>
      </w:r>
      <w:r w:rsidR="00397530" w:rsidRPr="00950FAB">
        <w:rPr>
          <w:shd w:val="clear" w:color="auto" w:fill="FFFFFF"/>
        </w:rPr>
        <w:t>.</w:t>
      </w:r>
    </w:p>
    <w:p w14:paraId="0E498CF0" w14:textId="6BD235A4" w:rsidR="00446668" w:rsidRPr="00950FAB" w:rsidRDefault="0011732E" w:rsidP="00D3154B">
      <w:pPr>
        <w:spacing w:after="240"/>
        <w:ind w:firstLine="284"/>
        <w:jc w:val="both"/>
        <w:rPr>
          <w:shd w:val="clear" w:color="auto" w:fill="FFFFFF"/>
        </w:rPr>
      </w:pPr>
      <w:r w:rsidRPr="00950FAB">
        <w:rPr>
          <w:shd w:val="clear" w:color="auto" w:fill="FFFFFF"/>
        </w:rPr>
        <w:t>As such, the apology from the state of Serbia, financial compensation, and truth about crimes in the past were stated as the three most important mechanisms in that respect</w:t>
      </w:r>
      <w:r w:rsidR="00046226">
        <w:rPr>
          <w:shd w:val="clear" w:color="auto" w:fill="FFFFFF"/>
        </w:rPr>
        <w:t xml:space="preserve"> (CRDP Database, T</w:t>
      </w:r>
      <w:r w:rsidR="00397530">
        <w:rPr>
          <w:shd w:val="clear" w:color="auto" w:fill="FFFFFF"/>
        </w:rPr>
        <w:t>able 24)</w:t>
      </w:r>
      <w:r w:rsidR="00397530" w:rsidRPr="00950FAB">
        <w:rPr>
          <w:shd w:val="clear" w:color="auto" w:fill="FFFFFF"/>
        </w:rPr>
        <w:t>.</w:t>
      </w:r>
    </w:p>
    <w:p w14:paraId="30109811" w14:textId="35D35391" w:rsidR="00446668" w:rsidRPr="00950FAB" w:rsidRDefault="00D80A30" w:rsidP="00D3154B">
      <w:pPr>
        <w:spacing w:after="240"/>
        <w:ind w:firstLine="284"/>
        <w:jc w:val="both"/>
        <w:rPr>
          <w:shd w:val="clear" w:color="auto" w:fill="FFFFFF"/>
        </w:rPr>
      </w:pPr>
      <w:r w:rsidRPr="00950FAB">
        <w:rPr>
          <w:shd w:val="clear" w:color="auto" w:fill="FFFFFF"/>
        </w:rPr>
        <w:t>This</w:t>
      </w:r>
      <w:r w:rsidR="0011732E" w:rsidRPr="00950FAB">
        <w:rPr>
          <w:shd w:val="clear" w:color="auto" w:fill="FFFFFF"/>
        </w:rPr>
        <w:t xml:space="preserve"> was not found to be </w:t>
      </w:r>
      <w:r w:rsidR="00A97D31" w:rsidRPr="00950FAB">
        <w:rPr>
          <w:shd w:val="clear" w:color="auto" w:fill="FFFFFF"/>
        </w:rPr>
        <w:t xml:space="preserve">the </w:t>
      </w:r>
      <w:r w:rsidR="0011732E" w:rsidRPr="00950FAB">
        <w:rPr>
          <w:shd w:val="clear" w:color="auto" w:fill="FFFFFF"/>
        </w:rPr>
        <w:t>case among people of different ethnic backgrounds; indeed, besides apology from the state of Serbia, Serbs mentioned the apology from the state of Kosovo and truth about the crimes in the past as the main means for reconciliation to happen. While other ethnic communities stated that the apology from the state of Serbia as the main mechanism of reconciliation, an exceptional case was that of</w:t>
      </w:r>
      <w:r w:rsidR="00A97D31" w:rsidRPr="00950FAB">
        <w:rPr>
          <w:shd w:val="clear" w:color="auto" w:fill="FFFFFF"/>
        </w:rPr>
        <w:t xml:space="preserve"> the</w:t>
      </w:r>
      <w:r w:rsidR="0011732E" w:rsidRPr="00950FAB">
        <w:rPr>
          <w:shd w:val="clear" w:color="auto" w:fill="FFFFFF"/>
        </w:rPr>
        <w:t xml:space="preserve"> Rom</w:t>
      </w:r>
      <w:r w:rsidR="00A97D31" w:rsidRPr="00950FAB">
        <w:rPr>
          <w:shd w:val="clear" w:color="auto" w:fill="FFFFFF"/>
        </w:rPr>
        <w:t>a, who</w:t>
      </w:r>
      <w:r w:rsidR="0011732E" w:rsidRPr="00950FAB">
        <w:rPr>
          <w:shd w:val="clear" w:color="auto" w:fill="FFFFFF"/>
        </w:rPr>
        <w:t xml:space="preserve"> in absolute terms declared </w:t>
      </w:r>
      <w:r w:rsidR="00A0644B">
        <w:rPr>
          <w:shd w:val="clear" w:color="auto" w:fill="FFFFFF"/>
        </w:rPr>
        <w:t>the individual apology to be so</w:t>
      </w:r>
      <w:r w:rsidR="00397530" w:rsidRPr="00397530">
        <w:rPr>
          <w:shd w:val="clear" w:color="auto" w:fill="FFFFFF"/>
        </w:rPr>
        <w:t xml:space="preserve"> </w:t>
      </w:r>
      <w:r w:rsidR="00046226">
        <w:rPr>
          <w:shd w:val="clear" w:color="auto" w:fill="FFFFFF"/>
        </w:rPr>
        <w:t>(CRDP Database, T</w:t>
      </w:r>
      <w:r w:rsidR="00397530">
        <w:rPr>
          <w:shd w:val="clear" w:color="auto" w:fill="FFFFFF"/>
        </w:rPr>
        <w:t>able 25)</w:t>
      </w:r>
      <w:r w:rsidR="00397530" w:rsidRPr="00950FAB">
        <w:rPr>
          <w:shd w:val="clear" w:color="auto" w:fill="FFFFFF"/>
        </w:rPr>
        <w:t>.</w:t>
      </w:r>
    </w:p>
    <w:p w14:paraId="3961B7AA" w14:textId="43F3647A" w:rsidR="004C6948" w:rsidRDefault="004C6948">
      <w:pPr>
        <w:ind w:left="0"/>
        <w:rPr>
          <w:shd w:val="clear" w:color="auto" w:fill="FFFFFF"/>
        </w:rPr>
      </w:pPr>
    </w:p>
    <w:p w14:paraId="25D6B929" w14:textId="77777777" w:rsidR="00C3680A" w:rsidRDefault="00C3680A" w:rsidP="00A07BF5">
      <w:pPr>
        <w:pStyle w:val="Heading2"/>
        <w:spacing w:before="0"/>
        <w:ind w:left="562"/>
        <w:rPr>
          <w:shd w:val="clear" w:color="auto" w:fill="FFFFFF"/>
        </w:rPr>
      </w:pPr>
      <w:bookmarkStart w:id="20" w:name="_Toc358284502"/>
    </w:p>
    <w:p w14:paraId="398A2772" w14:textId="77777777" w:rsidR="00C3680A" w:rsidRDefault="00C3680A" w:rsidP="00A07BF5">
      <w:pPr>
        <w:pStyle w:val="Heading2"/>
        <w:spacing w:before="0"/>
        <w:ind w:left="562"/>
        <w:rPr>
          <w:shd w:val="clear" w:color="auto" w:fill="FFFFFF"/>
        </w:rPr>
      </w:pPr>
    </w:p>
    <w:p w14:paraId="04181A2F" w14:textId="77777777" w:rsidR="00C3680A" w:rsidRDefault="00C3680A" w:rsidP="00A07BF5">
      <w:pPr>
        <w:pStyle w:val="Heading2"/>
        <w:spacing w:before="0"/>
        <w:ind w:left="562"/>
        <w:rPr>
          <w:shd w:val="clear" w:color="auto" w:fill="FFFFFF"/>
        </w:rPr>
      </w:pPr>
    </w:p>
    <w:p w14:paraId="2BB1216A" w14:textId="77777777" w:rsidR="00C3680A" w:rsidRDefault="00C3680A" w:rsidP="00A07BF5">
      <w:pPr>
        <w:pStyle w:val="Heading2"/>
        <w:spacing w:before="0"/>
        <w:ind w:left="562"/>
        <w:rPr>
          <w:shd w:val="clear" w:color="auto" w:fill="FFFFFF"/>
        </w:rPr>
      </w:pPr>
    </w:p>
    <w:p w14:paraId="07A68225" w14:textId="4753E102" w:rsidR="00446668" w:rsidRPr="00C3112E" w:rsidRDefault="0011732E" w:rsidP="00A07BF5">
      <w:pPr>
        <w:pStyle w:val="Heading2"/>
        <w:spacing w:before="0"/>
        <w:ind w:left="562"/>
        <w:rPr>
          <w:shd w:val="clear" w:color="auto" w:fill="FFFFFF"/>
        </w:rPr>
      </w:pPr>
      <w:r w:rsidRPr="00C3112E">
        <w:rPr>
          <w:shd w:val="clear" w:color="auto" w:fill="FFFFFF"/>
        </w:rPr>
        <w:t xml:space="preserve">Institutional effectiveness </w:t>
      </w:r>
      <w:r w:rsidR="00F81CF9">
        <w:rPr>
          <w:shd w:val="clear" w:color="auto" w:fill="FFFFFF"/>
        </w:rPr>
        <w:t>o</w:t>
      </w:r>
      <w:r w:rsidR="00D32EEF" w:rsidRPr="00C3112E">
        <w:rPr>
          <w:shd w:val="clear" w:color="auto" w:fill="FFFFFF"/>
        </w:rPr>
        <w:t xml:space="preserve">f </w:t>
      </w:r>
      <w:r w:rsidR="00D32EEF">
        <w:rPr>
          <w:shd w:val="clear" w:color="auto" w:fill="FFFFFF"/>
        </w:rPr>
        <w:t>tackling</w:t>
      </w:r>
      <w:r w:rsidRPr="00C3112E">
        <w:rPr>
          <w:shd w:val="clear" w:color="auto" w:fill="FFFFFF"/>
        </w:rPr>
        <w:t xml:space="preserve"> inter-ethnic issues</w:t>
      </w:r>
      <w:bookmarkEnd w:id="20"/>
    </w:p>
    <w:p w14:paraId="3FB9C9BE" w14:textId="2B212FED" w:rsidR="004C6948" w:rsidRPr="00950FAB" w:rsidRDefault="00DD7923" w:rsidP="00950FAB">
      <w:pPr>
        <w:ind w:firstLine="284"/>
        <w:rPr>
          <w:shd w:val="clear" w:color="auto" w:fill="FFFFFF"/>
        </w:rPr>
      </w:pPr>
      <w:r>
        <w:rPr>
          <w:rFonts w:ascii="Times New Roman" w:hAnsi="Times New Roman" w:cs="Times New Roman"/>
          <w:noProof/>
        </w:rPr>
        <w:drawing>
          <wp:anchor distT="0" distB="0" distL="114300" distR="114300" simplePos="0" relativeHeight="251658240" behindDoc="1" locked="0" layoutInCell="1" allowOverlap="1" wp14:anchorId="2BEB6AF7" wp14:editId="5D439477">
            <wp:simplePos x="0" y="0"/>
            <wp:positionH relativeFrom="column">
              <wp:posOffset>2361565</wp:posOffset>
            </wp:positionH>
            <wp:positionV relativeFrom="paragraph">
              <wp:posOffset>168275</wp:posOffset>
            </wp:positionV>
            <wp:extent cx="3602990" cy="282765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l="-8005" t="-11556" b="4207"/>
                    <a:stretch/>
                  </pic:blipFill>
                  <pic:spPr bwMode="auto">
                    <a:xfrm>
                      <a:off x="0" y="0"/>
                      <a:ext cx="3602990" cy="2827655"/>
                    </a:xfrm>
                    <a:prstGeom prst="rect">
                      <a:avLst/>
                    </a:prstGeom>
                    <a:noFill/>
                    <a:ln>
                      <a:noFill/>
                    </a:ln>
                    <a:extLst>
                      <a:ext uri="{53640926-AAD7-44d8-BBD7-CCE9431645EC}">
                        <a14:shadowObscured xmlns:cx="http://schemas.microsoft.com/office/drawing/2014/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BC19A5" w:rsidRPr="00B2748D">
        <w:rPr>
          <w:noProof/>
          <w:shd w:val="clear" w:color="auto" w:fill="FFFFFF"/>
        </w:rPr>
        <mc:AlternateContent>
          <mc:Choice Requires="wps">
            <w:drawing>
              <wp:anchor distT="0" distB="0" distL="114300" distR="114300" simplePos="0" relativeHeight="251693056" behindDoc="0" locked="0" layoutInCell="1" allowOverlap="1" wp14:anchorId="0995E149" wp14:editId="4FA95812">
                <wp:simplePos x="0" y="0"/>
                <wp:positionH relativeFrom="column">
                  <wp:posOffset>2663190</wp:posOffset>
                </wp:positionH>
                <wp:positionV relativeFrom="paragraph">
                  <wp:posOffset>161290</wp:posOffset>
                </wp:positionV>
                <wp:extent cx="3343910" cy="374650"/>
                <wp:effectExtent l="0" t="0" r="8890" b="635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3910" cy="374650"/>
                        </a:xfrm>
                        <a:prstGeom prst="rect">
                          <a:avLst/>
                        </a:prstGeom>
                        <a:solidFill>
                          <a:srgbClr val="FFFFFF"/>
                        </a:solidFill>
                        <a:ln w="9525">
                          <a:noFill/>
                          <a:miter lim="800000"/>
                          <a:headEnd/>
                          <a:tailEnd/>
                        </a:ln>
                      </wps:spPr>
                      <wps:txbx>
                        <w:txbxContent>
                          <w:p w14:paraId="3FA4135F" w14:textId="3D5E0737" w:rsidR="00500466" w:rsidRPr="00A60225" w:rsidRDefault="00500466" w:rsidP="009541CC">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4: Responsible authorities to deal with interethnic issu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0995E149" id="_x0000_s1032" type="#_x0000_t202" style="position:absolute;left:0;text-align:left;margin-left:209.7pt;margin-top:12.7pt;width:263.3pt;height:2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" stroked="f">
                <v:textbox>
                  <w:txbxContent>
                    <w:p w14:paraId="3FA4135F" w14:textId="3D5E0737" w:rsidR="00500466" w:rsidRPr="00A60225" w:rsidRDefault="00500466" w:rsidP="009541CC">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4: Responsible authorities to deal with interethnic issues</w:t>
                      </w:r>
                    </w:p>
                  </w:txbxContent>
                </v:textbox>
              </v:shape>
            </w:pict>
          </mc:Fallback>
        </mc:AlternateContent>
      </w:r>
    </w:p>
    <w:p w14:paraId="612EEFBC" w14:textId="37325476" w:rsidR="00C5542F" w:rsidRDefault="00B8472F" w:rsidP="00D3154B">
      <w:pPr>
        <w:spacing w:after="240"/>
        <w:ind w:firstLine="284"/>
        <w:jc w:val="both"/>
        <w:rPr>
          <w:shd w:val="clear" w:color="auto" w:fill="FFFFFF"/>
        </w:rPr>
      </w:pPr>
      <w:r w:rsidRPr="00950FAB">
        <w:rPr>
          <w:shd w:val="clear" w:color="auto" w:fill="FFFFFF"/>
        </w:rPr>
        <w:t xml:space="preserve">The institution that Kosovars trust the most to solve potential interethnic conflicts is the </w:t>
      </w:r>
      <w:r w:rsidR="0011732E" w:rsidRPr="00950FAB">
        <w:rPr>
          <w:shd w:val="clear" w:color="auto" w:fill="FFFFFF"/>
        </w:rPr>
        <w:t>Police of Kosovo</w:t>
      </w:r>
      <w:r w:rsidRPr="00950FAB">
        <w:rPr>
          <w:shd w:val="clear" w:color="auto" w:fill="FFFFFF"/>
        </w:rPr>
        <w:t>,</w:t>
      </w:r>
      <w:r w:rsidR="0011732E" w:rsidRPr="00950FAB">
        <w:rPr>
          <w:shd w:val="clear" w:color="auto" w:fill="FFFFFF"/>
        </w:rPr>
        <w:t xml:space="preserve"> followed by the Judiciary system and KFOR</w:t>
      </w:r>
      <w:r w:rsidR="00046226">
        <w:rPr>
          <w:shd w:val="clear" w:color="auto" w:fill="FFFFFF"/>
        </w:rPr>
        <w:t xml:space="preserve"> (CRDP Database, T</w:t>
      </w:r>
      <w:r w:rsidR="00397530">
        <w:rPr>
          <w:shd w:val="clear" w:color="auto" w:fill="FFFFFF"/>
        </w:rPr>
        <w:t>able 26)</w:t>
      </w:r>
      <w:r w:rsidR="00397530" w:rsidRPr="00950FAB">
        <w:rPr>
          <w:shd w:val="clear" w:color="auto" w:fill="FFFFFF"/>
        </w:rPr>
        <w:t>.</w:t>
      </w:r>
      <w:r w:rsidR="0011732E" w:rsidRPr="00950FAB">
        <w:rPr>
          <w:shd w:val="clear" w:color="auto" w:fill="FFFFFF"/>
        </w:rPr>
        <w:t xml:space="preserve"> Those perceptions were found to be prevailing regardless of the ethnicity</w:t>
      </w:r>
      <w:r w:rsidR="00397530">
        <w:rPr>
          <w:shd w:val="clear" w:color="auto" w:fill="FFFFFF"/>
        </w:rPr>
        <w:t xml:space="preserve"> </w:t>
      </w:r>
      <w:r w:rsidR="00046226">
        <w:rPr>
          <w:shd w:val="clear" w:color="auto" w:fill="FFFFFF"/>
        </w:rPr>
        <w:t>(CRDP Database, T</w:t>
      </w:r>
      <w:r w:rsidR="00397530">
        <w:rPr>
          <w:shd w:val="clear" w:color="auto" w:fill="FFFFFF"/>
        </w:rPr>
        <w:t>able 27)</w:t>
      </w:r>
      <w:r w:rsidR="0011732E" w:rsidRPr="00950FAB">
        <w:rPr>
          <w:shd w:val="clear" w:color="auto" w:fill="FFFFFF"/>
        </w:rPr>
        <w:t>, age</w:t>
      </w:r>
      <w:r w:rsidR="00046226">
        <w:rPr>
          <w:shd w:val="clear" w:color="auto" w:fill="FFFFFF"/>
        </w:rPr>
        <w:t xml:space="preserve"> (CRDP Database, T</w:t>
      </w:r>
      <w:r w:rsidR="00397530">
        <w:rPr>
          <w:shd w:val="clear" w:color="auto" w:fill="FFFFFF"/>
        </w:rPr>
        <w:t>able 28)</w:t>
      </w:r>
      <w:r w:rsidR="0011732E" w:rsidRPr="00950FAB">
        <w:rPr>
          <w:shd w:val="clear" w:color="auto" w:fill="FFFFFF"/>
        </w:rPr>
        <w:t xml:space="preserve">, area of living (rural </w:t>
      </w:r>
      <w:proofErr w:type="spellStart"/>
      <w:r w:rsidR="0011732E" w:rsidRPr="00950FAB">
        <w:rPr>
          <w:shd w:val="clear" w:color="auto" w:fill="FFFFFF"/>
        </w:rPr>
        <w:t>vs</w:t>
      </w:r>
      <w:proofErr w:type="spellEnd"/>
      <w:r w:rsidR="0011732E" w:rsidRPr="00950FAB">
        <w:rPr>
          <w:shd w:val="clear" w:color="auto" w:fill="FFFFFF"/>
        </w:rPr>
        <w:t xml:space="preserve"> urban)</w:t>
      </w:r>
      <w:r w:rsidR="00397530" w:rsidRPr="00397530">
        <w:rPr>
          <w:shd w:val="clear" w:color="auto" w:fill="FFFFFF"/>
        </w:rPr>
        <w:t xml:space="preserve"> </w:t>
      </w:r>
      <w:r w:rsidR="00046226">
        <w:rPr>
          <w:shd w:val="clear" w:color="auto" w:fill="FFFFFF"/>
        </w:rPr>
        <w:t>(CRDP Database, T</w:t>
      </w:r>
      <w:r w:rsidR="00397530">
        <w:rPr>
          <w:shd w:val="clear" w:color="auto" w:fill="FFFFFF"/>
        </w:rPr>
        <w:t>able 29)</w:t>
      </w:r>
      <w:r w:rsidR="0011732E" w:rsidRPr="00950FAB">
        <w:rPr>
          <w:shd w:val="clear" w:color="auto" w:fill="FFFFFF"/>
        </w:rPr>
        <w:t>, gender</w:t>
      </w:r>
      <w:r w:rsidR="00046226">
        <w:rPr>
          <w:shd w:val="clear" w:color="auto" w:fill="FFFFFF"/>
        </w:rPr>
        <w:t xml:space="preserve"> (CRDP Database, T</w:t>
      </w:r>
      <w:r w:rsidR="00397530">
        <w:rPr>
          <w:shd w:val="clear" w:color="auto" w:fill="FFFFFF"/>
        </w:rPr>
        <w:t>able 30)</w:t>
      </w:r>
      <w:r w:rsidR="0011732E" w:rsidRPr="00950FAB">
        <w:rPr>
          <w:shd w:val="clear" w:color="auto" w:fill="FFFFFF"/>
        </w:rPr>
        <w:t>, and level of education</w:t>
      </w:r>
      <w:r w:rsidR="00046226">
        <w:rPr>
          <w:shd w:val="clear" w:color="auto" w:fill="FFFFFF"/>
        </w:rPr>
        <w:t xml:space="preserve"> (CRDP Database, T</w:t>
      </w:r>
      <w:r w:rsidR="00397530">
        <w:rPr>
          <w:shd w:val="clear" w:color="auto" w:fill="FFFFFF"/>
        </w:rPr>
        <w:t>able 31)</w:t>
      </w:r>
      <w:r w:rsidR="0011732E" w:rsidRPr="00950FAB">
        <w:rPr>
          <w:shd w:val="clear" w:color="auto" w:fill="FFFFFF"/>
        </w:rPr>
        <w:t>.</w:t>
      </w:r>
      <w:r w:rsidRPr="00950FAB">
        <w:rPr>
          <w:shd w:val="clear" w:color="auto" w:fill="FFFFFF"/>
        </w:rPr>
        <w:t xml:space="preserve"> </w:t>
      </w:r>
    </w:p>
    <w:p w14:paraId="63E91E96" w14:textId="33C3236B" w:rsidR="009541CC" w:rsidRPr="009F261E" w:rsidRDefault="0011732E" w:rsidP="00D3154B">
      <w:pPr>
        <w:spacing w:after="240"/>
        <w:ind w:firstLine="284"/>
        <w:jc w:val="both"/>
        <w:rPr>
          <w:shd w:val="clear" w:color="auto" w:fill="FFFFFF"/>
        </w:rPr>
      </w:pPr>
      <w:r w:rsidRPr="00950FAB">
        <w:rPr>
          <w:shd w:val="clear" w:color="auto" w:fill="FFFFFF"/>
        </w:rPr>
        <w:t>Simultaneously though, we found that there is no difference with regard to the perceptions of our respondents, regardless of their ethnic background</w:t>
      </w:r>
      <w:r w:rsidR="00046226">
        <w:rPr>
          <w:shd w:val="clear" w:color="auto" w:fill="FFFFFF"/>
        </w:rPr>
        <w:t xml:space="preserve"> (CRDP Database, T</w:t>
      </w:r>
      <w:r w:rsidR="00397530">
        <w:rPr>
          <w:shd w:val="clear" w:color="auto" w:fill="FFFFFF"/>
        </w:rPr>
        <w:t xml:space="preserve">able </w:t>
      </w:r>
      <w:r w:rsidR="001D23E4">
        <w:rPr>
          <w:shd w:val="clear" w:color="auto" w:fill="FFFFFF"/>
        </w:rPr>
        <w:t>33</w:t>
      </w:r>
      <w:r w:rsidR="00397530">
        <w:rPr>
          <w:shd w:val="clear" w:color="auto" w:fill="FFFFFF"/>
        </w:rPr>
        <w:t>)</w:t>
      </w:r>
      <w:r w:rsidRPr="00950FAB">
        <w:rPr>
          <w:shd w:val="clear" w:color="auto" w:fill="FFFFFF"/>
        </w:rPr>
        <w:t>, over the level of effectivene</w:t>
      </w:r>
      <w:r w:rsidR="00A9149E" w:rsidRPr="00950FAB">
        <w:rPr>
          <w:shd w:val="clear" w:color="auto" w:fill="FFFFFF"/>
        </w:rPr>
        <w:t xml:space="preserve">ss of a particular institution to </w:t>
      </w:r>
      <w:r w:rsidRPr="00950FAB">
        <w:rPr>
          <w:shd w:val="clear" w:color="auto" w:fill="FFFFFF"/>
        </w:rPr>
        <w:t>deal with potential inter-ethic issues</w:t>
      </w:r>
      <w:r w:rsidR="00046226">
        <w:rPr>
          <w:shd w:val="clear" w:color="auto" w:fill="FFFFFF"/>
        </w:rPr>
        <w:t xml:space="preserve"> (CRDP Database, T</w:t>
      </w:r>
      <w:r w:rsidR="00397530">
        <w:rPr>
          <w:shd w:val="clear" w:color="auto" w:fill="FFFFFF"/>
        </w:rPr>
        <w:t xml:space="preserve">able </w:t>
      </w:r>
      <w:r w:rsidR="001D23E4">
        <w:rPr>
          <w:shd w:val="clear" w:color="auto" w:fill="FFFFFF"/>
        </w:rPr>
        <w:t>32</w:t>
      </w:r>
      <w:r w:rsidR="00397530">
        <w:rPr>
          <w:shd w:val="clear" w:color="auto" w:fill="FFFFFF"/>
        </w:rPr>
        <w:t>)</w:t>
      </w:r>
      <w:r w:rsidR="001D23E4">
        <w:rPr>
          <w:shd w:val="clear" w:color="auto" w:fill="FFFFFF"/>
        </w:rPr>
        <w:t>.</w:t>
      </w:r>
    </w:p>
    <w:p w14:paraId="69B5F6B2" w14:textId="4335C84C" w:rsidR="00446668" w:rsidRPr="00C3112E" w:rsidRDefault="0011732E" w:rsidP="00C87732">
      <w:pPr>
        <w:pStyle w:val="Heading2"/>
        <w:rPr>
          <w:shd w:val="clear" w:color="auto" w:fill="FFFFFF"/>
        </w:rPr>
      </w:pPr>
      <w:bookmarkStart w:id="21" w:name="_Toc358284503"/>
      <w:r w:rsidRPr="00C3112E">
        <w:rPr>
          <w:shd w:val="clear" w:color="auto" w:fill="FFFFFF"/>
        </w:rPr>
        <w:t xml:space="preserve">Existing level of inter-ethnic </w:t>
      </w:r>
      <w:r w:rsidR="007002F4" w:rsidRPr="00C3112E">
        <w:rPr>
          <w:shd w:val="clear" w:color="auto" w:fill="FFFFFF"/>
        </w:rPr>
        <w:t>interaction</w:t>
      </w:r>
      <w:bookmarkEnd w:id="21"/>
    </w:p>
    <w:p w14:paraId="53C8E705" w14:textId="77777777" w:rsidR="00341253" w:rsidRDefault="00341253" w:rsidP="00C3112E">
      <w:pPr>
        <w:ind w:firstLine="284"/>
        <w:jc w:val="both"/>
        <w:rPr>
          <w:shd w:val="clear" w:color="auto" w:fill="FFFFFF"/>
        </w:rPr>
      </w:pPr>
    </w:p>
    <w:p w14:paraId="66B6127E" w14:textId="251C7599" w:rsidR="009541CC" w:rsidRDefault="0011732E" w:rsidP="00CA43C3">
      <w:pPr>
        <w:ind w:firstLine="284"/>
        <w:jc w:val="both"/>
        <w:rPr>
          <w:shd w:val="clear" w:color="auto" w:fill="FFFFFF"/>
        </w:rPr>
      </w:pPr>
      <w:r w:rsidRPr="00950FAB">
        <w:rPr>
          <w:shd w:val="clear" w:color="auto" w:fill="FFFFFF"/>
        </w:rPr>
        <w:t>Th</w:t>
      </w:r>
      <w:r w:rsidR="00DA05A6">
        <w:rPr>
          <w:shd w:val="clear" w:color="auto" w:fill="FFFFFF"/>
        </w:rPr>
        <w:t>e inter</w:t>
      </w:r>
      <w:r w:rsidR="00A9149E" w:rsidRPr="00950FAB">
        <w:rPr>
          <w:shd w:val="clear" w:color="auto" w:fill="FFFFFF"/>
        </w:rPr>
        <w:t xml:space="preserve">ethnic </w:t>
      </w:r>
      <w:r w:rsidR="008122F3">
        <w:rPr>
          <w:shd w:val="clear" w:color="auto" w:fill="FFFFFF"/>
        </w:rPr>
        <w:t>interaction</w:t>
      </w:r>
      <w:r w:rsidR="008122F3" w:rsidRPr="00950FAB">
        <w:rPr>
          <w:shd w:val="clear" w:color="auto" w:fill="FFFFFF"/>
        </w:rPr>
        <w:t xml:space="preserve"> </w:t>
      </w:r>
      <w:r w:rsidRPr="00950FAB">
        <w:rPr>
          <w:shd w:val="clear" w:color="auto" w:fill="FFFFFF"/>
        </w:rPr>
        <w:t>in Kosovo</w:t>
      </w:r>
      <w:r w:rsidR="00A9149E" w:rsidRPr="00950FAB">
        <w:rPr>
          <w:shd w:val="clear" w:color="auto" w:fill="FFFFFF"/>
        </w:rPr>
        <w:t xml:space="preserve"> </w:t>
      </w:r>
      <w:r w:rsidR="00A9149E" w:rsidRPr="00C3112E">
        <w:rPr>
          <w:shd w:val="clear" w:color="auto" w:fill="FFFFFF"/>
        </w:rPr>
        <w:t>has shown to be low</w:t>
      </w:r>
      <w:r w:rsidRPr="00950FAB">
        <w:rPr>
          <w:shd w:val="clear" w:color="auto" w:fill="FFFFFF"/>
        </w:rPr>
        <w:t xml:space="preserve">. Around 52% of our respondents stated that they had never </w:t>
      </w:r>
      <w:r w:rsidR="008122F3">
        <w:rPr>
          <w:shd w:val="clear" w:color="auto" w:fill="FFFFFF"/>
        </w:rPr>
        <w:t>interacted</w:t>
      </w:r>
      <w:r w:rsidR="008122F3" w:rsidRPr="00950FAB">
        <w:rPr>
          <w:shd w:val="clear" w:color="auto" w:fill="FFFFFF"/>
        </w:rPr>
        <w:t xml:space="preserve"> </w:t>
      </w:r>
      <w:r w:rsidRPr="00950FAB">
        <w:rPr>
          <w:shd w:val="clear" w:color="auto" w:fill="FFFFFF"/>
        </w:rPr>
        <w:t xml:space="preserve">with members of other ethnic groups, whereas around 19% and 6.4% declared to have </w:t>
      </w:r>
      <w:r w:rsidR="007002F4">
        <w:rPr>
          <w:shd w:val="clear" w:color="auto" w:fill="FFFFFF"/>
        </w:rPr>
        <w:t xml:space="preserve">interacted </w:t>
      </w:r>
      <w:r w:rsidRPr="00950FAB">
        <w:rPr>
          <w:shd w:val="clear" w:color="auto" w:fill="FFFFFF"/>
        </w:rPr>
        <w:t>sometimes and most of the time, respectively</w:t>
      </w:r>
      <w:r w:rsidR="001D23E4">
        <w:rPr>
          <w:shd w:val="clear" w:color="auto" w:fill="FFFFFF"/>
        </w:rPr>
        <w:t xml:space="preserve"> </w:t>
      </w:r>
      <w:r w:rsidR="00046226">
        <w:rPr>
          <w:shd w:val="clear" w:color="auto" w:fill="FFFFFF"/>
        </w:rPr>
        <w:t>(CRDP Database, T</w:t>
      </w:r>
      <w:r w:rsidR="001D23E4">
        <w:rPr>
          <w:shd w:val="clear" w:color="auto" w:fill="FFFFFF"/>
        </w:rPr>
        <w:t>able 39)</w:t>
      </w:r>
      <w:r w:rsidR="001D23E4" w:rsidRPr="00950FAB">
        <w:rPr>
          <w:shd w:val="clear" w:color="auto" w:fill="FFFFFF"/>
        </w:rPr>
        <w:t>.</w:t>
      </w:r>
      <w:r w:rsidRPr="00950FAB">
        <w:rPr>
          <w:shd w:val="clear" w:color="auto" w:fill="FFFFFF"/>
        </w:rPr>
        <w:t xml:space="preserve"> </w:t>
      </w:r>
    </w:p>
    <w:p w14:paraId="04C5F584" w14:textId="6BD6A0A9" w:rsidR="00446668" w:rsidRPr="00C3112E" w:rsidRDefault="00B141DD" w:rsidP="009541CC">
      <w:pPr>
        <w:ind w:firstLine="284"/>
        <w:jc w:val="both"/>
        <w:rPr>
          <w:shd w:val="clear" w:color="auto" w:fill="FFFFFF"/>
        </w:rPr>
      </w:pPr>
      <w:r w:rsidRPr="00E04856">
        <w:rPr>
          <w:noProof/>
          <w:shd w:val="clear" w:color="auto" w:fill="FFFFFF"/>
        </w:rPr>
        <w:lastRenderedPageBreak/>
        <mc:AlternateContent>
          <mc:Choice Requires="wps">
            <w:drawing>
              <wp:anchor distT="0" distB="0" distL="114300" distR="114300" simplePos="0" relativeHeight="251688447" behindDoc="0" locked="0" layoutInCell="1" allowOverlap="1" wp14:anchorId="11FB3A3B" wp14:editId="37D49DBB">
                <wp:simplePos x="0" y="0"/>
                <wp:positionH relativeFrom="column">
                  <wp:posOffset>2257425</wp:posOffset>
                </wp:positionH>
                <wp:positionV relativeFrom="paragraph">
                  <wp:posOffset>9525</wp:posOffset>
                </wp:positionV>
                <wp:extent cx="3352800" cy="387350"/>
                <wp:effectExtent l="0" t="0" r="0"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387350"/>
                        </a:xfrm>
                        <a:prstGeom prst="rect">
                          <a:avLst/>
                        </a:prstGeom>
                        <a:solidFill>
                          <a:srgbClr val="FFFFFF"/>
                        </a:solidFill>
                        <a:ln w="9525">
                          <a:noFill/>
                          <a:miter lim="800000"/>
                          <a:headEnd/>
                          <a:tailEnd/>
                        </a:ln>
                      </wps:spPr>
                      <wps:txbx>
                        <w:txbxContent>
                          <w:p w14:paraId="6AB2735F" w14:textId="12407935" w:rsidR="00500466" w:rsidRPr="00E04856" w:rsidRDefault="00500466" w:rsidP="00E04856">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5: Preferred environment for interethnic interaction, by ethnic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11FB3A3B" id="_x0000_s1033" type="#_x0000_t202" style="position:absolute;left:0;text-align:left;margin-left:177.75pt;margin-top:.75pt;width:264pt;height:30.5pt;z-index:2516884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" stroked="f">
                <v:textbox>
                  <w:txbxContent>
                    <w:p w14:paraId="6AB2735F" w14:textId="12407935" w:rsidR="00500466" w:rsidRPr="00E04856" w:rsidRDefault="00500466" w:rsidP="00E04856">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5: Preferred environment for interethnic interaction, by ethnicity</w:t>
                      </w:r>
                    </w:p>
                  </w:txbxContent>
                </v:textbox>
                <w10:wrap type="square"/>
              </v:shape>
            </w:pict>
          </mc:Fallback>
        </mc:AlternateContent>
      </w:r>
      <w:r w:rsidR="00CA43C3">
        <w:rPr>
          <w:rFonts w:ascii="Times New Roman" w:hAnsi="Times New Roman" w:cs="Times New Roman"/>
          <w:noProof/>
        </w:rPr>
        <w:drawing>
          <wp:anchor distT="0" distB="0" distL="114300" distR="114300" simplePos="0" relativeHeight="251657215" behindDoc="0" locked="0" layoutInCell="1" allowOverlap="1" wp14:anchorId="02986E01" wp14:editId="446AFE17">
            <wp:simplePos x="0" y="0"/>
            <wp:positionH relativeFrom="margin">
              <wp:align>right</wp:align>
            </wp:positionH>
            <wp:positionV relativeFrom="paragraph">
              <wp:posOffset>32385</wp:posOffset>
            </wp:positionV>
            <wp:extent cx="4171950" cy="36099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a:extLst>
                        <a:ext uri="{28A0092B-C50C-407E-A947-70E740481C1C}">
                          <a14:useLocalDpi xmlns:a14="http://schemas.microsoft.com/office/drawing/2010/main" val="0"/>
                        </a:ext>
                      </a:extLst>
                    </a:blip>
                    <a:srcRect l="-43" t="-10200" r="2867" b="2981"/>
                    <a:stretch/>
                  </pic:blipFill>
                  <pic:spPr bwMode="auto">
                    <a:xfrm>
                      <a:off x="0" y="0"/>
                      <a:ext cx="4171950" cy="3609975"/>
                    </a:xfrm>
                    <a:prstGeom prst="rect">
                      <a:avLst/>
                    </a:prstGeom>
                    <a:noFill/>
                    <a:ln>
                      <a:noFill/>
                    </a:ln>
                    <a:extLst>
                      <a:ext uri="{53640926-AAD7-44d8-BBD7-CCE9431645EC}">
                        <a14:shadowObscured xmlns:cx="http://schemas.microsoft.com/office/drawing/2014/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842046">
        <w:rPr>
          <w:shd w:val="clear" w:color="auto" w:fill="FFFFFF"/>
        </w:rPr>
        <w:t>Even so, these results were</w:t>
      </w:r>
      <w:r w:rsidR="00B16082">
        <w:rPr>
          <w:shd w:val="clear" w:color="auto" w:fill="FFFFFF"/>
        </w:rPr>
        <w:t xml:space="preserve"> f</w:t>
      </w:r>
      <w:r w:rsidR="0011732E" w:rsidRPr="00950FAB">
        <w:rPr>
          <w:shd w:val="clear" w:color="auto" w:fill="FFFFFF"/>
        </w:rPr>
        <w:t xml:space="preserve">ound to vary significantly among different ethnic groups; while the majority of Albanians declared to have never cooperated with individuals of other ethnic groups, the rest of ethnic communities, led by Bosnians, and followed by </w:t>
      </w:r>
      <w:proofErr w:type="spellStart"/>
      <w:r w:rsidR="0011732E" w:rsidRPr="00950FAB">
        <w:rPr>
          <w:shd w:val="clear" w:color="auto" w:fill="FFFFFF"/>
        </w:rPr>
        <w:t>Goran</w:t>
      </w:r>
      <w:proofErr w:type="spellEnd"/>
      <w:r w:rsidR="0011732E" w:rsidRPr="00950FAB">
        <w:rPr>
          <w:shd w:val="clear" w:color="auto" w:fill="FFFFFF"/>
        </w:rPr>
        <w:t xml:space="preserve">, </w:t>
      </w:r>
      <w:proofErr w:type="spellStart"/>
      <w:r w:rsidR="0011732E" w:rsidRPr="00950FAB">
        <w:rPr>
          <w:shd w:val="clear" w:color="auto" w:fill="FFFFFF"/>
        </w:rPr>
        <w:t>Ashkali</w:t>
      </w:r>
      <w:proofErr w:type="spellEnd"/>
      <w:r w:rsidR="0011732E" w:rsidRPr="00950FAB">
        <w:rPr>
          <w:shd w:val="clear" w:color="auto" w:fill="FFFFFF"/>
        </w:rPr>
        <w:t>, Turks, Serbs and Egyptian, were found to be relatively more engaged into inter-ethnic cooperation</w:t>
      </w:r>
      <w:r w:rsidR="00046226">
        <w:rPr>
          <w:shd w:val="clear" w:color="auto" w:fill="FFFFFF"/>
        </w:rPr>
        <w:t xml:space="preserve"> (CRDP Database, T</w:t>
      </w:r>
      <w:r w:rsidR="001D23E4">
        <w:rPr>
          <w:shd w:val="clear" w:color="auto" w:fill="FFFFFF"/>
        </w:rPr>
        <w:t>able 40)</w:t>
      </w:r>
      <w:r w:rsidR="001D23E4" w:rsidRPr="00950FAB">
        <w:rPr>
          <w:shd w:val="clear" w:color="auto" w:fill="FFFFFF"/>
        </w:rPr>
        <w:t>.</w:t>
      </w:r>
      <w:r w:rsidR="001D23E4" w:rsidRPr="00950FAB" w:rsidDel="001D23E4">
        <w:rPr>
          <w:shd w:val="clear" w:color="auto" w:fill="FFFFFF"/>
          <w:vertAlign w:val="superscript"/>
        </w:rPr>
        <w:t xml:space="preserve"> </w:t>
      </w:r>
    </w:p>
    <w:p w14:paraId="168E0A43" w14:textId="77777777" w:rsidR="00C244D3" w:rsidRDefault="00C244D3" w:rsidP="00AA4884">
      <w:pPr>
        <w:ind w:firstLine="284"/>
        <w:jc w:val="both"/>
        <w:rPr>
          <w:shd w:val="clear" w:color="auto" w:fill="FFFFFF"/>
        </w:rPr>
      </w:pPr>
    </w:p>
    <w:p w14:paraId="5B0B5018" w14:textId="377E0761" w:rsidR="00C244D3" w:rsidRDefault="00C244D3" w:rsidP="00CA43C3">
      <w:pPr>
        <w:ind w:left="0"/>
        <w:jc w:val="both"/>
        <w:rPr>
          <w:shd w:val="clear" w:color="auto" w:fill="FFFFFF"/>
        </w:rPr>
      </w:pPr>
    </w:p>
    <w:p w14:paraId="54A95CDE" w14:textId="073C9779" w:rsidR="00B16082" w:rsidRPr="00421F13" w:rsidRDefault="0011732E" w:rsidP="00D3154B">
      <w:pPr>
        <w:spacing w:after="240"/>
        <w:ind w:firstLine="284"/>
        <w:jc w:val="both"/>
        <w:rPr>
          <w:shd w:val="clear" w:color="auto" w:fill="FFFFFF"/>
        </w:rPr>
      </w:pPr>
      <w:r w:rsidRPr="00950FAB">
        <w:rPr>
          <w:shd w:val="clear" w:color="auto" w:fill="FFFFFF"/>
        </w:rPr>
        <w:t xml:space="preserve">Moreover, we found that the interethnic </w:t>
      </w:r>
      <w:r w:rsidR="00862B37">
        <w:rPr>
          <w:shd w:val="clear" w:color="auto" w:fill="FFFFFF"/>
        </w:rPr>
        <w:t>interaction</w:t>
      </w:r>
      <w:r w:rsidR="00862B37" w:rsidRPr="00950FAB">
        <w:rPr>
          <w:shd w:val="clear" w:color="auto" w:fill="FFFFFF"/>
        </w:rPr>
        <w:t xml:space="preserve"> </w:t>
      </w:r>
      <w:r w:rsidRPr="00950FAB">
        <w:rPr>
          <w:shd w:val="clear" w:color="auto" w:fill="FFFFFF"/>
        </w:rPr>
        <w:t>is uneas</w:t>
      </w:r>
      <w:r w:rsidR="00011574" w:rsidRPr="00950FAB">
        <w:rPr>
          <w:shd w:val="clear" w:color="auto" w:fill="FFFFFF"/>
        </w:rPr>
        <w:t>y</w:t>
      </w:r>
      <w:r w:rsidRPr="00950FAB">
        <w:rPr>
          <w:shd w:val="clear" w:color="auto" w:fill="FFFFFF"/>
        </w:rPr>
        <w:t xml:space="preserve">. Specifically, more than 42% of our respondents declared that they do not feel comfortable when interacting with other ethnic groups, whereas around 26% </w:t>
      </w:r>
      <w:r w:rsidR="00011574" w:rsidRPr="00950FAB">
        <w:rPr>
          <w:shd w:val="clear" w:color="auto" w:fill="FFFFFF"/>
        </w:rPr>
        <w:t xml:space="preserve">feel rather comfortable </w:t>
      </w:r>
      <w:r w:rsidRPr="00950FAB">
        <w:rPr>
          <w:shd w:val="clear" w:color="auto" w:fill="FFFFFF"/>
        </w:rPr>
        <w:t xml:space="preserve">and around 28% </w:t>
      </w:r>
      <w:r w:rsidR="00011574" w:rsidRPr="00950FAB">
        <w:rPr>
          <w:shd w:val="clear" w:color="auto" w:fill="FFFFFF"/>
        </w:rPr>
        <w:t>feel neutral</w:t>
      </w:r>
      <w:r w:rsidR="00046226">
        <w:rPr>
          <w:shd w:val="clear" w:color="auto" w:fill="FFFFFF"/>
        </w:rPr>
        <w:t xml:space="preserve"> (CRDP Database, T</w:t>
      </w:r>
      <w:r w:rsidR="001D23E4">
        <w:rPr>
          <w:shd w:val="clear" w:color="auto" w:fill="FFFFFF"/>
        </w:rPr>
        <w:t>able 34)</w:t>
      </w:r>
      <w:r w:rsidR="001D23E4" w:rsidRPr="00950FAB">
        <w:rPr>
          <w:shd w:val="clear" w:color="auto" w:fill="FFFFFF"/>
        </w:rPr>
        <w:t>.</w:t>
      </w:r>
      <w:r w:rsidRPr="00950FAB">
        <w:rPr>
          <w:shd w:val="clear" w:color="auto" w:fill="FFFFFF"/>
        </w:rPr>
        <w:t xml:space="preserve"> The level of ease at which interethnic </w:t>
      </w:r>
      <w:r w:rsidR="00862B37">
        <w:rPr>
          <w:shd w:val="clear" w:color="auto" w:fill="FFFFFF"/>
        </w:rPr>
        <w:t>interaction</w:t>
      </w:r>
      <w:r w:rsidR="00862B37" w:rsidRPr="00950FAB">
        <w:rPr>
          <w:shd w:val="clear" w:color="auto" w:fill="FFFFFF"/>
        </w:rPr>
        <w:t xml:space="preserve"> </w:t>
      </w:r>
      <w:r w:rsidRPr="00950FAB">
        <w:rPr>
          <w:shd w:val="clear" w:color="auto" w:fill="FFFFFF"/>
        </w:rPr>
        <w:t xml:space="preserve">evolves was found to be varying depending on the context; the </w:t>
      </w:r>
      <w:r w:rsidR="00DA05A6" w:rsidRPr="00950FAB">
        <w:rPr>
          <w:shd w:val="clear" w:color="auto" w:fill="FFFFFF"/>
        </w:rPr>
        <w:t>friendliest</w:t>
      </w:r>
      <w:r w:rsidR="00DA05A6">
        <w:rPr>
          <w:shd w:val="clear" w:color="auto" w:fill="FFFFFF"/>
        </w:rPr>
        <w:t xml:space="preserve"> environment</w:t>
      </w:r>
      <w:r w:rsidRPr="00950FAB">
        <w:rPr>
          <w:shd w:val="clear" w:color="auto" w:fill="FFFFFF"/>
        </w:rPr>
        <w:t xml:space="preserve"> for interethnic </w:t>
      </w:r>
      <w:r w:rsidR="00862B37">
        <w:rPr>
          <w:shd w:val="clear" w:color="auto" w:fill="FFFFFF"/>
        </w:rPr>
        <w:t>interaction</w:t>
      </w:r>
      <w:r w:rsidR="00862B37" w:rsidRPr="00950FAB">
        <w:rPr>
          <w:shd w:val="clear" w:color="auto" w:fill="FFFFFF"/>
        </w:rPr>
        <w:t xml:space="preserve"> </w:t>
      </w:r>
      <w:r w:rsidR="00DA05A6">
        <w:rPr>
          <w:shd w:val="clear" w:color="auto" w:fill="FFFFFF"/>
        </w:rPr>
        <w:t>was</w:t>
      </w:r>
      <w:r w:rsidRPr="00950FAB">
        <w:rPr>
          <w:shd w:val="clear" w:color="auto" w:fill="FFFFFF"/>
        </w:rPr>
        <w:t xml:space="preserve"> found to be </w:t>
      </w:r>
      <w:r w:rsidR="00DA05A6">
        <w:rPr>
          <w:shd w:val="clear" w:color="auto" w:fill="FFFFFF"/>
        </w:rPr>
        <w:t xml:space="preserve">the </w:t>
      </w:r>
      <w:r w:rsidRPr="00950FAB">
        <w:rPr>
          <w:shd w:val="clear" w:color="auto" w:fill="FFFFFF"/>
        </w:rPr>
        <w:t>business, education</w:t>
      </w:r>
      <w:r w:rsidR="00FD7771" w:rsidRPr="00950FAB">
        <w:rPr>
          <w:shd w:val="clear" w:color="auto" w:fill="FFFFFF"/>
        </w:rPr>
        <w:t>,</w:t>
      </w:r>
      <w:r w:rsidRPr="00950FAB">
        <w:rPr>
          <w:shd w:val="clear" w:color="auto" w:fill="FFFFFF"/>
        </w:rPr>
        <w:t xml:space="preserve"> and non-formal </w:t>
      </w:r>
      <w:r w:rsidR="00DA05A6">
        <w:rPr>
          <w:shd w:val="clear" w:color="auto" w:fill="FFFFFF"/>
        </w:rPr>
        <w:t>environment</w:t>
      </w:r>
      <w:r w:rsidRPr="00950FAB">
        <w:rPr>
          <w:shd w:val="clear" w:color="auto" w:fill="FFFFFF"/>
        </w:rPr>
        <w:t xml:space="preserve">, whereas politics, religion, and </w:t>
      </w:r>
      <w:r w:rsidR="00DA05A6">
        <w:rPr>
          <w:shd w:val="clear" w:color="auto" w:fill="FFFFFF"/>
        </w:rPr>
        <w:t>non-government as the least one</w:t>
      </w:r>
      <w:r w:rsidR="00046226">
        <w:rPr>
          <w:shd w:val="clear" w:color="auto" w:fill="FFFFFF"/>
        </w:rPr>
        <w:t xml:space="preserve"> (CRDP Database, T</w:t>
      </w:r>
      <w:r w:rsidR="001D23E4">
        <w:rPr>
          <w:shd w:val="clear" w:color="auto" w:fill="FFFFFF"/>
        </w:rPr>
        <w:t>able 35)</w:t>
      </w:r>
      <w:r w:rsidR="001D23E4" w:rsidRPr="00950FAB">
        <w:rPr>
          <w:shd w:val="clear" w:color="auto" w:fill="FFFFFF"/>
        </w:rPr>
        <w:t>.</w:t>
      </w:r>
      <w:r w:rsidR="001D23E4">
        <w:rPr>
          <w:shd w:val="clear" w:color="auto" w:fill="FFFFFF"/>
        </w:rPr>
        <w:t xml:space="preserve"> </w:t>
      </w:r>
      <w:r w:rsidR="00FD7771" w:rsidRPr="00950FAB">
        <w:rPr>
          <w:shd w:val="clear" w:color="auto" w:fill="FFFFFF"/>
        </w:rPr>
        <w:t>S</w:t>
      </w:r>
      <w:r w:rsidRPr="00950FAB">
        <w:rPr>
          <w:shd w:val="clear" w:color="auto" w:fill="FFFFFF"/>
        </w:rPr>
        <w:t xml:space="preserve">uch perceptions were found to prevail regardless of ethnic background, except in the case of Albanians, who were found to be relatively more comfortable cooperating in </w:t>
      </w:r>
      <w:r w:rsidR="001858E6" w:rsidRPr="00950FAB">
        <w:rPr>
          <w:shd w:val="clear" w:color="auto" w:fill="FFFFFF"/>
        </w:rPr>
        <w:t xml:space="preserve">a </w:t>
      </w:r>
      <w:r w:rsidRPr="00950FAB">
        <w:rPr>
          <w:shd w:val="clear" w:color="auto" w:fill="FFFFFF"/>
        </w:rPr>
        <w:t>business and education</w:t>
      </w:r>
      <w:r w:rsidR="001858E6" w:rsidRPr="00950FAB">
        <w:rPr>
          <w:shd w:val="clear" w:color="auto" w:fill="FFFFFF"/>
        </w:rPr>
        <w:t>al context</w:t>
      </w:r>
      <w:r w:rsidR="00046226">
        <w:rPr>
          <w:shd w:val="clear" w:color="auto" w:fill="FFFFFF"/>
        </w:rPr>
        <w:t xml:space="preserve"> (CRDP Database, T</w:t>
      </w:r>
      <w:r w:rsidR="001D23E4">
        <w:rPr>
          <w:shd w:val="clear" w:color="auto" w:fill="FFFFFF"/>
        </w:rPr>
        <w:t>able 36)</w:t>
      </w:r>
      <w:r w:rsidR="001D23E4" w:rsidRPr="00950FAB">
        <w:rPr>
          <w:shd w:val="clear" w:color="auto" w:fill="FFFFFF"/>
        </w:rPr>
        <w:t>.</w:t>
      </w:r>
    </w:p>
    <w:p w14:paraId="779CC48E" w14:textId="7C3D4AE3" w:rsidR="003B4201" w:rsidRPr="00421F13" w:rsidRDefault="00FD7771" w:rsidP="00D3154B">
      <w:pPr>
        <w:spacing w:after="240"/>
        <w:ind w:firstLine="284"/>
        <w:jc w:val="both"/>
        <w:rPr>
          <w:rFonts w:ascii="Times New Roman" w:hAnsi="Times New Roman" w:cs="Times New Roman"/>
        </w:rPr>
      </w:pPr>
      <w:r w:rsidRPr="00950FAB">
        <w:rPr>
          <w:shd w:val="clear" w:color="auto" w:fill="FFFFFF"/>
        </w:rPr>
        <w:t>P</w:t>
      </w:r>
      <w:r w:rsidR="0011732E" w:rsidRPr="00950FAB">
        <w:rPr>
          <w:shd w:val="clear" w:color="auto" w:fill="FFFFFF"/>
        </w:rPr>
        <w:t>erceptions</w:t>
      </w:r>
      <w:r w:rsidRPr="00950FAB">
        <w:rPr>
          <w:shd w:val="clear" w:color="auto" w:fill="FFFFFF"/>
        </w:rPr>
        <w:t xml:space="preserve"> of interethnic </w:t>
      </w:r>
      <w:r w:rsidR="00AB3A67">
        <w:rPr>
          <w:shd w:val="clear" w:color="auto" w:fill="FFFFFF"/>
        </w:rPr>
        <w:t>interaction</w:t>
      </w:r>
      <w:r w:rsidR="00AB3A67" w:rsidRPr="00950FAB">
        <w:rPr>
          <w:shd w:val="clear" w:color="auto" w:fill="FFFFFF"/>
        </w:rPr>
        <w:t xml:space="preserve"> </w:t>
      </w:r>
      <w:r w:rsidRPr="00950FAB">
        <w:rPr>
          <w:shd w:val="clear" w:color="auto" w:fill="FFFFFF"/>
        </w:rPr>
        <w:t>do</w:t>
      </w:r>
      <w:r w:rsidR="0011732E" w:rsidRPr="00950FAB">
        <w:rPr>
          <w:shd w:val="clear" w:color="auto" w:fill="FFFFFF"/>
        </w:rPr>
        <w:t xml:space="preserve"> differ with regard to gender and age; indeed, a relatively higher proportion of women feel more comfortable </w:t>
      </w:r>
      <w:r w:rsidRPr="00950FAB">
        <w:rPr>
          <w:shd w:val="clear" w:color="auto" w:fill="FFFFFF"/>
        </w:rPr>
        <w:t>engaging in</w:t>
      </w:r>
      <w:r w:rsidR="0011732E" w:rsidRPr="00950FAB">
        <w:rPr>
          <w:shd w:val="clear" w:color="auto" w:fill="FFFFFF"/>
        </w:rPr>
        <w:t xml:space="preserve"> interethnic cooperation in education and non-governmental</w:t>
      </w:r>
      <w:r w:rsidRPr="00950FAB">
        <w:rPr>
          <w:shd w:val="clear" w:color="auto" w:fill="FFFFFF"/>
        </w:rPr>
        <w:t xml:space="preserve"> environments</w:t>
      </w:r>
      <w:r w:rsidR="0011732E" w:rsidRPr="00950FAB">
        <w:rPr>
          <w:shd w:val="clear" w:color="auto" w:fill="FFFFFF"/>
        </w:rPr>
        <w:t xml:space="preserve"> than men, with the latter </w:t>
      </w:r>
      <w:r w:rsidRPr="00950FAB">
        <w:rPr>
          <w:shd w:val="clear" w:color="auto" w:fill="FFFFFF"/>
        </w:rPr>
        <w:t xml:space="preserve">reporting </w:t>
      </w:r>
      <w:r w:rsidR="001858E6" w:rsidRPr="00950FAB">
        <w:rPr>
          <w:shd w:val="clear" w:color="auto" w:fill="FFFFFF"/>
        </w:rPr>
        <w:t xml:space="preserve">greater </w:t>
      </w:r>
      <w:r w:rsidRPr="00950FAB">
        <w:rPr>
          <w:shd w:val="clear" w:color="auto" w:fill="FFFFFF"/>
        </w:rPr>
        <w:t xml:space="preserve">comfort </w:t>
      </w:r>
      <w:r w:rsidR="001858E6" w:rsidRPr="00950FAB">
        <w:rPr>
          <w:shd w:val="clear" w:color="auto" w:fill="FFFFFF"/>
        </w:rPr>
        <w:t>with</w:t>
      </w:r>
      <w:r w:rsidR="0011732E" w:rsidRPr="00950FAB">
        <w:rPr>
          <w:shd w:val="clear" w:color="auto" w:fill="FFFFFF"/>
        </w:rPr>
        <w:t xml:space="preserve"> the business sector</w:t>
      </w:r>
      <w:r w:rsidR="00046226">
        <w:rPr>
          <w:shd w:val="clear" w:color="auto" w:fill="FFFFFF"/>
        </w:rPr>
        <w:t xml:space="preserve"> (CRDP Database, T</w:t>
      </w:r>
      <w:r w:rsidR="001D23E4">
        <w:rPr>
          <w:shd w:val="clear" w:color="auto" w:fill="FFFFFF"/>
        </w:rPr>
        <w:t>able 37)</w:t>
      </w:r>
      <w:r w:rsidR="0011732E" w:rsidRPr="00950FAB">
        <w:rPr>
          <w:shd w:val="clear" w:color="auto" w:fill="FFFFFF"/>
        </w:rPr>
        <w:t xml:space="preserve">. </w:t>
      </w:r>
    </w:p>
    <w:p w14:paraId="78971856" w14:textId="7C09BA37" w:rsidR="00446668" w:rsidRDefault="0011732E" w:rsidP="00D3154B">
      <w:pPr>
        <w:spacing w:after="240"/>
        <w:ind w:firstLine="284"/>
        <w:jc w:val="both"/>
        <w:rPr>
          <w:shd w:val="clear" w:color="auto" w:fill="FFFFFF"/>
          <w:vertAlign w:val="superscript"/>
        </w:rPr>
      </w:pPr>
      <w:r w:rsidRPr="00950FAB">
        <w:rPr>
          <w:shd w:val="clear" w:color="auto" w:fill="FFFFFF"/>
        </w:rPr>
        <w:t>Further</w:t>
      </w:r>
      <w:r w:rsidR="00FD7771" w:rsidRPr="00950FAB">
        <w:rPr>
          <w:shd w:val="clear" w:color="auto" w:fill="FFFFFF"/>
        </w:rPr>
        <w:t>more</w:t>
      </w:r>
      <w:r w:rsidRPr="00950FAB">
        <w:rPr>
          <w:shd w:val="clear" w:color="auto" w:fill="FFFFFF"/>
        </w:rPr>
        <w:t xml:space="preserve">, the relatively younger respondents declared to feel relatively more comfortable </w:t>
      </w:r>
      <w:r w:rsidR="001858E6" w:rsidRPr="00950FAB">
        <w:rPr>
          <w:shd w:val="clear" w:color="auto" w:fill="FFFFFF"/>
        </w:rPr>
        <w:t>in</w:t>
      </w:r>
      <w:r w:rsidRPr="00950FAB">
        <w:rPr>
          <w:shd w:val="clear" w:color="auto" w:fill="FFFFFF"/>
        </w:rPr>
        <w:t xml:space="preserve"> cooperating with members of other ethnic communities in the education sector, whereas older generations </w:t>
      </w:r>
      <w:r w:rsidR="00FD7771" w:rsidRPr="00950FAB">
        <w:rPr>
          <w:shd w:val="clear" w:color="auto" w:fill="FFFFFF"/>
        </w:rPr>
        <w:t>prefer</w:t>
      </w:r>
      <w:r w:rsidRPr="00950FAB">
        <w:rPr>
          <w:shd w:val="clear" w:color="auto" w:fill="FFFFFF"/>
        </w:rPr>
        <w:t xml:space="preserve"> business and non-formal </w:t>
      </w:r>
      <w:r w:rsidR="001858E6" w:rsidRPr="00C3112E">
        <w:rPr>
          <w:shd w:val="clear" w:color="auto" w:fill="FFFFFF"/>
        </w:rPr>
        <w:t>venues</w:t>
      </w:r>
      <w:r w:rsidR="00046226">
        <w:rPr>
          <w:shd w:val="clear" w:color="auto" w:fill="FFFFFF"/>
        </w:rPr>
        <w:t xml:space="preserve"> (CRDP Database, T</w:t>
      </w:r>
      <w:r w:rsidR="001D23E4">
        <w:rPr>
          <w:shd w:val="clear" w:color="auto" w:fill="FFFFFF"/>
        </w:rPr>
        <w:t>able 38)</w:t>
      </w:r>
      <w:r w:rsidR="001D23E4" w:rsidRPr="00950FAB">
        <w:rPr>
          <w:shd w:val="clear" w:color="auto" w:fill="FFFFFF"/>
        </w:rPr>
        <w:t>.</w:t>
      </w:r>
      <w:r w:rsidR="001D23E4" w:rsidRPr="00950FAB" w:rsidDel="001D23E4">
        <w:rPr>
          <w:shd w:val="clear" w:color="auto" w:fill="FFFFFF"/>
          <w:vertAlign w:val="superscript"/>
        </w:rPr>
        <w:t xml:space="preserve"> </w:t>
      </w:r>
    </w:p>
    <w:p w14:paraId="4D40C933" w14:textId="1C39BD4E" w:rsidR="00446E6F" w:rsidRDefault="008C785E" w:rsidP="00AA4884">
      <w:pPr>
        <w:ind w:left="0"/>
        <w:jc w:val="both"/>
        <w:rPr>
          <w:shd w:val="clear" w:color="auto" w:fill="FFFFFF"/>
        </w:rPr>
      </w:pPr>
      <w:r>
        <w:rPr>
          <w:noProof/>
        </w:rPr>
        <w:lastRenderedPageBreak/>
        <mc:AlternateContent>
          <mc:Choice Requires="wpg">
            <w:drawing>
              <wp:anchor distT="0" distB="0" distL="114300" distR="114300" simplePos="0" relativeHeight="251685888" behindDoc="0" locked="0" layoutInCell="1" allowOverlap="1" wp14:anchorId="6E200D69" wp14:editId="06333638">
                <wp:simplePos x="0" y="0"/>
                <wp:positionH relativeFrom="column">
                  <wp:posOffset>161290</wp:posOffset>
                </wp:positionH>
                <wp:positionV relativeFrom="paragraph">
                  <wp:posOffset>231775</wp:posOffset>
                </wp:positionV>
                <wp:extent cx="5852160" cy="3276600"/>
                <wp:effectExtent l="0" t="0" r="0" b="0"/>
                <wp:wrapSquare wrapText="bothSides"/>
                <wp:docPr id="8" name="Group 8"/>
                <wp:cNvGraphicFramePr/>
                <a:graphic xmlns:a="http://schemas.openxmlformats.org/drawingml/2006/main">
                  <a:graphicData uri="http://schemas.microsoft.com/office/word/2010/wordprocessingGroup">
                    <wpg:wgp>
                      <wpg:cNvGrpSpPr/>
                      <wpg:grpSpPr>
                        <a:xfrm>
                          <a:off x="0" y="0"/>
                          <a:ext cx="5852160" cy="3276600"/>
                          <a:chOff x="0" y="0"/>
                          <a:chExt cx="5852160" cy="2971800"/>
                        </a:xfrm>
                      </wpg:grpSpPr>
                      <pic:pic xmlns:pic="http://schemas.openxmlformats.org/drawingml/2006/picture">
                        <pic:nvPicPr>
                          <pic:cNvPr id="1" name="Picture 1"/>
                          <pic:cNvPicPr>
                            <a:picLocks noChangeAspect="1"/>
                          </pic:cNvPicPr>
                        </pic:nvPicPr>
                        <pic:blipFill rotWithShape="1">
                          <a:blip r:embed="rId20">
                            <a:extLst>
                              <a:ext uri="{28A0092B-C50C-407E-A947-70E740481C1C}">
                                <a14:useLocalDpi xmlns:a14="http://schemas.microsoft.com/office/drawing/2010/main" val="0"/>
                              </a:ext>
                            </a:extLst>
                          </a:blip>
                          <a:srcRect l="3529" t="-8605" r="1690" b="1"/>
                          <a:stretch/>
                        </pic:blipFill>
                        <pic:spPr bwMode="auto">
                          <a:xfrm>
                            <a:off x="76200" y="182880"/>
                            <a:ext cx="2598420" cy="2788920"/>
                          </a:xfrm>
                          <a:prstGeom prst="rect">
                            <a:avLst/>
                          </a:prstGeom>
                          <a:noFill/>
                          <a:ln>
                            <a:noFill/>
                          </a:ln>
                          <a:extLst>
                            <a:ext uri="{53640926-AAD7-44d8-BBD7-CCE9431645EC}">
                              <a14:shadowObscured xmlns:cx="http://schemas.microsoft.com/office/drawing/2014/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21">
                            <a:extLst>
                              <a:ext uri="{28A0092B-C50C-407E-A947-70E740481C1C}">
                                <a14:useLocalDpi xmlns:a14="http://schemas.microsoft.com/office/drawing/2010/main" val="0"/>
                              </a:ext>
                            </a:extLst>
                          </a:blip>
                          <a:srcRect t="-12312" b="3904"/>
                          <a:stretch/>
                        </pic:blipFill>
                        <pic:spPr bwMode="auto">
                          <a:xfrm>
                            <a:off x="2644140" y="60960"/>
                            <a:ext cx="3208020" cy="2788920"/>
                          </a:xfrm>
                          <a:prstGeom prst="rect">
                            <a:avLst/>
                          </a:prstGeom>
                          <a:noFill/>
                          <a:ln>
                            <a:noFill/>
                          </a:ln>
                          <a:extLst>
                            <a:ext uri="{53640926-AAD7-44d8-BBD7-CCE9431645EC}">
                              <a14:shadowObscured xmlns:cx="http://schemas.microsoft.com/office/drawing/2014/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22" name="Text Box 2"/>
                        <wps:cNvSpPr txBox="1">
                          <a:spLocks noChangeArrowheads="1"/>
                        </wps:cNvSpPr>
                        <wps:spPr bwMode="auto">
                          <a:xfrm>
                            <a:off x="0" y="0"/>
                            <a:ext cx="5783580" cy="409575"/>
                          </a:xfrm>
                          <a:prstGeom prst="rect">
                            <a:avLst/>
                          </a:prstGeom>
                          <a:solidFill>
                            <a:srgbClr val="FFFFFF"/>
                          </a:solidFill>
                          <a:ln w="9525">
                            <a:noFill/>
                            <a:miter lim="800000"/>
                            <a:headEnd/>
                            <a:tailEnd/>
                          </a:ln>
                        </wps:spPr>
                        <wps:txbx>
                          <w:txbxContent>
                            <w:p w14:paraId="081B3702" w14:textId="28F0634D" w:rsidR="00500466" w:rsidRPr="003B4201" w:rsidRDefault="00500466" w:rsidP="003B4201">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6: Preferred environments for interethnic interaction, by gender and ag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group w14:anchorId="6E200D69" id="Group 8" o:spid="_x0000_s1034" style="position:absolute;left:0;text-align:left;margin-left:12.7pt;margin-top:18.25pt;width:460.8pt;height:258pt;z-index:251685888;mso-width-relative:margin;mso-height-relative:margin" coordsize="58521,29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5" type="#_x0000_t75" style="position:absolute;left:762;top:1828;width:25984;height:27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">
                  <v:imagedata r:id="rId22" o:title="" croptop="-5639f" cropbottom="1f" cropleft="2313f" cropright="1108f"/>
                  <v:path arrowok="t"/>
                </v:shape>
                <v:shape id="Picture 11" o:spid="_x0000_s1036" type="#_x0000_t75" style="position:absolute;left:26441;top:609;width:32080;height:27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">
                  <v:imagedata r:id="rId23" o:title="" croptop="-8069f" cropbottom="2559f"/>
                  <v:path arrowok="t"/>
                </v:shape>
                <v:shape id="_x0000_s1037" type="#_x0000_t202" style="position:absolute;width:57835;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081B3702" w14:textId="28F0634D" w:rsidR="00500466" w:rsidRPr="003B4201" w:rsidRDefault="00500466" w:rsidP="003B4201">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6: Preferred environments for interethnic interaction, by gender and age</w:t>
                        </w:r>
                      </w:p>
                    </w:txbxContent>
                  </v:textbox>
                </v:shape>
                <w10:wrap type="square"/>
              </v:group>
            </w:pict>
          </mc:Fallback>
        </mc:AlternateContent>
      </w:r>
    </w:p>
    <w:p w14:paraId="586A148E" w14:textId="59977F8A" w:rsidR="003B4201" w:rsidRDefault="00FD7771" w:rsidP="003B4201">
      <w:pPr>
        <w:ind w:firstLine="284"/>
        <w:jc w:val="both"/>
        <w:rPr>
          <w:shd w:val="clear" w:color="auto" w:fill="FFFFFF"/>
        </w:rPr>
      </w:pPr>
      <w:r w:rsidRPr="00950FAB">
        <w:rPr>
          <w:shd w:val="clear" w:color="auto" w:fill="FFFFFF"/>
        </w:rPr>
        <w:t>W</w:t>
      </w:r>
      <w:r w:rsidR="0011732E" w:rsidRPr="00950FAB">
        <w:rPr>
          <w:shd w:val="clear" w:color="auto" w:fill="FFFFFF"/>
        </w:rPr>
        <w:t xml:space="preserve">e sought to explore </w:t>
      </w:r>
      <w:r w:rsidRPr="00950FAB">
        <w:rPr>
          <w:shd w:val="clear" w:color="auto" w:fill="FFFFFF"/>
        </w:rPr>
        <w:t>personal levels o</w:t>
      </w:r>
      <w:r w:rsidR="00AA78B6">
        <w:rPr>
          <w:shd w:val="clear" w:color="auto" w:fill="FFFFFF"/>
        </w:rPr>
        <w:t>f inter</w:t>
      </w:r>
      <w:r w:rsidRPr="00950FAB">
        <w:rPr>
          <w:shd w:val="clear" w:color="auto" w:fill="FFFFFF"/>
        </w:rPr>
        <w:t xml:space="preserve">ethnic </w:t>
      </w:r>
      <w:r w:rsidR="00AB3A67">
        <w:rPr>
          <w:shd w:val="clear" w:color="auto" w:fill="FFFFFF"/>
        </w:rPr>
        <w:t>interaction</w:t>
      </w:r>
      <w:r w:rsidR="00AB3A67" w:rsidRPr="00950FAB">
        <w:rPr>
          <w:shd w:val="clear" w:color="auto" w:fill="FFFFFF"/>
        </w:rPr>
        <w:t xml:space="preserve"> </w:t>
      </w:r>
      <w:r w:rsidR="0011732E" w:rsidRPr="00950FAB">
        <w:rPr>
          <w:shd w:val="clear" w:color="auto" w:fill="FFFFFF"/>
        </w:rPr>
        <w:t>by asking our respondent</w:t>
      </w:r>
      <w:r w:rsidRPr="00950FAB">
        <w:rPr>
          <w:shd w:val="clear" w:color="auto" w:fill="FFFFFF"/>
        </w:rPr>
        <w:t>s</w:t>
      </w:r>
      <w:r w:rsidR="0011732E" w:rsidRPr="00950FAB">
        <w:rPr>
          <w:shd w:val="clear" w:color="auto" w:fill="FFFFFF"/>
        </w:rPr>
        <w:t xml:space="preserve"> about their opinion </w:t>
      </w:r>
      <w:r w:rsidRPr="00950FAB">
        <w:rPr>
          <w:shd w:val="clear" w:color="auto" w:fill="FFFFFF"/>
        </w:rPr>
        <w:t>towards a</w:t>
      </w:r>
      <w:r w:rsidR="0011732E" w:rsidRPr="00950FAB">
        <w:rPr>
          <w:shd w:val="clear" w:color="auto" w:fill="FFFFFF"/>
        </w:rPr>
        <w:t xml:space="preserve"> friend or family relative marry</w:t>
      </w:r>
      <w:r w:rsidRPr="00950FAB">
        <w:rPr>
          <w:shd w:val="clear" w:color="auto" w:fill="FFFFFF"/>
        </w:rPr>
        <w:t>ing</w:t>
      </w:r>
      <w:r w:rsidR="0011732E" w:rsidRPr="00950FAB">
        <w:rPr>
          <w:shd w:val="clear" w:color="auto" w:fill="FFFFFF"/>
        </w:rPr>
        <w:t xml:space="preserve"> someone of a different ethnic background</w:t>
      </w:r>
      <w:r w:rsidR="00054098">
        <w:rPr>
          <w:shd w:val="clear" w:color="auto" w:fill="FFFFFF"/>
        </w:rPr>
        <w:t xml:space="preserve"> (CRDP Database, Table 42).</w:t>
      </w:r>
      <w:r w:rsidR="001D23E4">
        <w:rPr>
          <w:shd w:val="clear" w:color="auto" w:fill="FFFFFF"/>
        </w:rPr>
        <w:t xml:space="preserve"> </w:t>
      </w:r>
      <w:r w:rsidR="0011732E" w:rsidRPr="00C3112E">
        <w:rPr>
          <w:shd w:val="clear" w:color="auto" w:fill="FFFFFF"/>
        </w:rPr>
        <w:t xml:space="preserve">We found that those opinions vary </w:t>
      </w:r>
      <w:r w:rsidR="00F87AF6" w:rsidRPr="00C3112E">
        <w:rPr>
          <w:shd w:val="clear" w:color="auto" w:fill="FFFFFF"/>
        </w:rPr>
        <w:t xml:space="preserve">significantly </w:t>
      </w:r>
      <w:r w:rsidR="0011732E" w:rsidRPr="00C3112E">
        <w:rPr>
          <w:shd w:val="clear" w:color="auto" w:fill="FFFFFF"/>
        </w:rPr>
        <w:t xml:space="preserve">depending on </w:t>
      </w:r>
      <w:r w:rsidRPr="00C3112E">
        <w:rPr>
          <w:shd w:val="clear" w:color="auto" w:fill="FFFFFF"/>
        </w:rPr>
        <w:t>the ethnic background of the person the</w:t>
      </w:r>
      <w:r w:rsidR="0011732E" w:rsidRPr="00C3112E">
        <w:rPr>
          <w:shd w:val="clear" w:color="auto" w:fill="FFFFFF"/>
        </w:rPr>
        <w:t xml:space="preserve"> friend/family relative married and belonged to himself/herself.</w:t>
      </w:r>
      <w:r w:rsidR="0011732E" w:rsidRPr="00950FAB">
        <w:rPr>
          <w:shd w:val="clear" w:color="auto" w:fill="FFFFFF"/>
        </w:rPr>
        <w:t xml:space="preserve">  While </w:t>
      </w:r>
      <w:r w:rsidRPr="00950FAB">
        <w:rPr>
          <w:shd w:val="clear" w:color="auto" w:fill="FFFFFF"/>
        </w:rPr>
        <w:t>25</w:t>
      </w:r>
      <w:r w:rsidR="0011732E" w:rsidRPr="00950FAB">
        <w:rPr>
          <w:shd w:val="clear" w:color="auto" w:fill="FFFFFF"/>
        </w:rPr>
        <w:t>% and 2</w:t>
      </w:r>
      <w:r w:rsidRPr="00950FAB">
        <w:rPr>
          <w:shd w:val="clear" w:color="auto" w:fill="FFFFFF"/>
        </w:rPr>
        <w:t>0.8</w:t>
      </w:r>
      <w:r w:rsidR="0011732E" w:rsidRPr="00950FAB">
        <w:rPr>
          <w:shd w:val="clear" w:color="auto" w:fill="FFFFFF"/>
        </w:rPr>
        <w:t xml:space="preserve">% of Albanians would approve </w:t>
      </w:r>
      <w:r w:rsidRPr="00950FAB">
        <w:rPr>
          <w:shd w:val="clear" w:color="auto" w:fill="FFFFFF"/>
        </w:rPr>
        <w:t xml:space="preserve">or absolutely </w:t>
      </w:r>
      <w:r w:rsidR="0011732E" w:rsidRPr="00950FAB">
        <w:rPr>
          <w:shd w:val="clear" w:color="auto" w:fill="FFFFFF"/>
        </w:rPr>
        <w:t>approve</w:t>
      </w:r>
      <w:r w:rsidRPr="00950FAB">
        <w:rPr>
          <w:shd w:val="clear" w:color="auto" w:fill="FFFFFF"/>
        </w:rPr>
        <w:t xml:space="preserve"> of</w:t>
      </w:r>
      <w:r w:rsidR="0011732E" w:rsidRPr="00950FAB">
        <w:rPr>
          <w:shd w:val="clear" w:color="auto" w:fill="FFFFFF"/>
        </w:rPr>
        <w:t xml:space="preserve"> the</w:t>
      </w:r>
      <w:r w:rsidRPr="00950FAB">
        <w:rPr>
          <w:shd w:val="clear" w:color="auto" w:fill="FFFFFF"/>
        </w:rPr>
        <w:t>ir</w:t>
      </w:r>
      <w:r w:rsidR="0011732E" w:rsidRPr="00950FAB">
        <w:rPr>
          <w:shd w:val="clear" w:color="auto" w:fill="FFFFFF"/>
        </w:rPr>
        <w:t xml:space="preserve"> friends or family relatives marrying a Serbian</w:t>
      </w:r>
      <w:r w:rsidR="00046226">
        <w:rPr>
          <w:shd w:val="clear" w:color="auto" w:fill="FFFFFF"/>
        </w:rPr>
        <w:t xml:space="preserve"> (CRDP Database, T</w:t>
      </w:r>
      <w:r w:rsidR="001D23E4">
        <w:rPr>
          <w:shd w:val="clear" w:color="auto" w:fill="FFFFFF"/>
        </w:rPr>
        <w:t>able 42)</w:t>
      </w:r>
      <w:r w:rsidR="0011732E" w:rsidRPr="00950FAB">
        <w:rPr>
          <w:shd w:val="clear" w:color="auto" w:fill="FFFFFF"/>
        </w:rPr>
        <w:t>, the latter were found relatively more open in this sense if when the revers</w:t>
      </w:r>
      <w:r w:rsidRPr="00950FAB">
        <w:rPr>
          <w:shd w:val="clear" w:color="auto" w:fill="FFFFFF"/>
        </w:rPr>
        <w:t>e</w:t>
      </w:r>
      <w:r w:rsidR="0011732E" w:rsidRPr="00950FAB">
        <w:rPr>
          <w:shd w:val="clear" w:color="auto" w:fill="FFFFFF"/>
        </w:rPr>
        <w:t xml:space="preserve"> context was analyzed (around 30.8% and 26.9% would absolutely approve or approve their friends or family relatives’ marriage with someone of Albanian ethnicity)</w:t>
      </w:r>
      <w:r w:rsidRPr="00950FAB">
        <w:rPr>
          <w:shd w:val="clear" w:color="auto" w:fill="FFFFFF"/>
        </w:rPr>
        <w:t xml:space="preserve">. Furthermore, </w:t>
      </w:r>
      <w:r w:rsidR="0011732E" w:rsidRPr="00950FAB">
        <w:rPr>
          <w:shd w:val="clear" w:color="auto" w:fill="FFFFFF"/>
        </w:rPr>
        <w:t xml:space="preserve">while </w:t>
      </w:r>
      <w:proofErr w:type="spellStart"/>
      <w:r w:rsidR="0011732E" w:rsidRPr="00950FAB">
        <w:rPr>
          <w:shd w:val="clear" w:color="auto" w:fill="FFFFFF"/>
        </w:rPr>
        <w:t>Ashkali</w:t>
      </w:r>
      <w:proofErr w:type="spellEnd"/>
      <w:r w:rsidR="0011732E" w:rsidRPr="00950FAB">
        <w:rPr>
          <w:shd w:val="clear" w:color="auto" w:fill="FFFFFF"/>
        </w:rPr>
        <w:t>, Egyptians, Rom</w:t>
      </w:r>
      <w:r w:rsidR="00AA78B6">
        <w:rPr>
          <w:shd w:val="clear" w:color="auto" w:fill="FFFFFF"/>
        </w:rPr>
        <w:t>a</w:t>
      </w:r>
      <w:r w:rsidRPr="00950FAB">
        <w:rPr>
          <w:shd w:val="clear" w:color="auto" w:fill="FFFFFF"/>
        </w:rPr>
        <w:t>,</w:t>
      </w:r>
      <w:r w:rsidR="0011732E" w:rsidRPr="00950FAB">
        <w:rPr>
          <w:shd w:val="clear" w:color="auto" w:fill="FFFFFF"/>
        </w:rPr>
        <w:t xml:space="preserve"> </w:t>
      </w:r>
      <w:proofErr w:type="spellStart"/>
      <w:r w:rsidR="0011732E" w:rsidRPr="00950FAB">
        <w:rPr>
          <w:shd w:val="clear" w:color="auto" w:fill="FFFFFF"/>
        </w:rPr>
        <w:t>Goran</w:t>
      </w:r>
      <w:proofErr w:type="spellEnd"/>
      <w:r w:rsidR="0011732E" w:rsidRPr="00950FAB">
        <w:rPr>
          <w:shd w:val="clear" w:color="auto" w:fill="FFFFFF"/>
        </w:rPr>
        <w:t xml:space="preserve">, Bosnian, and Turks, would predominantly completely agree or agree with their friends or relatives marrying an Albanian, none of </w:t>
      </w:r>
      <w:proofErr w:type="spellStart"/>
      <w:r w:rsidR="0011732E" w:rsidRPr="00950FAB">
        <w:rPr>
          <w:shd w:val="clear" w:color="auto" w:fill="FFFFFF"/>
        </w:rPr>
        <w:t>Ashkali</w:t>
      </w:r>
      <w:proofErr w:type="spellEnd"/>
      <w:r w:rsidR="0011732E" w:rsidRPr="00950FAB">
        <w:rPr>
          <w:shd w:val="clear" w:color="auto" w:fill="FFFFFF"/>
        </w:rPr>
        <w:t xml:space="preserve"> and Turks </w:t>
      </w:r>
      <w:r w:rsidRPr="00950FAB">
        <w:rPr>
          <w:shd w:val="clear" w:color="auto" w:fill="FFFFFF"/>
        </w:rPr>
        <w:t>would</w:t>
      </w:r>
      <w:r w:rsidR="0011732E" w:rsidRPr="00950FAB">
        <w:rPr>
          <w:shd w:val="clear" w:color="auto" w:fill="FFFFFF"/>
        </w:rPr>
        <w:t xml:space="preserve"> fully </w:t>
      </w:r>
      <w:r w:rsidRPr="00950FAB">
        <w:rPr>
          <w:shd w:val="clear" w:color="auto" w:fill="FFFFFF"/>
        </w:rPr>
        <w:t>support their friend or relative marrying</w:t>
      </w:r>
      <w:r w:rsidR="0011732E" w:rsidRPr="00950FAB">
        <w:rPr>
          <w:shd w:val="clear" w:color="auto" w:fill="FFFFFF"/>
        </w:rPr>
        <w:t xml:space="preserve"> a Serb</w:t>
      </w:r>
      <w:r w:rsidRPr="00950FAB">
        <w:rPr>
          <w:shd w:val="clear" w:color="auto" w:fill="FFFFFF"/>
        </w:rPr>
        <w:t>.</w:t>
      </w:r>
      <w:r w:rsidR="0011732E" w:rsidRPr="00950FAB">
        <w:rPr>
          <w:shd w:val="clear" w:color="auto" w:fill="FFFFFF"/>
        </w:rPr>
        <w:t xml:space="preserve"> </w:t>
      </w:r>
      <w:r w:rsidRPr="00950FAB">
        <w:rPr>
          <w:shd w:val="clear" w:color="auto" w:fill="FFFFFF"/>
        </w:rPr>
        <w:t>A</w:t>
      </w:r>
      <w:r w:rsidR="0011732E" w:rsidRPr="00950FAB">
        <w:rPr>
          <w:shd w:val="clear" w:color="auto" w:fill="FFFFFF"/>
        </w:rPr>
        <w:t xml:space="preserve"> relatively small proportion of Bosnian</w:t>
      </w:r>
      <w:r w:rsidRPr="00950FAB">
        <w:rPr>
          <w:shd w:val="clear" w:color="auto" w:fill="FFFFFF"/>
        </w:rPr>
        <w:t>s</w:t>
      </w:r>
      <w:r w:rsidR="0011732E" w:rsidRPr="00950FAB">
        <w:rPr>
          <w:shd w:val="clear" w:color="auto" w:fill="FFFFFF"/>
        </w:rPr>
        <w:t xml:space="preserve"> and </w:t>
      </w:r>
      <w:proofErr w:type="spellStart"/>
      <w:r w:rsidR="0011732E" w:rsidRPr="00950FAB">
        <w:rPr>
          <w:shd w:val="clear" w:color="auto" w:fill="FFFFFF"/>
        </w:rPr>
        <w:t>Goran</w:t>
      </w:r>
      <w:proofErr w:type="spellEnd"/>
      <w:r w:rsidR="0011732E" w:rsidRPr="00950FAB">
        <w:rPr>
          <w:shd w:val="clear" w:color="auto" w:fill="FFFFFF"/>
        </w:rPr>
        <w:t xml:space="preserve"> declared </w:t>
      </w:r>
      <w:r w:rsidRPr="00950FAB">
        <w:rPr>
          <w:shd w:val="clear" w:color="auto" w:fill="FFFFFF"/>
        </w:rPr>
        <w:t>the same</w:t>
      </w:r>
      <w:r w:rsidR="00046226">
        <w:rPr>
          <w:shd w:val="clear" w:color="auto" w:fill="FFFFFF"/>
        </w:rPr>
        <w:t xml:space="preserve"> (CRDP Database, T</w:t>
      </w:r>
      <w:r w:rsidR="001D23E4">
        <w:rPr>
          <w:shd w:val="clear" w:color="auto" w:fill="FFFFFF"/>
        </w:rPr>
        <w:t>ables 42 and 43)</w:t>
      </w:r>
      <w:r w:rsidR="001D23E4" w:rsidRPr="00950FAB">
        <w:rPr>
          <w:shd w:val="clear" w:color="auto" w:fill="FFFFFF"/>
        </w:rPr>
        <w:t>.</w:t>
      </w:r>
    </w:p>
    <w:p w14:paraId="2A22AD25" w14:textId="3C13FFC3" w:rsidR="00E07CD8" w:rsidRDefault="00E07CD8">
      <w:pPr>
        <w:ind w:left="0"/>
        <w:rPr>
          <w:shd w:val="clear" w:color="auto" w:fill="FFFFFF"/>
        </w:rPr>
      </w:pPr>
    </w:p>
    <w:p w14:paraId="1C85472C" w14:textId="1FE66A81" w:rsidR="00E07CD8" w:rsidRDefault="00E07CD8">
      <w:pPr>
        <w:ind w:left="0"/>
        <w:rPr>
          <w:shd w:val="clear" w:color="auto" w:fill="FFFFFF"/>
        </w:rPr>
      </w:pPr>
    </w:p>
    <w:p w14:paraId="6590986C" w14:textId="763A335C" w:rsidR="00B97A7D" w:rsidRDefault="00B97A7D">
      <w:pPr>
        <w:ind w:left="0"/>
        <w:rPr>
          <w:shd w:val="clear" w:color="auto" w:fill="FFFFFF"/>
        </w:rPr>
      </w:pPr>
    </w:p>
    <w:p w14:paraId="28499021" w14:textId="314B7316" w:rsidR="00421F13" w:rsidRDefault="00421F13">
      <w:pPr>
        <w:ind w:left="0"/>
        <w:rPr>
          <w:shd w:val="clear" w:color="auto" w:fill="FFFFFF"/>
        </w:rPr>
      </w:pPr>
    </w:p>
    <w:p w14:paraId="368ACFD6" w14:textId="2BDC95F6" w:rsidR="00AA78B6" w:rsidRDefault="00AA78B6">
      <w:pPr>
        <w:ind w:left="0"/>
        <w:rPr>
          <w:shd w:val="clear" w:color="auto" w:fill="FFFFFF"/>
        </w:rPr>
      </w:pPr>
    </w:p>
    <w:p w14:paraId="4871BEF5" w14:textId="6E56F749" w:rsidR="00AA78B6" w:rsidRDefault="00AA78B6">
      <w:pPr>
        <w:ind w:left="0"/>
        <w:rPr>
          <w:shd w:val="clear" w:color="auto" w:fill="FFFFFF"/>
        </w:rPr>
      </w:pPr>
    </w:p>
    <w:p w14:paraId="1E703BDB" w14:textId="38ADE347" w:rsidR="00421F13" w:rsidRDefault="00421F13">
      <w:pPr>
        <w:ind w:left="0"/>
        <w:rPr>
          <w:shd w:val="clear" w:color="auto" w:fill="FFFFFF"/>
        </w:rPr>
      </w:pPr>
    </w:p>
    <w:p w14:paraId="01F4EAF8" w14:textId="77777777" w:rsidR="00F0267D" w:rsidRDefault="00F0267D">
      <w:pPr>
        <w:ind w:left="0"/>
        <w:rPr>
          <w:shd w:val="clear" w:color="auto" w:fill="FFFFFF"/>
        </w:rPr>
      </w:pPr>
    </w:p>
    <w:p w14:paraId="5FBD7010" w14:textId="5A822024" w:rsidR="00446668" w:rsidRPr="00C3112E" w:rsidRDefault="0011732E" w:rsidP="00C87732">
      <w:pPr>
        <w:pStyle w:val="Heading2"/>
        <w:rPr>
          <w:shd w:val="clear" w:color="auto" w:fill="FFFFFF"/>
        </w:rPr>
      </w:pPr>
      <w:bookmarkStart w:id="22" w:name="_Toc358284504"/>
      <w:r w:rsidRPr="00C3112E">
        <w:rPr>
          <w:shd w:val="clear" w:color="auto" w:fill="FFFFFF"/>
        </w:rPr>
        <w:lastRenderedPageBreak/>
        <w:t>Prospects of another armed conflict</w:t>
      </w:r>
      <w:bookmarkEnd w:id="22"/>
      <w:r w:rsidRPr="00C3112E">
        <w:rPr>
          <w:shd w:val="clear" w:color="auto" w:fill="FFFFFF"/>
        </w:rPr>
        <w:t xml:space="preserve"> </w:t>
      </w:r>
    </w:p>
    <w:p w14:paraId="205A646B" w14:textId="307CC0E8" w:rsidR="00FC2067" w:rsidRDefault="00B603C2" w:rsidP="00C3112E">
      <w:pPr>
        <w:ind w:firstLine="284"/>
        <w:jc w:val="both"/>
        <w:rPr>
          <w:shd w:val="clear" w:color="auto" w:fill="FFFFFF"/>
        </w:rPr>
      </w:pPr>
      <w:r w:rsidRPr="00E04856">
        <w:rPr>
          <w:noProof/>
          <w:shd w:val="clear" w:color="auto" w:fill="FFFFFF"/>
        </w:rPr>
        <mc:AlternateContent>
          <mc:Choice Requires="wps">
            <w:drawing>
              <wp:anchor distT="0" distB="0" distL="114300" distR="114300" simplePos="0" relativeHeight="251687936" behindDoc="1" locked="0" layoutInCell="1" allowOverlap="1" wp14:anchorId="187D2DAF" wp14:editId="506672E0">
                <wp:simplePos x="0" y="0"/>
                <wp:positionH relativeFrom="column">
                  <wp:posOffset>2174240</wp:posOffset>
                </wp:positionH>
                <wp:positionV relativeFrom="paragraph">
                  <wp:posOffset>173990</wp:posOffset>
                </wp:positionV>
                <wp:extent cx="3806190" cy="419100"/>
                <wp:effectExtent l="0" t="0" r="3810" b="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6190" cy="419100"/>
                        </a:xfrm>
                        <a:prstGeom prst="rect">
                          <a:avLst/>
                        </a:prstGeom>
                        <a:solidFill>
                          <a:srgbClr val="FFFFFF"/>
                        </a:solidFill>
                        <a:ln w="9525">
                          <a:noFill/>
                          <a:miter lim="800000"/>
                          <a:headEnd/>
                          <a:tailEnd/>
                        </a:ln>
                      </wps:spPr>
                      <wps:txbx>
                        <w:txbxContent>
                          <w:p w14:paraId="33382ACF" w14:textId="005BFA01" w:rsidR="00500466" w:rsidRPr="003B4201" w:rsidRDefault="00500466" w:rsidP="003B4201">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7: Current perceptions of interethnic tensions between Kosovo Albanians and Serbs, compared to 10 years ag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187D2DAF" id="_x0000_s1038" type="#_x0000_t202" style="position:absolute;left:0;text-align:left;margin-left:171.2pt;margin-top:13.7pt;width:299.7pt;height:33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" stroked="f">
                <v:textbox>
                  <w:txbxContent>
                    <w:p w14:paraId="33382ACF" w14:textId="005BFA01" w:rsidR="00500466" w:rsidRPr="003B4201" w:rsidRDefault="00500466" w:rsidP="003B4201">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7: Current perceptions of interethnic tensions between Kosovo Albanians and Serbs, compared to 10 years ago</w:t>
                      </w:r>
                    </w:p>
                  </w:txbxContent>
                </v:textbox>
                <w10:wrap type="square"/>
              </v:shape>
            </w:pict>
          </mc:Fallback>
        </mc:AlternateContent>
      </w:r>
    </w:p>
    <w:p w14:paraId="0180F5F3" w14:textId="7C645779" w:rsidR="00446668" w:rsidRPr="00950FAB" w:rsidRDefault="00B603C2" w:rsidP="00D3154B">
      <w:pPr>
        <w:spacing w:after="240"/>
        <w:ind w:firstLine="284"/>
        <w:jc w:val="both"/>
        <w:rPr>
          <w:shd w:val="clear" w:color="auto" w:fill="FFFFFF"/>
        </w:rPr>
      </w:pPr>
      <w:r>
        <w:rPr>
          <w:rFonts w:ascii="Times New Roman" w:hAnsi="Times New Roman" w:cs="Times New Roman"/>
          <w:noProof/>
        </w:rPr>
        <w:drawing>
          <wp:anchor distT="0" distB="0" distL="114300" distR="114300" simplePos="0" relativeHeight="251665408" behindDoc="1" locked="0" layoutInCell="1" allowOverlap="1" wp14:anchorId="5BAB17E4" wp14:editId="1F779D3B">
            <wp:simplePos x="0" y="0"/>
            <wp:positionH relativeFrom="column">
              <wp:posOffset>2155190</wp:posOffset>
            </wp:positionH>
            <wp:positionV relativeFrom="paragraph">
              <wp:posOffset>6985</wp:posOffset>
            </wp:positionV>
            <wp:extent cx="3854450" cy="39497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3502" t="-13252" r="1556" b="-18638"/>
                    <a:stretch/>
                  </pic:blipFill>
                  <pic:spPr bwMode="auto">
                    <a:xfrm>
                      <a:off x="0" y="0"/>
                      <a:ext cx="3854450" cy="3949700"/>
                    </a:xfrm>
                    <a:prstGeom prst="rect">
                      <a:avLst/>
                    </a:prstGeom>
                    <a:noFill/>
                    <a:ln>
                      <a:noFill/>
                    </a:ln>
                    <a:extLst>
                      <a:ext uri="{53640926-AAD7-44d8-BBD7-CCE9431645EC}">
                        <a14:shadowObscured xmlns:cx="http://schemas.microsoft.com/office/drawing/2014/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11732E" w:rsidRPr="00950FAB">
        <w:rPr>
          <w:shd w:val="clear" w:color="auto" w:fill="FFFFFF"/>
        </w:rPr>
        <w:t xml:space="preserve">According to the results we found, </w:t>
      </w:r>
      <w:r w:rsidR="00FD7771" w:rsidRPr="00950FAB">
        <w:rPr>
          <w:shd w:val="clear" w:color="auto" w:fill="FFFFFF"/>
        </w:rPr>
        <w:t>it could be said</w:t>
      </w:r>
      <w:r w:rsidR="0011732E" w:rsidRPr="00950FAB">
        <w:rPr>
          <w:shd w:val="clear" w:color="auto" w:fill="FFFFFF"/>
        </w:rPr>
        <w:t xml:space="preserve"> that there is a relatively improving trend of the interethnic relationship</w:t>
      </w:r>
      <w:r w:rsidR="00FD7771" w:rsidRPr="00950FAB">
        <w:rPr>
          <w:shd w:val="clear" w:color="auto" w:fill="FFFFFF"/>
        </w:rPr>
        <w:t>.</w:t>
      </w:r>
      <w:r w:rsidR="0011732E" w:rsidRPr="00950FAB">
        <w:rPr>
          <w:shd w:val="clear" w:color="auto" w:fill="FFFFFF"/>
        </w:rPr>
        <w:t xml:space="preserve"> </w:t>
      </w:r>
      <w:r w:rsidR="00FD7771" w:rsidRPr="00950FAB">
        <w:rPr>
          <w:shd w:val="clear" w:color="auto" w:fill="FFFFFF"/>
        </w:rPr>
        <w:t>H</w:t>
      </w:r>
      <w:r w:rsidR="0011732E" w:rsidRPr="00950FAB">
        <w:rPr>
          <w:shd w:val="clear" w:color="auto" w:fill="FFFFFF"/>
        </w:rPr>
        <w:t>owever</w:t>
      </w:r>
      <w:r w:rsidR="00FD7771" w:rsidRPr="00950FAB">
        <w:rPr>
          <w:shd w:val="clear" w:color="auto" w:fill="FFFFFF"/>
        </w:rPr>
        <w:t>, our respondents also fear that</w:t>
      </w:r>
      <w:r w:rsidR="0011732E" w:rsidRPr="00950FAB">
        <w:rPr>
          <w:shd w:val="clear" w:color="auto" w:fill="FFFFFF"/>
        </w:rPr>
        <w:t xml:space="preserve"> there is a relatively significant potential for another armed conflict to evolve. </w:t>
      </w:r>
    </w:p>
    <w:p w14:paraId="192D8987" w14:textId="6B9B0C6B" w:rsidR="00705B8E" w:rsidRDefault="00705B8E" w:rsidP="00705B8E">
      <w:pPr>
        <w:spacing w:after="240"/>
        <w:ind w:firstLine="284"/>
        <w:jc w:val="both"/>
        <w:rPr>
          <w:shd w:val="clear" w:color="auto" w:fill="FFFFFF"/>
        </w:rPr>
      </w:pPr>
      <w:r>
        <w:rPr>
          <w:rFonts w:ascii="Times New Roman" w:hAnsi="Times New Roman" w:cs="Times New Roman"/>
          <w:noProof/>
        </w:rPr>
        <w:drawing>
          <wp:anchor distT="0" distB="0" distL="114300" distR="114300" simplePos="0" relativeHeight="251656190" behindDoc="0" locked="0" layoutInCell="1" allowOverlap="1" wp14:anchorId="390DF816" wp14:editId="14D99C5B">
            <wp:simplePos x="0" y="0"/>
            <wp:positionH relativeFrom="column">
              <wp:posOffset>189865</wp:posOffset>
            </wp:positionH>
            <wp:positionV relativeFrom="paragraph">
              <wp:posOffset>2239645</wp:posOffset>
            </wp:positionV>
            <wp:extent cx="4080510" cy="373380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5">
                      <a:extLst>
                        <a:ext uri="{28A0092B-C50C-407E-A947-70E740481C1C}">
                          <a14:useLocalDpi xmlns:a14="http://schemas.microsoft.com/office/drawing/2010/main" val="0"/>
                        </a:ext>
                      </a:extLst>
                    </a:blip>
                    <a:srcRect l="3850" t="-12565" r="1843" b="3049"/>
                    <a:stretch/>
                  </pic:blipFill>
                  <pic:spPr bwMode="auto">
                    <a:xfrm>
                      <a:off x="0" y="0"/>
                      <a:ext cx="4080510" cy="3733800"/>
                    </a:xfrm>
                    <a:prstGeom prst="rect">
                      <a:avLst/>
                    </a:prstGeom>
                    <a:noFill/>
                    <a:ln>
                      <a:noFill/>
                    </a:ln>
                    <a:extLst>
                      <a:ext uri="{53640926-AAD7-44d8-BBD7-CCE9431645EC}">
                        <a14:shadowObscured xmlns:cx="http://schemas.microsoft.com/office/drawing/2014/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080F95" w:rsidRPr="00E04856">
        <w:rPr>
          <w:noProof/>
          <w:shd w:val="clear" w:color="auto" w:fill="FFFFFF"/>
        </w:rPr>
        <mc:AlternateContent>
          <mc:Choice Requires="wps">
            <w:drawing>
              <wp:anchor distT="0" distB="0" distL="114300" distR="114300" simplePos="0" relativeHeight="251689984" behindDoc="0" locked="0" layoutInCell="1" allowOverlap="1" wp14:anchorId="3E072592" wp14:editId="14157577">
                <wp:simplePos x="0" y="0"/>
                <wp:positionH relativeFrom="column">
                  <wp:posOffset>136525</wp:posOffset>
                </wp:positionH>
                <wp:positionV relativeFrom="paragraph">
                  <wp:posOffset>2299970</wp:posOffset>
                </wp:positionV>
                <wp:extent cx="3683000" cy="279400"/>
                <wp:effectExtent l="0" t="0" r="0" b="635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0" cy="279400"/>
                        </a:xfrm>
                        <a:prstGeom prst="rect">
                          <a:avLst/>
                        </a:prstGeom>
                        <a:solidFill>
                          <a:srgbClr val="FFFFFF"/>
                        </a:solidFill>
                        <a:ln w="9525">
                          <a:noFill/>
                          <a:miter lim="800000"/>
                          <a:headEnd/>
                          <a:tailEnd/>
                        </a:ln>
                      </wps:spPr>
                      <wps:txbx>
                        <w:txbxContent>
                          <w:p w14:paraId="5BB92163" w14:textId="1FAEED97" w:rsidR="00500466" w:rsidRPr="00173382" w:rsidRDefault="00500466" w:rsidP="00523300">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8: Perceptions of interethnic tensions, by ethnic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3E072592" id="_x0000_s1039" type="#_x0000_t202" style="position:absolute;left:0;text-align:left;margin-left:10.75pt;margin-top:181.1pt;width:290pt;height:2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" stroked="f">
                <v:textbox>
                  <w:txbxContent>
                    <w:p w14:paraId="5BB92163" w14:textId="1FAEED97" w:rsidR="00500466" w:rsidRPr="00173382" w:rsidRDefault="00500466" w:rsidP="00523300">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8: Perceptions of interethnic tensions, by ethnicity</w:t>
                      </w:r>
                    </w:p>
                  </w:txbxContent>
                </v:textbox>
              </v:shape>
            </w:pict>
          </mc:Fallback>
        </mc:AlternateContent>
      </w:r>
      <w:r w:rsidR="0011732E" w:rsidRPr="00950FAB">
        <w:rPr>
          <w:shd w:val="clear" w:color="auto" w:fill="FFFFFF"/>
        </w:rPr>
        <w:t>Undeniably, the majority of our respondents described the current level of tensions between Albanians and Serbs relative to that of ten years ago as relatively lower; the other most frequent opinion was found to be that such tensions are at relatively the same level</w:t>
      </w:r>
      <w:r w:rsidR="00FD7771" w:rsidRPr="00950FAB">
        <w:rPr>
          <w:shd w:val="clear" w:color="auto" w:fill="FFFFFF"/>
        </w:rPr>
        <w:t xml:space="preserve"> as they were ten years ago</w:t>
      </w:r>
      <w:r>
        <w:rPr>
          <w:shd w:val="clear" w:color="auto" w:fill="FFFFFF"/>
        </w:rPr>
        <w:t xml:space="preserve"> (CRDP Database, </w:t>
      </w:r>
      <w:r w:rsidR="00046226">
        <w:rPr>
          <w:shd w:val="clear" w:color="auto" w:fill="FFFFFF"/>
        </w:rPr>
        <w:t>T</w:t>
      </w:r>
      <w:r w:rsidR="001D23E4">
        <w:rPr>
          <w:shd w:val="clear" w:color="auto" w:fill="FFFFFF"/>
        </w:rPr>
        <w:t>able 44)</w:t>
      </w:r>
      <w:r w:rsidR="001D23E4" w:rsidRPr="00950FAB">
        <w:rPr>
          <w:shd w:val="clear" w:color="auto" w:fill="FFFFFF"/>
        </w:rPr>
        <w:t>.</w:t>
      </w:r>
      <w:r w:rsidR="0011732E" w:rsidRPr="00950FAB">
        <w:rPr>
          <w:shd w:val="clear" w:color="auto" w:fill="FFFFFF"/>
        </w:rPr>
        <w:t xml:space="preserve"> </w:t>
      </w:r>
    </w:p>
    <w:p w14:paraId="641949A1" w14:textId="71FC2F1D" w:rsidR="00080F95" w:rsidRDefault="00080F95" w:rsidP="00E72CCB">
      <w:pPr>
        <w:ind w:left="0" w:firstLine="284"/>
        <w:jc w:val="both"/>
        <w:rPr>
          <w:shd w:val="clear" w:color="auto" w:fill="FFFFFF"/>
        </w:rPr>
      </w:pPr>
    </w:p>
    <w:p w14:paraId="4B4A24BE" w14:textId="77777777" w:rsidR="00080F95" w:rsidRDefault="00080F95" w:rsidP="00E72CCB">
      <w:pPr>
        <w:ind w:left="0" w:firstLine="284"/>
        <w:jc w:val="both"/>
        <w:rPr>
          <w:shd w:val="clear" w:color="auto" w:fill="FFFFFF"/>
        </w:rPr>
      </w:pPr>
    </w:p>
    <w:p w14:paraId="4B68207A" w14:textId="7C311BB7" w:rsidR="00446668" w:rsidRDefault="007A4C1F" w:rsidP="00E72CCB">
      <w:pPr>
        <w:ind w:left="0" w:firstLine="284"/>
        <w:jc w:val="both"/>
        <w:rPr>
          <w:shd w:val="clear" w:color="auto" w:fill="FFFFFF"/>
          <w:vertAlign w:val="superscript"/>
        </w:rPr>
      </w:pPr>
      <w:r w:rsidRPr="00950FAB">
        <w:rPr>
          <w:shd w:val="clear" w:color="auto" w:fill="FFFFFF"/>
        </w:rPr>
        <w:t>I</w:t>
      </w:r>
      <w:r w:rsidR="0011732E" w:rsidRPr="00950FAB">
        <w:rPr>
          <w:shd w:val="clear" w:color="auto" w:fill="FFFFFF"/>
        </w:rPr>
        <w:t xml:space="preserve">n this regard, </w:t>
      </w:r>
      <w:r w:rsidR="00815B1C" w:rsidRPr="00950FAB">
        <w:rPr>
          <w:shd w:val="clear" w:color="auto" w:fill="FFFFFF"/>
        </w:rPr>
        <w:t>there were no</w:t>
      </w:r>
      <w:r w:rsidR="0011732E" w:rsidRPr="00950FAB">
        <w:rPr>
          <w:shd w:val="clear" w:color="auto" w:fill="FFFFFF"/>
        </w:rPr>
        <w:t xml:space="preserve"> significant</w:t>
      </w:r>
      <w:r w:rsidR="00815B1C" w:rsidRPr="00950FAB">
        <w:rPr>
          <w:shd w:val="clear" w:color="auto" w:fill="FFFFFF"/>
        </w:rPr>
        <w:t xml:space="preserve"> differences of opinion between age groups</w:t>
      </w:r>
      <w:r w:rsidR="00046226">
        <w:rPr>
          <w:shd w:val="clear" w:color="auto" w:fill="FFFFFF"/>
        </w:rPr>
        <w:t xml:space="preserve"> (CRDP Database, T</w:t>
      </w:r>
      <w:r w:rsidR="001D23E4">
        <w:rPr>
          <w:shd w:val="clear" w:color="auto" w:fill="FFFFFF"/>
        </w:rPr>
        <w:t>able 46)</w:t>
      </w:r>
      <w:r w:rsidR="0011732E" w:rsidRPr="00950FAB">
        <w:rPr>
          <w:shd w:val="clear" w:color="auto" w:fill="FFFFFF"/>
        </w:rPr>
        <w:t xml:space="preserve">, nor </w:t>
      </w:r>
      <w:r w:rsidR="00815B1C" w:rsidRPr="00950FAB">
        <w:rPr>
          <w:shd w:val="clear" w:color="auto" w:fill="FFFFFF"/>
        </w:rPr>
        <w:t>between</w:t>
      </w:r>
      <w:r w:rsidR="0011732E" w:rsidRPr="00950FAB">
        <w:rPr>
          <w:shd w:val="clear" w:color="auto" w:fill="FFFFFF"/>
        </w:rPr>
        <w:t xml:space="preserve"> respondents living in rural areas </w:t>
      </w:r>
      <w:r w:rsidR="00815B1C" w:rsidRPr="00950FAB">
        <w:rPr>
          <w:shd w:val="clear" w:color="auto" w:fill="FFFFFF"/>
        </w:rPr>
        <w:t xml:space="preserve">and </w:t>
      </w:r>
      <w:r w:rsidR="0011732E" w:rsidRPr="00950FAB">
        <w:rPr>
          <w:shd w:val="clear" w:color="auto" w:fill="FFFFFF"/>
        </w:rPr>
        <w:t>those living in urban</w:t>
      </w:r>
      <w:r w:rsidR="00815B1C" w:rsidRPr="00950FAB">
        <w:rPr>
          <w:shd w:val="clear" w:color="auto" w:fill="FFFFFF"/>
        </w:rPr>
        <w:t xml:space="preserve"> areas</w:t>
      </w:r>
      <w:r w:rsidR="00046226">
        <w:rPr>
          <w:shd w:val="clear" w:color="auto" w:fill="FFFFFF"/>
        </w:rPr>
        <w:t xml:space="preserve"> (CRDP Database, T</w:t>
      </w:r>
      <w:r w:rsidR="001D23E4">
        <w:rPr>
          <w:shd w:val="clear" w:color="auto" w:fill="FFFFFF"/>
        </w:rPr>
        <w:t>able 47)</w:t>
      </w:r>
      <w:r w:rsidR="0011732E" w:rsidRPr="00950FAB">
        <w:rPr>
          <w:shd w:val="clear" w:color="auto" w:fill="FFFFFF"/>
        </w:rPr>
        <w:t>. No</w:t>
      </w:r>
      <w:r w:rsidR="00E72CCB">
        <w:rPr>
          <w:shd w:val="clear" w:color="auto" w:fill="FFFFFF"/>
        </w:rPr>
        <w:t xml:space="preserve">netheless, we found significant </w:t>
      </w:r>
      <w:r w:rsidR="0011732E" w:rsidRPr="00950FAB">
        <w:rPr>
          <w:shd w:val="clear" w:color="auto" w:fill="FFFFFF"/>
        </w:rPr>
        <w:t xml:space="preserve">differences among different ethnic communities; the most distinguishing difference </w:t>
      </w:r>
      <w:r w:rsidR="00756302" w:rsidRPr="00950FAB">
        <w:rPr>
          <w:shd w:val="clear" w:color="auto" w:fill="FFFFFF"/>
        </w:rPr>
        <w:t>appears where 11% o</w:t>
      </w:r>
      <w:r w:rsidR="00815B1C" w:rsidRPr="00950FAB">
        <w:rPr>
          <w:shd w:val="clear" w:color="auto" w:fill="FFFFFF"/>
        </w:rPr>
        <w:t>f</w:t>
      </w:r>
      <w:r w:rsidR="00756302" w:rsidRPr="00950FAB">
        <w:rPr>
          <w:shd w:val="clear" w:color="auto" w:fill="FFFFFF"/>
        </w:rPr>
        <w:t xml:space="preserve"> Serbs describe</w:t>
      </w:r>
      <w:r w:rsidR="0011732E" w:rsidRPr="00950FAB">
        <w:rPr>
          <w:shd w:val="clear" w:color="auto" w:fill="FFFFFF"/>
        </w:rPr>
        <w:t xml:space="preserve"> tensions as </w:t>
      </w:r>
      <w:r w:rsidR="0011732E" w:rsidRPr="00950FAB">
        <w:rPr>
          <w:shd w:val="clear" w:color="auto" w:fill="FFFFFF"/>
        </w:rPr>
        <w:lastRenderedPageBreak/>
        <w:t>a lot higher relative to ten years ago, whereas only 1.9% of Albanians described them as such</w:t>
      </w:r>
      <w:r w:rsidR="00046226">
        <w:rPr>
          <w:shd w:val="clear" w:color="auto" w:fill="FFFFFF"/>
        </w:rPr>
        <w:t xml:space="preserve"> (CRDP Database, T</w:t>
      </w:r>
      <w:r w:rsidR="001D23E4">
        <w:rPr>
          <w:shd w:val="clear" w:color="auto" w:fill="FFFFFF"/>
        </w:rPr>
        <w:t>able 45)</w:t>
      </w:r>
      <w:r w:rsidR="001D23E4" w:rsidRPr="00950FAB">
        <w:rPr>
          <w:shd w:val="clear" w:color="auto" w:fill="FFFFFF"/>
        </w:rPr>
        <w:t>.</w:t>
      </w:r>
      <w:r w:rsidR="001D23E4" w:rsidRPr="00950FAB" w:rsidDel="001D23E4">
        <w:rPr>
          <w:shd w:val="clear" w:color="auto" w:fill="FFFFFF"/>
          <w:vertAlign w:val="superscript"/>
        </w:rPr>
        <w:t xml:space="preserve"> </w:t>
      </w:r>
    </w:p>
    <w:p w14:paraId="03012D13" w14:textId="77777777" w:rsidR="00080F95" w:rsidRPr="00B97A7D" w:rsidRDefault="00080F95" w:rsidP="00E72CCB">
      <w:pPr>
        <w:ind w:left="0" w:firstLine="284"/>
        <w:jc w:val="both"/>
        <w:rPr>
          <w:shd w:val="clear" w:color="auto" w:fill="FFFFFF"/>
        </w:rPr>
      </w:pPr>
    </w:p>
    <w:p w14:paraId="3F7132DA" w14:textId="6ADC86AE" w:rsidR="00FC2067" w:rsidRDefault="0061576F" w:rsidP="00D3154B">
      <w:pPr>
        <w:spacing w:after="240"/>
        <w:ind w:left="0" w:firstLine="284"/>
        <w:jc w:val="both"/>
        <w:rPr>
          <w:shd w:val="clear" w:color="auto" w:fill="FFFFFF"/>
        </w:rPr>
      </w:pPr>
      <w:r w:rsidRPr="00E04856">
        <w:rPr>
          <w:noProof/>
          <w:shd w:val="clear" w:color="auto" w:fill="FFFFFF"/>
        </w:rPr>
        <mc:AlternateContent>
          <mc:Choice Requires="wps">
            <w:drawing>
              <wp:anchor distT="0" distB="0" distL="114300" distR="114300" simplePos="0" relativeHeight="251692032" behindDoc="0" locked="0" layoutInCell="1" allowOverlap="1" wp14:anchorId="3D8519D1" wp14:editId="73651F27">
                <wp:simplePos x="0" y="0"/>
                <wp:positionH relativeFrom="margin">
                  <wp:align>left</wp:align>
                </wp:positionH>
                <wp:positionV relativeFrom="paragraph">
                  <wp:posOffset>0</wp:posOffset>
                </wp:positionV>
                <wp:extent cx="3497580" cy="316230"/>
                <wp:effectExtent l="0" t="0" r="7620" b="762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7580" cy="316230"/>
                        </a:xfrm>
                        <a:prstGeom prst="rect">
                          <a:avLst/>
                        </a:prstGeom>
                        <a:solidFill>
                          <a:srgbClr val="FFFFFF"/>
                        </a:solidFill>
                        <a:ln w="9525">
                          <a:noFill/>
                          <a:miter lim="800000"/>
                          <a:headEnd/>
                          <a:tailEnd/>
                        </a:ln>
                      </wps:spPr>
                      <wps:txbx>
                        <w:txbxContent>
                          <w:p w14:paraId="0692CD29" w14:textId="77777777" w:rsidR="00500466" w:rsidRPr="00A60225" w:rsidRDefault="00500466" w:rsidP="00A60225">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9: Prospects of another armed confli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 w14:anchorId="3D8519D1" id="_x0000_s1040" type="#_x0000_t202" style="position:absolute;left:0;text-align:left;margin-left:0;margin-top:0;width:275.4pt;height:24.9pt;z-index:2516920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" stroked="f">
                <v:textbox>
                  <w:txbxContent>
                    <w:p w14:paraId="0692CD29" w14:textId="77777777" w:rsidR="00500466" w:rsidRPr="00A60225" w:rsidRDefault="00500466" w:rsidP="00A60225">
                      <w:pPr>
                        <w:jc w:val="center"/>
                        <w:rPr>
                          <w:rFonts w:ascii="Times New Roman" w:hAnsi="Times New Roman" w:cs="Times New Roman"/>
                          <w:b/>
                          <w:sz w:val="20"/>
                        </w:rPr>
                      </w:pPr>
                      <w:r w:rsidRPr="00C95486">
                        <w:rPr>
                          <w:rFonts w:ascii="Times New Roman" w:hAnsi="Times New Roman" w:cs="Times New Roman"/>
                          <w:b/>
                          <w:sz w:val="20"/>
                        </w:rPr>
                        <w:t xml:space="preserve">Fig. </w:t>
                      </w:r>
                      <w:r>
                        <w:rPr>
                          <w:rFonts w:ascii="Times New Roman" w:hAnsi="Times New Roman" w:cs="Times New Roman"/>
                          <w:b/>
                          <w:sz w:val="20"/>
                        </w:rPr>
                        <w:t>9: Prospects of another armed conflict</w:t>
                      </w:r>
                    </w:p>
                  </w:txbxContent>
                </v:textbox>
                <w10:wrap anchorx="margin"/>
              </v:shape>
            </w:pict>
          </mc:Fallback>
        </mc:AlternateContent>
      </w:r>
      <w:r w:rsidR="004D6B7B">
        <w:rPr>
          <w:rFonts w:ascii="Times New Roman" w:hAnsi="Times New Roman" w:cs="Times New Roman"/>
          <w:noProof/>
        </w:rPr>
        <w:drawing>
          <wp:anchor distT="0" distB="0" distL="114300" distR="114300" simplePos="0" relativeHeight="251667456" behindDoc="0" locked="0" layoutInCell="1" allowOverlap="1" wp14:anchorId="7A7160A6" wp14:editId="18F4BA47">
            <wp:simplePos x="0" y="0"/>
            <wp:positionH relativeFrom="column">
              <wp:posOffset>226060</wp:posOffset>
            </wp:positionH>
            <wp:positionV relativeFrom="paragraph">
              <wp:posOffset>53340</wp:posOffset>
            </wp:positionV>
            <wp:extent cx="3573780" cy="3055620"/>
            <wp:effectExtent l="0" t="0" r="762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4973" r="1625" b="1"/>
                    <a:stretch/>
                  </pic:blipFill>
                  <pic:spPr bwMode="auto">
                    <a:xfrm>
                      <a:off x="0" y="0"/>
                      <a:ext cx="3573780" cy="3055620"/>
                    </a:xfrm>
                    <a:prstGeom prst="rect">
                      <a:avLst/>
                    </a:prstGeom>
                    <a:noFill/>
                    <a:ln>
                      <a:noFill/>
                    </a:ln>
                    <a:extLst>
                      <a:ext uri="{53640926-AAD7-44d8-BBD7-CCE9431645EC}">
                        <a14:shadowObscured xmlns:cx="http://schemas.microsoft.com/office/drawing/2014/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11732E" w:rsidRPr="00950FAB">
        <w:rPr>
          <w:shd w:val="clear" w:color="auto" w:fill="FFFFFF"/>
        </w:rPr>
        <w:t>As far as expectations for another conflict are concerned, the majority of our respondents stated th</w:t>
      </w:r>
      <w:r w:rsidR="00756302" w:rsidRPr="00950FAB">
        <w:rPr>
          <w:shd w:val="clear" w:color="auto" w:fill="FFFFFF"/>
        </w:rPr>
        <w:t>ey believe</w:t>
      </w:r>
      <w:r w:rsidR="0011732E" w:rsidRPr="00950FAB">
        <w:rPr>
          <w:shd w:val="clear" w:color="auto" w:fill="FFFFFF"/>
        </w:rPr>
        <w:t xml:space="preserve"> there is no or very low chance</w:t>
      </w:r>
      <w:r w:rsidR="00F72FC9" w:rsidRPr="00950FAB">
        <w:rPr>
          <w:shd w:val="clear" w:color="auto" w:fill="FFFFFF"/>
        </w:rPr>
        <w:t xml:space="preserve"> for another conflict. </w:t>
      </w:r>
    </w:p>
    <w:p w14:paraId="7513AECA" w14:textId="5744FE69" w:rsidR="001538CE" w:rsidRDefault="00F72FC9" w:rsidP="00080F95">
      <w:pPr>
        <w:spacing w:after="240"/>
        <w:jc w:val="both"/>
        <w:rPr>
          <w:shd w:val="clear" w:color="auto" w:fill="FFFFFF"/>
        </w:rPr>
      </w:pPr>
      <w:r w:rsidRPr="00950FAB">
        <w:rPr>
          <w:shd w:val="clear" w:color="auto" w:fill="FFFFFF"/>
        </w:rPr>
        <w:t>A</w:t>
      </w:r>
      <w:r w:rsidR="0011732E" w:rsidRPr="00950FAB">
        <w:rPr>
          <w:shd w:val="clear" w:color="auto" w:fill="FFFFFF"/>
        </w:rPr>
        <w:t xml:space="preserve">round 30% of our respondents </w:t>
      </w:r>
      <w:r w:rsidRPr="00950FAB">
        <w:rPr>
          <w:shd w:val="clear" w:color="auto" w:fill="FFFFFF"/>
        </w:rPr>
        <w:t xml:space="preserve">stated </w:t>
      </w:r>
      <w:r w:rsidR="00756302" w:rsidRPr="00950FAB">
        <w:rPr>
          <w:shd w:val="clear" w:color="auto" w:fill="FFFFFF"/>
        </w:rPr>
        <w:t>they believe</w:t>
      </w:r>
      <w:r w:rsidR="0011732E" w:rsidRPr="00950FAB">
        <w:rPr>
          <w:shd w:val="clear" w:color="auto" w:fill="FFFFFF"/>
        </w:rPr>
        <w:t xml:space="preserve"> there is at least some chance for </w:t>
      </w:r>
      <w:r w:rsidRPr="00950FAB">
        <w:rPr>
          <w:shd w:val="clear" w:color="auto" w:fill="FFFFFF"/>
        </w:rPr>
        <w:t>a conflict</w:t>
      </w:r>
      <w:r w:rsidR="0011732E" w:rsidRPr="00950FAB">
        <w:rPr>
          <w:shd w:val="clear" w:color="auto" w:fill="FFFFFF"/>
        </w:rPr>
        <w:t xml:space="preserve"> to occur</w:t>
      </w:r>
      <w:r w:rsidR="00046226">
        <w:rPr>
          <w:shd w:val="clear" w:color="auto" w:fill="FFFFFF"/>
        </w:rPr>
        <w:t xml:space="preserve"> (CRDP Database, T</w:t>
      </w:r>
      <w:r w:rsidR="001D23E4">
        <w:rPr>
          <w:shd w:val="clear" w:color="auto" w:fill="FFFFFF"/>
        </w:rPr>
        <w:t>able 48)</w:t>
      </w:r>
      <w:r w:rsidR="001D23E4" w:rsidRPr="00950FAB">
        <w:rPr>
          <w:shd w:val="clear" w:color="auto" w:fill="FFFFFF"/>
        </w:rPr>
        <w:t>.</w:t>
      </w:r>
      <w:r w:rsidR="0011732E" w:rsidRPr="00950FAB">
        <w:rPr>
          <w:shd w:val="clear" w:color="auto" w:fill="FFFFFF"/>
        </w:rPr>
        <w:t xml:space="preserve"> </w:t>
      </w:r>
      <w:r w:rsidR="0011732E" w:rsidRPr="00C3112E">
        <w:rPr>
          <w:shd w:val="clear" w:color="auto" w:fill="FFFFFF"/>
        </w:rPr>
        <w:t xml:space="preserve">Simultaneously, we did not find any significant difference of </w:t>
      </w:r>
      <w:r w:rsidRPr="00C3112E">
        <w:rPr>
          <w:shd w:val="clear" w:color="auto" w:fill="FFFFFF"/>
        </w:rPr>
        <w:t xml:space="preserve">opinion on if a conflict would happen </w:t>
      </w:r>
      <w:r w:rsidR="0011732E" w:rsidRPr="00C3112E">
        <w:rPr>
          <w:shd w:val="clear" w:color="auto" w:fill="FFFFFF"/>
        </w:rPr>
        <w:t>among the respective ethnic groups</w:t>
      </w:r>
      <w:r w:rsidR="00046226">
        <w:rPr>
          <w:shd w:val="clear" w:color="auto" w:fill="FFFFFF"/>
        </w:rPr>
        <w:t xml:space="preserve"> (CRDP Database, T</w:t>
      </w:r>
      <w:r w:rsidR="001D23E4">
        <w:rPr>
          <w:shd w:val="clear" w:color="auto" w:fill="FFFFFF"/>
        </w:rPr>
        <w:t>able 49)</w:t>
      </w:r>
      <w:r w:rsidR="0011732E" w:rsidRPr="00C3112E">
        <w:rPr>
          <w:shd w:val="clear" w:color="auto" w:fill="FFFFFF"/>
        </w:rPr>
        <w:t>.</w:t>
      </w:r>
    </w:p>
    <w:p w14:paraId="089BBE5D" w14:textId="2AA0563A" w:rsidR="00446668" w:rsidRPr="00950FAB" w:rsidRDefault="00756302" w:rsidP="00D3154B">
      <w:pPr>
        <w:spacing w:after="240"/>
        <w:ind w:firstLine="284"/>
        <w:jc w:val="both"/>
        <w:rPr>
          <w:shd w:val="clear" w:color="auto" w:fill="FFFFFF"/>
        </w:rPr>
      </w:pPr>
      <w:r w:rsidRPr="00950FAB">
        <w:rPr>
          <w:shd w:val="clear" w:color="auto" w:fill="FFFFFF"/>
        </w:rPr>
        <w:t xml:space="preserve">The greatest differences in opinion appear across age groups. The </w:t>
      </w:r>
      <w:r w:rsidR="0011732E" w:rsidRPr="00950FAB">
        <w:rPr>
          <w:shd w:val="clear" w:color="auto" w:fill="FFFFFF"/>
        </w:rPr>
        <w:t xml:space="preserve">majority of those who declared that there </w:t>
      </w:r>
      <w:r w:rsidRPr="00950FAB">
        <w:rPr>
          <w:shd w:val="clear" w:color="auto" w:fill="FFFFFF"/>
        </w:rPr>
        <w:t>are</w:t>
      </w:r>
      <w:r w:rsidR="0011732E" w:rsidRPr="00950FAB">
        <w:rPr>
          <w:shd w:val="clear" w:color="auto" w:fill="FFFFFF"/>
        </w:rPr>
        <w:t xml:space="preserve"> </w:t>
      </w:r>
      <w:r w:rsidRPr="00950FAB">
        <w:rPr>
          <w:shd w:val="clear" w:color="auto" w:fill="FFFFFF"/>
        </w:rPr>
        <w:t>high chances for another armed conflict were</w:t>
      </w:r>
      <w:r w:rsidR="0011732E" w:rsidRPr="00950FAB">
        <w:rPr>
          <w:shd w:val="clear" w:color="auto" w:fill="FFFFFF"/>
        </w:rPr>
        <w:t xml:space="preserve"> </w:t>
      </w:r>
      <w:r w:rsidRPr="00950FAB">
        <w:rPr>
          <w:shd w:val="clear" w:color="auto" w:fill="FFFFFF"/>
        </w:rPr>
        <w:t>aged 66 or older.</w:t>
      </w:r>
      <w:r w:rsidR="0011732E" w:rsidRPr="00950FAB">
        <w:rPr>
          <w:shd w:val="clear" w:color="auto" w:fill="FFFFFF"/>
        </w:rPr>
        <w:t xml:space="preserve"> </w:t>
      </w:r>
      <w:r w:rsidRPr="00950FAB">
        <w:rPr>
          <w:shd w:val="clear" w:color="auto" w:fill="FFFFFF"/>
        </w:rPr>
        <w:t>W</w:t>
      </w:r>
      <w:r w:rsidR="0011732E" w:rsidRPr="00950FAB">
        <w:rPr>
          <w:shd w:val="clear" w:color="auto" w:fill="FFFFFF"/>
        </w:rPr>
        <w:t>e found relatively younger ages to be oriented relatively more toward the two extremes. In other words, a higher proportion within each age group who expect or do not expect another armed conflict to happen belong to relatively younger age groups</w:t>
      </w:r>
      <w:r w:rsidR="00046226">
        <w:rPr>
          <w:shd w:val="clear" w:color="auto" w:fill="FFFFFF"/>
        </w:rPr>
        <w:t xml:space="preserve"> (CRDP Database, T</w:t>
      </w:r>
      <w:r w:rsidR="001D23E4">
        <w:rPr>
          <w:shd w:val="clear" w:color="auto" w:fill="FFFFFF"/>
        </w:rPr>
        <w:t>able 50)</w:t>
      </w:r>
      <w:r w:rsidR="001D23E4" w:rsidRPr="00950FAB">
        <w:rPr>
          <w:shd w:val="clear" w:color="auto" w:fill="FFFFFF"/>
        </w:rPr>
        <w:t>.</w:t>
      </w:r>
      <w:r w:rsidR="0011732E" w:rsidRPr="00950FAB">
        <w:rPr>
          <w:shd w:val="clear" w:color="auto" w:fill="FFFFFF"/>
        </w:rPr>
        <w:t xml:space="preserve"> </w:t>
      </w:r>
    </w:p>
    <w:p w14:paraId="708A244D" w14:textId="28B35703" w:rsidR="00446668" w:rsidRPr="00950FAB" w:rsidRDefault="0011732E" w:rsidP="00D3154B">
      <w:pPr>
        <w:spacing w:after="240"/>
        <w:ind w:firstLine="284"/>
        <w:jc w:val="both"/>
        <w:rPr>
          <w:shd w:val="clear" w:color="auto" w:fill="FFFFFF"/>
        </w:rPr>
      </w:pPr>
      <w:r w:rsidRPr="00950FAB">
        <w:rPr>
          <w:shd w:val="clear" w:color="auto" w:fill="FFFFFF"/>
        </w:rPr>
        <w:t xml:space="preserve">Additionally, we found a general reluctance to participate in another armed conflict; 32.5% of our respondents stated that they would be willing to </w:t>
      </w:r>
      <w:r w:rsidR="00756302" w:rsidRPr="00950FAB">
        <w:rPr>
          <w:shd w:val="clear" w:color="auto" w:fill="FFFFFF"/>
        </w:rPr>
        <w:t>fight</w:t>
      </w:r>
      <w:r w:rsidRPr="00950FAB">
        <w:rPr>
          <w:shd w:val="clear" w:color="auto" w:fill="FFFFFF"/>
        </w:rPr>
        <w:t xml:space="preserve"> if such a conflict were</w:t>
      </w:r>
      <w:r w:rsidR="00271F0F">
        <w:rPr>
          <w:shd w:val="clear" w:color="auto" w:fill="FFFFFF"/>
        </w:rPr>
        <w:t xml:space="preserve"> it</w:t>
      </w:r>
      <w:r w:rsidRPr="00950FAB">
        <w:rPr>
          <w:shd w:val="clear" w:color="auto" w:fill="FFFFFF"/>
        </w:rPr>
        <w:t xml:space="preserve"> to evolve</w:t>
      </w:r>
      <w:r w:rsidR="00046226">
        <w:rPr>
          <w:shd w:val="clear" w:color="auto" w:fill="FFFFFF"/>
        </w:rPr>
        <w:t xml:space="preserve"> (CRDP Database, T</w:t>
      </w:r>
      <w:r w:rsidR="001D23E4">
        <w:rPr>
          <w:shd w:val="clear" w:color="auto" w:fill="FFFFFF"/>
        </w:rPr>
        <w:t>able 51)</w:t>
      </w:r>
      <w:r w:rsidRPr="00950FAB">
        <w:rPr>
          <w:shd w:val="clear" w:color="auto" w:fill="FFFFFF"/>
        </w:rPr>
        <w:t>. Overall these results were not found to significantly fluctuate among different age groups</w:t>
      </w:r>
      <w:r w:rsidR="00046226">
        <w:rPr>
          <w:shd w:val="clear" w:color="auto" w:fill="FFFFFF"/>
        </w:rPr>
        <w:t xml:space="preserve"> (CRDP Database, T</w:t>
      </w:r>
      <w:r w:rsidR="001D23E4">
        <w:rPr>
          <w:shd w:val="clear" w:color="auto" w:fill="FFFFFF"/>
        </w:rPr>
        <w:t>able 53)</w:t>
      </w:r>
      <w:r w:rsidR="00756302" w:rsidRPr="00950FAB">
        <w:rPr>
          <w:shd w:val="clear" w:color="auto" w:fill="FFFFFF"/>
        </w:rPr>
        <w:t xml:space="preserve"> or </w:t>
      </w:r>
      <w:r w:rsidRPr="00950FAB">
        <w:rPr>
          <w:shd w:val="clear" w:color="auto" w:fill="FFFFFF"/>
        </w:rPr>
        <w:t>level</w:t>
      </w:r>
      <w:r w:rsidR="00F464AA" w:rsidRPr="00950FAB">
        <w:rPr>
          <w:shd w:val="clear" w:color="auto" w:fill="FFFFFF"/>
        </w:rPr>
        <w:t>s</w:t>
      </w:r>
      <w:r w:rsidRPr="00950FAB">
        <w:rPr>
          <w:shd w:val="clear" w:color="auto" w:fill="FFFFFF"/>
        </w:rPr>
        <w:t xml:space="preserve"> of income</w:t>
      </w:r>
      <w:r w:rsidR="00046226">
        <w:rPr>
          <w:shd w:val="clear" w:color="auto" w:fill="FFFFFF"/>
        </w:rPr>
        <w:t xml:space="preserve"> (CRDP Database, T</w:t>
      </w:r>
      <w:r w:rsidR="001D23E4">
        <w:rPr>
          <w:shd w:val="clear" w:color="auto" w:fill="FFFFFF"/>
        </w:rPr>
        <w:t>able 54)</w:t>
      </w:r>
      <w:r w:rsidR="00756302" w:rsidRPr="00950FAB">
        <w:rPr>
          <w:shd w:val="clear" w:color="auto" w:fill="FFFFFF"/>
        </w:rPr>
        <w:t>. However</w:t>
      </w:r>
      <w:r w:rsidRPr="00950FAB">
        <w:rPr>
          <w:shd w:val="clear" w:color="auto" w:fill="FFFFFF"/>
        </w:rPr>
        <w:t>,</w:t>
      </w:r>
      <w:r w:rsidR="00756302" w:rsidRPr="00950FAB">
        <w:rPr>
          <w:shd w:val="clear" w:color="auto" w:fill="FFFFFF"/>
        </w:rPr>
        <w:t xml:space="preserve"> willingness to participate varied based </w:t>
      </w:r>
      <w:r w:rsidR="00F464AA" w:rsidRPr="00950FAB">
        <w:rPr>
          <w:shd w:val="clear" w:color="auto" w:fill="FFFFFF"/>
        </w:rPr>
        <w:t xml:space="preserve">on </w:t>
      </w:r>
      <w:r w:rsidR="00756302" w:rsidRPr="00950FAB">
        <w:rPr>
          <w:shd w:val="clear" w:color="auto" w:fill="FFFFFF"/>
        </w:rPr>
        <w:t>the respondent’s</w:t>
      </w:r>
      <w:r w:rsidRPr="00950FAB">
        <w:rPr>
          <w:shd w:val="clear" w:color="auto" w:fill="FFFFFF"/>
        </w:rPr>
        <w:t xml:space="preserve"> ethnic group, </w:t>
      </w:r>
      <w:r w:rsidRPr="00C3112E">
        <w:rPr>
          <w:shd w:val="clear" w:color="auto" w:fill="FFFFFF"/>
        </w:rPr>
        <w:t>areas of living</w:t>
      </w:r>
      <w:r w:rsidRPr="00950FAB">
        <w:rPr>
          <w:shd w:val="clear" w:color="auto" w:fill="FFFFFF"/>
        </w:rPr>
        <w:t>, level of education and whether they felt as victims or not of the armed conflict of 1999</w:t>
      </w:r>
      <w:r w:rsidR="00756302" w:rsidRPr="00950FAB">
        <w:rPr>
          <w:shd w:val="clear" w:color="auto" w:fill="FFFFFF"/>
        </w:rPr>
        <w:t>.</w:t>
      </w:r>
      <w:r w:rsidRPr="00950FAB">
        <w:rPr>
          <w:shd w:val="clear" w:color="auto" w:fill="FFFFFF"/>
        </w:rPr>
        <w:t xml:space="preserve"> Albanian</w:t>
      </w:r>
      <w:r w:rsidR="00756302" w:rsidRPr="00950FAB">
        <w:rPr>
          <w:shd w:val="clear" w:color="auto" w:fill="FFFFFF"/>
        </w:rPr>
        <w:t>s,</w:t>
      </w:r>
      <w:r w:rsidRPr="00950FAB">
        <w:rPr>
          <w:shd w:val="clear" w:color="auto" w:fill="FFFFFF"/>
        </w:rPr>
        <w:t xml:space="preserve"> followed by Rom</w:t>
      </w:r>
      <w:r w:rsidR="00F464AA" w:rsidRPr="00950FAB">
        <w:rPr>
          <w:shd w:val="clear" w:color="auto" w:fill="FFFFFF"/>
        </w:rPr>
        <w:t>a</w:t>
      </w:r>
      <w:r w:rsidRPr="00950FAB">
        <w:rPr>
          <w:shd w:val="clear" w:color="auto" w:fill="FFFFFF"/>
        </w:rPr>
        <w:t xml:space="preserve"> respondents</w:t>
      </w:r>
      <w:r w:rsidR="00756302" w:rsidRPr="00950FAB">
        <w:rPr>
          <w:shd w:val="clear" w:color="auto" w:fill="FFFFFF"/>
        </w:rPr>
        <w:t>,</w:t>
      </w:r>
      <w:r w:rsidRPr="00950FAB">
        <w:rPr>
          <w:shd w:val="clear" w:color="auto" w:fill="FFFFFF"/>
        </w:rPr>
        <w:t xml:space="preserve"> were found to </w:t>
      </w:r>
      <w:r w:rsidR="00756302" w:rsidRPr="00950FAB">
        <w:rPr>
          <w:shd w:val="clear" w:color="auto" w:fill="FFFFFF"/>
        </w:rPr>
        <w:t>have the</w:t>
      </w:r>
      <w:r w:rsidRPr="00950FAB">
        <w:rPr>
          <w:shd w:val="clear" w:color="auto" w:fill="FFFFFF"/>
        </w:rPr>
        <w:t xml:space="preserve"> highest willingness to participate in </w:t>
      </w:r>
      <w:r w:rsidR="00F464AA" w:rsidRPr="00950FAB">
        <w:rPr>
          <w:shd w:val="clear" w:color="auto" w:fill="FFFFFF"/>
        </w:rPr>
        <w:t>another armed conflict</w:t>
      </w:r>
      <w:r w:rsidRPr="00950FAB">
        <w:rPr>
          <w:shd w:val="clear" w:color="auto" w:fill="FFFFFF"/>
        </w:rPr>
        <w:t>, whereas none of the other ethnic groups, except for a relatively small portion of Serb ones (3.8%), stated to be willing to do so</w:t>
      </w:r>
      <w:r w:rsidR="00046226">
        <w:rPr>
          <w:shd w:val="clear" w:color="auto" w:fill="FFFFFF"/>
        </w:rPr>
        <w:t xml:space="preserve"> (CRDP Database, T</w:t>
      </w:r>
      <w:r w:rsidR="001D23E4">
        <w:rPr>
          <w:shd w:val="clear" w:color="auto" w:fill="FFFFFF"/>
        </w:rPr>
        <w:t>able 52)</w:t>
      </w:r>
      <w:r w:rsidR="001D23E4" w:rsidRPr="00950FAB">
        <w:rPr>
          <w:shd w:val="clear" w:color="auto" w:fill="FFFFFF"/>
        </w:rPr>
        <w:t>.</w:t>
      </w:r>
      <w:r w:rsidR="00756302" w:rsidRPr="00950FAB">
        <w:rPr>
          <w:shd w:val="clear" w:color="auto" w:fill="FFFFFF"/>
        </w:rPr>
        <w:t xml:space="preserve"> </w:t>
      </w:r>
      <w:r w:rsidR="008C583F" w:rsidRPr="00950FAB">
        <w:rPr>
          <w:shd w:val="clear" w:color="auto" w:fill="FFFFFF"/>
        </w:rPr>
        <w:t>Similarly,</w:t>
      </w:r>
      <w:r w:rsidRPr="00950FAB">
        <w:rPr>
          <w:shd w:val="clear" w:color="auto" w:fill="FFFFFF"/>
        </w:rPr>
        <w:t xml:space="preserve"> a higher willingness to participate if an armed conflict were to </w:t>
      </w:r>
      <w:r w:rsidR="00F464AA" w:rsidRPr="00950FAB">
        <w:rPr>
          <w:shd w:val="clear" w:color="auto" w:fill="FFFFFF"/>
        </w:rPr>
        <w:t>erupt</w:t>
      </w:r>
      <w:r w:rsidRPr="00950FAB">
        <w:rPr>
          <w:shd w:val="clear" w:color="auto" w:fill="FFFFFF"/>
        </w:rPr>
        <w:t xml:space="preserve"> was found among those </w:t>
      </w:r>
      <w:r w:rsidR="00756302" w:rsidRPr="00950FAB">
        <w:rPr>
          <w:shd w:val="clear" w:color="auto" w:fill="FFFFFF"/>
        </w:rPr>
        <w:t>who</w:t>
      </w:r>
      <w:r w:rsidRPr="00950FAB">
        <w:rPr>
          <w:shd w:val="clear" w:color="auto" w:fill="FFFFFF"/>
        </w:rPr>
        <w:t xml:space="preserve"> live in rural areas</w:t>
      </w:r>
      <w:r w:rsidR="00046226">
        <w:rPr>
          <w:shd w:val="clear" w:color="auto" w:fill="FFFFFF"/>
        </w:rPr>
        <w:t xml:space="preserve"> (CRDP Database, T</w:t>
      </w:r>
      <w:r w:rsidR="001D23E4">
        <w:rPr>
          <w:shd w:val="clear" w:color="auto" w:fill="FFFFFF"/>
        </w:rPr>
        <w:t>able 55)</w:t>
      </w:r>
      <w:r w:rsidRPr="00950FAB">
        <w:rPr>
          <w:shd w:val="clear" w:color="auto" w:fill="FFFFFF"/>
        </w:rPr>
        <w:t>, are relatively less educated</w:t>
      </w:r>
      <w:r w:rsidR="00046226">
        <w:rPr>
          <w:shd w:val="clear" w:color="auto" w:fill="FFFFFF"/>
        </w:rPr>
        <w:t xml:space="preserve"> (CRDP Database, T</w:t>
      </w:r>
      <w:r w:rsidR="001D23E4">
        <w:rPr>
          <w:shd w:val="clear" w:color="auto" w:fill="FFFFFF"/>
        </w:rPr>
        <w:t>able 56)</w:t>
      </w:r>
      <w:r w:rsidRPr="00950FAB">
        <w:rPr>
          <w:shd w:val="clear" w:color="auto" w:fill="FFFFFF"/>
        </w:rPr>
        <w:t xml:space="preserve">, and those who </w:t>
      </w:r>
      <w:r w:rsidR="00756302" w:rsidRPr="00950FAB">
        <w:rPr>
          <w:shd w:val="clear" w:color="auto" w:fill="FFFFFF"/>
        </w:rPr>
        <w:t xml:space="preserve">define themselves as </w:t>
      </w:r>
      <w:r w:rsidRPr="00950FAB">
        <w:rPr>
          <w:shd w:val="clear" w:color="auto" w:fill="FFFFFF"/>
        </w:rPr>
        <w:t>victims of the 1999</w:t>
      </w:r>
      <w:r w:rsidR="00756302" w:rsidRPr="00950FAB">
        <w:rPr>
          <w:shd w:val="clear" w:color="auto" w:fill="FFFFFF"/>
        </w:rPr>
        <w:t xml:space="preserve"> conflict</w:t>
      </w:r>
      <w:r w:rsidR="00046226">
        <w:rPr>
          <w:shd w:val="clear" w:color="auto" w:fill="FFFFFF"/>
        </w:rPr>
        <w:t xml:space="preserve"> (CRDP Database, T</w:t>
      </w:r>
      <w:r w:rsidR="001D23E4">
        <w:rPr>
          <w:shd w:val="clear" w:color="auto" w:fill="FFFFFF"/>
        </w:rPr>
        <w:t>able 57)</w:t>
      </w:r>
      <w:r w:rsidRPr="00950FAB">
        <w:rPr>
          <w:shd w:val="clear" w:color="auto" w:fill="FFFFFF"/>
        </w:rPr>
        <w:t>.</w:t>
      </w:r>
    </w:p>
    <w:p w14:paraId="6619F375" w14:textId="3A981E01" w:rsidR="009C168D" w:rsidRDefault="0011732E" w:rsidP="00D3154B">
      <w:pPr>
        <w:spacing w:after="240"/>
        <w:ind w:firstLine="284"/>
        <w:jc w:val="both"/>
        <w:rPr>
          <w:shd w:val="clear" w:color="auto" w:fill="FFFFFF"/>
        </w:rPr>
      </w:pPr>
      <w:r w:rsidRPr="00C3112E">
        <w:rPr>
          <w:shd w:val="clear" w:color="auto" w:fill="FFFFFF"/>
        </w:rPr>
        <w:t xml:space="preserve">Lastly we found that there is a significant </w:t>
      </w:r>
      <w:r w:rsidR="00371BDF">
        <w:rPr>
          <w:shd w:val="clear" w:color="auto" w:fill="FFFFFF"/>
        </w:rPr>
        <w:t>positive relationship</w:t>
      </w:r>
      <w:r w:rsidR="00371BDF" w:rsidRPr="00C3112E">
        <w:rPr>
          <w:shd w:val="clear" w:color="auto" w:fill="FFFFFF"/>
        </w:rPr>
        <w:t xml:space="preserve"> </w:t>
      </w:r>
      <w:r w:rsidRPr="00C3112E">
        <w:rPr>
          <w:shd w:val="clear" w:color="auto" w:fill="FFFFFF"/>
        </w:rPr>
        <w:t xml:space="preserve">between the level </w:t>
      </w:r>
      <w:r w:rsidR="00756302" w:rsidRPr="00C3112E">
        <w:rPr>
          <w:shd w:val="clear" w:color="auto" w:fill="FFFFFF"/>
        </w:rPr>
        <w:t xml:space="preserve">of </w:t>
      </w:r>
      <w:r w:rsidRPr="00C3112E">
        <w:rPr>
          <w:shd w:val="clear" w:color="auto" w:fill="FFFFFF"/>
        </w:rPr>
        <w:t xml:space="preserve">expectations </w:t>
      </w:r>
      <w:r w:rsidR="00756302" w:rsidRPr="00C3112E">
        <w:rPr>
          <w:shd w:val="clear" w:color="auto" w:fill="FFFFFF"/>
        </w:rPr>
        <w:t>for</w:t>
      </w:r>
      <w:r w:rsidRPr="00C3112E">
        <w:rPr>
          <w:shd w:val="clear" w:color="auto" w:fill="FFFFFF"/>
        </w:rPr>
        <w:t xml:space="preserve"> another conflict and </w:t>
      </w:r>
      <w:r w:rsidR="00371BDF">
        <w:rPr>
          <w:shd w:val="clear" w:color="auto" w:fill="FFFFFF"/>
        </w:rPr>
        <w:t xml:space="preserve">that of </w:t>
      </w:r>
      <w:r w:rsidRPr="00C3112E">
        <w:rPr>
          <w:shd w:val="clear" w:color="auto" w:fill="FFFFFF"/>
        </w:rPr>
        <w:t>willingness to participate</w:t>
      </w:r>
      <w:r w:rsidR="00371BDF">
        <w:rPr>
          <w:shd w:val="clear" w:color="auto" w:fill="FFFFFF"/>
        </w:rPr>
        <w:t xml:space="preserve"> in it, had such event actually occurred, </w:t>
      </w:r>
      <w:r w:rsidRPr="00C3112E">
        <w:rPr>
          <w:shd w:val="clear" w:color="auto" w:fill="FFFFFF"/>
        </w:rPr>
        <w:t>regardless of the age</w:t>
      </w:r>
      <w:r w:rsidR="00F464AA" w:rsidRPr="00C3112E">
        <w:rPr>
          <w:shd w:val="clear" w:color="auto" w:fill="FFFFFF"/>
        </w:rPr>
        <w:t xml:space="preserve"> group</w:t>
      </w:r>
      <w:r w:rsidRPr="00C3112E">
        <w:rPr>
          <w:shd w:val="clear" w:color="auto" w:fill="FFFFFF"/>
        </w:rPr>
        <w:t xml:space="preserve"> (</w:t>
      </w:r>
      <w:r w:rsidR="00F464AA" w:rsidRPr="00C3112E">
        <w:rPr>
          <w:shd w:val="clear" w:color="auto" w:fill="FFFFFF"/>
        </w:rPr>
        <w:t>save</w:t>
      </w:r>
      <w:r w:rsidRPr="00C3112E">
        <w:rPr>
          <w:shd w:val="clear" w:color="auto" w:fill="FFFFFF"/>
        </w:rPr>
        <w:t xml:space="preserve"> for those above</w:t>
      </w:r>
      <w:r w:rsidR="00F464AA" w:rsidRPr="00C3112E">
        <w:rPr>
          <w:shd w:val="clear" w:color="auto" w:fill="FFFFFF"/>
        </w:rPr>
        <w:t xml:space="preserve"> age</w:t>
      </w:r>
      <w:r w:rsidRPr="00C3112E">
        <w:rPr>
          <w:shd w:val="clear" w:color="auto" w:fill="FFFFFF"/>
        </w:rPr>
        <w:t xml:space="preserve"> 66)</w:t>
      </w:r>
      <w:r w:rsidR="00046226">
        <w:rPr>
          <w:shd w:val="clear" w:color="auto" w:fill="FFFFFF"/>
        </w:rPr>
        <w:t xml:space="preserve"> (CRDP Database, </w:t>
      </w:r>
      <w:r w:rsidR="00046226">
        <w:rPr>
          <w:shd w:val="clear" w:color="auto" w:fill="FFFFFF"/>
        </w:rPr>
        <w:lastRenderedPageBreak/>
        <w:t>T</w:t>
      </w:r>
      <w:r w:rsidR="001D23E4">
        <w:rPr>
          <w:shd w:val="clear" w:color="auto" w:fill="FFFFFF"/>
        </w:rPr>
        <w:t>able 58)</w:t>
      </w:r>
      <w:r w:rsidRPr="00C3112E">
        <w:rPr>
          <w:shd w:val="clear" w:color="auto" w:fill="FFFFFF"/>
        </w:rPr>
        <w:t>, ethnic background (except for other minorities)</w:t>
      </w:r>
      <w:r w:rsidR="00046226">
        <w:rPr>
          <w:shd w:val="clear" w:color="auto" w:fill="FFFFFF"/>
        </w:rPr>
        <w:t xml:space="preserve"> (CRDP Database, T</w:t>
      </w:r>
      <w:r w:rsidR="001D23E4">
        <w:rPr>
          <w:shd w:val="clear" w:color="auto" w:fill="FFFFFF"/>
        </w:rPr>
        <w:t>able 59)</w:t>
      </w:r>
      <w:r w:rsidRPr="00C3112E">
        <w:rPr>
          <w:shd w:val="clear" w:color="auto" w:fill="FFFFFF"/>
        </w:rPr>
        <w:t>, and employment and social status (except if one is employed in the public of private sector)</w:t>
      </w:r>
      <w:r w:rsidR="00046226">
        <w:rPr>
          <w:shd w:val="clear" w:color="auto" w:fill="FFFFFF"/>
        </w:rPr>
        <w:t xml:space="preserve"> (CRDP Database, T</w:t>
      </w:r>
      <w:r w:rsidR="001D23E4">
        <w:rPr>
          <w:shd w:val="clear" w:color="auto" w:fill="FFFFFF"/>
        </w:rPr>
        <w:t>able 60)</w:t>
      </w:r>
      <w:r w:rsidR="001D23E4" w:rsidRPr="00950FAB">
        <w:rPr>
          <w:shd w:val="clear" w:color="auto" w:fill="FFFFFF"/>
        </w:rPr>
        <w:t>.</w:t>
      </w:r>
    </w:p>
    <w:p w14:paraId="09CD67C2" w14:textId="35B55D7A" w:rsidR="0079544B" w:rsidRPr="00821556" w:rsidRDefault="003D47F5" w:rsidP="00F85E17">
      <w:pPr>
        <w:pStyle w:val="Heading3"/>
        <w:rPr>
          <w:shd w:val="clear" w:color="auto" w:fill="FFFFFF"/>
        </w:rPr>
      </w:pPr>
      <w:bookmarkStart w:id="23" w:name="_Toc358284505"/>
      <w:r w:rsidRPr="0079544B">
        <w:rPr>
          <w:shd w:val="clear" w:color="auto" w:fill="FFFFFF"/>
        </w:rPr>
        <w:t>Qualitative research results</w:t>
      </w:r>
      <w:bookmarkEnd w:id="23"/>
      <w:r w:rsidR="0079544B">
        <w:rPr>
          <w:shd w:val="clear" w:color="auto" w:fill="FFFFFF"/>
        </w:rPr>
        <w:t xml:space="preserve"> </w:t>
      </w:r>
    </w:p>
    <w:p w14:paraId="7AC1A41F" w14:textId="71C233D7" w:rsidR="0079544B" w:rsidRDefault="0079544B" w:rsidP="00C87732">
      <w:pPr>
        <w:pStyle w:val="Heading2"/>
        <w:rPr>
          <w:shd w:val="clear" w:color="auto" w:fill="FFFFFF"/>
        </w:rPr>
      </w:pPr>
      <w:bookmarkStart w:id="24" w:name="_Toc358284506"/>
      <w:r>
        <w:rPr>
          <w:shd w:val="clear" w:color="auto" w:fill="FFFFFF"/>
        </w:rPr>
        <w:t>The concept of reconciliation</w:t>
      </w:r>
      <w:bookmarkEnd w:id="24"/>
    </w:p>
    <w:p w14:paraId="464A10F3" w14:textId="77777777" w:rsidR="009F261E" w:rsidRPr="009F261E" w:rsidRDefault="009F261E" w:rsidP="009F261E"/>
    <w:p w14:paraId="266D8683" w14:textId="46E33E67" w:rsidR="003D47F5" w:rsidRPr="00950FAB" w:rsidRDefault="003D47F5" w:rsidP="00F73587">
      <w:pPr>
        <w:spacing w:after="240"/>
        <w:ind w:firstLine="284"/>
        <w:jc w:val="both"/>
        <w:rPr>
          <w:shd w:val="clear" w:color="auto" w:fill="FFFFFF"/>
        </w:rPr>
      </w:pPr>
      <w:r w:rsidRPr="00950FAB">
        <w:rPr>
          <w:shd w:val="clear" w:color="auto" w:fill="FFFFFF"/>
        </w:rPr>
        <w:t xml:space="preserve">The concept of reconciliation was </w:t>
      </w:r>
      <w:r w:rsidR="00E63498" w:rsidRPr="00950FAB">
        <w:rPr>
          <w:shd w:val="clear" w:color="auto" w:fill="FFFFFF"/>
        </w:rPr>
        <w:t>well</w:t>
      </w:r>
      <w:r w:rsidR="007A4C1F" w:rsidRPr="00950FAB">
        <w:rPr>
          <w:shd w:val="clear" w:color="auto" w:fill="FFFFFF"/>
        </w:rPr>
        <w:t xml:space="preserve"> </w:t>
      </w:r>
      <w:r w:rsidR="00E63498" w:rsidRPr="00950FAB">
        <w:rPr>
          <w:shd w:val="clear" w:color="auto" w:fill="FFFFFF"/>
        </w:rPr>
        <w:t>known</w:t>
      </w:r>
      <w:r w:rsidRPr="00950FAB">
        <w:rPr>
          <w:shd w:val="clear" w:color="auto" w:fill="FFFFFF"/>
        </w:rPr>
        <w:t xml:space="preserve"> to focus group participants. Respondents face the issue of reconciliation on a daily basis, whether in their personal life or when they hear it being used in media by institutions and different organizations. The analysis of the findings of the eight focus groups enables us to identify four main discourses about the conceptualization of the construct of reconciliation. The first discourse explains the concept of reconciliation</w:t>
      </w:r>
      <w:r w:rsidR="007A4C1F" w:rsidRPr="00950FAB">
        <w:rPr>
          <w:shd w:val="clear" w:color="auto" w:fill="FFFFFF"/>
        </w:rPr>
        <w:t xml:space="preserve"> </w:t>
      </w:r>
      <w:r w:rsidRPr="00950FAB">
        <w:rPr>
          <w:shd w:val="clear" w:color="auto" w:fill="FFFFFF"/>
        </w:rPr>
        <w:t xml:space="preserve">affecting the </w:t>
      </w:r>
      <w:r w:rsidRPr="008C583F">
        <w:rPr>
          <w:shd w:val="clear" w:color="auto" w:fill="FFFFFF"/>
        </w:rPr>
        <w:t xml:space="preserve">issue of compromise </w:t>
      </w:r>
      <w:r w:rsidRPr="00950FAB">
        <w:rPr>
          <w:shd w:val="clear" w:color="auto" w:fill="FFFFFF"/>
        </w:rPr>
        <w:t>between the two parties that have been in conflict but who must return to the</w:t>
      </w:r>
      <w:r w:rsidRPr="00950FAB">
        <w:rPr>
          <w:color w:val="FF0000"/>
          <w:shd w:val="clear" w:color="auto" w:fill="FFFFFF"/>
        </w:rPr>
        <w:t xml:space="preserve"> </w:t>
      </w:r>
      <w:r w:rsidRPr="00950FAB">
        <w:rPr>
          <w:shd w:val="clear" w:color="auto" w:fill="FFFFFF"/>
        </w:rPr>
        <w:t>life that they had before the conflict erupted, thus sacrific</w:t>
      </w:r>
      <w:r w:rsidR="007A4C1F" w:rsidRPr="00950FAB">
        <w:rPr>
          <w:shd w:val="clear" w:color="auto" w:fill="FFFFFF"/>
        </w:rPr>
        <w:t>ing</w:t>
      </w:r>
      <w:r w:rsidRPr="00950FAB">
        <w:rPr>
          <w:shd w:val="clear" w:color="auto" w:fill="FFFFFF"/>
        </w:rPr>
        <w:t xml:space="preserve"> the past for a better future. This kind of compromise was described at both the individual and collective levels as a </w:t>
      </w:r>
      <w:r w:rsidR="007A4C1F" w:rsidRPr="008C583F">
        <w:rPr>
          <w:i/>
          <w:shd w:val="clear" w:color="auto" w:fill="FFFFFF"/>
        </w:rPr>
        <w:t>“</w:t>
      </w:r>
      <w:r w:rsidRPr="008C583F">
        <w:rPr>
          <w:i/>
          <w:shd w:val="clear" w:color="auto" w:fill="FFFFFF"/>
        </w:rPr>
        <w:t>process</w:t>
      </w:r>
      <w:r w:rsidR="007A4C1F" w:rsidRPr="008C583F">
        <w:rPr>
          <w:i/>
          <w:shd w:val="clear" w:color="auto" w:fill="FFFFFF"/>
        </w:rPr>
        <w:t>”</w:t>
      </w:r>
      <w:r w:rsidRPr="008C583F">
        <w:rPr>
          <w:i/>
          <w:shd w:val="clear" w:color="auto" w:fill="FFFFFF"/>
        </w:rPr>
        <w:t>.</w:t>
      </w:r>
      <w:r w:rsidRPr="00950FAB">
        <w:rPr>
          <w:shd w:val="clear" w:color="auto" w:fill="FFFFFF"/>
        </w:rPr>
        <w:t xml:space="preserve"> The compromise gives meaning to the reconciliation process and is particularly important because it aims to open dialogue between the parties that have been in conflict until recently.</w:t>
      </w:r>
    </w:p>
    <w:p w14:paraId="451BEC0E" w14:textId="1B4C6D7E" w:rsidR="003D47F5" w:rsidRPr="00D3154B" w:rsidRDefault="003D47F5" w:rsidP="00F73587">
      <w:pPr>
        <w:spacing w:after="240"/>
        <w:ind w:firstLine="284"/>
        <w:jc w:val="both"/>
        <w:rPr>
          <w:shd w:val="clear" w:color="auto" w:fill="FFFFFF"/>
        </w:rPr>
      </w:pPr>
      <w:r w:rsidRPr="00950FAB">
        <w:rPr>
          <w:shd w:val="clear" w:color="auto" w:fill="FFFFFF"/>
        </w:rPr>
        <w:t>Kosovo Serb respondents see reconciliati</w:t>
      </w:r>
      <w:r w:rsidRPr="00371C79">
        <w:rPr>
          <w:shd w:val="clear" w:color="auto" w:fill="FFFFFF"/>
        </w:rPr>
        <w:t xml:space="preserve">on as something more feasible at the individual level but more difficult </w:t>
      </w:r>
      <w:r w:rsidR="007A4C1F" w:rsidRPr="00371C79">
        <w:rPr>
          <w:shd w:val="clear" w:color="auto" w:fill="FFFFFF"/>
        </w:rPr>
        <w:t>at</w:t>
      </w:r>
      <w:r w:rsidRPr="00371C79">
        <w:rPr>
          <w:shd w:val="clear" w:color="auto" w:fill="FFFFFF"/>
        </w:rPr>
        <w:t xml:space="preserve"> the collective level</w:t>
      </w:r>
      <w:r w:rsidRPr="00371C79">
        <w:rPr>
          <w:iCs/>
          <w:shd w:val="clear" w:color="auto" w:fill="FFFFFF"/>
        </w:rPr>
        <w:t>,</w:t>
      </w:r>
      <w:r w:rsidRPr="00371C79">
        <w:rPr>
          <w:shd w:val="clear" w:color="auto" w:fill="FFFFFF"/>
        </w:rPr>
        <w:t xml:space="preserve"> because</w:t>
      </w:r>
      <w:r w:rsidR="007A4C1F" w:rsidRPr="00371C79">
        <w:rPr>
          <w:shd w:val="clear" w:color="auto" w:fill="FFFFFF"/>
        </w:rPr>
        <w:t>,</w:t>
      </w:r>
      <w:r w:rsidRPr="00371C79">
        <w:rPr>
          <w:shd w:val="clear" w:color="auto" w:fill="FFFFFF"/>
        </w:rPr>
        <w:t xml:space="preserve"> at the collective level, political legitimacy is required, and politicians are seen more</w:t>
      </w:r>
      <w:r w:rsidRPr="00950FAB">
        <w:rPr>
          <w:shd w:val="clear" w:color="auto" w:fill="FFFFFF"/>
        </w:rPr>
        <w:t xml:space="preserve"> </w:t>
      </w:r>
      <w:r w:rsidR="007A4C1F" w:rsidRPr="00950FAB">
        <w:rPr>
          <w:shd w:val="clear" w:color="auto" w:fill="FFFFFF"/>
        </w:rPr>
        <w:t xml:space="preserve">as </w:t>
      </w:r>
      <w:r w:rsidRPr="00950FAB">
        <w:rPr>
          <w:shd w:val="clear" w:color="auto" w:fill="FFFFFF"/>
        </w:rPr>
        <w:t xml:space="preserve">constraints than solutions to the reconciliation process. A considerable number of respondents from both Albanian and Serbian communities also believe that reconciliation at the individual level is more honest than that in a community level. Here we </w:t>
      </w:r>
      <w:r w:rsidR="007A4C1F" w:rsidRPr="00950FAB">
        <w:rPr>
          <w:shd w:val="clear" w:color="auto" w:fill="FFFFFF"/>
        </w:rPr>
        <w:t xml:space="preserve">again </w:t>
      </w:r>
      <w:r w:rsidRPr="00950FAB">
        <w:rPr>
          <w:shd w:val="clear" w:color="auto" w:fill="FFFFFF"/>
        </w:rPr>
        <w:t>underline the role of the state</w:t>
      </w:r>
      <w:r w:rsidR="007A4C1F" w:rsidRPr="00950FAB">
        <w:rPr>
          <w:shd w:val="clear" w:color="auto" w:fill="FFFFFF"/>
        </w:rPr>
        <w:t>,</w:t>
      </w:r>
      <w:r w:rsidRPr="00950FAB">
        <w:rPr>
          <w:shd w:val="clear" w:color="auto" w:fill="FFFFFF"/>
        </w:rPr>
        <w:t xml:space="preserve"> </w:t>
      </w:r>
      <w:r w:rsidR="00E67154" w:rsidRPr="00950FAB">
        <w:rPr>
          <w:shd w:val="clear" w:color="auto" w:fill="FFFFFF"/>
        </w:rPr>
        <w:t>lack of trust in its</w:t>
      </w:r>
      <w:r w:rsidRPr="00950FAB">
        <w:rPr>
          <w:shd w:val="clear" w:color="auto" w:fill="FFFFFF"/>
        </w:rPr>
        <w:t xml:space="preserve"> institutions</w:t>
      </w:r>
      <w:r w:rsidR="007A4C1F" w:rsidRPr="00950FAB">
        <w:rPr>
          <w:shd w:val="clear" w:color="auto" w:fill="FFFFFF"/>
        </w:rPr>
        <w:t>,</w:t>
      </w:r>
      <w:r w:rsidRPr="00950FAB">
        <w:rPr>
          <w:shd w:val="clear" w:color="auto" w:fill="FFFFFF"/>
        </w:rPr>
        <w:t xml:space="preserve"> and the skepticism that respondents of all ethnicities have towards the politicians who lack political w</w:t>
      </w:r>
      <w:r w:rsidR="00D3154B">
        <w:rPr>
          <w:shd w:val="clear" w:color="auto" w:fill="FFFFFF"/>
        </w:rPr>
        <w:t>ill for genuine reconciliation.</w:t>
      </w:r>
    </w:p>
    <w:p w14:paraId="19E0E0B9" w14:textId="53303406" w:rsidR="003D47F5" w:rsidRPr="00D3154B" w:rsidRDefault="003D47F5" w:rsidP="00F73587">
      <w:pPr>
        <w:spacing w:after="240"/>
        <w:ind w:firstLine="284"/>
        <w:jc w:val="both"/>
        <w:rPr>
          <w:i/>
          <w:shd w:val="clear" w:color="auto" w:fill="FFFFFF"/>
        </w:rPr>
      </w:pPr>
      <w:r w:rsidRPr="00950FAB">
        <w:rPr>
          <w:i/>
          <w:shd w:val="clear" w:color="auto" w:fill="FFFFFF"/>
        </w:rPr>
        <w:t>When we speak of the masses, th</w:t>
      </w:r>
      <w:r w:rsidR="007A4C1F" w:rsidRPr="00950FAB">
        <w:rPr>
          <w:i/>
          <w:shd w:val="clear" w:color="auto" w:fill="FFFFFF"/>
        </w:rPr>
        <w:t>e</w:t>
      </w:r>
      <w:r w:rsidRPr="00950FAB">
        <w:rPr>
          <w:i/>
          <w:shd w:val="clear" w:color="auto" w:fill="FFFFFF"/>
        </w:rPr>
        <w:t xml:space="preserve">n reconciliation is difficult because it is not a truthful process. At the individual level, reconciliation could be achieved, but at the collective level, it is unlikely. </w:t>
      </w:r>
      <w:r w:rsidR="00D3154B">
        <w:rPr>
          <w:i/>
          <w:shd w:val="clear" w:color="auto" w:fill="FFFFFF"/>
        </w:rPr>
        <w:t xml:space="preserve">(Serbian student, </w:t>
      </w:r>
      <w:proofErr w:type="spellStart"/>
      <w:r w:rsidR="00D3154B">
        <w:rPr>
          <w:i/>
          <w:shd w:val="clear" w:color="auto" w:fill="FFFFFF"/>
        </w:rPr>
        <w:t>Gracanica</w:t>
      </w:r>
      <w:proofErr w:type="spellEnd"/>
      <w:r w:rsidR="00D3154B">
        <w:rPr>
          <w:i/>
          <w:shd w:val="clear" w:color="auto" w:fill="FFFFFF"/>
        </w:rPr>
        <w:t>)</w:t>
      </w:r>
    </w:p>
    <w:p w14:paraId="720D0D61" w14:textId="6656BDF0" w:rsidR="003D47F5" w:rsidRPr="00D3154B" w:rsidRDefault="003D47F5" w:rsidP="00F73587">
      <w:pPr>
        <w:spacing w:after="240"/>
        <w:ind w:firstLine="284"/>
        <w:jc w:val="both"/>
        <w:rPr>
          <w:shd w:val="clear" w:color="auto" w:fill="FFFFFF"/>
        </w:rPr>
      </w:pPr>
      <w:r w:rsidRPr="00950FAB">
        <w:rPr>
          <w:shd w:val="clear" w:color="auto" w:fill="FFFFFF"/>
        </w:rPr>
        <w:t xml:space="preserve">Ending a conflict between the two parties (whether on an individual or collective level) is often used as a metaphor by the respondents as the process of reconciliation, though a long and continuous process must at some point reach its end. This is also clear from the findings suggesting that respondents in focus groups explicitly point out that the role of different actors in the field of memory work will help historical dialogue </w:t>
      </w:r>
      <w:r w:rsidR="00D3154B">
        <w:rPr>
          <w:shd w:val="clear" w:color="auto" w:fill="FFFFFF"/>
        </w:rPr>
        <w:t>and the reconciliation process.</w:t>
      </w:r>
    </w:p>
    <w:p w14:paraId="69729BA5" w14:textId="3A171709" w:rsidR="003D47F5" w:rsidRPr="00950FAB" w:rsidRDefault="003D47F5" w:rsidP="00F73587">
      <w:pPr>
        <w:spacing w:after="240"/>
        <w:ind w:firstLine="284"/>
        <w:jc w:val="both"/>
        <w:rPr>
          <w:i/>
          <w:shd w:val="clear" w:color="auto" w:fill="FFFFFF"/>
        </w:rPr>
      </w:pPr>
      <w:r w:rsidRPr="00950FAB">
        <w:rPr>
          <w:i/>
          <w:shd w:val="clear" w:color="auto" w:fill="FFFFFF"/>
        </w:rPr>
        <w:t xml:space="preserve">I think that conflicts are the disagreements between two or more parties and which should get closer to each other and reconcile. Obviously the guilty one must apologize and a compromise must be found between them. It is not the first time that there is a conflict with Serbia, it has been for centuries and has continued further, they have always been the initiators. It is time for them (the Serbs) to understand that it cannot go on like this any longer, but they have to sit down and talk to us as equal partners, not acting superior towards us, and interfere </w:t>
      </w:r>
      <w:r w:rsidRPr="00950FAB">
        <w:rPr>
          <w:i/>
          <w:shd w:val="clear" w:color="auto" w:fill="FFFFFF"/>
        </w:rPr>
        <w:lastRenderedPageBreak/>
        <w:t>in our internal affairs, while not touching upon theirs. This is also a major mistake of Serbia and of the Serbian people, we must talk as equals, bring issues openly to the table, both mistakes and successes, and about their mistakes towards us in the past, they should apologies and agree to live together, and not permanently inflicting conflicts (A</w:t>
      </w:r>
      <w:r w:rsidR="00694B41" w:rsidRPr="00950FAB">
        <w:rPr>
          <w:i/>
          <w:shd w:val="clear" w:color="auto" w:fill="FFFFFF"/>
        </w:rPr>
        <w:t>l</w:t>
      </w:r>
      <w:r w:rsidR="00D3154B">
        <w:rPr>
          <w:i/>
          <w:shd w:val="clear" w:color="auto" w:fill="FFFFFF"/>
        </w:rPr>
        <w:t xml:space="preserve">banian retiree, </w:t>
      </w:r>
      <w:proofErr w:type="spellStart"/>
      <w:r w:rsidR="00D3154B">
        <w:rPr>
          <w:i/>
          <w:shd w:val="clear" w:color="auto" w:fill="FFFFFF"/>
        </w:rPr>
        <w:t>Prishtina</w:t>
      </w:r>
      <w:proofErr w:type="spellEnd"/>
      <w:r w:rsidR="00D3154B">
        <w:rPr>
          <w:i/>
          <w:shd w:val="clear" w:color="auto" w:fill="FFFFFF"/>
        </w:rPr>
        <w:t>)</w:t>
      </w:r>
    </w:p>
    <w:p w14:paraId="6CC9F450" w14:textId="7D47FA5F" w:rsidR="003D47F5" w:rsidRPr="00950FAB" w:rsidRDefault="003D47F5" w:rsidP="00F73587">
      <w:pPr>
        <w:spacing w:after="240"/>
        <w:ind w:firstLine="284"/>
        <w:jc w:val="both"/>
        <w:rPr>
          <w:shd w:val="clear" w:color="auto" w:fill="FFFFFF"/>
        </w:rPr>
      </w:pPr>
      <w:r w:rsidRPr="00950FAB">
        <w:rPr>
          <w:shd w:val="clear" w:color="auto" w:fill="FFFFFF"/>
        </w:rPr>
        <w:t xml:space="preserve">Another discourse which piqued our curiosity while analyzing the outcomes of focus groups is the inevitable link between </w:t>
      </w:r>
      <w:r w:rsidRPr="002042A9">
        <w:rPr>
          <w:shd w:val="clear" w:color="auto" w:fill="FFFFFF"/>
        </w:rPr>
        <w:t>reconciliation and the ethnic dimension,</w:t>
      </w:r>
      <w:r w:rsidRPr="00950FAB">
        <w:rPr>
          <w:shd w:val="clear" w:color="auto" w:fill="FFFFFF"/>
        </w:rPr>
        <w:t xml:space="preserve"> especially the Albanian and Serbian one. The ethnic character of reconciliation is particularly important because it contains in itself the general component of conflicts in the Balkans. In fact, several Albanian and Serbian respondents of different age</w:t>
      </w:r>
      <w:r w:rsidR="002042A9">
        <w:rPr>
          <w:shd w:val="clear" w:color="auto" w:fill="FFFFFF"/>
        </w:rPr>
        <w:t>s</w:t>
      </w:r>
      <w:r w:rsidRPr="00950FAB">
        <w:rPr>
          <w:shd w:val="clear" w:color="auto" w:fill="FFFFFF"/>
        </w:rPr>
        <w:t xml:space="preserve"> believe that the Balkan region has always been a source of many conflicts for centuries, and that Serbian-Albanian relations must be seen in this context, yet, for the majority of Albanian respondents the concept of reconciliation was directly related to an apology offered by the wrongdoers, in this case the Serbs.</w:t>
      </w:r>
    </w:p>
    <w:p w14:paraId="345A0E52" w14:textId="61DE6D55" w:rsidR="003D47F5" w:rsidRPr="00D3154B" w:rsidRDefault="003D47F5" w:rsidP="00F73587">
      <w:pPr>
        <w:spacing w:after="240"/>
        <w:ind w:firstLine="284"/>
        <w:jc w:val="both"/>
        <w:rPr>
          <w:shd w:val="clear" w:color="auto" w:fill="FFFFFF"/>
        </w:rPr>
      </w:pPr>
      <w:r w:rsidRPr="00950FAB">
        <w:rPr>
          <w:shd w:val="clear" w:color="auto" w:fill="FFFFFF"/>
        </w:rPr>
        <w:t xml:space="preserve">In addition to the ethnic discourse, </w:t>
      </w:r>
      <w:r w:rsidRPr="00950FAB">
        <w:rPr>
          <w:i/>
          <w:shd w:val="clear" w:color="auto" w:fill="FFFFFF"/>
        </w:rPr>
        <w:t>the socio-political and economic dimensions of reconciliation</w:t>
      </w:r>
      <w:r w:rsidRPr="00950FAB">
        <w:rPr>
          <w:shd w:val="clear" w:color="auto" w:fill="FFFFFF"/>
        </w:rPr>
        <w:t xml:space="preserve"> were touched </w:t>
      </w:r>
      <w:r w:rsidR="002042A9">
        <w:rPr>
          <w:shd w:val="clear" w:color="auto" w:fill="FFFFFF"/>
        </w:rPr>
        <w:t>upon</w:t>
      </w:r>
      <w:r w:rsidRPr="00950FAB">
        <w:rPr>
          <w:shd w:val="clear" w:color="auto" w:fill="FFFFFF"/>
        </w:rPr>
        <w:t>, although less frequently than the ethnic dimension. As expected, respondents, especially the elderly (retired or former pedagogues) of all ethnic backgrounds, saw reconciliation as a more successful process if done while building economic relations. Moreover, they were more tolerant of leaving the past behind for a better</w:t>
      </w:r>
      <w:r w:rsidR="00D3154B">
        <w:rPr>
          <w:shd w:val="clear" w:color="auto" w:fill="FFFFFF"/>
        </w:rPr>
        <w:t xml:space="preserve"> future of younger generations.</w:t>
      </w:r>
    </w:p>
    <w:p w14:paraId="397B338C" w14:textId="77777777" w:rsidR="00D3154B" w:rsidRDefault="003D47F5" w:rsidP="00F73587">
      <w:pPr>
        <w:spacing w:after="240"/>
        <w:ind w:firstLine="284"/>
        <w:jc w:val="both"/>
        <w:rPr>
          <w:i/>
          <w:shd w:val="clear" w:color="auto" w:fill="FFFFFF"/>
        </w:rPr>
      </w:pPr>
      <w:r w:rsidRPr="00950FAB">
        <w:rPr>
          <w:i/>
          <w:shd w:val="clear" w:color="auto" w:fill="FFFFFF"/>
        </w:rPr>
        <w:t>In fact, I believe that regarding reconciliation things have to be divided in two areas, the political and the economic... creating jobs through an open market economy and developing business could lead us towards reconciliation (Se</w:t>
      </w:r>
      <w:r w:rsidR="00D3154B">
        <w:rPr>
          <w:i/>
          <w:shd w:val="clear" w:color="auto" w:fill="FFFFFF"/>
        </w:rPr>
        <w:t xml:space="preserve">rbian Retiree, North </w:t>
      </w:r>
      <w:proofErr w:type="spellStart"/>
      <w:r w:rsidR="00D3154B">
        <w:rPr>
          <w:i/>
          <w:shd w:val="clear" w:color="auto" w:fill="FFFFFF"/>
        </w:rPr>
        <w:t>Mitrovica</w:t>
      </w:r>
      <w:proofErr w:type="spellEnd"/>
      <w:r w:rsidR="00D3154B">
        <w:rPr>
          <w:i/>
          <w:shd w:val="clear" w:color="auto" w:fill="FFFFFF"/>
        </w:rPr>
        <w:t>)</w:t>
      </w:r>
    </w:p>
    <w:p w14:paraId="2B991CA1" w14:textId="77777777" w:rsidR="00D3154B" w:rsidRDefault="003D47F5" w:rsidP="00F73587">
      <w:pPr>
        <w:spacing w:after="240"/>
        <w:ind w:firstLine="284"/>
        <w:jc w:val="both"/>
        <w:rPr>
          <w:i/>
          <w:shd w:val="clear" w:color="auto" w:fill="FFFFFF"/>
        </w:rPr>
      </w:pPr>
      <w:r w:rsidRPr="00950FAB">
        <w:rPr>
          <w:shd w:val="clear" w:color="auto" w:fill="FFFFFF"/>
        </w:rPr>
        <w:t xml:space="preserve">During the focus groups discussion, the word reconciliation reflected dialogue, renewal of a broken relation, apologizing, forgiveness, or sacrifice for a better future to most respondents of all the ethnic groups. This applies also to Serb respondents for whom the word </w:t>
      </w:r>
      <w:r w:rsidRPr="00A62903">
        <w:rPr>
          <w:i/>
          <w:shd w:val="clear" w:color="auto" w:fill="FFFFFF"/>
        </w:rPr>
        <w:t>"</w:t>
      </w:r>
      <w:proofErr w:type="spellStart"/>
      <w:r w:rsidRPr="00A62903">
        <w:rPr>
          <w:i/>
          <w:shd w:val="clear" w:color="auto" w:fill="FFFFFF"/>
        </w:rPr>
        <w:t>pomirenje</w:t>
      </w:r>
      <w:proofErr w:type="spellEnd"/>
      <w:r w:rsidRPr="00A62903">
        <w:rPr>
          <w:i/>
          <w:shd w:val="clear" w:color="auto" w:fill="FFFFFF"/>
        </w:rPr>
        <w:t>"</w:t>
      </w:r>
      <w:r w:rsidRPr="00950FAB">
        <w:rPr>
          <w:shd w:val="clear" w:color="auto" w:fill="FFFFFF"/>
        </w:rPr>
        <w:t xml:space="preserve"> in Serbian is associated with positivity, peace, calmness, and silence. On the other hand, the terms </w:t>
      </w:r>
      <w:r w:rsidRPr="00A62903">
        <w:rPr>
          <w:i/>
          <w:shd w:val="clear" w:color="auto" w:fill="FFFFFF"/>
        </w:rPr>
        <w:t>“reconciliation</w:t>
      </w:r>
      <w:r w:rsidRPr="00950FAB">
        <w:rPr>
          <w:shd w:val="clear" w:color="auto" w:fill="FFFFFF"/>
        </w:rPr>
        <w:t xml:space="preserve">” or </w:t>
      </w:r>
      <w:r w:rsidRPr="00A62903">
        <w:rPr>
          <w:i/>
          <w:shd w:val="clear" w:color="auto" w:fill="FFFFFF"/>
        </w:rPr>
        <w:t>“apology</w:t>
      </w:r>
      <w:r w:rsidRPr="00950FAB">
        <w:rPr>
          <w:shd w:val="clear" w:color="auto" w:fill="FFFFFF"/>
        </w:rPr>
        <w:t>” in English sounded irritating and aroused disgust.</w:t>
      </w:r>
    </w:p>
    <w:p w14:paraId="0A15F9B6" w14:textId="60DD79DE" w:rsidR="003D47F5" w:rsidRPr="00950FAB" w:rsidRDefault="003D47F5" w:rsidP="00F73587">
      <w:pPr>
        <w:spacing w:after="240"/>
        <w:ind w:firstLine="284"/>
        <w:jc w:val="both"/>
        <w:rPr>
          <w:i/>
          <w:shd w:val="clear" w:color="auto" w:fill="FFFFFF"/>
        </w:rPr>
      </w:pPr>
      <w:r w:rsidRPr="00950FAB">
        <w:rPr>
          <w:i/>
          <w:shd w:val="clear" w:color="auto" w:fill="FFFFFF"/>
        </w:rPr>
        <w:t xml:space="preserve">Reconciliation in Serbian associates peace, calmness, silence, everything is beautiful, everything is calm… but when I hear the same word in English - reconciliation, associates fanaticism, something false and deceiving, an artificial term, betrayal, etc. (Serbian NGO activist, </w:t>
      </w:r>
      <w:proofErr w:type="spellStart"/>
      <w:r w:rsidRPr="00950FAB">
        <w:rPr>
          <w:i/>
          <w:shd w:val="clear" w:color="auto" w:fill="FFFFFF"/>
        </w:rPr>
        <w:t>Gracanica</w:t>
      </w:r>
      <w:proofErr w:type="spellEnd"/>
      <w:r w:rsidRPr="00950FAB">
        <w:rPr>
          <w:i/>
          <w:shd w:val="clear" w:color="auto" w:fill="FFFFFF"/>
        </w:rPr>
        <w:t>)</w:t>
      </w:r>
    </w:p>
    <w:p w14:paraId="59CAC536" w14:textId="1B0C5634" w:rsidR="003D47F5" w:rsidRPr="00D3154B" w:rsidRDefault="003D47F5" w:rsidP="00F73587">
      <w:pPr>
        <w:spacing w:after="240"/>
        <w:ind w:firstLine="284"/>
        <w:jc w:val="both"/>
        <w:rPr>
          <w:shd w:val="clear" w:color="auto" w:fill="FFFFFF"/>
        </w:rPr>
      </w:pPr>
      <w:r w:rsidRPr="00950FAB">
        <w:rPr>
          <w:shd w:val="clear" w:color="auto" w:fill="FFFFFF"/>
        </w:rPr>
        <w:t xml:space="preserve">This can be explained by the great presence of the international community in Kosovo, whose permanent focus on creating a multi-ethnic society has led to the devaluation of the meaning and purpose of the word </w:t>
      </w:r>
      <w:r w:rsidRPr="00A62903">
        <w:rPr>
          <w:i/>
          <w:shd w:val="clear" w:color="auto" w:fill="FFFFFF"/>
        </w:rPr>
        <w:t>“reconciliation”.</w:t>
      </w:r>
      <w:r w:rsidRPr="00950FAB">
        <w:rPr>
          <w:shd w:val="clear" w:color="auto" w:fill="FFFFFF"/>
        </w:rPr>
        <w:t xml:space="preserve"> Internationals have always advocated for the reconciling opposing positions and the creation of an essential dialogue between communities, especially Albanian and Serbian through activities aimed at reconci</w:t>
      </w:r>
      <w:r w:rsidR="00A62903">
        <w:rPr>
          <w:shd w:val="clear" w:color="auto" w:fill="FFFFFF"/>
        </w:rPr>
        <w:t>liation. Such activities entail</w:t>
      </w:r>
      <w:r w:rsidRPr="00950FAB">
        <w:rPr>
          <w:shd w:val="clear" w:color="auto" w:fill="FFFFFF"/>
        </w:rPr>
        <w:t xml:space="preserve"> sport</w:t>
      </w:r>
      <w:r w:rsidR="00A62903">
        <w:rPr>
          <w:shd w:val="clear" w:color="auto" w:fill="FFFFFF"/>
        </w:rPr>
        <w:t>s</w:t>
      </w:r>
      <w:r w:rsidRPr="00950FAB">
        <w:rPr>
          <w:shd w:val="clear" w:color="auto" w:fill="FFFFFF"/>
        </w:rPr>
        <w:t>, art, culture, youth dialogue and sometimes reach</w:t>
      </w:r>
      <w:r w:rsidR="00A62903">
        <w:rPr>
          <w:shd w:val="clear" w:color="auto" w:fill="FFFFFF"/>
        </w:rPr>
        <w:t xml:space="preserve"> the</w:t>
      </w:r>
      <w:r w:rsidRPr="00950FAB">
        <w:rPr>
          <w:shd w:val="clear" w:color="auto" w:fill="FFFFFF"/>
        </w:rPr>
        <w:t xml:space="preserve"> political level. However, for some individuals especially those from civil society who were engaged in such activities the word is seen to have negative effects. Moreover, such activities for seventeen years after the conflict ha</w:t>
      </w:r>
      <w:r w:rsidR="00A62903">
        <w:rPr>
          <w:shd w:val="clear" w:color="auto" w:fill="FFFFFF"/>
        </w:rPr>
        <w:t>ve</w:t>
      </w:r>
      <w:r w:rsidRPr="00950FAB">
        <w:rPr>
          <w:shd w:val="clear" w:color="auto" w:fill="FFFFFF"/>
        </w:rPr>
        <w:t xml:space="preserve"> led to the loss of trust in this attempt, as it has in practice shown to be a very long and </w:t>
      </w:r>
      <w:r w:rsidRPr="00950FAB">
        <w:rPr>
          <w:shd w:val="clear" w:color="auto" w:fill="FFFFFF"/>
        </w:rPr>
        <w:lastRenderedPageBreak/>
        <w:t>difficult process without tangible results. To a significant number of respondents regardless of ethnicity, gender or age, there is an opinion that the concept of reconciliation is imposed on the region by the West</w:t>
      </w:r>
      <w:r w:rsidR="00061563">
        <w:rPr>
          <w:shd w:val="clear" w:color="auto" w:fill="FFFFFF"/>
        </w:rPr>
        <w:t>ern</w:t>
      </w:r>
      <w:r w:rsidRPr="00950FAB">
        <w:rPr>
          <w:shd w:val="clear" w:color="auto" w:fill="FFFFFF"/>
        </w:rPr>
        <w:t xml:space="preserve"> powers, whose components are not successfully embedded i</w:t>
      </w:r>
      <w:r w:rsidR="00D3154B">
        <w:rPr>
          <w:shd w:val="clear" w:color="auto" w:fill="FFFFFF"/>
        </w:rPr>
        <w:t>n our societies in the Balkans.</w:t>
      </w:r>
    </w:p>
    <w:p w14:paraId="3CC68CEF" w14:textId="7CF13FF1" w:rsidR="003D47F5" w:rsidRPr="00D3154B" w:rsidRDefault="003D47F5" w:rsidP="00F73587">
      <w:pPr>
        <w:spacing w:after="240"/>
        <w:ind w:firstLine="284"/>
        <w:jc w:val="both"/>
        <w:rPr>
          <w:i/>
          <w:shd w:val="clear" w:color="auto" w:fill="FFFFFF"/>
        </w:rPr>
      </w:pPr>
      <w:r w:rsidRPr="00950FAB">
        <w:rPr>
          <w:i/>
          <w:shd w:val="clear" w:color="auto" w:fill="FFFFFF"/>
        </w:rPr>
        <w:t>Reconciliation is when two parties after the bad thing that has happened between them, decide to continue to communicate and cooperate by reaching a reconciliation among them. In order for this to become a functional reconciliation, it should come from above (from the top of a country’s organization) which has not happened and is not even close to happen, although politicians discuss for years. This conversation is resulting with one side winning, while reconciliation involves two equal parties in dialogue, otherwise it will not be reconciliation (Alb</w:t>
      </w:r>
      <w:r w:rsidR="00D3154B">
        <w:rPr>
          <w:i/>
          <w:shd w:val="clear" w:color="auto" w:fill="FFFFFF"/>
        </w:rPr>
        <w:t xml:space="preserve">anian NGO activist, </w:t>
      </w:r>
      <w:proofErr w:type="spellStart"/>
      <w:r w:rsidR="00D3154B">
        <w:rPr>
          <w:i/>
          <w:shd w:val="clear" w:color="auto" w:fill="FFFFFF"/>
        </w:rPr>
        <w:t>Prishtina</w:t>
      </w:r>
      <w:proofErr w:type="spellEnd"/>
      <w:r w:rsidR="00D3154B">
        <w:rPr>
          <w:i/>
          <w:shd w:val="clear" w:color="auto" w:fill="FFFFFF"/>
        </w:rPr>
        <w:t>).</w:t>
      </w:r>
    </w:p>
    <w:p w14:paraId="6D46FFE1" w14:textId="451F2178" w:rsidR="003D47F5" w:rsidRPr="0069116A" w:rsidRDefault="003D47F5" w:rsidP="00F73587">
      <w:pPr>
        <w:spacing w:after="240"/>
        <w:ind w:firstLine="284"/>
        <w:jc w:val="both"/>
        <w:rPr>
          <w:i/>
          <w:shd w:val="clear" w:color="auto" w:fill="FFFFFF"/>
        </w:rPr>
      </w:pPr>
      <w:r w:rsidRPr="00950FAB">
        <w:rPr>
          <w:i/>
          <w:shd w:val="clear" w:color="auto" w:fill="FFFFFF"/>
        </w:rPr>
        <w:t xml:space="preserve">We would not be able to forgive them what they did to these women. But we have to reconcile, not to forgive, we have to reconcile because they are here, they lived here, their houses are here…because when one is feeling good, everyone reconciles. But when you think they did that evil to you, you cannot forgive but we have to reconcile because we have to coexist here, and the foreigners told us that this is how we should act in order to establish a democratic country… we have to think further for our children. For their future. (Albanian war survivor, </w:t>
      </w:r>
      <w:proofErr w:type="spellStart"/>
      <w:r w:rsidRPr="00950FAB">
        <w:rPr>
          <w:i/>
          <w:shd w:val="clear" w:color="auto" w:fill="FFFFFF"/>
        </w:rPr>
        <w:t>Gjakove</w:t>
      </w:r>
      <w:proofErr w:type="spellEnd"/>
      <w:r w:rsidRPr="00950FAB">
        <w:rPr>
          <w:i/>
          <w:shd w:val="clear" w:color="auto" w:fill="FFFFFF"/>
        </w:rPr>
        <w:t>).</w:t>
      </w:r>
      <w:r w:rsidRPr="00950FAB">
        <w:rPr>
          <w:shd w:val="clear" w:color="auto" w:fill="FFFFFF"/>
        </w:rPr>
        <w:br/>
      </w:r>
      <w:r w:rsidR="0069116A">
        <w:rPr>
          <w:shd w:val="clear" w:color="auto" w:fill="FFFFFF"/>
        </w:rPr>
        <w:t xml:space="preserve">     A much more reasonable </w:t>
      </w:r>
      <w:r w:rsidRPr="00950FAB">
        <w:rPr>
          <w:shd w:val="clear" w:color="auto" w:fill="FFFFFF"/>
        </w:rPr>
        <w:t>voice came from people who were directly affected by the war, either as family members of the victims and the missing persons or as survivors themselves. Some of them saw reconciliation as a continuous and necessary process in order to move forward, while emphasizing that finding the truth for their beloved ones who are still missing is a precondition for coexistence and reconciliation, but also the right of everyone to live where he/she was born. But forgiveness for the perpetrators was not accepted among Alb</w:t>
      </w:r>
      <w:r w:rsidR="00065247">
        <w:rPr>
          <w:shd w:val="clear" w:color="auto" w:fill="FFFFFF"/>
        </w:rPr>
        <w:t>anian war survival respondents.</w:t>
      </w:r>
    </w:p>
    <w:p w14:paraId="5FD0BE44" w14:textId="61ACC690" w:rsidR="003D47F5" w:rsidRPr="00D3154B" w:rsidRDefault="003D47F5" w:rsidP="00F73587">
      <w:pPr>
        <w:spacing w:after="240"/>
        <w:ind w:firstLine="284"/>
        <w:jc w:val="both"/>
        <w:rPr>
          <w:shd w:val="clear" w:color="auto" w:fill="FFFFFF"/>
        </w:rPr>
      </w:pPr>
      <w:r w:rsidRPr="00950FAB">
        <w:rPr>
          <w:shd w:val="clear" w:color="auto" w:fill="FFFFFF"/>
        </w:rPr>
        <w:t>Serb respondents insisted that apology should be an individual act and not a collec</w:t>
      </w:r>
      <w:r w:rsidR="00D3154B">
        <w:rPr>
          <w:shd w:val="clear" w:color="auto" w:fill="FFFFFF"/>
        </w:rPr>
        <w:t>tive one.</w:t>
      </w:r>
    </w:p>
    <w:p w14:paraId="787D86C6" w14:textId="0C6B95AF" w:rsidR="003D47F5" w:rsidRPr="00D3154B" w:rsidRDefault="003D47F5" w:rsidP="00F73587">
      <w:pPr>
        <w:spacing w:after="240"/>
        <w:ind w:firstLine="284"/>
        <w:jc w:val="both"/>
        <w:rPr>
          <w:i/>
          <w:shd w:val="clear" w:color="auto" w:fill="FFFFFF"/>
        </w:rPr>
      </w:pPr>
      <w:r w:rsidRPr="00950FAB">
        <w:rPr>
          <w:i/>
          <w:shd w:val="clear" w:color="auto" w:fill="FFFFFF"/>
        </w:rPr>
        <w:t>Apology is something very individual… and each should review one’s own self where are their wr</w:t>
      </w:r>
      <w:r w:rsidR="00D3154B">
        <w:rPr>
          <w:i/>
          <w:shd w:val="clear" w:color="auto" w:fill="FFFFFF"/>
        </w:rPr>
        <w:t xml:space="preserve">ongs (Media Serbian, </w:t>
      </w:r>
      <w:proofErr w:type="spellStart"/>
      <w:r w:rsidR="00D3154B">
        <w:rPr>
          <w:i/>
          <w:shd w:val="clear" w:color="auto" w:fill="FFFFFF"/>
        </w:rPr>
        <w:t>Gracanica</w:t>
      </w:r>
      <w:proofErr w:type="spellEnd"/>
      <w:r w:rsidR="00D3154B">
        <w:rPr>
          <w:i/>
          <w:shd w:val="clear" w:color="auto" w:fill="FFFFFF"/>
        </w:rPr>
        <w:t>)</w:t>
      </w:r>
    </w:p>
    <w:p w14:paraId="10C46E73" w14:textId="2706183C" w:rsidR="003D47F5" w:rsidRPr="00D3154B" w:rsidRDefault="003D47F5" w:rsidP="00F73587">
      <w:pPr>
        <w:spacing w:after="240"/>
        <w:ind w:firstLine="284"/>
        <w:jc w:val="both"/>
        <w:rPr>
          <w:i/>
          <w:color w:val="212121"/>
          <w:lang w:val="en"/>
        </w:rPr>
      </w:pPr>
      <w:r w:rsidRPr="00950FAB">
        <w:rPr>
          <w:i/>
          <w:iCs/>
          <w:shd w:val="clear" w:color="auto" w:fill="FFFFFF"/>
        </w:rPr>
        <w:t>The first set of questions also sought to address</w:t>
      </w:r>
      <w:r w:rsidRPr="00950FAB">
        <w:rPr>
          <w:i/>
          <w:shd w:val="clear" w:color="auto" w:fill="FFFFFF"/>
        </w:rPr>
        <w:t xml:space="preserve"> whether reconciliation can be achieved between communities by self-initiative or whether mediation from the international community or institutions is required. Several respondents see mediation as inevitable because of the deep feelings of ethnic mistrust, especially among Albanians and Serbs in Kosovo.</w:t>
      </w:r>
      <w:r w:rsidRPr="00950FAB">
        <w:rPr>
          <w:i/>
          <w:color w:val="212121"/>
          <w:lang w:val="en"/>
        </w:rPr>
        <w:t xml:space="preserve"> Despite the lack of political balance and </w:t>
      </w:r>
      <w:r w:rsidRPr="00950FAB">
        <w:rPr>
          <w:i/>
        </w:rPr>
        <w:t>disputes</w:t>
      </w:r>
      <w:r w:rsidRPr="00950FAB">
        <w:rPr>
          <w:i/>
          <w:color w:val="212121"/>
          <w:shd w:val="clear" w:color="auto" w:fill="FFFFFF"/>
        </w:rPr>
        <w:t xml:space="preserve"> between the two parties,</w:t>
      </w:r>
      <w:r w:rsidRPr="00950FAB">
        <w:rPr>
          <w:i/>
          <w:color w:val="212121"/>
          <w:lang w:val="en"/>
        </w:rPr>
        <w:t xml:space="preserve"> Kosovo and Serbia dialogue shoul</w:t>
      </w:r>
      <w:r w:rsidR="00D3154B">
        <w:rPr>
          <w:i/>
          <w:color w:val="212121"/>
          <w:lang w:val="en"/>
        </w:rPr>
        <w:t>d continue respondents insists.</w:t>
      </w:r>
    </w:p>
    <w:p w14:paraId="26348A8F" w14:textId="56DFC603" w:rsidR="003D47F5" w:rsidRPr="00D3154B" w:rsidRDefault="003D47F5" w:rsidP="00F73587">
      <w:pPr>
        <w:spacing w:after="240"/>
        <w:ind w:firstLine="284"/>
        <w:jc w:val="both"/>
        <w:rPr>
          <w:shd w:val="clear" w:color="auto" w:fill="FFFFFF"/>
        </w:rPr>
      </w:pPr>
      <w:r w:rsidRPr="00950FAB">
        <w:rPr>
          <w:shd w:val="clear" w:color="auto" w:fill="FFFFFF"/>
        </w:rPr>
        <w:t>However, there were also those pessimistic respondents in both sides who did not see the international community as a constructive and fruitful contributor to the re</w:t>
      </w:r>
      <w:r w:rsidR="00D3154B">
        <w:rPr>
          <w:shd w:val="clear" w:color="auto" w:fill="FFFFFF"/>
        </w:rPr>
        <w:t>conciliation process in Kosovo.</w:t>
      </w:r>
    </w:p>
    <w:p w14:paraId="4AE6CC17" w14:textId="4F9CC76E" w:rsidR="003D47F5" w:rsidRPr="00D3154B" w:rsidRDefault="003D47F5" w:rsidP="00F73587">
      <w:pPr>
        <w:spacing w:after="240"/>
        <w:ind w:firstLine="284"/>
        <w:jc w:val="both"/>
        <w:rPr>
          <w:i/>
          <w:shd w:val="clear" w:color="auto" w:fill="FFFFFF"/>
        </w:rPr>
      </w:pPr>
      <w:r w:rsidRPr="00950FAB">
        <w:rPr>
          <w:i/>
          <w:shd w:val="clear" w:color="auto" w:fill="FFFFFF"/>
        </w:rPr>
        <w:lastRenderedPageBreak/>
        <w:t>Only if we as two nations sit and talk, meaning that the idea comes from us and not from the top, I believe it will lead to a genuine reconciliation or some kind of solution. It only needs to be a sincere willingness, coming from individuals, communities.</w:t>
      </w:r>
      <w:r w:rsidR="00D3154B">
        <w:rPr>
          <w:i/>
          <w:shd w:val="clear" w:color="auto" w:fill="FFFFFF"/>
        </w:rPr>
        <w:t xml:space="preserve">.. (Serbian student, </w:t>
      </w:r>
      <w:proofErr w:type="spellStart"/>
      <w:r w:rsidR="00D3154B">
        <w:rPr>
          <w:i/>
          <w:shd w:val="clear" w:color="auto" w:fill="FFFFFF"/>
        </w:rPr>
        <w:t>Gracanica</w:t>
      </w:r>
      <w:proofErr w:type="spellEnd"/>
      <w:r w:rsidR="00D3154B">
        <w:rPr>
          <w:i/>
          <w:shd w:val="clear" w:color="auto" w:fill="FFFFFF"/>
        </w:rPr>
        <w:t>)</w:t>
      </w:r>
    </w:p>
    <w:p w14:paraId="44E04367" w14:textId="46995D01" w:rsidR="003D47F5" w:rsidRPr="00950FAB" w:rsidRDefault="003D47F5" w:rsidP="00F73587">
      <w:pPr>
        <w:spacing w:after="240"/>
        <w:ind w:firstLine="284"/>
        <w:jc w:val="both"/>
        <w:rPr>
          <w:shd w:val="clear" w:color="auto" w:fill="FFFFFF"/>
        </w:rPr>
      </w:pPr>
      <w:r w:rsidRPr="00950FAB">
        <w:rPr>
          <w:shd w:val="clear" w:color="auto" w:fill="FFFFFF"/>
        </w:rPr>
        <w:t>As noted above, many respondents of all ethnic groups saw reconciliation as a construct imposed by the West, whose components are not successfully involved in Kosovo</w:t>
      </w:r>
      <w:r w:rsidR="00007D05">
        <w:rPr>
          <w:shd w:val="clear" w:color="auto" w:fill="FFFFFF"/>
        </w:rPr>
        <w:t>’s</w:t>
      </w:r>
      <w:r w:rsidRPr="00950FAB">
        <w:rPr>
          <w:shd w:val="clear" w:color="auto" w:fill="FFFFFF"/>
        </w:rPr>
        <w:t xml:space="preserve"> society. Some interviewees, especially </w:t>
      </w:r>
      <w:r w:rsidR="00007D05">
        <w:t xml:space="preserve">civil society </w:t>
      </w:r>
      <w:r w:rsidR="007430FD">
        <w:t>organizations’</w:t>
      </w:r>
      <w:r w:rsidRPr="00950FAB">
        <w:t xml:space="preserve"> members of many ethnicities</w:t>
      </w:r>
      <w:r w:rsidRPr="00950FAB">
        <w:rPr>
          <w:shd w:val="clear" w:color="auto" w:fill="FFFFFF"/>
        </w:rPr>
        <w:t xml:space="preserve">, did not believe that the approach to reconciliation in Kosovo is an organic bottom-up process. Instead of being initiated by governments or societies and originating naturally from the relevant social context, it is imposed by the international community (including the European Union, who uses it as a condition for access to the EU). </w:t>
      </w:r>
    </w:p>
    <w:p w14:paraId="49D5D49D" w14:textId="096E0B79" w:rsidR="003D47F5" w:rsidRPr="00D3154B" w:rsidRDefault="003D47F5" w:rsidP="00F73587">
      <w:pPr>
        <w:spacing w:after="240"/>
        <w:ind w:firstLine="284"/>
        <w:jc w:val="both"/>
        <w:rPr>
          <w:i/>
          <w:shd w:val="clear" w:color="auto" w:fill="FFFFFF"/>
        </w:rPr>
      </w:pPr>
      <w:r w:rsidRPr="00950FAB">
        <w:rPr>
          <w:i/>
          <w:shd w:val="clear" w:color="auto" w:fill="FFFFFF"/>
        </w:rPr>
        <w:t>It is very true that the international community has to take the flag for the reconciliation of the two peoples ... the dialogue does not make sense since the beginning. It would be meaningful, when Europe recognizes us as a state and puts us in dialogue as equal. ... I think this form of dialogue should be stopped until we are seen as equal party, accepted by the EU and Serbia. There are 5 EU countries that have not recognized us…this for Serbia is a monologue, until it does not recognize us, but considers us as part of it, Serbia considers that it is discussing with its citizens</w:t>
      </w:r>
      <w:r w:rsidR="00D3154B">
        <w:rPr>
          <w:i/>
          <w:shd w:val="clear" w:color="auto" w:fill="FFFFFF"/>
        </w:rPr>
        <w:t xml:space="preserve">. (Albanian Student, </w:t>
      </w:r>
      <w:proofErr w:type="spellStart"/>
      <w:r w:rsidR="00D3154B">
        <w:rPr>
          <w:i/>
          <w:shd w:val="clear" w:color="auto" w:fill="FFFFFF"/>
        </w:rPr>
        <w:t>Prishtina</w:t>
      </w:r>
      <w:proofErr w:type="spellEnd"/>
      <w:r w:rsidR="00D3154B">
        <w:rPr>
          <w:i/>
          <w:shd w:val="clear" w:color="auto" w:fill="FFFFFF"/>
        </w:rPr>
        <w:t>)</w:t>
      </w:r>
    </w:p>
    <w:p w14:paraId="60CA6E82" w14:textId="77393640" w:rsidR="003D47F5" w:rsidRPr="00D3154B" w:rsidRDefault="003D47F5" w:rsidP="00F73587">
      <w:pPr>
        <w:spacing w:after="240"/>
        <w:ind w:firstLine="284"/>
        <w:jc w:val="both"/>
        <w:rPr>
          <w:i/>
          <w:shd w:val="clear" w:color="auto" w:fill="FFFFFF"/>
        </w:rPr>
      </w:pPr>
      <w:r w:rsidRPr="00950FAB">
        <w:rPr>
          <w:i/>
          <w:shd w:val="clear" w:color="auto" w:fill="FFFFFF"/>
        </w:rPr>
        <w:t>The various programs of NGOs want to initiate reconciliation with other parts of society hoping that through continuous and long-term work they will change the mentality of untrusted communities to achieve the real intended reconciliation... All this process that the international mechanism has created spins in the whirlwind and produces nothing but the salaries of few people working on those projects…</w:t>
      </w:r>
      <w:r w:rsidR="00D3154B">
        <w:rPr>
          <w:i/>
          <w:shd w:val="clear" w:color="auto" w:fill="FFFFFF"/>
        </w:rPr>
        <w:t xml:space="preserve">” (Albanian citizen, </w:t>
      </w:r>
      <w:proofErr w:type="spellStart"/>
      <w:r w:rsidR="00D3154B">
        <w:rPr>
          <w:i/>
          <w:shd w:val="clear" w:color="auto" w:fill="FFFFFF"/>
        </w:rPr>
        <w:t>Prishtina</w:t>
      </w:r>
      <w:proofErr w:type="spellEnd"/>
      <w:r w:rsidR="00D3154B">
        <w:rPr>
          <w:i/>
          <w:shd w:val="clear" w:color="auto" w:fill="FFFFFF"/>
        </w:rPr>
        <w:t>)</w:t>
      </w:r>
    </w:p>
    <w:p w14:paraId="4BBCE15B" w14:textId="5A733BA3" w:rsidR="003D47F5" w:rsidRPr="00D3154B" w:rsidRDefault="003D47F5" w:rsidP="00F73587">
      <w:pPr>
        <w:spacing w:after="240"/>
        <w:ind w:firstLine="284"/>
        <w:jc w:val="both"/>
        <w:rPr>
          <w:shd w:val="clear" w:color="auto" w:fill="FFFFFF"/>
        </w:rPr>
      </w:pPr>
      <w:r w:rsidRPr="00950FAB">
        <w:rPr>
          <w:shd w:val="clear" w:color="auto" w:fill="FFFFFF"/>
        </w:rPr>
        <w:t>Some Serb respondents from civil society strongly articulated the view that the mediation of the international community, and especially the EU, did more harm than benefi</w:t>
      </w:r>
      <w:r w:rsidR="00007D05">
        <w:rPr>
          <w:shd w:val="clear" w:color="auto" w:fill="FFFFFF"/>
        </w:rPr>
        <w:t>t to communities. Both Albanian</w:t>
      </w:r>
      <w:r w:rsidRPr="00950FAB">
        <w:rPr>
          <w:shd w:val="clear" w:color="auto" w:fill="FFFFFF"/>
        </w:rPr>
        <w:t xml:space="preserve"> and Serb respondents in particularly of young age thought that the </w:t>
      </w:r>
      <w:r w:rsidR="00007D05">
        <w:rPr>
          <w:shd w:val="clear" w:color="auto" w:fill="FFFFFF"/>
        </w:rPr>
        <w:t xml:space="preserve">other party was more privileged; </w:t>
      </w:r>
      <w:r w:rsidRPr="00950FAB">
        <w:rPr>
          <w:shd w:val="clear" w:color="auto" w:fill="FFFFFF"/>
        </w:rPr>
        <w:t>meaning that the EU supports more Albanian</w:t>
      </w:r>
      <w:r w:rsidR="00007D05">
        <w:rPr>
          <w:shd w:val="clear" w:color="auto" w:fill="FFFFFF"/>
        </w:rPr>
        <w:t>s</w:t>
      </w:r>
      <w:r w:rsidRPr="00950FAB">
        <w:rPr>
          <w:shd w:val="clear" w:color="auto" w:fill="FFFFFF"/>
        </w:rPr>
        <w:t xml:space="preserve"> and /or Serbs respectively. This is also because the EU itself was not transparent and the political representatives of Kosovo and Serbia in these talks conveyed anti-reconciliation messages to people, thus influenced negatively the views and attitudes of the </w:t>
      </w:r>
      <w:r w:rsidR="00D3154B">
        <w:rPr>
          <w:shd w:val="clear" w:color="auto" w:fill="FFFFFF"/>
        </w:rPr>
        <w:t>wider population on both sides.</w:t>
      </w:r>
    </w:p>
    <w:p w14:paraId="2DED1835" w14:textId="3D59CAD9" w:rsidR="003D47F5" w:rsidRPr="00D3154B" w:rsidRDefault="003D47F5" w:rsidP="00F73587">
      <w:pPr>
        <w:spacing w:after="240"/>
        <w:ind w:firstLine="284"/>
        <w:jc w:val="both"/>
        <w:rPr>
          <w:i/>
          <w:shd w:val="clear" w:color="auto" w:fill="FFFFFF"/>
        </w:rPr>
      </w:pPr>
      <w:r w:rsidRPr="00950FAB">
        <w:rPr>
          <w:i/>
          <w:shd w:val="clear" w:color="auto" w:fill="FFFFFF"/>
        </w:rPr>
        <w:t xml:space="preserve">Serbs and Albanians would find a better agreement without the EU, since both sides believe that EU is taking sides and there is an impression that Serbs are the most privileged in Kosovo (Serbian </w:t>
      </w:r>
      <w:r w:rsidR="00D3154B">
        <w:rPr>
          <w:i/>
          <w:shd w:val="clear" w:color="auto" w:fill="FFFFFF"/>
        </w:rPr>
        <w:t xml:space="preserve">civil society, North </w:t>
      </w:r>
      <w:proofErr w:type="spellStart"/>
      <w:r w:rsidR="00D3154B">
        <w:rPr>
          <w:i/>
          <w:shd w:val="clear" w:color="auto" w:fill="FFFFFF"/>
        </w:rPr>
        <w:t>Mitrovica</w:t>
      </w:r>
      <w:proofErr w:type="spellEnd"/>
      <w:r w:rsidR="00D3154B">
        <w:rPr>
          <w:i/>
          <w:shd w:val="clear" w:color="auto" w:fill="FFFFFF"/>
        </w:rPr>
        <w:t>)</w:t>
      </w:r>
    </w:p>
    <w:p w14:paraId="063628B6" w14:textId="0607C55E" w:rsidR="003D47F5" w:rsidRPr="00D3154B" w:rsidRDefault="003D47F5" w:rsidP="00F73587">
      <w:pPr>
        <w:spacing w:after="240"/>
        <w:ind w:firstLine="284"/>
        <w:jc w:val="both"/>
        <w:rPr>
          <w:shd w:val="clear" w:color="auto" w:fill="FFFFFF"/>
        </w:rPr>
      </w:pPr>
      <w:r w:rsidRPr="00007D05">
        <w:rPr>
          <w:shd w:val="clear" w:color="auto" w:fill="FFFFFF"/>
        </w:rPr>
        <w:t>When asked what the preconditions needed to be met and the stages leading to the process of healing of survivors' wounds and society in general, apology was the core issue for most Albanians interviewed</w:t>
      </w:r>
      <w:r w:rsidRPr="00950FAB">
        <w:rPr>
          <w:shd w:val="clear" w:color="auto" w:fill="FFFFFF"/>
        </w:rPr>
        <w:t xml:space="preserve">. It was also an important part of Serb, </w:t>
      </w:r>
      <w:proofErr w:type="spellStart"/>
      <w:r w:rsidRPr="00950FAB">
        <w:rPr>
          <w:shd w:val="clear" w:color="auto" w:fill="FFFFFF"/>
        </w:rPr>
        <w:t>Bosniak</w:t>
      </w:r>
      <w:proofErr w:type="spellEnd"/>
      <w:r w:rsidRPr="00950FAB">
        <w:rPr>
          <w:shd w:val="clear" w:color="auto" w:fill="FFFFFF"/>
        </w:rPr>
        <w:t xml:space="preserve">, and </w:t>
      </w:r>
      <w:proofErr w:type="spellStart"/>
      <w:r w:rsidRPr="00950FAB">
        <w:rPr>
          <w:shd w:val="clear" w:color="auto" w:fill="FFFFFF"/>
        </w:rPr>
        <w:t>Ashkali</w:t>
      </w:r>
      <w:proofErr w:type="spellEnd"/>
      <w:r w:rsidRPr="00950FAB">
        <w:rPr>
          <w:shd w:val="clear" w:color="auto" w:fill="FFFFFF"/>
        </w:rPr>
        <w:t xml:space="preserve"> responses. Responses differed across </w:t>
      </w:r>
      <w:r w:rsidR="00007D05" w:rsidRPr="00950FAB">
        <w:rPr>
          <w:shd w:val="clear" w:color="auto" w:fill="FFFFFF"/>
        </w:rPr>
        <w:t>demographics</w:t>
      </w:r>
      <w:r w:rsidR="00007D05">
        <w:rPr>
          <w:shd w:val="clear" w:color="auto" w:fill="FFFFFF"/>
        </w:rPr>
        <w:t>,</w:t>
      </w:r>
      <w:r w:rsidR="00007D05" w:rsidRPr="00950FAB">
        <w:rPr>
          <w:shd w:val="clear" w:color="auto" w:fill="FFFFFF"/>
        </w:rPr>
        <w:t xml:space="preserve"> </w:t>
      </w:r>
      <w:r w:rsidR="00007D05">
        <w:rPr>
          <w:shd w:val="clear" w:color="auto" w:fill="FFFFFF"/>
        </w:rPr>
        <w:t>age</w:t>
      </w:r>
      <w:r w:rsidRPr="00950FAB">
        <w:rPr>
          <w:shd w:val="clear" w:color="auto" w:fill="FFFFFF"/>
        </w:rPr>
        <w:t xml:space="preserve">, profession, or experience of victimhood. Families of victims and missing persons, or war survivors themselves expressed more sympathy for the </w:t>
      </w:r>
      <w:r w:rsidRPr="00950FAB">
        <w:rPr>
          <w:shd w:val="clear" w:color="auto" w:fill="FFFFFF"/>
        </w:rPr>
        <w:lastRenderedPageBreak/>
        <w:t>victims of other nationalities and were more open about the past than officials or teachers coming from areas much less</w:t>
      </w:r>
      <w:r w:rsidR="00D3154B">
        <w:rPr>
          <w:shd w:val="clear" w:color="auto" w:fill="FFFFFF"/>
        </w:rPr>
        <w:t xml:space="preserve"> affected by the war in Kosovo.</w:t>
      </w:r>
    </w:p>
    <w:p w14:paraId="38B110E6" w14:textId="458FB51D" w:rsidR="003D47F5" w:rsidRPr="00D3154B" w:rsidRDefault="003D47F5" w:rsidP="00F73587">
      <w:pPr>
        <w:spacing w:after="240"/>
        <w:ind w:firstLine="284"/>
        <w:jc w:val="both"/>
        <w:rPr>
          <w:i/>
          <w:shd w:val="clear" w:color="auto" w:fill="FFFFFF"/>
        </w:rPr>
      </w:pPr>
      <w:r w:rsidRPr="00950FAB">
        <w:rPr>
          <w:i/>
          <w:shd w:val="clear" w:color="auto" w:fill="FFFFFF"/>
        </w:rPr>
        <w:t>No, no, there is no chance of forgiving this, but even if it is forgiven, it is a process that has several stages, meaning Serbia's should apologize to (Kosovo) Albanian victims. First Serbs should accept what they did; secondly, they should initiate good relations with Kosovo, and maybe supporting Kosovo towards European integration, meaning they (Serbs) should exclude this denigrating politics towards Koso</w:t>
      </w:r>
      <w:r w:rsidR="00D3154B">
        <w:rPr>
          <w:i/>
          <w:shd w:val="clear" w:color="auto" w:fill="FFFFFF"/>
        </w:rPr>
        <w:t xml:space="preserve">vo (Albanian teacher, </w:t>
      </w:r>
      <w:proofErr w:type="spellStart"/>
      <w:r w:rsidR="00D3154B">
        <w:rPr>
          <w:i/>
          <w:shd w:val="clear" w:color="auto" w:fill="FFFFFF"/>
        </w:rPr>
        <w:t>Kamenica</w:t>
      </w:r>
      <w:proofErr w:type="spellEnd"/>
      <w:r w:rsidR="00D3154B">
        <w:rPr>
          <w:i/>
          <w:shd w:val="clear" w:color="auto" w:fill="FFFFFF"/>
        </w:rPr>
        <w:t>)</w:t>
      </w:r>
    </w:p>
    <w:p w14:paraId="2CCED560" w14:textId="6E134174" w:rsidR="003D47F5" w:rsidRPr="00D3154B" w:rsidRDefault="003D47F5" w:rsidP="00F73587">
      <w:pPr>
        <w:spacing w:after="240"/>
        <w:ind w:firstLine="284"/>
        <w:jc w:val="both"/>
        <w:rPr>
          <w:i/>
          <w:shd w:val="clear" w:color="auto" w:fill="FFFFFF"/>
        </w:rPr>
      </w:pPr>
      <w:r w:rsidRPr="00950FAB">
        <w:rPr>
          <w:i/>
          <w:shd w:val="clear" w:color="auto" w:fill="FFFFFF"/>
        </w:rPr>
        <w:t xml:space="preserve">My husband is a missing person for 18 years now, 8 members of my family were killed, my husband with 3 brothers, my two sisters-in-law, two daughters of my brother-in-law, one brother in law without a hand... no forgiveness for them. Even today, after 18 years I do not know where my husband is. I have been left alone pregnant, after three months I gave birth, how can I forgive them? I had to raise 5 children along the streets, to provide schooling and to come to this day. I am the one to experience this, not the Serb. Besides, I do not even know the tomb of my husband is, just so I can remember him in anniversaries, take him flowers, or take my children to. I have three brothers-in-law buried in the graveyard, and the grave of my husband is empty. How can I forgive this? Do you know when I see the Parliament on TV ... I feel like jumping into the TV and tell </w:t>
      </w:r>
      <w:proofErr w:type="spellStart"/>
      <w:r w:rsidRPr="00950FAB">
        <w:rPr>
          <w:i/>
          <w:shd w:val="clear" w:color="auto" w:fill="FFFFFF"/>
        </w:rPr>
        <w:t>Hashim</w:t>
      </w:r>
      <w:proofErr w:type="spellEnd"/>
      <w:r w:rsidRPr="00950FAB">
        <w:rPr>
          <w:i/>
          <w:shd w:val="clear" w:color="auto" w:fill="FFFFFF"/>
        </w:rPr>
        <w:t xml:space="preserve"> </w:t>
      </w:r>
      <w:proofErr w:type="spellStart"/>
      <w:r w:rsidRPr="00950FAB">
        <w:rPr>
          <w:i/>
          <w:shd w:val="clear" w:color="auto" w:fill="FFFFFF"/>
        </w:rPr>
        <w:t>Thaci</w:t>
      </w:r>
      <w:proofErr w:type="spellEnd"/>
      <w:r w:rsidRPr="00950FAB">
        <w:rPr>
          <w:i/>
          <w:shd w:val="clear" w:color="auto" w:fill="FFFFFF"/>
        </w:rPr>
        <w:t xml:space="preserve"> and the other one, and another one, if you are right, where is my husband, you as politicians who represent </w:t>
      </w:r>
      <w:proofErr w:type="gramStart"/>
      <w:r w:rsidRPr="00950FAB">
        <w:rPr>
          <w:i/>
          <w:shd w:val="clear" w:color="auto" w:fill="FFFFFF"/>
        </w:rPr>
        <w:t>Kosovo.</w:t>
      </w:r>
      <w:proofErr w:type="gramEnd"/>
      <w:r w:rsidRPr="00950FAB">
        <w:rPr>
          <w:i/>
          <w:shd w:val="clear" w:color="auto" w:fill="FFFFFF"/>
        </w:rPr>
        <w:t xml:space="preserve"> I'm still talking, but I'm not heard... Now comes the date 27 April, where am I to go, my</w:t>
      </w:r>
      <w:r w:rsidR="00DA6D30">
        <w:rPr>
          <w:i/>
          <w:shd w:val="clear" w:color="auto" w:fill="FFFFFF"/>
        </w:rPr>
        <w:t xml:space="preserve"> son</w:t>
      </w:r>
      <w:r w:rsidRPr="00950FAB">
        <w:rPr>
          <w:i/>
          <w:shd w:val="clear" w:color="auto" w:fill="FFFFFF"/>
        </w:rPr>
        <w:t xml:space="preserve"> ask</w:t>
      </w:r>
      <w:r w:rsidR="00DA6D30">
        <w:rPr>
          <w:i/>
          <w:shd w:val="clear" w:color="auto" w:fill="FFFFFF"/>
        </w:rPr>
        <w:t>s</w:t>
      </w:r>
      <w:r w:rsidRPr="00950FAB">
        <w:rPr>
          <w:i/>
          <w:shd w:val="clear" w:color="auto" w:fill="FFFFFF"/>
        </w:rPr>
        <w:t xml:space="preserve"> for his dad for this anniversary... isn’t this difficult? How can I forgive this… and on top of this, not knowing where the body of your husband lays, what do you say to this? Albani</w:t>
      </w:r>
      <w:r w:rsidR="00D3154B">
        <w:rPr>
          <w:i/>
          <w:shd w:val="clear" w:color="auto" w:fill="FFFFFF"/>
        </w:rPr>
        <w:t xml:space="preserve">an Survivor, </w:t>
      </w:r>
      <w:proofErr w:type="spellStart"/>
      <w:r w:rsidR="00D3154B">
        <w:rPr>
          <w:i/>
          <w:shd w:val="clear" w:color="auto" w:fill="FFFFFF"/>
        </w:rPr>
        <w:t>Gjakovë</w:t>
      </w:r>
      <w:proofErr w:type="spellEnd"/>
      <w:r w:rsidR="00D3154B">
        <w:rPr>
          <w:i/>
          <w:shd w:val="clear" w:color="auto" w:fill="FFFFFF"/>
        </w:rPr>
        <w:t>)</w:t>
      </w:r>
    </w:p>
    <w:p w14:paraId="47B2F428" w14:textId="0A6D9218" w:rsidR="003D47F5" w:rsidRPr="00D3154B" w:rsidRDefault="003D47F5" w:rsidP="00F73587">
      <w:pPr>
        <w:spacing w:after="240"/>
        <w:ind w:firstLine="284"/>
        <w:jc w:val="both"/>
        <w:rPr>
          <w:shd w:val="clear" w:color="auto" w:fill="FFFFFF"/>
        </w:rPr>
      </w:pPr>
      <w:r w:rsidRPr="00950FAB">
        <w:rPr>
          <w:shd w:val="clear" w:color="auto" w:fill="FFFFFF"/>
        </w:rPr>
        <w:t>Among the respondents of the Serbian community, the word reconciliation was understood on both individual and collective levels, as stated above. Those who were older thought that a man should find peace within himself and try to overcome the pain, while among the youth, and especially those dealing with reconciliation projects, the approach towards this discourse seemed a bit more complex and was viewed as a top-down issue. Responsibility for the past wrong doings in Kosovo, among few young Serb respondents was requested from both parties</w:t>
      </w:r>
      <w:r w:rsidR="00007D05">
        <w:rPr>
          <w:shd w:val="clear" w:color="auto" w:fill="FFFFFF"/>
        </w:rPr>
        <w:t>,</w:t>
      </w:r>
      <w:r w:rsidRPr="00950FAB">
        <w:rPr>
          <w:shd w:val="clear" w:color="auto" w:fill="FFFFFF"/>
        </w:rPr>
        <w:t xml:space="preserve"> Albanians and</w:t>
      </w:r>
      <w:r w:rsidR="00D3154B">
        <w:rPr>
          <w:shd w:val="clear" w:color="auto" w:fill="FFFFFF"/>
        </w:rPr>
        <w:t xml:space="preserve"> Serbs.</w:t>
      </w:r>
    </w:p>
    <w:p w14:paraId="34CB419D" w14:textId="37107935" w:rsidR="003D47F5" w:rsidRPr="00D3154B" w:rsidRDefault="003D47F5" w:rsidP="00F73587">
      <w:pPr>
        <w:spacing w:after="240"/>
        <w:ind w:firstLine="284"/>
        <w:jc w:val="both"/>
        <w:rPr>
          <w:i/>
          <w:shd w:val="clear" w:color="auto" w:fill="FFFFFF"/>
        </w:rPr>
      </w:pPr>
      <w:r w:rsidRPr="00950FAB">
        <w:rPr>
          <w:i/>
          <w:shd w:val="clear" w:color="auto" w:fill="FFFFFF"/>
        </w:rPr>
        <w:t xml:space="preserve">When we talk about reconciliation, I think the first step should be that when </w:t>
      </w:r>
      <w:proofErr w:type="spellStart"/>
      <w:r w:rsidRPr="00950FAB">
        <w:rPr>
          <w:i/>
          <w:shd w:val="clear" w:color="auto" w:fill="FFFFFF"/>
        </w:rPr>
        <w:t>Thaci</w:t>
      </w:r>
      <w:proofErr w:type="spellEnd"/>
      <w:r w:rsidRPr="00950FAB">
        <w:rPr>
          <w:i/>
          <w:shd w:val="clear" w:color="auto" w:fill="FFFFFF"/>
        </w:rPr>
        <w:t xml:space="preserve"> and </w:t>
      </w:r>
      <w:proofErr w:type="spellStart"/>
      <w:r w:rsidRPr="00950FAB">
        <w:rPr>
          <w:i/>
          <w:shd w:val="clear" w:color="auto" w:fill="FFFFFF"/>
        </w:rPr>
        <w:t>Vucic</w:t>
      </w:r>
      <w:proofErr w:type="spellEnd"/>
      <w:r w:rsidRPr="00950FAB">
        <w:rPr>
          <w:i/>
          <w:shd w:val="clear" w:color="auto" w:fill="FFFFFF"/>
        </w:rPr>
        <w:t xml:space="preserve"> meet in Brussels and shake hands, they should apologize to each other on behalf of the communities they represent. </w:t>
      </w:r>
      <w:proofErr w:type="spellStart"/>
      <w:r w:rsidRPr="00950FAB">
        <w:rPr>
          <w:i/>
          <w:shd w:val="clear" w:color="auto" w:fill="FFFFFF"/>
        </w:rPr>
        <w:t>Vucic</w:t>
      </w:r>
      <w:proofErr w:type="spellEnd"/>
      <w:r w:rsidRPr="00950FAB">
        <w:rPr>
          <w:i/>
          <w:shd w:val="clear" w:color="auto" w:fill="FFFFFF"/>
        </w:rPr>
        <w:t xml:space="preserve"> apologize on behalf of Serbs and </w:t>
      </w:r>
      <w:proofErr w:type="spellStart"/>
      <w:r w:rsidRPr="00950FAB">
        <w:rPr>
          <w:i/>
          <w:shd w:val="clear" w:color="auto" w:fill="FFFFFF"/>
        </w:rPr>
        <w:t>Thaci</w:t>
      </w:r>
      <w:proofErr w:type="spellEnd"/>
      <w:r w:rsidRPr="00950FAB">
        <w:rPr>
          <w:i/>
          <w:shd w:val="clear" w:color="auto" w:fill="FFFFFF"/>
        </w:rPr>
        <w:t xml:space="preserve"> on behalf of Albanians, because the fact is that there were crimes on both sides, and both Serbs and Albanians suffered. (Serbian </w:t>
      </w:r>
      <w:r w:rsidR="00D3154B">
        <w:rPr>
          <w:i/>
          <w:shd w:val="clear" w:color="auto" w:fill="FFFFFF"/>
        </w:rPr>
        <w:t xml:space="preserve">Civil society, North </w:t>
      </w:r>
      <w:proofErr w:type="spellStart"/>
      <w:r w:rsidR="00D3154B">
        <w:rPr>
          <w:i/>
          <w:shd w:val="clear" w:color="auto" w:fill="FFFFFF"/>
        </w:rPr>
        <w:t>Mitrovica</w:t>
      </w:r>
      <w:proofErr w:type="spellEnd"/>
      <w:r w:rsidR="00D3154B">
        <w:rPr>
          <w:i/>
          <w:shd w:val="clear" w:color="auto" w:fill="FFFFFF"/>
        </w:rPr>
        <w:t>)</w:t>
      </w:r>
    </w:p>
    <w:p w14:paraId="74A0EDB0" w14:textId="77777777" w:rsidR="003D47F5" w:rsidRPr="00950FAB" w:rsidRDefault="003D47F5" w:rsidP="00F73587">
      <w:pPr>
        <w:spacing w:after="240"/>
        <w:ind w:firstLine="284"/>
        <w:jc w:val="both"/>
        <w:rPr>
          <w:rFonts w:cs="Arial"/>
          <w:color w:val="212121"/>
          <w:shd w:val="clear" w:color="auto" w:fill="FFFFFF"/>
        </w:rPr>
      </w:pPr>
      <w:r w:rsidRPr="00950FAB">
        <w:rPr>
          <w:rFonts w:cs="Arial"/>
          <w:color w:val="212121"/>
          <w:shd w:val="clear" w:color="auto" w:fill="FFFFFF"/>
        </w:rPr>
        <w:t>The issue is that most of the Albanian respondents demanded that the Serbian government should provide an apology for the crimes committed against the Kosovo Albanians during the war in 1998-99. And this is seen more as a top-down approach.</w:t>
      </w:r>
    </w:p>
    <w:p w14:paraId="0260E985" w14:textId="5BF9041B" w:rsidR="003D47F5" w:rsidRPr="00D3154B" w:rsidRDefault="003D47F5" w:rsidP="00F73587">
      <w:pPr>
        <w:spacing w:after="240"/>
        <w:ind w:firstLine="284"/>
        <w:jc w:val="both"/>
        <w:rPr>
          <w:color w:val="212121"/>
        </w:rPr>
      </w:pPr>
      <w:r w:rsidRPr="00950FAB">
        <w:rPr>
          <w:rFonts w:cs="Arial"/>
          <w:color w:val="212121"/>
          <w:shd w:val="clear" w:color="auto" w:fill="FFFFFF"/>
        </w:rPr>
        <w:t>Serb respondents on the other hand insisted that individuals should be responsible for the crimes committed regardless of their ethnicity, hence the courts</w:t>
      </w:r>
      <w:r w:rsidRPr="00950FAB">
        <w:rPr>
          <w:color w:val="212121"/>
          <w:lang w:val="en"/>
        </w:rPr>
        <w:t xml:space="preserve"> must decide about it. </w:t>
      </w:r>
    </w:p>
    <w:p w14:paraId="0EBFCEA8" w14:textId="76824DCA" w:rsidR="003D47F5" w:rsidRPr="00D3154B" w:rsidRDefault="003D47F5" w:rsidP="00F73587">
      <w:pPr>
        <w:spacing w:after="240"/>
        <w:ind w:firstLine="284"/>
        <w:jc w:val="both"/>
        <w:rPr>
          <w:i/>
          <w:shd w:val="clear" w:color="auto" w:fill="FFFFFF"/>
        </w:rPr>
      </w:pPr>
      <w:r w:rsidRPr="00950FAB">
        <w:rPr>
          <w:i/>
          <w:shd w:val="clear" w:color="auto" w:fill="FFFFFF"/>
        </w:rPr>
        <w:lastRenderedPageBreak/>
        <w:t>I would be extremely angry if one of our politicians would apologize in my name... Neither I nor my fellows from our village do not feel guilty of anything, because we have not committed any crime, offending someone, burning houses or killing someone. Those who committed crimes should go to jail and legal actions should be taken against them (Se</w:t>
      </w:r>
      <w:r w:rsidR="00D3154B">
        <w:rPr>
          <w:i/>
          <w:shd w:val="clear" w:color="auto" w:fill="FFFFFF"/>
        </w:rPr>
        <w:t xml:space="preserve">rbian Civil society, </w:t>
      </w:r>
      <w:proofErr w:type="spellStart"/>
      <w:r w:rsidR="00D3154B">
        <w:rPr>
          <w:i/>
          <w:shd w:val="clear" w:color="auto" w:fill="FFFFFF"/>
        </w:rPr>
        <w:t>Gracanica</w:t>
      </w:r>
      <w:proofErr w:type="spellEnd"/>
      <w:r w:rsidR="00D3154B">
        <w:rPr>
          <w:i/>
          <w:shd w:val="clear" w:color="auto" w:fill="FFFFFF"/>
        </w:rPr>
        <w:t>)</w:t>
      </w:r>
    </w:p>
    <w:p w14:paraId="7A63D8CA" w14:textId="536E2FDA" w:rsidR="003D47F5" w:rsidRPr="00D3154B" w:rsidRDefault="003D47F5" w:rsidP="00F73587">
      <w:pPr>
        <w:spacing w:after="240"/>
        <w:ind w:firstLine="284"/>
        <w:jc w:val="both"/>
        <w:rPr>
          <w:shd w:val="clear" w:color="auto" w:fill="FFFFFF"/>
        </w:rPr>
      </w:pPr>
      <w:r w:rsidRPr="00950FAB">
        <w:rPr>
          <w:shd w:val="clear" w:color="auto" w:fill="FFFFFF"/>
        </w:rPr>
        <w:t xml:space="preserve">The issue of </w:t>
      </w:r>
      <w:r w:rsidRPr="00950FAB">
        <w:rPr>
          <w:iCs/>
          <w:shd w:val="clear" w:color="auto" w:fill="FFFFFF"/>
        </w:rPr>
        <w:t>financial compensation of war damages known by the term</w:t>
      </w:r>
      <w:r w:rsidRPr="00950FAB">
        <w:rPr>
          <w:i/>
          <w:shd w:val="clear" w:color="auto" w:fill="FFFFFF"/>
        </w:rPr>
        <w:t xml:space="preserve"> </w:t>
      </w:r>
      <w:r w:rsidRPr="00007D05">
        <w:rPr>
          <w:shd w:val="clear" w:color="auto" w:fill="FFFFFF"/>
        </w:rPr>
        <w:t xml:space="preserve">reparations </w:t>
      </w:r>
      <w:r w:rsidRPr="00950FAB">
        <w:rPr>
          <w:shd w:val="clear" w:color="auto" w:fill="FFFFFF"/>
        </w:rPr>
        <w:t>was seen with deep distrust from the respondents. Some thought that they would never fully recover from the damage done to them, but that financial reparations can help acknowledge the pain they feel. At the same time reparations cause the perpetrator</w:t>
      </w:r>
      <w:r w:rsidR="00007D05">
        <w:rPr>
          <w:shd w:val="clear" w:color="auto" w:fill="FFFFFF"/>
        </w:rPr>
        <w:t xml:space="preserve"> to</w:t>
      </w:r>
      <w:r w:rsidRPr="00950FAB">
        <w:rPr>
          <w:shd w:val="clear" w:color="auto" w:fill="FFFFFF"/>
        </w:rPr>
        <w:t xml:space="preserve"> assume responsibility for the past wrongdoings in order to improve relations between the two communities. However, many interviewees from the Albanian survivors' group, family members of the victims and missing persons saw financial compensation as humiliating and trivializing the impact of the war. They felt that blood could not be paid in money, and that the only healing of their wounds and restoration of their dignity and of the victims would be the verified truth judged in the court, where the perpetrator would r</w:t>
      </w:r>
      <w:r w:rsidR="00D3154B">
        <w:rPr>
          <w:shd w:val="clear" w:color="auto" w:fill="FFFFFF"/>
        </w:rPr>
        <w:t>eceive the deserved punishment.</w:t>
      </w:r>
    </w:p>
    <w:p w14:paraId="5CB0F857" w14:textId="1935CAC5" w:rsidR="003D47F5" w:rsidRPr="00D3154B" w:rsidRDefault="003D47F5" w:rsidP="00F73587">
      <w:pPr>
        <w:spacing w:after="240"/>
        <w:ind w:firstLine="284"/>
        <w:jc w:val="both"/>
        <w:rPr>
          <w:i/>
          <w:shd w:val="clear" w:color="auto" w:fill="FFFFFF"/>
        </w:rPr>
      </w:pPr>
      <w:r w:rsidRPr="00950FAB">
        <w:rPr>
          <w:i/>
          <w:shd w:val="clear" w:color="auto" w:fill="FFFFFF"/>
        </w:rPr>
        <w:t>They are not returning the mortal remains, and let alone compensate something. We would not want any compensation, just judge them for what they did, to punish them… (Albanian v</w:t>
      </w:r>
      <w:r w:rsidR="00AC30BF">
        <w:rPr>
          <w:i/>
          <w:shd w:val="clear" w:color="auto" w:fill="FFFFFF"/>
        </w:rPr>
        <w:t xml:space="preserve">ictim family member, </w:t>
      </w:r>
      <w:proofErr w:type="spellStart"/>
      <w:r w:rsidR="00AC30BF">
        <w:rPr>
          <w:i/>
          <w:shd w:val="clear" w:color="auto" w:fill="FFFFFF"/>
        </w:rPr>
        <w:t>Peja</w:t>
      </w:r>
      <w:proofErr w:type="spellEnd"/>
      <w:r w:rsidR="00D3154B">
        <w:rPr>
          <w:i/>
          <w:shd w:val="clear" w:color="auto" w:fill="FFFFFF"/>
        </w:rPr>
        <w:t>).</w:t>
      </w:r>
    </w:p>
    <w:p w14:paraId="458F048E" w14:textId="0F50B46E" w:rsidR="003D47F5" w:rsidRPr="00D3154B" w:rsidRDefault="003D47F5" w:rsidP="00F73587">
      <w:pPr>
        <w:spacing w:after="240"/>
        <w:ind w:firstLine="284"/>
        <w:jc w:val="both"/>
        <w:rPr>
          <w:i/>
          <w:shd w:val="clear" w:color="auto" w:fill="FFFFFF"/>
        </w:rPr>
      </w:pPr>
      <w:r w:rsidRPr="00950FAB">
        <w:rPr>
          <w:i/>
          <w:shd w:val="clear" w:color="auto" w:fill="FFFFFF"/>
        </w:rPr>
        <w:t>Actually, if you don’t take responsibility for what you’ve done, then how do you think of going ahead with reconciliation, when you don’t get the verdict for what you’ve done, there is a possibility you will repeat it (Al</w:t>
      </w:r>
      <w:r w:rsidR="00D3154B">
        <w:rPr>
          <w:i/>
          <w:shd w:val="clear" w:color="auto" w:fill="FFFFFF"/>
        </w:rPr>
        <w:t xml:space="preserve">banian civil servant, </w:t>
      </w:r>
      <w:proofErr w:type="spellStart"/>
      <w:r w:rsidR="00D3154B">
        <w:rPr>
          <w:i/>
          <w:shd w:val="clear" w:color="auto" w:fill="FFFFFF"/>
        </w:rPr>
        <w:t>Prizren</w:t>
      </w:r>
      <w:proofErr w:type="spellEnd"/>
      <w:r w:rsidR="00D3154B">
        <w:rPr>
          <w:i/>
          <w:shd w:val="clear" w:color="auto" w:fill="FFFFFF"/>
        </w:rPr>
        <w:t>).</w:t>
      </w:r>
    </w:p>
    <w:p w14:paraId="35C4327D" w14:textId="489EE2A4" w:rsidR="003D47F5" w:rsidRPr="00950FAB" w:rsidRDefault="003D47F5" w:rsidP="00F73587">
      <w:pPr>
        <w:spacing w:after="240"/>
        <w:ind w:firstLine="284"/>
        <w:jc w:val="both"/>
        <w:rPr>
          <w:shd w:val="clear" w:color="auto" w:fill="FFFFFF"/>
        </w:rPr>
      </w:pPr>
      <w:r w:rsidRPr="00950FAB">
        <w:rPr>
          <w:shd w:val="clear" w:color="auto" w:fill="FFFFFF"/>
        </w:rPr>
        <w:t>In most cases, the Albanian respondents were convinced that the injured party has the right to demand accountability from the party that caused the damage. These respondents</w:t>
      </w:r>
      <w:r w:rsidR="00BD0EA3" w:rsidRPr="00950FAB">
        <w:rPr>
          <w:shd w:val="clear" w:color="auto" w:fill="FFFFFF"/>
        </w:rPr>
        <w:t xml:space="preserve"> listed several groups, </w:t>
      </w:r>
      <w:r w:rsidRPr="00950FAB">
        <w:rPr>
          <w:shd w:val="clear" w:color="auto" w:fill="FFFFFF"/>
        </w:rPr>
        <w:t>including civil society, media, post-war associations, veterans, and associations of family members of victims and missing persons, as potential mediators or relevant stakeholders in the negotiation process, whose word should be</w:t>
      </w:r>
      <w:r w:rsidR="00065247">
        <w:rPr>
          <w:shd w:val="clear" w:color="auto" w:fill="FFFFFF"/>
        </w:rPr>
        <w:t xml:space="preserve"> heard during the negotiations.</w:t>
      </w:r>
    </w:p>
    <w:p w14:paraId="009D8EB7" w14:textId="3B38880F" w:rsidR="003D47F5" w:rsidRPr="00D3154B" w:rsidRDefault="003D47F5" w:rsidP="00F73587">
      <w:pPr>
        <w:spacing w:after="240"/>
        <w:ind w:firstLine="284"/>
        <w:jc w:val="both"/>
        <w:rPr>
          <w:shd w:val="clear" w:color="auto" w:fill="FFFFFF"/>
        </w:rPr>
      </w:pPr>
      <w:r w:rsidRPr="00950FAB">
        <w:rPr>
          <w:shd w:val="clear" w:color="auto" w:fill="FFFFFF"/>
        </w:rPr>
        <w:t xml:space="preserve">During the focus group interview, we insisted on taking the opinions of the interviewees about the four issues; </w:t>
      </w:r>
      <w:r w:rsidRPr="00C0404E">
        <w:rPr>
          <w:shd w:val="clear" w:color="auto" w:fill="FFFFFF"/>
        </w:rPr>
        <w:t>1) finding the truth, 2) bringing justice to its place, and 3) punishing criminals. The fourth question we put forward was related to a conditioned amnesty</w:t>
      </w:r>
      <w:r w:rsidRPr="00950FAB">
        <w:rPr>
          <w:shd w:val="clear" w:color="auto" w:fill="FFFFFF"/>
        </w:rPr>
        <w:t xml:space="preserve"> of those who committed criminal offenses during the war. Albanian respondents almost unanimously stated the first three as preconditions for reaching reconciliation. In relation to possible amnesty for criminals in exchange for valuable information such as finding the truth about the remains of the missing family members, the most interesting results came from the relatives of the victims, the survivors or the family members of the missing persons from </w:t>
      </w:r>
      <w:proofErr w:type="spellStart"/>
      <w:r w:rsidRPr="00950FAB">
        <w:rPr>
          <w:shd w:val="clear" w:color="auto" w:fill="FFFFFF"/>
        </w:rPr>
        <w:t>Gjakova</w:t>
      </w:r>
      <w:proofErr w:type="spellEnd"/>
      <w:r w:rsidRPr="00950FAB">
        <w:rPr>
          <w:shd w:val="clear" w:color="auto" w:fill="FFFFFF"/>
        </w:rPr>
        <w:t xml:space="preserve">. The respondents were of the opinion that, in exchange for information that would reveal the fate of their family members, they might forgive the criminal, even though the pain would be indescribable. They cited finding truth, laying their relatives to rest, and the healing of their wounds as the goal </w:t>
      </w:r>
      <w:r w:rsidR="00D3154B">
        <w:rPr>
          <w:shd w:val="clear" w:color="auto" w:fill="FFFFFF"/>
        </w:rPr>
        <w:t>of requesting this information.</w:t>
      </w:r>
    </w:p>
    <w:p w14:paraId="2C3FB14F" w14:textId="7744819D" w:rsidR="003D47F5" w:rsidRPr="00D3154B" w:rsidRDefault="003D47F5" w:rsidP="00F73587">
      <w:pPr>
        <w:spacing w:after="240"/>
        <w:ind w:firstLine="284"/>
        <w:jc w:val="both"/>
        <w:rPr>
          <w:i/>
          <w:shd w:val="clear" w:color="auto" w:fill="FFFFFF"/>
        </w:rPr>
      </w:pPr>
      <w:r w:rsidRPr="00950FAB">
        <w:rPr>
          <w:i/>
          <w:shd w:val="clear" w:color="auto" w:fill="FFFFFF"/>
        </w:rPr>
        <w:lastRenderedPageBreak/>
        <w:t>I would ask from him (perpetrator) to tell me what happened, who killed him, how was he killed and tell me where is the body of my husband. I am ready to face him, to ask and hear the answers until the end. For my husband and his brothers, too. (Albani</w:t>
      </w:r>
      <w:r w:rsidR="00D3154B">
        <w:rPr>
          <w:i/>
          <w:shd w:val="clear" w:color="auto" w:fill="FFFFFF"/>
        </w:rPr>
        <w:t xml:space="preserve">an survivor, </w:t>
      </w:r>
      <w:proofErr w:type="spellStart"/>
      <w:r w:rsidR="00D3154B">
        <w:rPr>
          <w:i/>
          <w:shd w:val="clear" w:color="auto" w:fill="FFFFFF"/>
        </w:rPr>
        <w:t>Gjakovë</w:t>
      </w:r>
      <w:proofErr w:type="spellEnd"/>
      <w:r w:rsidR="00D3154B">
        <w:rPr>
          <w:i/>
          <w:shd w:val="clear" w:color="auto" w:fill="FFFFFF"/>
        </w:rPr>
        <w:t>)</w:t>
      </w:r>
    </w:p>
    <w:p w14:paraId="6DC081A2" w14:textId="0322F182" w:rsidR="003D47F5" w:rsidRPr="00D3154B" w:rsidRDefault="003D47F5" w:rsidP="00F73587">
      <w:pPr>
        <w:spacing w:after="240"/>
        <w:ind w:firstLine="284"/>
        <w:jc w:val="both"/>
        <w:rPr>
          <w:i/>
          <w:shd w:val="clear" w:color="auto" w:fill="FFFFFF"/>
        </w:rPr>
      </w:pPr>
      <w:r w:rsidRPr="00950FAB">
        <w:rPr>
          <w:i/>
          <w:shd w:val="clear" w:color="auto" w:fill="FFFFFF"/>
        </w:rPr>
        <w:t>Maybe I would forgive. It is very difficult not to know where your husband is. If the remains would be returned, my wound would be healed to a certain degree, my pain eased. It was war, and if my husband body is returned, I would agree, since there is no other way out. It is very hard, but I want him back, whenever he is, I want him back. Since it is a condition, I would forgive him (the perpetrator) if he brings back my husband body (Alban</w:t>
      </w:r>
      <w:r w:rsidR="00D3154B">
        <w:rPr>
          <w:i/>
          <w:shd w:val="clear" w:color="auto" w:fill="FFFFFF"/>
        </w:rPr>
        <w:t xml:space="preserve">ian survivor </w:t>
      </w:r>
      <w:proofErr w:type="spellStart"/>
      <w:r w:rsidR="00D3154B">
        <w:rPr>
          <w:i/>
          <w:shd w:val="clear" w:color="auto" w:fill="FFFFFF"/>
        </w:rPr>
        <w:t>Gjakovë</w:t>
      </w:r>
      <w:proofErr w:type="spellEnd"/>
      <w:r w:rsidR="00D3154B">
        <w:rPr>
          <w:i/>
          <w:shd w:val="clear" w:color="auto" w:fill="FFFFFF"/>
        </w:rPr>
        <w:t>)</w:t>
      </w:r>
    </w:p>
    <w:p w14:paraId="6A495033" w14:textId="7EDBDC6F" w:rsidR="0069116A" w:rsidRPr="00D3154B" w:rsidRDefault="003D47F5" w:rsidP="00F73587">
      <w:pPr>
        <w:spacing w:after="240"/>
        <w:ind w:firstLine="284"/>
        <w:jc w:val="both"/>
        <w:rPr>
          <w:i/>
          <w:shd w:val="clear" w:color="auto" w:fill="FFFFFF"/>
        </w:rPr>
      </w:pPr>
      <w:r w:rsidRPr="00950FAB">
        <w:rPr>
          <w:i/>
          <w:shd w:val="clear" w:color="auto" w:fill="FFFFFF"/>
        </w:rPr>
        <w:t xml:space="preserve">We have to forgive… what we can do. Forgive in words, never from the heart (Albanian survivor </w:t>
      </w:r>
      <w:proofErr w:type="spellStart"/>
      <w:r w:rsidRPr="00950FAB">
        <w:rPr>
          <w:i/>
          <w:shd w:val="clear" w:color="auto" w:fill="FFFFFF"/>
        </w:rPr>
        <w:t>Gjakovë</w:t>
      </w:r>
      <w:proofErr w:type="spellEnd"/>
      <w:r w:rsidRPr="00950FAB">
        <w:rPr>
          <w:i/>
          <w:shd w:val="clear" w:color="auto" w:fill="FFFFFF"/>
        </w:rPr>
        <w:t>)</w:t>
      </w:r>
    </w:p>
    <w:p w14:paraId="07182B64" w14:textId="4D7B01AF" w:rsidR="003D47F5" w:rsidRPr="00950FAB" w:rsidRDefault="003D47F5" w:rsidP="00F73587">
      <w:pPr>
        <w:spacing w:after="240"/>
        <w:ind w:firstLine="284"/>
        <w:jc w:val="both"/>
        <w:rPr>
          <w:i/>
          <w:shd w:val="clear" w:color="auto" w:fill="FFFFFF"/>
        </w:rPr>
      </w:pPr>
      <w:r w:rsidRPr="00950FAB">
        <w:rPr>
          <w:i/>
          <w:shd w:val="clear" w:color="auto" w:fill="FFFFFF"/>
        </w:rPr>
        <w:t>I would do anything just to ask and know the truth as it happened and why it happened... I kept hopes when they told me they found his watch, and even today I think that something will be revealed… International community took that watch for the expertise but couldn’t succeed to discover... If I don’t find the truth while I’m alive, how can my children discover later? (Alban</w:t>
      </w:r>
      <w:r w:rsidR="00D3154B">
        <w:rPr>
          <w:i/>
          <w:shd w:val="clear" w:color="auto" w:fill="FFFFFF"/>
        </w:rPr>
        <w:t xml:space="preserve">ian survivor </w:t>
      </w:r>
      <w:proofErr w:type="spellStart"/>
      <w:r w:rsidR="00D3154B">
        <w:rPr>
          <w:i/>
          <w:shd w:val="clear" w:color="auto" w:fill="FFFFFF"/>
        </w:rPr>
        <w:t>Gjakovë</w:t>
      </w:r>
      <w:proofErr w:type="spellEnd"/>
      <w:r w:rsidR="00D3154B">
        <w:rPr>
          <w:i/>
          <w:shd w:val="clear" w:color="auto" w:fill="FFFFFF"/>
        </w:rPr>
        <w:t>)</w:t>
      </w:r>
    </w:p>
    <w:p w14:paraId="0CF31D46" w14:textId="16189B51" w:rsidR="003D47F5" w:rsidRPr="00D3154B" w:rsidRDefault="003D47F5" w:rsidP="00F73587">
      <w:pPr>
        <w:spacing w:after="240"/>
        <w:ind w:firstLine="284"/>
        <w:jc w:val="both"/>
        <w:rPr>
          <w:shd w:val="clear" w:color="auto" w:fill="FFFFFF"/>
        </w:rPr>
      </w:pPr>
      <w:r w:rsidRPr="00950FAB">
        <w:rPr>
          <w:shd w:val="clear" w:color="auto" w:fill="FFFFFF"/>
        </w:rPr>
        <w:t xml:space="preserve">Even though war survivors were ready to accept this kind of </w:t>
      </w:r>
      <w:r w:rsidRPr="00C0404E">
        <w:rPr>
          <w:i/>
          <w:shd w:val="clear" w:color="auto" w:fill="FFFFFF"/>
        </w:rPr>
        <w:t>‘compromise’</w:t>
      </w:r>
      <w:r w:rsidRPr="00950FAB">
        <w:rPr>
          <w:shd w:val="clear" w:color="auto" w:fill="FFFFFF"/>
        </w:rPr>
        <w:t xml:space="preserve"> for the sake of truth, however, the citizens coming from less-affected regions, such as </w:t>
      </w:r>
      <w:proofErr w:type="spellStart"/>
      <w:r w:rsidRPr="00950FAB">
        <w:rPr>
          <w:shd w:val="clear" w:color="auto" w:fill="FFFFFF"/>
        </w:rPr>
        <w:t>Prishtina</w:t>
      </w:r>
      <w:proofErr w:type="spellEnd"/>
      <w:r w:rsidRPr="00950FAB">
        <w:rPr>
          <w:shd w:val="clear" w:color="auto" w:fill="FFFFFF"/>
        </w:rPr>
        <w:t xml:space="preserve">, </w:t>
      </w:r>
      <w:proofErr w:type="spellStart"/>
      <w:r w:rsidRPr="00950FAB">
        <w:rPr>
          <w:shd w:val="clear" w:color="auto" w:fill="FFFFFF"/>
        </w:rPr>
        <w:t>Prizren</w:t>
      </w:r>
      <w:proofErr w:type="spellEnd"/>
      <w:r w:rsidRPr="00950FAB">
        <w:rPr>
          <w:shd w:val="clear" w:color="auto" w:fill="FFFFFF"/>
        </w:rPr>
        <w:t xml:space="preserve"> or </w:t>
      </w:r>
      <w:proofErr w:type="spellStart"/>
      <w:r w:rsidRPr="00950FAB">
        <w:rPr>
          <w:shd w:val="clear" w:color="auto" w:fill="FFFFFF"/>
        </w:rPr>
        <w:t>Kamenica</w:t>
      </w:r>
      <w:proofErr w:type="spellEnd"/>
      <w:r w:rsidRPr="00950FAB">
        <w:rPr>
          <w:shd w:val="clear" w:color="auto" w:fill="FFFFFF"/>
        </w:rPr>
        <w:t>, were not ready to forgive under any circumstances. They were firm in maxima</w:t>
      </w:r>
      <w:r w:rsidR="00D3154B">
        <w:rPr>
          <w:shd w:val="clear" w:color="auto" w:fill="FFFFFF"/>
        </w:rPr>
        <w:t>l punishment for the criminals.</w:t>
      </w:r>
    </w:p>
    <w:p w14:paraId="2D6B91F0" w14:textId="0381B7A6" w:rsidR="003D47F5" w:rsidRPr="00F73587" w:rsidRDefault="003D47F5" w:rsidP="00F73587">
      <w:pPr>
        <w:spacing w:after="240"/>
        <w:ind w:firstLine="284"/>
        <w:jc w:val="both"/>
        <w:rPr>
          <w:i/>
          <w:shd w:val="clear" w:color="auto" w:fill="FFFFFF"/>
        </w:rPr>
      </w:pPr>
      <w:r w:rsidRPr="00950FAB">
        <w:rPr>
          <w:i/>
          <w:shd w:val="clear" w:color="auto" w:fill="FFFFFF"/>
        </w:rPr>
        <w:t>I think that conditions like giving amnesty to the criminal should not be accepted, in no way. No conditions, equal dialogue yes, apology from the perpetrators yes, return of the wealth, documentation, information on the missing persons, the archives should be open and the truth should be revealed. Other way, the perpetrator is turning the victim into the culprit.</w:t>
      </w:r>
      <w:r w:rsidR="00F73587">
        <w:rPr>
          <w:i/>
          <w:shd w:val="clear" w:color="auto" w:fill="FFFFFF"/>
        </w:rPr>
        <w:t xml:space="preserve"> (Albanian retiree, </w:t>
      </w:r>
      <w:proofErr w:type="spellStart"/>
      <w:r w:rsidR="00F73587">
        <w:rPr>
          <w:i/>
          <w:shd w:val="clear" w:color="auto" w:fill="FFFFFF"/>
        </w:rPr>
        <w:t>Prishtina</w:t>
      </w:r>
      <w:proofErr w:type="spellEnd"/>
      <w:r w:rsidR="00F73587">
        <w:rPr>
          <w:i/>
          <w:shd w:val="clear" w:color="auto" w:fill="FFFFFF"/>
        </w:rPr>
        <w:t>)</w:t>
      </w:r>
    </w:p>
    <w:p w14:paraId="7C1B322E" w14:textId="1F9050BA" w:rsidR="003D47F5" w:rsidRPr="00F73587" w:rsidRDefault="003D47F5" w:rsidP="00F73587">
      <w:pPr>
        <w:spacing w:after="240"/>
        <w:ind w:firstLine="284"/>
        <w:jc w:val="both"/>
        <w:rPr>
          <w:i/>
          <w:shd w:val="clear" w:color="auto" w:fill="FFFFFF"/>
        </w:rPr>
      </w:pPr>
      <w:r w:rsidRPr="00950FAB">
        <w:rPr>
          <w:i/>
          <w:shd w:val="clear" w:color="auto" w:fill="FFFFFF"/>
        </w:rPr>
        <w:t xml:space="preserve">Even if Serbia says: I recognize you, just give amnesty to all war criminals... I would still say: no. </w:t>
      </w:r>
      <w:r w:rsidR="00C0404E">
        <w:rPr>
          <w:i/>
          <w:shd w:val="clear" w:color="auto" w:fill="FFFFFF"/>
        </w:rPr>
        <w:t>No, thank you... Absolutely not</w:t>
      </w:r>
      <w:r w:rsidRPr="00950FAB">
        <w:rPr>
          <w:i/>
          <w:shd w:val="clear" w:color="auto" w:fill="FFFFFF"/>
        </w:rPr>
        <w:t>. (Al</w:t>
      </w:r>
      <w:r w:rsidR="00F73587">
        <w:rPr>
          <w:i/>
          <w:shd w:val="clear" w:color="auto" w:fill="FFFFFF"/>
        </w:rPr>
        <w:t xml:space="preserve">banian public servant, </w:t>
      </w:r>
      <w:proofErr w:type="spellStart"/>
      <w:r w:rsidR="00F73587">
        <w:rPr>
          <w:i/>
          <w:shd w:val="clear" w:color="auto" w:fill="FFFFFF"/>
        </w:rPr>
        <w:t>Prizren</w:t>
      </w:r>
      <w:proofErr w:type="spellEnd"/>
      <w:r w:rsidR="00F73587">
        <w:rPr>
          <w:i/>
          <w:shd w:val="clear" w:color="auto" w:fill="FFFFFF"/>
        </w:rPr>
        <w:t>)</w:t>
      </w:r>
    </w:p>
    <w:p w14:paraId="362A53EA" w14:textId="092689A3" w:rsidR="003D47F5" w:rsidRPr="00251257" w:rsidRDefault="003D47F5" w:rsidP="00251257">
      <w:pPr>
        <w:spacing w:after="240"/>
        <w:ind w:firstLine="284"/>
        <w:jc w:val="both"/>
        <w:rPr>
          <w:b/>
          <w:shd w:val="clear" w:color="auto" w:fill="FFFFFF"/>
        </w:rPr>
      </w:pPr>
      <w:r w:rsidRPr="00950FAB">
        <w:rPr>
          <w:shd w:val="clear" w:color="auto" w:fill="FFFFFF"/>
        </w:rPr>
        <w:t xml:space="preserve">In terms of the first issue (truth finding), most of the respondents coming from families of missing persons wanted accountability from Serbia. For the other two issues (justice and punishing criminals), they felt that both national and international courts could have done more in this regard and bring justice to victims. </w:t>
      </w:r>
    </w:p>
    <w:p w14:paraId="4A43F57B" w14:textId="5EB9D2EE" w:rsidR="003D47F5" w:rsidRPr="00F73587" w:rsidRDefault="003D47F5" w:rsidP="00F73587">
      <w:pPr>
        <w:spacing w:after="240"/>
        <w:ind w:firstLine="284"/>
        <w:jc w:val="both"/>
        <w:rPr>
          <w:i/>
          <w:shd w:val="clear" w:color="auto" w:fill="FFFFFF"/>
        </w:rPr>
      </w:pPr>
      <w:r w:rsidRPr="00950FAB">
        <w:rPr>
          <w:i/>
          <w:shd w:val="clear" w:color="auto" w:fill="FFFFFF"/>
        </w:rPr>
        <w:t>The trust is lost completely in everyone. What justice brought for 18 years for the missing persons and the victims… nothing was done. Maybe they in the future, but the trust is lost</w:t>
      </w:r>
      <w:r w:rsidR="00F73587">
        <w:rPr>
          <w:i/>
          <w:shd w:val="clear" w:color="auto" w:fill="FFFFFF"/>
        </w:rPr>
        <w:t xml:space="preserve">. (Albanian citizen, </w:t>
      </w:r>
      <w:proofErr w:type="spellStart"/>
      <w:r w:rsidR="00F73587">
        <w:rPr>
          <w:i/>
          <w:shd w:val="clear" w:color="auto" w:fill="FFFFFF"/>
        </w:rPr>
        <w:t>Prishtina</w:t>
      </w:r>
      <w:proofErr w:type="spellEnd"/>
      <w:r w:rsidR="00F73587">
        <w:rPr>
          <w:i/>
          <w:shd w:val="clear" w:color="auto" w:fill="FFFFFF"/>
        </w:rPr>
        <w:t>)</w:t>
      </w:r>
    </w:p>
    <w:p w14:paraId="5FF490A7" w14:textId="1554C63F" w:rsidR="003D47F5" w:rsidRPr="00F73587" w:rsidRDefault="003D47F5" w:rsidP="00F73587">
      <w:pPr>
        <w:spacing w:after="240"/>
        <w:ind w:firstLine="284"/>
        <w:jc w:val="both"/>
        <w:rPr>
          <w:shd w:val="clear" w:color="auto" w:fill="FFFFFF"/>
        </w:rPr>
      </w:pPr>
      <w:r w:rsidRPr="00950FAB">
        <w:rPr>
          <w:shd w:val="clear" w:color="auto" w:fill="FFFFFF"/>
        </w:rPr>
        <w:t>Because of the post-war international community’s involvement in the process of dealing with the past and lack of efficiency</w:t>
      </w:r>
      <w:r w:rsidR="0069116A">
        <w:rPr>
          <w:shd w:val="clear" w:color="auto" w:fill="FFFFFF"/>
        </w:rPr>
        <w:t xml:space="preserve"> in prosecuting war criminals, </w:t>
      </w:r>
      <w:r w:rsidRPr="00950FAB">
        <w:rPr>
          <w:shd w:val="clear" w:color="auto" w:fill="FFFFFF"/>
        </w:rPr>
        <w:t>many Albanian and Serb respondents were skeptical o</w:t>
      </w:r>
      <w:r w:rsidR="00F73587">
        <w:rPr>
          <w:shd w:val="clear" w:color="auto" w:fill="FFFFFF"/>
        </w:rPr>
        <w:t>f international justice system.</w:t>
      </w:r>
    </w:p>
    <w:p w14:paraId="6EB982E7" w14:textId="17131A40" w:rsidR="003D47F5" w:rsidRPr="00F73587" w:rsidRDefault="003D47F5" w:rsidP="00F73587">
      <w:pPr>
        <w:spacing w:after="240"/>
        <w:ind w:firstLine="284"/>
        <w:jc w:val="both"/>
        <w:rPr>
          <w:i/>
          <w:shd w:val="clear" w:color="auto" w:fill="FFFFFF"/>
        </w:rPr>
      </w:pPr>
      <w:r w:rsidRPr="00950FAB">
        <w:rPr>
          <w:i/>
          <w:shd w:val="clear" w:color="auto" w:fill="FFFFFF"/>
        </w:rPr>
        <w:lastRenderedPageBreak/>
        <w:t xml:space="preserve">We believed in international justice and </w:t>
      </w:r>
      <w:r w:rsidR="0069116A">
        <w:rPr>
          <w:i/>
          <w:shd w:val="clear" w:color="auto" w:fill="FFFFFF"/>
        </w:rPr>
        <w:t>t</w:t>
      </w:r>
      <w:r w:rsidR="0069116A" w:rsidRPr="00950FAB">
        <w:rPr>
          <w:i/>
          <w:shd w:val="clear" w:color="auto" w:fill="FFFFFF"/>
        </w:rPr>
        <w:t>he Hague</w:t>
      </w:r>
      <w:r w:rsidRPr="00950FAB">
        <w:rPr>
          <w:i/>
          <w:shd w:val="clear" w:color="auto" w:fill="FFFFFF"/>
        </w:rPr>
        <w:t xml:space="preserve"> Tribunal, we cooperated with them and sent our people who did nothing… what is happening now? Do they want to find Albanians guilt by all means</w:t>
      </w:r>
      <w:proofErr w:type="gramStart"/>
      <w:r w:rsidRPr="00950FAB">
        <w:rPr>
          <w:i/>
          <w:shd w:val="clear" w:color="auto" w:fill="FFFFFF"/>
        </w:rPr>
        <w:t>?...</w:t>
      </w:r>
      <w:proofErr w:type="gramEnd"/>
      <w:r w:rsidRPr="00950FAB">
        <w:rPr>
          <w:i/>
          <w:shd w:val="clear" w:color="auto" w:fill="FFFFFF"/>
        </w:rPr>
        <w:t xml:space="preserve"> In Kosovo, we lost trust in internationals, as the UNMIK and EULEX systems have failed…” (Al</w:t>
      </w:r>
      <w:r w:rsidR="00F73587">
        <w:rPr>
          <w:i/>
          <w:shd w:val="clear" w:color="auto" w:fill="FFFFFF"/>
        </w:rPr>
        <w:t xml:space="preserve">banian public servant, </w:t>
      </w:r>
      <w:proofErr w:type="spellStart"/>
      <w:r w:rsidR="00F73587">
        <w:rPr>
          <w:i/>
          <w:shd w:val="clear" w:color="auto" w:fill="FFFFFF"/>
        </w:rPr>
        <w:t>Prizren</w:t>
      </w:r>
      <w:proofErr w:type="spellEnd"/>
      <w:r w:rsidR="00F73587">
        <w:rPr>
          <w:i/>
          <w:shd w:val="clear" w:color="auto" w:fill="FFFFFF"/>
        </w:rPr>
        <w:t>)</w:t>
      </w:r>
    </w:p>
    <w:p w14:paraId="6BFAB70B" w14:textId="0BEB9DD5" w:rsidR="003D47F5" w:rsidRPr="00F73587" w:rsidRDefault="003D47F5" w:rsidP="00F73587">
      <w:pPr>
        <w:spacing w:after="240"/>
        <w:ind w:firstLine="284"/>
        <w:jc w:val="both"/>
        <w:rPr>
          <w:shd w:val="clear" w:color="auto" w:fill="FFFFFF"/>
        </w:rPr>
      </w:pPr>
      <w:r w:rsidRPr="00950FAB">
        <w:rPr>
          <w:shd w:val="clear" w:color="auto" w:fill="FFFFFF"/>
        </w:rPr>
        <w:t xml:space="preserve">Serb respondents were mainly focused on justice, despite their lack of trust in the judiciary’s efficiency and impartiality. Finding criminals and bringing them to justice, according to the majority Serb respondents, would lead to justice and dealing with the past. Symbolic apologies, like that of President </w:t>
      </w:r>
      <w:proofErr w:type="spellStart"/>
      <w:r w:rsidRPr="00950FAB">
        <w:rPr>
          <w:shd w:val="clear" w:color="auto" w:fill="FFFFFF"/>
        </w:rPr>
        <w:t>Thaçi</w:t>
      </w:r>
      <w:proofErr w:type="spellEnd"/>
      <w:r w:rsidRPr="00950FAB">
        <w:rPr>
          <w:shd w:val="clear" w:color="auto" w:fill="FFFFFF"/>
        </w:rPr>
        <w:t xml:space="preserve"> in July of 2016 for the Serbian victims in Kosovo, did not have a lot of value, especially not to the fami</w:t>
      </w:r>
      <w:r w:rsidR="00F73587">
        <w:rPr>
          <w:shd w:val="clear" w:color="auto" w:fill="FFFFFF"/>
        </w:rPr>
        <w:t>ly of the dead and the missing.</w:t>
      </w:r>
    </w:p>
    <w:p w14:paraId="0361B17C" w14:textId="2FF25529" w:rsidR="003D47F5" w:rsidRPr="00F73587" w:rsidRDefault="003D47F5" w:rsidP="00F73587">
      <w:pPr>
        <w:spacing w:after="240"/>
        <w:ind w:firstLine="284"/>
        <w:jc w:val="both"/>
        <w:rPr>
          <w:i/>
          <w:shd w:val="clear" w:color="auto" w:fill="FFFFFF"/>
        </w:rPr>
      </w:pPr>
      <w:r w:rsidRPr="00950FAB">
        <w:rPr>
          <w:i/>
          <w:shd w:val="clear" w:color="auto" w:fill="FFFFFF"/>
        </w:rPr>
        <w:t xml:space="preserve">Apologizes from the Albanians are ironic. Serbs are not satisfied by such apologize. President </w:t>
      </w:r>
      <w:proofErr w:type="spellStart"/>
      <w:r w:rsidRPr="00950FAB">
        <w:rPr>
          <w:i/>
          <w:shd w:val="clear" w:color="auto" w:fill="FFFFFF"/>
        </w:rPr>
        <w:t>Thaçi’s</w:t>
      </w:r>
      <w:proofErr w:type="spellEnd"/>
      <w:r w:rsidRPr="00950FAB">
        <w:rPr>
          <w:i/>
          <w:shd w:val="clear" w:color="auto" w:fill="FFFFFF"/>
        </w:rPr>
        <w:t xml:space="preserve"> apology for the Serbian victims was not taken seriously from the families of Serb victims. We take seriously the verdicts from the cour</w:t>
      </w:r>
      <w:r w:rsidR="00F73587">
        <w:rPr>
          <w:i/>
          <w:shd w:val="clear" w:color="auto" w:fill="FFFFFF"/>
        </w:rPr>
        <w:t xml:space="preserve">ts. (Serbian media, </w:t>
      </w:r>
      <w:proofErr w:type="spellStart"/>
      <w:r w:rsidR="00F73587">
        <w:rPr>
          <w:i/>
          <w:shd w:val="clear" w:color="auto" w:fill="FFFFFF"/>
        </w:rPr>
        <w:t>Gracanica</w:t>
      </w:r>
      <w:proofErr w:type="spellEnd"/>
      <w:r w:rsidR="00F73587">
        <w:rPr>
          <w:i/>
          <w:shd w:val="clear" w:color="auto" w:fill="FFFFFF"/>
        </w:rPr>
        <w:t>)</w:t>
      </w:r>
    </w:p>
    <w:p w14:paraId="72BF8E21" w14:textId="0627CC01" w:rsidR="003D47F5" w:rsidRPr="00F73587" w:rsidRDefault="003D47F5" w:rsidP="00F73587">
      <w:pPr>
        <w:spacing w:after="240"/>
        <w:ind w:firstLine="284"/>
        <w:jc w:val="both"/>
        <w:rPr>
          <w:b/>
          <w:shd w:val="clear" w:color="auto" w:fill="FFFFFF"/>
        </w:rPr>
      </w:pPr>
      <w:r w:rsidRPr="00950FAB">
        <w:rPr>
          <w:shd w:val="clear" w:color="auto" w:fill="FFFFFF"/>
        </w:rPr>
        <w:t>The last two questions concerned the religious authorities and the implementation of traditional law in the Albanian community and its implementation in resolving both family and community disputes.</w:t>
      </w:r>
      <w:r w:rsidRPr="00950FAB">
        <w:rPr>
          <w:iCs/>
          <w:shd w:val="clear" w:color="auto" w:fill="FFFFFF"/>
        </w:rPr>
        <w:t xml:space="preserve"> Regarding religion</w:t>
      </w:r>
      <w:r w:rsidRPr="00950FAB">
        <w:rPr>
          <w:shd w:val="clear" w:color="auto" w:fill="FFFFFF"/>
        </w:rPr>
        <w:t xml:space="preserve"> and the question of whether there is any other non-political authority that could bring closer the views and attitudes of Albanian and Serbian communities in Kosovo towards reconciliation, and the role of religious leaders, respondents of all ethnic groups were of similar opinions. Respondents of all ethnicities show respect religions and its leaders</w:t>
      </w:r>
      <w:r w:rsidR="000E6864">
        <w:rPr>
          <w:shd w:val="clear" w:color="auto" w:fill="FFFFFF"/>
        </w:rPr>
        <w:t>, yet</w:t>
      </w:r>
      <w:r w:rsidRPr="00950FAB">
        <w:rPr>
          <w:shd w:val="clear" w:color="auto" w:fill="FFFFFF"/>
        </w:rPr>
        <w:t xml:space="preserve"> they would prefer the state institutions </w:t>
      </w:r>
      <w:r w:rsidR="000E6864">
        <w:rPr>
          <w:shd w:val="clear" w:color="auto" w:fill="FFFFFF"/>
        </w:rPr>
        <w:t xml:space="preserve">make </w:t>
      </w:r>
      <w:r w:rsidRPr="00950FAB">
        <w:rPr>
          <w:shd w:val="clear" w:color="auto" w:fill="FFFFFF"/>
        </w:rPr>
        <w:t>political decisions as they have the legitimacy to do so.</w:t>
      </w:r>
    </w:p>
    <w:p w14:paraId="10FDEEC3" w14:textId="373435F0" w:rsidR="003D47F5" w:rsidRPr="00F73587" w:rsidRDefault="003D47F5" w:rsidP="00F73587">
      <w:pPr>
        <w:spacing w:after="240"/>
        <w:ind w:firstLine="284"/>
        <w:jc w:val="both"/>
        <w:rPr>
          <w:i/>
          <w:shd w:val="clear" w:color="auto" w:fill="FFFFFF"/>
        </w:rPr>
      </w:pPr>
      <w:r w:rsidRPr="00950FAB">
        <w:rPr>
          <w:i/>
          <w:shd w:val="clear" w:color="auto" w:fill="FFFFFF"/>
        </w:rPr>
        <w:t>Now it has become a fear to even mention the Imams, when you don’t know what kind of Imam he is… when there is no state and justice, what can the Imam do? (Albani</w:t>
      </w:r>
      <w:r w:rsidR="00F73587">
        <w:rPr>
          <w:i/>
          <w:shd w:val="clear" w:color="auto" w:fill="FFFFFF"/>
        </w:rPr>
        <w:t xml:space="preserve">an survivor, </w:t>
      </w:r>
      <w:proofErr w:type="spellStart"/>
      <w:r w:rsidR="00F73587">
        <w:rPr>
          <w:i/>
          <w:shd w:val="clear" w:color="auto" w:fill="FFFFFF"/>
        </w:rPr>
        <w:t>Gjakova</w:t>
      </w:r>
      <w:proofErr w:type="spellEnd"/>
      <w:r w:rsidR="00F73587">
        <w:rPr>
          <w:i/>
          <w:shd w:val="clear" w:color="auto" w:fill="FFFFFF"/>
        </w:rPr>
        <w:t>)</w:t>
      </w:r>
    </w:p>
    <w:p w14:paraId="12E7C0D1" w14:textId="2A7FB16D" w:rsidR="003D47F5" w:rsidRPr="00F73587" w:rsidRDefault="003D47F5" w:rsidP="00F73587">
      <w:pPr>
        <w:spacing w:after="240"/>
        <w:ind w:firstLine="284"/>
        <w:jc w:val="both"/>
        <w:rPr>
          <w:shd w:val="clear" w:color="auto" w:fill="FFFFFF"/>
        </w:rPr>
      </w:pPr>
      <w:r w:rsidRPr="00950FAB">
        <w:rPr>
          <w:shd w:val="clear" w:color="auto" w:fill="FFFFFF"/>
        </w:rPr>
        <w:t xml:space="preserve">Despite the fact that majority of Albanian and Serb respondents did not deny the power and positive influence of some religious leaders of all religions to the wider population, they did not in any way think that clerics have the power to reconcile communities, especially not about the bitter past. There were also respondents who thought that the preaching of the clergymen should be heard with reservation because often the masses fall to their manipulations such as hate and anti-gay speech, </w:t>
      </w:r>
      <w:r w:rsidRPr="00950FAB">
        <w:t>inciting hatred etc</w:t>
      </w:r>
      <w:r w:rsidR="00F73587">
        <w:rPr>
          <w:shd w:val="clear" w:color="auto" w:fill="FFFFFF"/>
        </w:rPr>
        <w:t>.</w:t>
      </w:r>
    </w:p>
    <w:p w14:paraId="379E6346" w14:textId="04B37563" w:rsidR="003D47F5" w:rsidRPr="00F73587" w:rsidRDefault="003D47F5" w:rsidP="00F73587">
      <w:pPr>
        <w:spacing w:after="240"/>
        <w:ind w:firstLine="284"/>
        <w:jc w:val="both"/>
        <w:rPr>
          <w:i/>
          <w:shd w:val="clear" w:color="auto" w:fill="FFFFFF"/>
        </w:rPr>
      </w:pPr>
      <w:r w:rsidRPr="00950FAB">
        <w:rPr>
          <w:i/>
          <w:shd w:val="clear" w:color="auto" w:fill="FFFFFF"/>
        </w:rPr>
        <w:t>I would not accept anything just because the Imam says so, how can I accept to reconcile with the Serbs, since everyone has their own wounds and it’s not that easy to accept. (Al</w:t>
      </w:r>
      <w:r w:rsidR="00F73587">
        <w:rPr>
          <w:i/>
          <w:shd w:val="clear" w:color="auto" w:fill="FFFFFF"/>
        </w:rPr>
        <w:t xml:space="preserve">banian public servant, </w:t>
      </w:r>
      <w:proofErr w:type="spellStart"/>
      <w:r w:rsidR="00F73587">
        <w:rPr>
          <w:i/>
          <w:shd w:val="clear" w:color="auto" w:fill="FFFFFF"/>
        </w:rPr>
        <w:t>Prizren</w:t>
      </w:r>
      <w:proofErr w:type="spellEnd"/>
      <w:r w:rsidR="00F73587">
        <w:rPr>
          <w:i/>
          <w:shd w:val="clear" w:color="auto" w:fill="FFFFFF"/>
        </w:rPr>
        <w:t>)</w:t>
      </w:r>
    </w:p>
    <w:p w14:paraId="6183F803" w14:textId="0FE2D02A" w:rsidR="003D47F5" w:rsidRPr="00745C61" w:rsidRDefault="003D47F5" w:rsidP="00745C61">
      <w:pPr>
        <w:spacing w:after="240"/>
        <w:ind w:firstLine="284"/>
        <w:jc w:val="both"/>
        <w:rPr>
          <w:i/>
          <w:shd w:val="clear" w:color="auto" w:fill="FFFFFF"/>
        </w:rPr>
      </w:pPr>
      <w:r w:rsidRPr="00950FAB">
        <w:rPr>
          <w:i/>
          <w:shd w:val="clear" w:color="auto" w:fill="FFFFFF"/>
        </w:rPr>
        <w:t xml:space="preserve">I think that reconciliations and truth are achieved when we reconcile with ourselves. When we elect trustworthy people, when we develop ourselves, </w:t>
      </w:r>
      <w:r w:rsidR="00AC30BF" w:rsidRPr="00950FAB">
        <w:rPr>
          <w:i/>
          <w:shd w:val="clear" w:color="auto" w:fill="FFFFFF"/>
        </w:rPr>
        <w:t>then</w:t>
      </w:r>
      <w:r w:rsidRPr="00950FAB">
        <w:rPr>
          <w:i/>
          <w:shd w:val="clear" w:color="auto" w:fill="FFFFFF"/>
        </w:rPr>
        <w:t xml:space="preserve"> we can reconcile with others, too. We are a secular state, and in state’s absence, weak institutions, then the Muslim and Orthodox clerics comes to surface. So, we have to work in many segments of life in Kosovo in order first to trust in ourselves, then reconcile with the other</w:t>
      </w:r>
      <w:r w:rsidR="00745C61">
        <w:rPr>
          <w:i/>
          <w:shd w:val="clear" w:color="auto" w:fill="FFFFFF"/>
        </w:rPr>
        <w:t xml:space="preserve">s (Albanian Teacher, </w:t>
      </w:r>
      <w:proofErr w:type="spellStart"/>
      <w:r w:rsidR="00745C61">
        <w:rPr>
          <w:i/>
          <w:shd w:val="clear" w:color="auto" w:fill="FFFFFF"/>
        </w:rPr>
        <w:t>Kamenica</w:t>
      </w:r>
      <w:proofErr w:type="spellEnd"/>
      <w:r w:rsidR="00745C61">
        <w:rPr>
          <w:i/>
          <w:shd w:val="clear" w:color="auto" w:fill="FFFFFF"/>
        </w:rPr>
        <w:t>).</w:t>
      </w:r>
    </w:p>
    <w:p w14:paraId="7152F57D" w14:textId="442BB8F1" w:rsidR="003D47F5" w:rsidRPr="00F73587" w:rsidRDefault="003D47F5" w:rsidP="00F73587">
      <w:pPr>
        <w:spacing w:after="240"/>
        <w:ind w:firstLine="284"/>
        <w:jc w:val="both"/>
        <w:rPr>
          <w:shd w:val="clear" w:color="auto" w:fill="FFFFFF"/>
        </w:rPr>
      </w:pPr>
      <w:r w:rsidRPr="00950FAB">
        <w:rPr>
          <w:shd w:val="clear" w:color="auto" w:fill="FFFFFF"/>
        </w:rPr>
        <w:lastRenderedPageBreak/>
        <w:t xml:space="preserve">In the absence of a </w:t>
      </w:r>
      <w:r w:rsidR="00BD0EA3" w:rsidRPr="00950FAB">
        <w:rPr>
          <w:shd w:val="clear" w:color="auto" w:fill="FFFFFF"/>
        </w:rPr>
        <w:t>fair</w:t>
      </w:r>
      <w:r w:rsidRPr="00950FAB">
        <w:rPr>
          <w:shd w:val="clear" w:color="auto" w:fill="FFFFFF"/>
        </w:rPr>
        <w:t xml:space="preserve"> and free legal system, the Albanian community largely regards clerics and customary law or “elderly mediators” as alternative mechanisms of bringing justice between two disputed sides. Regardless of which region of Kosovo they came from, and despite a certain level of skepticism, most of the Albanian respondents appreciated the readiness of elders who have credibility and authority in their community to mediate between the Albanian families. Three Albanian respondents did not exclude the possi</w:t>
      </w:r>
      <w:r w:rsidR="00F5188A">
        <w:rPr>
          <w:shd w:val="clear" w:color="auto" w:fill="FFFFFF"/>
        </w:rPr>
        <w:t xml:space="preserve">bility that a man like Anton </w:t>
      </w:r>
      <w:proofErr w:type="spellStart"/>
      <w:r w:rsidR="00F5188A">
        <w:rPr>
          <w:shd w:val="clear" w:color="auto" w:fill="FFFFFF"/>
        </w:rPr>
        <w:t>Çe</w:t>
      </w:r>
      <w:r w:rsidRPr="00950FAB">
        <w:rPr>
          <w:shd w:val="clear" w:color="auto" w:fill="FFFFFF"/>
        </w:rPr>
        <w:t>ta</w:t>
      </w:r>
      <w:proofErr w:type="spellEnd"/>
      <w:r w:rsidRPr="00950FAB">
        <w:rPr>
          <w:shd w:val="clear" w:color="auto" w:fill="FFFFFF"/>
        </w:rPr>
        <w:t xml:space="preserve"> who in </w:t>
      </w:r>
      <w:r w:rsidR="004B1631">
        <w:rPr>
          <w:shd w:val="clear" w:color="auto" w:fill="FFFFFF"/>
        </w:rPr>
        <w:t>19</w:t>
      </w:r>
      <w:r w:rsidRPr="00950FAB">
        <w:rPr>
          <w:shd w:val="clear" w:color="auto" w:fill="FFFFFF"/>
        </w:rPr>
        <w:t>90s helped eradicate bloody feuds in Kosovo, could be found nowadays, thus bridge the gap between Albanian and Ser</w:t>
      </w:r>
      <w:r w:rsidR="00F73587">
        <w:rPr>
          <w:shd w:val="clear" w:color="auto" w:fill="FFFFFF"/>
        </w:rPr>
        <w:t>bian communities in particular.</w:t>
      </w:r>
    </w:p>
    <w:p w14:paraId="2EA1AE18" w14:textId="2F1E242E" w:rsidR="003D47F5" w:rsidRPr="00F73587" w:rsidRDefault="003D47F5" w:rsidP="00F73587">
      <w:pPr>
        <w:spacing w:after="240"/>
        <w:ind w:firstLine="284"/>
        <w:jc w:val="both"/>
        <w:rPr>
          <w:i/>
          <w:shd w:val="clear" w:color="auto" w:fill="FFFFFF"/>
        </w:rPr>
      </w:pPr>
      <w:r w:rsidRPr="00950FAB">
        <w:rPr>
          <w:i/>
          <w:shd w:val="clear" w:color="auto" w:fill="FFFFFF"/>
        </w:rPr>
        <w:t>I applaud anything that comes with a good will. For</w:t>
      </w:r>
      <w:r w:rsidR="00F5188A">
        <w:rPr>
          <w:i/>
          <w:shd w:val="clear" w:color="auto" w:fill="FFFFFF"/>
        </w:rPr>
        <w:t xml:space="preserve"> example, in the 90’s, Anton </w:t>
      </w:r>
      <w:proofErr w:type="spellStart"/>
      <w:r w:rsidR="00F5188A">
        <w:rPr>
          <w:i/>
          <w:shd w:val="clear" w:color="auto" w:fill="FFFFFF"/>
        </w:rPr>
        <w:t>Çe</w:t>
      </w:r>
      <w:r w:rsidRPr="00950FAB">
        <w:rPr>
          <w:i/>
          <w:shd w:val="clear" w:color="auto" w:fill="FFFFFF"/>
        </w:rPr>
        <w:t>ta</w:t>
      </w:r>
      <w:proofErr w:type="spellEnd"/>
      <w:r w:rsidRPr="00950FAB">
        <w:rPr>
          <w:i/>
          <w:shd w:val="clear" w:color="auto" w:fill="FFFFFF"/>
        </w:rPr>
        <w:t xml:space="preserve"> – a good man with lots of authority to mediate and eradicate bloody feuds… maybe other uncorrupted and people with high credibility such as a Mayor, or a Judge, a good Imam, a good priest, could results. (Al</w:t>
      </w:r>
      <w:r w:rsidR="00F73587">
        <w:rPr>
          <w:i/>
          <w:shd w:val="clear" w:color="auto" w:fill="FFFFFF"/>
        </w:rPr>
        <w:t xml:space="preserve">banian civil servants, </w:t>
      </w:r>
      <w:proofErr w:type="spellStart"/>
      <w:r w:rsidR="00F73587">
        <w:rPr>
          <w:i/>
          <w:shd w:val="clear" w:color="auto" w:fill="FFFFFF"/>
        </w:rPr>
        <w:t>Prizren</w:t>
      </w:r>
      <w:proofErr w:type="spellEnd"/>
      <w:r w:rsidR="00F73587">
        <w:rPr>
          <w:i/>
          <w:shd w:val="clear" w:color="auto" w:fill="FFFFFF"/>
        </w:rPr>
        <w:t>)</w:t>
      </w:r>
    </w:p>
    <w:p w14:paraId="2CE26DF6" w14:textId="0AD329E4" w:rsidR="003D47F5" w:rsidRPr="00F73587" w:rsidRDefault="003D47F5" w:rsidP="00F73587">
      <w:pPr>
        <w:spacing w:after="240"/>
        <w:ind w:firstLine="284"/>
        <w:jc w:val="both"/>
        <w:rPr>
          <w:shd w:val="clear" w:color="auto" w:fill="FFFFFF"/>
        </w:rPr>
      </w:pPr>
      <w:r w:rsidRPr="00950FAB">
        <w:rPr>
          <w:shd w:val="clear" w:color="auto" w:fill="FFFFFF"/>
        </w:rPr>
        <w:t xml:space="preserve">Those who came from </w:t>
      </w:r>
      <w:proofErr w:type="spellStart"/>
      <w:r w:rsidRPr="00950FAB">
        <w:rPr>
          <w:shd w:val="clear" w:color="auto" w:fill="FFFFFF"/>
        </w:rPr>
        <w:t>Dukagjini</w:t>
      </w:r>
      <w:proofErr w:type="spellEnd"/>
      <w:r w:rsidRPr="00950FAB">
        <w:rPr>
          <w:shd w:val="clear" w:color="auto" w:fill="FFFFFF"/>
        </w:rPr>
        <w:t xml:space="preserve"> region (Western Kosovo), had better impressions of and were more open to “elderly mediators” in solving differe</w:t>
      </w:r>
      <w:r w:rsidR="00F73587">
        <w:rPr>
          <w:shd w:val="clear" w:color="auto" w:fill="FFFFFF"/>
        </w:rPr>
        <w:t xml:space="preserve">nt family contests between.  </w:t>
      </w:r>
    </w:p>
    <w:p w14:paraId="1441E476" w14:textId="63886273" w:rsidR="003D47F5" w:rsidRPr="00950FAB" w:rsidRDefault="003D47F5" w:rsidP="00F73587">
      <w:pPr>
        <w:spacing w:after="240"/>
        <w:ind w:firstLine="284"/>
        <w:jc w:val="both"/>
        <w:rPr>
          <w:i/>
          <w:shd w:val="clear" w:color="auto" w:fill="FFFFFF"/>
        </w:rPr>
      </w:pPr>
      <w:r w:rsidRPr="00950FAB">
        <w:rPr>
          <w:i/>
          <w:shd w:val="clear" w:color="auto" w:fill="FFFFFF"/>
        </w:rPr>
        <w:t xml:space="preserve">I never heard that their (elderly men with high credibility) word was put into question… they are religious, and the most respected men in a village, community, region. I speak from what I have heard. For example, they reconciled contests which even a judge could not. There is this element among Albanian elderly mediators that when they give their word, it never </w:t>
      </w:r>
      <w:r w:rsidR="00745C61" w:rsidRPr="00950FAB">
        <w:rPr>
          <w:i/>
          <w:shd w:val="clear" w:color="auto" w:fill="FFFFFF"/>
        </w:rPr>
        <w:t>happens</w:t>
      </w:r>
      <w:r w:rsidRPr="00950FAB">
        <w:rPr>
          <w:i/>
          <w:shd w:val="clear" w:color="auto" w:fill="FFFFFF"/>
        </w:rPr>
        <w:t xml:space="preserve"> that such </w:t>
      </w:r>
      <w:r w:rsidR="00745C61">
        <w:rPr>
          <w:i/>
          <w:shd w:val="clear" w:color="auto" w:fill="FFFFFF"/>
        </w:rPr>
        <w:t xml:space="preserve">a </w:t>
      </w:r>
      <w:r w:rsidRPr="00950FAB">
        <w:rPr>
          <w:i/>
          <w:shd w:val="clear" w:color="auto" w:fill="FFFFFF"/>
        </w:rPr>
        <w:t xml:space="preserve">word </w:t>
      </w:r>
      <w:r w:rsidR="00745C61">
        <w:rPr>
          <w:i/>
          <w:shd w:val="clear" w:color="auto" w:fill="FFFFFF"/>
        </w:rPr>
        <w:t>would be broken</w:t>
      </w:r>
      <w:r w:rsidRPr="00950FAB">
        <w:rPr>
          <w:i/>
          <w:shd w:val="clear" w:color="auto" w:fill="FFFFFF"/>
        </w:rPr>
        <w:t>. (Albanian family</w:t>
      </w:r>
      <w:r w:rsidR="00745C61">
        <w:rPr>
          <w:i/>
          <w:shd w:val="clear" w:color="auto" w:fill="FFFFFF"/>
        </w:rPr>
        <w:t xml:space="preserve"> member of a victim, </w:t>
      </w:r>
      <w:proofErr w:type="spellStart"/>
      <w:r w:rsidR="00745C61">
        <w:rPr>
          <w:i/>
          <w:shd w:val="clear" w:color="auto" w:fill="FFFFFF"/>
        </w:rPr>
        <w:t>Peja</w:t>
      </w:r>
      <w:proofErr w:type="spellEnd"/>
      <w:r w:rsidR="00F73587">
        <w:rPr>
          <w:i/>
          <w:shd w:val="clear" w:color="auto" w:fill="FFFFFF"/>
        </w:rPr>
        <w:t>).</w:t>
      </w:r>
    </w:p>
    <w:p w14:paraId="218036FA" w14:textId="55142E81" w:rsidR="003D47F5" w:rsidRPr="00F73587" w:rsidRDefault="003D47F5" w:rsidP="00F73587">
      <w:pPr>
        <w:spacing w:after="240"/>
        <w:ind w:firstLine="284"/>
        <w:jc w:val="both"/>
        <w:rPr>
          <w:shd w:val="clear" w:color="auto" w:fill="FFFFFF"/>
        </w:rPr>
      </w:pPr>
      <w:r w:rsidRPr="00950FAB">
        <w:rPr>
          <w:shd w:val="clear" w:color="auto" w:fill="FFFFFF"/>
        </w:rPr>
        <w:t xml:space="preserve">Meanwhile, the leadership issue or the issue of an alternative authority in the </w:t>
      </w:r>
      <w:r w:rsidR="00F73587">
        <w:rPr>
          <w:shd w:val="clear" w:color="auto" w:fill="FFFFFF"/>
        </w:rPr>
        <w:t>Serbian context does not exist.</w:t>
      </w:r>
    </w:p>
    <w:p w14:paraId="32A208E8" w14:textId="27E923CA" w:rsidR="003D47F5" w:rsidRPr="00F73587" w:rsidRDefault="003D47F5" w:rsidP="00F73587">
      <w:pPr>
        <w:spacing w:after="240"/>
        <w:ind w:firstLine="284"/>
        <w:jc w:val="both"/>
        <w:rPr>
          <w:i/>
          <w:shd w:val="clear" w:color="auto" w:fill="FFFFFF"/>
        </w:rPr>
      </w:pPr>
      <w:r w:rsidRPr="00950FAB">
        <w:rPr>
          <w:i/>
          <w:shd w:val="clear" w:color="auto" w:fill="FFFFFF"/>
        </w:rPr>
        <w:t>No one would respect the “elderly man” among us (Serbs), or another authority in the community, somehow, even if such authority exist, people would do the opposite. Only law and courts are respected, nothing else matter (Ser</w:t>
      </w:r>
      <w:r w:rsidR="00F73587">
        <w:rPr>
          <w:i/>
          <w:shd w:val="clear" w:color="auto" w:fill="FFFFFF"/>
        </w:rPr>
        <w:t xml:space="preserve">bian Civil society, </w:t>
      </w:r>
      <w:proofErr w:type="spellStart"/>
      <w:r w:rsidR="00F73587">
        <w:rPr>
          <w:i/>
          <w:shd w:val="clear" w:color="auto" w:fill="FFFFFF"/>
        </w:rPr>
        <w:t>Gracanica</w:t>
      </w:r>
      <w:proofErr w:type="spellEnd"/>
      <w:r w:rsidR="00F73587">
        <w:rPr>
          <w:i/>
          <w:shd w:val="clear" w:color="auto" w:fill="FFFFFF"/>
        </w:rPr>
        <w:t>).</w:t>
      </w:r>
    </w:p>
    <w:p w14:paraId="62F86734" w14:textId="6FD63363" w:rsidR="003D47F5" w:rsidRPr="00F73587" w:rsidRDefault="003D47F5" w:rsidP="00F73587">
      <w:pPr>
        <w:spacing w:after="240"/>
        <w:ind w:firstLine="284"/>
        <w:jc w:val="both"/>
        <w:rPr>
          <w:shd w:val="clear" w:color="auto" w:fill="FFFFFF"/>
        </w:rPr>
      </w:pPr>
      <w:r w:rsidRPr="00950FAB">
        <w:rPr>
          <w:shd w:val="clear" w:color="auto" w:fill="FFFFFF"/>
        </w:rPr>
        <w:t xml:space="preserve">Serb respondents were firmly against any other authority that would bring on justice apart from the court. They did not sympathize with the discourse of an apology as a concept, and even less if an authority such as a </w:t>
      </w:r>
      <w:r w:rsidRPr="00B13A1D">
        <w:rPr>
          <w:shd w:val="clear" w:color="auto" w:fill="FFFFFF"/>
        </w:rPr>
        <w:t xml:space="preserve">political leader or a Cleric apologizes on their behalf. The official dictionary such as </w:t>
      </w:r>
      <w:proofErr w:type="spellStart"/>
      <w:r w:rsidRPr="00B13A1D">
        <w:rPr>
          <w:shd w:val="clear" w:color="auto" w:fill="FFFFFF"/>
        </w:rPr>
        <w:t>Matica</w:t>
      </w:r>
      <w:proofErr w:type="spellEnd"/>
      <w:r w:rsidRPr="00B13A1D">
        <w:rPr>
          <w:shd w:val="clear" w:color="auto" w:fill="FFFFFF"/>
        </w:rPr>
        <w:t xml:space="preserve"> </w:t>
      </w:r>
      <w:proofErr w:type="spellStart"/>
      <w:r w:rsidRPr="00B13A1D">
        <w:rPr>
          <w:shd w:val="clear" w:color="auto" w:fill="FFFFFF"/>
        </w:rPr>
        <w:t>Srpska</w:t>
      </w:r>
      <w:proofErr w:type="spellEnd"/>
      <w:r w:rsidRPr="00B13A1D">
        <w:rPr>
          <w:shd w:val="clear" w:color="auto" w:fill="FFFFFF"/>
        </w:rPr>
        <w:t>-</w:t>
      </w:r>
      <w:r w:rsidRPr="00C3112E">
        <w:rPr>
          <w:bCs/>
        </w:rPr>
        <w:t>Dictionary of the Serbian language</w:t>
      </w:r>
      <w:r w:rsidRPr="00B13A1D">
        <w:rPr>
          <w:shd w:val="clear" w:color="auto" w:fill="FFFFFF"/>
        </w:rPr>
        <w:t xml:space="preserve"> translates</w:t>
      </w:r>
      <w:r w:rsidRPr="00950FAB">
        <w:rPr>
          <w:shd w:val="clear" w:color="auto" w:fill="FFFFFF"/>
        </w:rPr>
        <w:t xml:space="preserve"> the Serbian word '</w:t>
      </w:r>
      <w:proofErr w:type="spellStart"/>
      <w:r w:rsidRPr="00950FAB">
        <w:rPr>
          <w:shd w:val="clear" w:color="auto" w:fill="FFFFFF"/>
        </w:rPr>
        <w:t>izvinjenje</w:t>
      </w:r>
      <w:proofErr w:type="spellEnd"/>
      <w:r w:rsidRPr="00950FAB">
        <w:rPr>
          <w:shd w:val="clear" w:color="auto" w:fill="FFFFFF"/>
        </w:rPr>
        <w:t>' as apology and 'oproštaj'</w:t>
      </w:r>
      <w:r w:rsidR="006565A9">
        <w:rPr>
          <w:rStyle w:val="FootnoteReference"/>
          <w:shd w:val="clear" w:color="auto" w:fill="FFFFFF"/>
        </w:rPr>
        <w:footnoteReference w:customMarkFollows="1" w:id="1"/>
        <w:t>1</w:t>
      </w:r>
      <w:r w:rsidRPr="00950FAB">
        <w:rPr>
          <w:shd w:val="clear" w:color="auto" w:fill="FFFFFF"/>
        </w:rPr>
        <w:t xml:space="preserve"> as asking for forgiveness, which is treated at an individual, spiritual, and religious level. It also uses the word </w:t>
      </w:r>
      <w:r w:rsidRPr="003A1221">
        <w:rPr>
          <w:i/>
          <w:shd w:val="clear" w:color="auto" w:fill="FFFFFF"/>
        </w:rPr>
        <w:t>“</w:t>
      </w:r>
      <w:r w:rsidR="00AD098C" w:rsidRPr="003A1221">
        <w:rPr>
          <w:i/>
          <w:shd w:val="clear" w:color="auto" w:fill="FFFFFF"/>
        </w:rPr>
        <w:t>repentance”</w:t>
      </w:r>
      <w:r w:rsidRPr="003A1221">
        <w:rPr>
          <w:i/>
          <w:shd w:val="clear" w:color="auto" w:fill="FFFFFF"/>
        </w:rPr>
        <w:t>,</w:t>
      </w:r>
      <w:r w:rsidRPr="00950FAB">
        <w:rPr>
          <w:shd w:val="clear" w:color="auto" w:fill="FFFFFF"/>
        </w:rPr>
        <w:t xml:space="preserve"> which implies that when someone does one wrong to another and he the</w:t>
      </w:r>
      <w:r w:rsidR="00F73587">
        <w:rPr>
          <w:shd w:val="clear" w:color="auto" w:fill="FFFFFF"/>
        </w:rPr>
        <w:t>n repents for what he has done.</w:t>
      </w:r>
    </w:p>
    <w:p w14:paraId="6E9C212F" w14:textId="77777777" w:rsidR="003D47F5" w:rsidRPr="00950FAB" w:rsidRDefault="003D47F5" w:rsidP="00F73587">
      <w:pPr>
        <w:spacing w:after="240"/>
        <w:ind w:firstLine="284"/>
        <w:jc w:val="both"/>
        <w:rPr>
          <w:i/>
          <w:shd w:val="clear" w:color="auto" w:fill="FFFFFF"/>
        </w:rPr>
      </w:pPr>
      <w:r w:rsidRPr="00950FAB">
        <w:rPr>
          <w:i/>
          <w:shd w:val="clear" w:color="auto" w:fill="FFFFFF"/>
        </w:rPr>
        <w:t>I would ask for forgiveness for a mistake, but I would never apologize to anyone.</w:t>
      </w:r>
    </w:p>
    <w:p w14:paraId="2795564D" w14:textId="6512B824" w:rsidR="003D47F5" w:rsidRPr="00F73587" w:rsidRDefault="003D47F5" w:rsidP="00F73587">
      <w:pPr>
        <w:spacing w:after="240"/>
        <w:ind w:firstLine="284"/>
        <w:jc w:val="both"/>
        <w:rPr>
          <w:i/>
          <w:shd w:val="clear" w:color="auto" w:fill="FFFFFF"/>
        </w:rPr>
      </w:pPr>
      <w:r w:rsidRPr="00950FAB">
        <w:rPr>
          <w:i/>
          <w:shd w:val="clear" w:color="auto" w:fill="FFFFFF"/>
        </w:rPr>
        <w:t>We forgive to others (</w:t>
      </w:r>
      <w:proofErr w:type="spellStart"/>
      <w:r w:rsidRPr="00950FAB">
        <w:rPr>
          <w:i/>
          <w:shd w:val="clear" w:color="auto" w:fill="FFFFFF"/>
        </w:rPr>
        <w:t>praštamo</w:t>
      </w:r>
      <w:proofErr w:type="spellEnd"/>
      <w:r w:rsidRPr="00950FAB">
        <w:rPr>
          <w:i/>
          <w:shd w:val="clear" w:color="auto" w:fill="FFFFFF"/>
        </w:rPr>
        <w:t xml:space="preserve"> </w:t>
      </w:r>
      <w:proofErr w:type="spellStart"/>
      <w:r w:rsidRPr="00950FAB">
        <w:rPr>
          <w:i/>
          <w:shd w:val="clear" w:color="auto" w:fill="FFFFFF"/>
        </w:rPr>
        <w:t>drugima</w:t>
      </w:r>
      <w:proofErr w:type="spellEnd"/>
      <w:r w:rsidRPr="00950FAB">
        <w:rPr>
          <w:i/>
          <w:shd w:val="clear" w:color="auto" w:fill="FFFFFF"/>
        </w:rPr>
        <w:t>), but we do not apologize (</w:t>
      </w:r>
      <w:proofErr w:type="spellStart"/>
      <w:r w:rsidRPr="00950FAB">
        <w:rPr>
          <w:i/>
          <w:shd w:val="clear" w:color="auto" w:fill="FFFFFF"/>
        </w:rPr>
        <w:t>nečemo</w:t>
      </w:r>
      <w:proofErr w:type="spellEnd"/>
      <w:r w:rsidRPr="00950FAB">
        <w:rPr>
          <w:i/>
          <w:shd w:val="clear" w:color="auto" w:fill="FFFFFF"/>
        </w:rPr>
        <w:t xml:space="preserve"> da se </w:t>
      </w:r>
      <w:proofErr w:type="spellStart"/>
      <w:r w:rsidRPr="00950FAB">
        <w:rPr>
          <w:i/>
          <w:shd w:val="clear" w:color="auto" w:fill="FFFFFF"/>
        </w:rPr>
        <w:t>izvinjavamo</w:t>
      </w:r>
      <w:proofErr w:type="spellEnd"/>
      <w:r w:rsidRPr="00950FAB">
        <w:rPr>
          <w:i/>
          <w:shd w:val="clear" w:color="auto" w:fill="FFFFFF"/>
        </w:rPr>
        <w:t>) (Ser</w:t>
      </w:r>
      <w:r w:rsidR="00F73587">
        <w:rPr>
          <w:i/>
          <w:shd w:val="clear" w:color="auto" w:fill="FFFFFF"/>
        </w:rPr>
        <w:t xml:space="preserve">bian student, North </w:t>
      </w:r>
      <w:proofErr w:type="spellStart"/>
      <w:r w:rsidR="00F73587">
        <w:rPr>
          <w:i/>
          <w:shd w:val="clear" w:color="auto" w:fill="FFFFFF"/>
        </w:rPr>
        <w:t>Mitrovica</w:t>
      </w:r>
      <w:proofErr w:type="spellEnd"/>
      <w:r w:rsidR="00F73587">
        <w:rPr>
          <w:i/>
          <w:shd w:val="clear" w:color="auto" w:fill="FFFFFF"/>
        </w:rPr>
        <w:t>).</w:t>
      </w:r>
    </w:p>
    <w:p w14:paraId="0B9EB21B" w14:textId="7F241D60" w:rsidR="003D47F5" w:rsidRPr="00F73587" w:rsidRDefault="003D47F5" w:rsidP="00F73587">
      <w:pPr>
        <w:spacing w:after="240"/>
        <w:ind w:firstLine="284"/>
        <w:jc w:val="both"/>
        <w:rPr>
          <w:i/>
          <w:shd w:val="clear" w:color="auto" w:fill="FFFFFF"/>
        </w:rPr>
      </w:pPr>
      <w:r w:rsidRPr="00950FAB">
        <w:rPr>
          <w:i/>
          <w:shd w:val="clear" w:color="auto" w:fill="FFFFFF"/>
        </w:rPr>
        <w:lastRenderedPageBreak/>
        <w:t>Apology has to do with religion, the Orthodox Church does not recognize apo</w:t>
      </w:r>
      <w:r w:rsidR="00F73587">
        <w:rPr>
          <w:i/>
          <w:shd w:val="clear" w:color="auto" w:fill="FFFFFF"/>
        </w:rPr>
        <w:t>logy, but preaches forgiveness.</w:t>
      </w:r>
    </w:p>
    <w:p w14:paraId="05CF8D12" w14:textId="2A39B359" w:rsidR="003D47F5" w:rsidRPr="00985386" w:rsidRDefault="003D47F5" w:rsidP="00985386">
      <w:pPr>
        <w:spacing w:after="240"/>
        <w:ind w:firstLine="284"/>
        <w:jc w:val="both"/>
        <w:rPr>
          <w:i/>
          <w:shd w:val="clear" w:color="auto" w:fill="FFFFFF"/>
        </w:rPr>
      </w:pPr>
      <w:r w:rsidRPr="00950FAB">
        <w:rPr>
          <w:i/>
          <w:shd w:val="clear" w:color="auto" w:fill="FFFFFF"/>
        </w:rPr>
        <w:t xml:space="preserve">We have another term preached by the Church and has to do with repentance which, as a concept, touches the individual and not the community and is more spiritual. This means that when someone repents for the mistakes he/she has </w:t>
      </w:r>
      <w:r w:rsidR="00251257" w:rsidRPr="00950FAB">
        <w:rPr>
          <w:i/>
          <w:shd w:val="clear" w:color="auto" w:fill="FFFFFF"/>
        </w:rPr>
        <w:t>done;</w:t>
      </w:r>
      <w:r w:rsidRPr="00950FAB">
        <w:rPr>
          <w:i/>
          <w:shd w:val="clear" w:color="auto" w:fill="FFFFFF"/>
        </w:rPr>
        <w:t xml:space="preserve"> he/she expresses more the spiritual state. Or this can be analyzed from the philosophical point of view. (Serbian civil society, </w:t>
      </w:r>
      <w:proofErr w:type="spellStart"/>
      <w:r w:rsidRPr="00950FAB">
        <w:rPr>
          <w:i/>
          <w:shd w:val="clear" w:color="auto" w:fill="FFFFFF"/>
        </w:rPr>
        <w:t>Gracanica</w:t>
      </w:r>
      <w:proofErr w:type="spellEnd"/>
      <w:r w:rsidRPr="00950FAB">
        <w:rPr>
          <w:i/>
          <w:shd w:val="clear" w:color="auto" w:fill="FFFFFF"/>
        </w:rPr>
        <w:t>).</w:t>
      </w:r>
    </w:p>
    <w:p w14:paraId="38819AFC" w14:textId="1B5BDAD3" w:rsidR="003D47F5" w:rsidRPr="00F73587" w:rsidRDefault="003D47F5" w:rsidP="00F73587">
      <w:pPr>
        <w:spacing w:after="240"/>
        <w:ind w:firstLine="284"/>
        <w:jc w:val="both"/>
        <w:rPr>
          <w:i/>
          <w:shd w:val="clear" w:color="auto" w:fill="FFFFFF"/>
        </w:rPr>
      </w:pPr>
      <w:r w:rsidRPr="00950FAB">
        <w:rPr>
          <w:i/>
          <w:shd w:val="clear" w:color="auto" w:fill="FFFFFF"/>
        </w:rPr>
        <w:t>It is human to make a mistake but also to forgive. Even the Church has turned into a corporate-like and has entered politics… but Orthodoxy as a religion is something else from what is happening today (Ser</w:t>
      </w:r>
      <w:r w:rsidR="00F73587">
        <w:rPr>
          <w:i/>
          <w:shd w:val="clear" w:color="auto" w:fill="FFFFFF"/>
        </w:rPr>
        <w:t xml:space="preserve">bian retiree, North </w:t>
      </w:r>
      <w:proofErr w:type="spellStart"/>
      <w:r w:rsidR="00F73587">
        <w:rPr>
          <w:i/>
          <w:shd w:val="clear" w:color="auto" w:fill="FFFFFF"/>
        </w:rPr>
        <w:t>Mitrovica</w:t>
      </w:r>
      <w:proofErr w:type="spellEnd"/>
      <w:r w:rsidR="00F73587">
        <w:rPr>
          <w:i/>
          <w:shd w:val="clear" w:color="auto" w:fill="FFFFFF"/>
        </w:rPr>
        <w:t>).</w:t>
      </w:r>
    </w:p>
    <w:p w14:paraId="72C4D4AF" w14:textId="5FB4D7F6" w:rsidR="003D47F5" w:rsidRPr="00F73587" w:rsidRDefault="003D47F5" w:rsidP="00F73587">
      <w:pPr>
        <w:spacing w:after="240"/>
        <w:ind w:firstLine="284"/>
        <w:jc w:val="both"/>
        <w:rPr>
          <w:i/>
          <w:shd w:val="clear" w:color="auto" w:fill="FFFFFF"/>
        </w:rPr>
      </w:pPr>
      <w:r w:rsidRPr="00950FAB">
        <w:rPr>
          <w:shd w:val="clear" w:color="auto" w:fill="FFFFFF"/>
        </w:rPr>
        <w:t xml:space="preserve">Although the Orthodox Church was the most trusted institution among most Serb respondents, also based on the fact that religion and the Orthodox Church were very important in their lives and their identity, when it comes to any sort of trust, the answers were very individual. </w:t>
      </w:r>
      <w:r w:rsidR="00DB2510">
        <w:rPr>
          <w:shd w:val="clear" w:color="auto" w:fill="FFFFFF"/>
        </w:rPr>
        <w:t>For</w:t>
      </w:r>
      <w:r w:rsidRPr="00950FAB">
        <w:rPr>
          <w:shd w:val="clear" w:color="auto" w:fill="FFFFFF"/>
        </w:rPr>
        <w:t xml:space="preserve"> some, trust was stronger while </w:t>
      </w:r>
      <w:r w:rsidR="003F60C3">
        <w:rPr>
          <w:shd w:val="clear" w:color="auto" w:fill="FFFFFF"/>
        </w:rPr>
        <w:t>for others</w:t>
      </w:r>
      <w:r w:rsidRPr="00950FAB">
        <w:rPr>
          <w:shd w:val="clear" w:color="auto" w:fill="FFFFFF"/>
        </w:rPr>
        <w:t xml:space="preserve"> there was less trust towards church authorities. They claimed: </w:t>
      </w:r>
      <w:r w:rsidRPr="00950FAB">
        <w:rPr>
          <w:i/>
        </w:rPr>
        <w:t>I do not believe in the Church as the institution, but I do believe in Orthodoxy.</w:t>
      </w:r>
    </w:p>
    <w:p w14:paraId="6433C9EF" w14:textId="1B091A27" w:rsidR="003D47F5" w:rsidRPr="002B76E6" w:rsidRDefault="003D47F5" w:rsidP="00F73587">
      <w:pPr>
        <w:spacing w:after="240"/>
        <w:ind w:firstLine="284"/>
        <w:jc w:val="both"/>
        <w:rPr>
          <w:u w:val="single"/>
          <w:shd w:val="clear" w:color="auto" w:fill="FFFFFF"/>
        </w:rPr>
      </w:pPr>
      <w:r w:rsidRPr="002B76E6">
        <w:rPr>
          <w:u w:val="single"/>
          <w:shd w:val="clear" w:color="auto" w:fill="FFFFFF"/>
        </w:rPr>
        <w:t>Other topics touched upon by the respondents, which are relevant for this paper include:</w:t>
      </w:r>
    </w:p>
    <w:p w14:paraId="1784D73F" w14:textId="0E502166" w:rsidR="003D47F5" w:rsidRPr="00F73587" w:rsidRDefault="003D47F5" w:rsidP="00F73587">
      <w:pPr>
        <w:spacing w:after="240"/>
        <w:ind w:firstLine="284"/>
        <w:jc w:val="both"/>
        <w:rPr>
          <w:shd w:val="clear" w:color="auto" w:fill="FFFFFF"/>
        </w:rPr>
      </w:pPr>
      <w:r w:rsidRPr="00065247">
        <w:rPr>
          <w:shd w:val="clear" w:color="auto" w:fill="FFFFFF"/>
        </w:rPr>
        <w:t>The lack of knowledge</w:t>
      </w:r>
      <w:r w:rsidRPr="00950FAB">
        <w:rPr>
          <w:shd w:val="clear" w:color="auto" w:fill="FFFFFF"/>
        </w:rPr>
        <w:t xml:space="preserve"> about each other's cultures between Albanians and Serbs, especially among the new post-war generations, precludes useful reconciliation dialogue. The narratives offered to them by the family as well as the curricula do not serve a genuine dialogue. This has increased the pr</w:t>
      </w:r>
      <w:r w:rsidR="00F73587">
        <w:rPr>
          <w:shd w:val="clear" w:color="auto" w:fill="FFFFFF"/>
        </w:rPr>
        <w:t>ejudices between the two sides.</w:t>
      </w:r>
    </w:p>
    <w:p w14:paraId="310C675C" w14:textId="7AAAC69D" w:rsidR="003D47F5" w:rsidRPr="00F73587" w:rsidRDefault="003D47F5" w:rsidP="00F73587">
      <w:pPr>
        <w:spacing w:after="240"/>
        <w:ind w:firstLine="284"/>
        <w:jc w:val="both"/>
        <w:rPr>
          <w:i/>
          <w:shd w:val="clear" w:color="auto" w:fill="FFFFFF"/>
        </w:rPr>
      </w:pPr>
      <w:r w:rsidRPr="00950FAB">
        <w:rPr>
          <w:i/>
          <w:shd w:val="clear" w:color="auto" w:fill="FFFFFF"/>
        </w:rPr>
        <w:t>We live here for years but do not know each other. We do not understand how others around us live, especially the generations after the 90’s which did not have the chance to know each other. There is a misunderstanding, and if we would know each other better, maybe reconciliation would be achieved easier… the youngsters don’t even know who suffered and to what extent during the war. Neither do Albanians know about Serbs, nor do Serbs know about Albanians (</w:t>
      </w:r>
      <w:r w:rsidR="00F73587">
        <w:rPr>
          <w:i/>
          <w:shd w:val="clear" w:color="auto" w:fill="FFFFFF"/>
        </w:rPr>
        <w:t xml:space="preserve">Serbian activist NGO </w:t>
      </w:r>
      <w:proofErr w:type="spellStart"/>
      <w:r w:rsidR="00F73587">
        <w:rPr>
          <w:i/>
          <w:shd w:val="clear" w:color="auto" w:fill="FFFFFF"/>
        </w:rPr>
        <w:t>Gracanica</w:t>
      </w:r>
      <w:proofErr w:type="spellEnd"/>
      <w:r w:rsidR="00F73587">
        <w:rPr>
          <w:i/>
          <w:shd w:val="clear" w:color="auto" w:fill="FFFFFF"/>
        </w:rPr>
        <w:t>)</w:t>
      </w:r>
    </w:p>
    <w:p w14:paraId="6AB29E09" w14:textId="21000534" w:rsidR="003D47F5" w:rsidRPr="00F73587" w:rsidRDefault="003D47F5" w:rsidP="00F73587">
      <w:pPr>
        <w:spacing w:after="240"/>
        <w:ind w:firstLine="284"/>
        <w:jc w:val="both"/>
        <w:rPr>
          <w:i/>
          <w:shd w:val="clear" w:color="auto" w:fill="FFFFFF"/>
        </w:rPr>
      </w:pPr>
      <w:r w:rsidRPr="00950FAB">
        <w:rPr>
          <w:i/>
          <w:shd w:val="clear" w:color="auto" w:fill="FFFFFF"/>
        </w:rPr>
        <w:t>Lack of contacts between Serb and Albanian youngsters is evident and this creates huge divisions. Interpretation of two histories of the two communities is different. That’s why we should begin at the individual and an informal level to communicate, maybe through sports and cultural events… while confronting the victims should be the final phase since those encounters are more difficult (Ser</w:t>
      </w:r>
      <w:r w:rsidR="00F73587">
        <w:rPr>
          <w:i/>
          <w:shd w:val="clear" w:color="auto" w:fill="FFFFFF"/>
        </w:rPr>
        <w:t xml:space="preserve">bian student, North </w:t>
      </w:r>
      <w:proofErr w:type="spellStart"/>
      <w:r w:rsidR="00F73587">
        <w:rPr>
          <w:i/>
          <w:shd w:val="clear" w:color="auto" w:fill="FFFFFF"/>
        </w:rPr>
        <w:t>Mitrovica</w:t>
      </w:r>
      <w:proofErr w:type="spellEnd"/>
      <w:r w:rsidR="00F73587">
        <w:rPr>
          <w:i/>
          <w:shd w:val="clear" w:color="auto" w:fill="FFFFFF"/>
        </w:rPr>
        <w:t>).</w:t>
      </w:r>
    </w:p>
    <w:p w14:paraId="174FB80E" w14:textId="6E35C4B9" w:rsidR="003D47F5" w:rsidRPr="00F73587" w:rsidRDefault="003D47F5" w:rsidP="00F73587">
      <w:pPr>
        <w:spacing w:after="240"/>
        <w:ind w:firstLine="284"/>
        <w:jc w:val="both"/>
        <w:rPr>
          <w:shd w:val="clear" w:color="auto" w:fill="FFFFFF"/>
        </w:rPr>
      </w:pPr>
      <w:r w:rsidRPr="00950FAB">
        <w:rPr>
          <w:shd w:val="clear" w:color="auto" w:fill="FFFFFF"/>
        </w:rPr>
        <w:t>The existing narratives of the past are marked by unreliable information and heavy politicization, meaning they are contentious and do not lead to reconciliation. On the contrary, they create gaps of communication and increase mistrust,</w:t>
      </w:r>
      <w:r w:rsidR="00F73587">
        <w:rPr>
          <w:shd w:val="clear" w:color="auto" w:fill="FFFFFF"/>
        </w:rPr>
        <w:t xml:space="preserve"> especially among young people.</w:t>
      </w:r>
    </w:p>
    <w:p w14:paraId="13340EBC" w14:textId="7CD816E7" w:rsidR="003D47F5" w:rsidRPr="00F73587" w:rsidRDefault="003D47F5" w:rsidP="00F73587">
      <w:pPr>
        <w:spacing w:after="240"/>
        <w:ind w:firstLine="284"/>
        <w:jc w:val="both"/>
        <w:rPr>
          <w:i/>
          <w:shd w:val="clear" w:color="auto" w:fill="FFFFFF"/>
        </w:rPr>
      </w:pPr>
      <w:r w:rsidRPr="00950FAB">
        <w:rPr>
          <w:i/>
          <w:shd w:val="clear" w:color="auto" w:fill="FFFFFF"/>
        </w:rPr>
        <w:lastRenderedPageBreak/>
        <w:t xml:space="preserve">If Albanians claim that there are still 1,200 missing Albanians and 400 Serbs, our data give us the total number of 1,300 missing Serbs, and when we cannot agree on this point, how can we continue to communicate in other topics? 40,000 Serbs do not live in </w:t>
      </w:r>
      <w:proofErr w:type="spellStart"/>
      <w:r w:rsidRPr="00950FAB">
        <w:rPr>
          <w:i/>
          <w:shd w:val="clear" w:color="auto" w:fill="FFFFFF"/>
        </w:rPr>
        <w:t>Prishtina</w:t>
      </w:r>
      <w:proofErr w:type="spellEnd"/>
      <w:r w:rsidRPr="00950FAB">
        <w:rPr>
          <w:i/>
          <w:shd w:val="clear" w:color="auto" w:fill="FFFFFF"/>
        </w:rPr>
        <w:t xml:space="preserve"> anymore, should someone apologize to us for this? (Serbian civil society, </w:t>
      </w:r>
      <w:proofErr w:type="spellStart"/>
      <w:r w:rsidRPr="00950FAB">
        <w:rPr>
          <w:i/>
          <w:shd w:val="clear" w:color="auto" w:fill="FFFFFF"/>
        </w:rPr>
        <w:t>Graca</w:t>
      </w:r>
      <w:r w:rsidR="00F73587">
        <w:rPr>
          <w:i/>
          <w:shd w:val="clear" w:color="auto" w:fill="FFFFFF"/>
        </w:rPr>
        <w:t>nica</w:t>
      </w:r>
      <w:proofErr w:type="spellEnd"/>
      <w:r w:rsidR="00F73587">
        <w:rPr>
          <w:i/>
          <w:shd w:val="clear" w:color="auto" w:fill="FFFFFF"/>
        </w:rPr>
        <w:t>)</w:t>
      </w:r>
    </w:p>
    <w:p w14:paraId="0204340F" w14:textId="3483DB22" w:rsidR="003D47F5" w:rsidRPr="00F73587" w:rsidRDefault="003D47F5" w:rsidP="00F73587">
      <w:pPr>
        <w:spacing w:after="240"/>
        <w:ind w:firstLine="284"/>
        <w:jc w:val="both"/>
        <w:rPr>
          <w:shd w:val="clear" w:color="auto" w:fill="FFFFFF"/>
        </w:rPr>
      </w:pPr>
      <w:r w:rsidRPr="00950FAB">
        <w:rPr>
          <w:i/>
          <w:shd w:val="clear" w:color="auto" w:fill="FFFFFF"/>
        </w:rPr>
        <w:t xml:space="preserve">Politics </w:t>
      </w:r>
      <w:r w:rsidRPr="00950FAB">
        <w:rPr>
          <w:shd w:val="clear" w:color="auto" w:fill="FFFFFF"/>
        </w:rPr>
        <w:t>is seen as an obstacle and</w:t>
      </w:r>
      <w:r w:rsidR="00F73587">
        <w:rPr>
          <w:shd w:val="clear" w:color="auto" w:fill="FFFFFF"/>
        </w:rPr>
        <w:t xml:space="preserve"> not a solution by both sides. </w:t>
      </w:r>
    </w:p>
    <w:p w14:paraId="2132CB2F" w14:textId="72EA26EE" w:rsidR="003D47F5" w:rsidRPr="00F73587" w:rsidRDefault="003D47F5" w:rsidP="00F73587">
      <w:pPr>
        <w:spacing w:after="240"/>
        <w:ind w:firstLine="284"/>
        <w:jc w:val="both"/>
        <w:rPr>
          <w:b/>
          <w:shd w:val="clear" w:color="auto" w:fill="FFFFFF"/>
        </w:rPr>
      </w:pPr>
      <w:r w:rsidRPr="00950FAB">
        <w:rPr>
          <w:i/>
          <w:shd w:val="clear" w:color="auto" w:fill="FFFFFF"/>
        </w:rPr>
        <w:t xml:space="preserve">The people still do not trust in politicians’ rhetoric, and the messages sent by politicians are important. If they had a more reconciling tone, it would have an impact to the wider public (Serbian civil society, North </w:t>
      </w:r>
      <w:proofErr w:type="spellStart"/>
      <w:r w:rsidRPr="00950FAB">
        <w:rPr>
          <w:i/>
          <w:shd w:val="clear" w:color="auto" w:fill="FFFFFF"/>
        </w:rPr>
        <w:t>Mitrovica</w:t>
      </w:r>
      <w:proofErr w:type="spellEnd"/>
      <w:r w:rsidRPr="00950FAB">
        <w:rPr>
          <w:i/>
          <w:shd w:val="clear" w:color="auto" w:fill="FFFFFF"/>
        </w:rPr>
        <w:t>)</w:t>
      </w:r>
    </w:p>
    <w:p w14:paraId="1258E1D6" w14:textId="7D39AD5A" w:rsidR="00375781" w:rsidRPr="00950FAB" w:rsidRDefault="003D47F5" w:rsidP="00F73587">
      <w:pPr>
        <w:spacing w:after="240"/>
        <w:ind w:firstLine="284"/>
        <w:jc w:val="both"/>
        <w:rPr>
          <w:shd w:val="clear" w:color="auto" w:fill="FFFFFF"/>
        </w:rPr>
      </w:pPr>
      <w:r w:rsidRPr="00950FAB">
        <w:rPr>
          <w:shd w:val="clear" w:color="auto" w:fill="FFFFFF"/>
        </w:rPr>
        <w:t>It was clear that most of the respondents from all communities were skeptical about the official politics and suspicious about the motives of the politicians. Some insisted that at the individual level, however, Serbs and Albanians would reconcile, but the officia</w:t>
      </w:r>
      <w:r w:rsidR="000953ED">
        <w:rPr>
          <w:shd w:val="clear" w:color="auto" w:fill="FFFFFF"/>
        </w:rPr>
        <w:t>l politics deepen</w:t>
      </w:r>
      <w:r w:rsidRPr="00950FAB">
        <w:rPr>
          <w:shd w:val="clear" w:color="auto" w:fill="FFFFFF"/>
        </w:rPr>
        <w:t xml:space="preserve"> the already large gap between the</w:t>
      </w:r>
      <w:r w:rsidR="000953ED">
        <w:rPr>
          <w:shd w:val="clear" w:color="auto" w:fill="FFFFFF"/>
        </w:rPr>
        <w:t xml:space="preserve"> two communities and decelerate</w:t>
      </w:r>
      <w:r w:rsidRPr="00950FAB">
        <w:rPr>
          <w:shd w:val="clear" w:color="auto" w:fill="FFFFFF"/>
        </w:rPr>
        <w:t xml:space="preserve"> negotiations. The respondents</w:t>
      </w:r>
      <w:r w:rsidRPr="00950FAB">
        <w:rPr>
          <w:lang w:val="en"/>
        </w:rPr>
        <w:t xml:space="preserve"> in their discussions separated the political sphere from their daily lives and this </w:t>
      </w:r>
      <w:r w:rsidRPr="00950FAB">
        <w:rPr>
          <w:shd w:val="clear" w:color="auto" w:fill="FFFFFF"/>
        </w:rPr>
        <w:t>shows clearly that the citizens still do not have ownership o</w:t>
      </w:r>
      <w:r w:rsidR="000953ED">
        <w:rPr>
          <w:shd w:val="clear" w:color="auto" w:fill="FFFFFF"/>
        </w:rPr>
        <w:t xml:space="preserve">f </w:t>
      </w:r>
      <w:r w:rsidRPr="00950FAB">
        <w:rPr>
          <w:shd w:val="clear" w:color="auto" w:fill="FFFFFF"/>
        </w:rPr>
        <w:t>the ongoing political processes, a clear indicator that democracy is still not well consolidated in Kosovo.</w:t>
      </w:r>
    </w:p>
    <w:p w14:paraId="2279213B" w14:textId="08114DD3" w:rsidR="009F261E" w:rsidRPr="00F73587" w:rsidRDefault="00164C1A" w:rsidP="00F73587">
      <w:pPr>
        <w:pStyle w:val="Heading2"/>
        <w:spacing w:after="240"/>
        <w:rPr>
          <w:shd w:val="clear" w:color="auto" w:fill="FFFFFF"/>
        </w:rPr>
      </w:pPr>
      <w:bookmarkStart w:id="25" w:name="_Toc358284507"/>
      <w:r w:rsidRPr="0079544B">
        <w:rPr>
          <w:shd w:val="clear" w:color="auto" w:fill="FFFFFF"/>
        </w:rPr>
        <w:t>Q</w:t>
      </w:r>
      <w:r w:rsidR="003D47F5" w:rsidRPr="0079544B">
        <w:rPr>
          <w:shd w:val="clear" w:color="auto" w:fill="FFFFFF"/>
        </w:rPr>
        <w:t>ualitative Main Findings</w:t>
      </w:r>
      <w:bookmarkEnd w:id="25"/>
    </w:p>
    <w:p w14:paraId="138EDA9A" w14:textId="77777777" w:rsidR="003D47F5" w:rsidRPr="00950FAB" w:rsidRDefault="003D47F5" w:rsidP="00F73587">
      <w:pPr>
        <w:pStyle w:val="ListParagraph"/>
        <w:numPr>
          <w:ilvl w:val="0"/>
          <w:numId w:val="35"/>
        </w:numPr>
        <w:tabs>
          <w:tab w:val="num" w:pos="851"/>
        </w:tabs>
        <w:spacing w:after="240"/>
        <w:ind w:left="567" w:firstLine="1"/>
        <w:jc w:val="both"/>
        <w:rPr>
          <w:shd w:val="clear" w:color="auto" w:fill="FFFFFF"/>
        </w:rPr>
      </w:pPr>
      <w:r w:rsidRPr="00950FAB">
        <w:rPr>
          <w:shd w:val="clear" w:color="auto" w:fill="FFFFFF"/>
        </w:rPr>
        <w:t>Respondents saw reconciliation as an organic process and as more achievable through a bottom-up approach (emerging as a need of the citizens for a better life), rather than a top-down imposed process (from both governments and the international community).</w:t>
      </w:r>
    </w:p>
    <w:p w14:paraId="6A64FFB6" w14:textId="77777777" w:rsidR="003D47F5" w:rsidRPr="00950FAB" w:rsidRDefault="003D47F5" w:rsidP="00F73587">
      <w:pPr>
        <w:pStyle w:val="ListParagraph"/>
        <w:numPr>
          <w:ilvl w:val="0"/>
          <w:numId w:val="35"/>
        </w:numPr>
        <w:tabs>
          <w:tab w:val="num" w:pos="851"/>
        </w:tabs>
        <w:spacing w:after="240"/>
        <w:ind w:left="567" w:firstLine="1"/>
        <w:jc w:val="both"/>
        <w:rPr>
          <w:shd w:val="clear" w:color="auto" w:fill="FFFFFF"/>
        </w:rPr>
      </w:pPr>
      <w:r w:rsidRPr="00950FAB">
        <w:rPr>
          <w:shd w:val="clear" w:color="auto" w:fill="FFFFFF"/>
        </w:rPr>
        <w:t>Respondents directly or indirectly linked the term of reconciliation with tensions and ethnic conflicts beyond just those of recent war in Kosovo, and this term was automatically transcended from the individual to the collective level. Kosovo institutions should work harder about the continuous collective memory.</w:t>
      </w:r>
    </w:p>
    <w:p w14:paraId="3FB2EB0B" w14:textId="47B5623D" w:rsidR="003D47F5" w:rsidRPr="00950FAB" w:rsidRDefault="003D47F5" w:rsidP="00F73587">
      <w:pPr>
        <w:pStyle w:val="ListParagraph"/>
        <w:numPr>
          <w:ilvl w:val="0"/>
          <w:numId w:val="35"/>
        </w:numPr>
        <w:tabs>
          <w:tab w:val="num" w:pos="851"/>
        </w:tabs>
        <w:spacing w:after="240"/>
        <w:ind w:left="567" w:firstLine="1"/>
        <w:jc w:val="both"/>
        <w:rPr>
          <w:shd w:val="clear" w:color="auto" w:fill="FFFFFF"/>
        </w:rPr>
      </w:pPr>
      <w:r w:rsidRPr="00950FAB">
        <w:rPr>
          <w:shd w:val="clear" w:color="auto" w:fill="FFFFFF"/>
        </w:rPr>
        <w:t>There is a great discrepancy between generations over the issue of reconciliation and coexistence. The young respondents</w:t>
      </w:r>
      <w:r w:rsidR="003A5515">
        <w:rPr>
          <w:shd w:val="clear" w:color="auto" w:fill="FFFFFF"/>
        </w:rPr>
        <w:t>,</w:t>
      </w:r>
      <w:r w:rsidRPr="00950FAB">
        <w:rPr>
          <w:shd w:val="clear" w:color="auto" w:fill="FFFFFF"/>
        </w:rPr>
        <w:t xml:space="preserve"> both Albanians and Serbs in their late twenties and who did not experience the war lacked knowledge of each other and their narratives are diametrically opposite. The Serb respondents and some Albanians of up to 40s are very skeptical of the future and the international community involvement, while retirees</w:t>
      </w:r>
      <w:r w:rsidR="003A5515">
        <w:rPr>
          <w:shd w:val="clear" w:color="auto" w:fill="FFFFFF"/>
        </w:rPr>
        <w:t>,</w:t>
      </w:r>
      <w:r w:rsidRPr="00950FAB">
        <w:rPr>
          <w:shd w:val="clear" w:color="auto" w:fill="FFFFFF"/>
        </w:rPr>
        <w:t xml:space="preserve"> both Albanians and Serbs</w:t>
      </w:r>
      <w:r w:rsidR="003A5515">
        <w:rPr>
          <w:shd w:val="clear" w:color="auto" w:fill="FFFFFF"/>
        </w:rPr>
        <w:t>,</w:t>
      </w:r>
      <w:r w:rsidRPr="00950FAB">
        <w:rPr>
          <w:shd w:val="clear" w:color="auto" w:fill="FFFFFF"/>
        </w:rPr>
        <w:t xml:space="preserve"> were more positive and optimistic about reconciliation and a common future.</w:t>
      </w:r>
    </w:p>
    <w:p w14:paraId="4DEFDD7C" w14:textId="51BCFF55" w:rsidR="003D47F5" w:rsidRPr="00950FAB" w:rsidRDefault="003D47F5" w:rsidP="00F73587">
      <w:pPr>
        <w:pStyle w:val="ListParagraph"/>
        <w:numPr>
          <w:ilvl w:val="0"/>
          <w:numId w:val="35"/>
        </w:numPr>
        <w:tabs>
          <w:tab w:val="num" w:pos="851"/>
        </w:tabs>
        <w:spacing w:after="240"/>
        <w:ind w:left="567" w:firstLine="1"/>
        <w:jc w:val="both"/>
        <w:rPr>
          <w:shd w:val="clear" w:color="auto" w:fill="FFFFFF"/>
        </w:rPr>
      </w:pPr>
      <w:r w:rsidRPr="00950FAB">
        <w:rPr>
          <w:shd w:val="clear" w:color="auto" w:fill="FFFFFF"/>
        </w:rPr>
        <w:t>Majority of Albanian and</w:t>
      </w:r>
      <w:r w:rsidR="003A5515">
        <w:rPr>
          <w:shd w:val="clear" w:color="auto" w:fill="FFFFFF"/>
        </w:rPr>
        <w:t xml:space="preserve"> Serb respondents tend to believe that r</w:t>
      </w:r>
      <w:r w:rsidRPr="00950FAB">
        <w:rPr>
          <w:shd w:val="clear" w:color="auto" w:fill="FFFFFF"/>
        </w:rPr>
        <w:t>econciliation can be done more easily through economic development, through creation of job opportunities and improving of living standards.</w:t>
      </w:r>
    </w:p>
    <w:p w14:paraId="0610CBBF" w14:textId="77777777" w:rsidR="003D47F5" w:rsidRPr="00950FAB" w:rsidRDefault="003D47F5" w:rsidP="00F73587">
      <w:pPr>
        <w:pStyle w:val="ListParagraph"/>
        <w:numPr>
          <w:ilvl w:val="0"/>
          <w:numId w:val="35"/>
        </w:numPr>
        <w:tabs>
          <w:tab w:val="num" w:pos="851"/>
        </w:tabs>
        <w:spacing w:after="240"/>
        <w:ind w:left="567" w:firstLine="1"/>
        <w:jc w:val="both"/>
        <w:rPr>
          <w:shd w:val="clear" w:color="auto" w:fill="FFFFFF"/>
        </w:rPr>
      </w:pPr>
      <w:r w:rsidRPr="00950FAB">
        <w:rPr>
          <w:shd w:val="clear" w:color="auto" w:fill="FFFFFF"/>
        </w:rPr>
        <w:t>Reconciliation as a process from the Albanian side was directly linked to the Serbian Government's apology for the damages of the recent war, while it raised disgust among Serb respondents who considered seeking forgiveness as an individual and non-collective act. Moreover, Serbs did not recognize any authority that could ask for forgiveness in their name.</w:t>
      </w:r>
    </w:p>
    <w:p w14:paraId="4D650EDD" w14:textId="57DF134D" w:rsidR="003D47F5" w:rsidRPr="00950FAB" w:rsidRDefault="003D47F5" w:rsidP="00F73587">
      <w:pPr>
        <w:pStyle w:val="ListParagraph"/>
        <w:numPr>
          <w:ilvl w:val="0"/>
          <w:numId w:val="35"/>
        </w:numPr>
        <w:tabs>
          <w:tab w:val="num" w:pos="851"/>
        </w:tabs>
        <w:spacing w:after="240"/>
        <w:ind w:left="567" w:firstLine="1"/>
        <w:jc w:val="both"/>
        <w:rPr>
          <w:shd w:val="clear" w:color="auto" w:fill="FFFFFF"/>
        </w:rPr>
      </w:pPr>
      <w:r w:rsidRPr="00950FAB">
        <w:rPr>
          <w:shd w:val="clear" w:color="auto" w:fill="FFFFFF"/>
        </w:rPr>
        <w:t xml:space="preserve">This research also showed that those directly affected by the war (survivors, family of victims and missing persons) were more oriented toward finding truth and living in peace, </w:t>
      </w:r>
      <w:r w:rsidRPr="00950FAB">
        <w:rPr>
          <w:shd w:val="clear" w:color="auto" w:fill="FFFFFF"/>
        </w:rPr>
        <w:lastRenderedPageBreak/>
        <w:t>while those coming from areas less affected by war and who had no victims in their families were less favorable of reconciliation and saw it more as a pressure from above than the need of the citizens. Meanwhile, the latter category (less affected) considered that the party that caused the damage (in this case the Serbs) must</w:t>
      </w:r>
      <w:r w:rsidR="00562072">
        <w:rPr>
          <w:shd w:val="clear" w:color="auto" w:fill="FFFFFF"/>
        </w:rPr>
        <w:t xml:space="preserve"> be</w:t>
      </w:r>
      <w:r w:rsidRPr="00950FAB">
        <w:rPr>
          <w:shd w:val="clear" w:color="auto" w:fill="FFFFFF"/>
        </w:rPr>
        <w:t xml:space="preserve"> held responsible for the human and economic </w:t>
      </w:r>
      <w:r w:rsidRPr="00950FAB">
        <w:rPr>
          <w:lang w:val="en"/>
        </w:rPr>
        <w:t xml:space="preserve">losses. </w:t>
      </w:r>
    </w:p>
    <w:p w14:paraId="38F82221" w14:textId="77777777" w:rsidR="003D47F5" w:rsidRPr="00950FAB" w:rsidRDefault="003D47F5" w:rsidP="00F73587">
      <w:pPr>
        <w:pStyle w:val="ListParagraph"/>
        <w:numPr>
          <w:ilvl w:val="0"/>
          <w:numId w:val="35"/>
        </w:numPr>
        <w:tabs>
          <w:tab w:val="num" w:pos="851"/>
        </w:tabs>
        <w:spacing w:after="240"/>
        <w:ind w:left="567" w:firstLine="1"/>
        <w:jc w:val="both"/>
        <w:rPr>
          <w:shd w:val="clear" w:color="auto" w:fill="FFFFFF"/>
        </w:rPr>
      </w:pPr>
      <w:r w:rsidRPr="00950FAB">
        <w:rPr>
          <w:shd w:val="clear" w:color="auto" w:fill="FFFFFF"/>
        </w:rPr>
        <w:t>Respondents see the role of the international community as a mediator as a necessity, however, though not desirable. Both Albanian and Serb respondents coming from civil society considered reconciliation an artificial process and lacked trust in mediators like the EU. Retired persons and older respondents were categorical that mediation was necessary.</w:t>
      </w:r>
    </w:p>
    <w:p w14:paraId="224230C5" w14:textId="14FF57F3" w:rsidR="003D47F5" w:rsidRPr="00950FAB" w:rsidRDefault="003D47F5" w:rsidP="00F73587">
      <w:pPr>
        <w:pStyle w:val="ListParagraph"/>
        <w:numPr>
          <w:ilvl w:val="0"/>
          <w:numId w:val="35"/>
        </w:numPr>
        <w:tabs>
          <w:tab w:val="num" w:pos="851"/>
        </w:tabs>
        <w:spacing w:after="240"/>
        <w:ind w:left="567" w:firstLine="1"/>
        <w:jc w:val="both"/>
        <w:rPr>
          <w:shd w:val="clear" w:color="auto" w:fill="FFFFFF"/>
        </w:rPr>
      </w:pPr>
      <w:r w:rsidRPr="00950FAB">
        <w:rPr>
          <w:shd w:val="clear" w:color="auto" w:fill="FFFFFF"/>
        </w:rPr>
        <w:t>Trust in decision-makers and government is very low, and they are more seen as obstacles and inciters of conflicts rather than mediators or guarantors of peace and reconciliation.</w:t>
      </w:r>
    </w:p>
    <w:p w14:paraId="6CEC6FE5" w14:textId="77777777" w:rsidR="00562072" w:rsidRPr="00562072" w:rsidRDefault="003D47F5" w:rsidP="00F73587">
      <w:pPr>
        <w:pStyle w:val="ListParagraph"/>
        <w:numPr>
          <w:ilvl w:val="0"/>
          <w:numId w:val="35"/>
        </w:numPr>
        <w:tabs>
          <w:tab w:val="num" w:pos="851"/>
        </w:tabs>
        <w:spacing w:after="240"/>
        <w:ind w:left="567" w:firstLine="1"/>
        <w:jc w:val="both"/>
        <w:rPr>
          <w:i/>
          <w:shd w:val="clear" w:color="auto" w:fill="FFFFFF"/>
        </w:rPr>
      </w:pPr>
      <w:r w:rsidRPr="00950FAB">
        <w:rPr>
          <w:shd w:val="clear" w:color="auto" w:fill="FFFFFF"/>
        </w:rPr>
        <w:t>Majority of respondents of all ethnic groups showed little trust on local judiciary, but they also criticized the international courts for not bringing justice to victims of war.</w:t>
      </w:r>
    </w:p>
    <w:p w14:paraId="5306285D" w14:textId="676370D4" w:rsidR="003D47F5" w:rsidRPr="00562072" w:rsidRDefault="00234A5A" w:rsidP="00F73587">
      <w:pPr>
        <w:pStyle w:val="ListParagraph"/>
        <w:numPr>
          <w:ilvl w:val="0"/>
          <w:numId w:val="35"/>
        </w:numPr>
        <w:tabs>
          <w:tab w:val="num" w:pos="851"/>
        </w:tabs>
        <w:spacing w:after="240"/>
        <w:ind w:left="567" w:firstLine="1"/>
        <w:jc w:val="both"/>
        <w:rPr>
          <w:i/>
          <w:shd w:val="clear" w:color="auto" w:fill="FFFFFF"/>
        </w:rPr>
      </w:pPr>
      <w:r w:rsidRPr="00562072">
        <w:rPr>
          <w:shd w:val="clear" w:color="auto" w:fill="FFFFFF"/>
        </w:rPr>
        <w:t>The international community should understand r</w:t>
      </w:r>
      <w:r w:rsidR="003D47F5" w:rsidRPr="00562072">
        <w:rPr>
          <w:shd w:val="clear" w:color="auto" w:fill="FFFFFF"/>
        </w:rPr>
        <w:t>econciliation</w:t>
      </w:r>
      <w:r w:rsidR="003D47F5" w:rsidRPr="00950FAB">
        <w:t xml:space="preserve"> support more broadly, going beyond supporting the </w:t>
      </w:r>
      <w:r w:rsidR="00562072">
        <w:t>civil society organization</w:t>
      </w:r>
      <w:r w:rsidR="00562072" w:rsidRPr="00950FAB">
        <w:t>s</w:t>
      </w:r>
      <w:r w:rsidR="00562072">
        <w:t>’</w:t>
      </w:r>
      <w:r w:rsidR="003D47F5" w:rsidRPr="00950FAB">
        <w:t xml:space="preserve"> cultural and social inclusion activates. Linkages need to be made between the formal initiatives on transitional justice initiated by the Kosovo government, </w:t>
      </w:r>
      <w:r w:rsidR="00562072" w:rsidRPr="00562072">
        <w:t>civil society organizations’</w:t>
      </w:r>
      <w:r w:rsidR="003D47F5" w:rsidRPr="00562072">
        <w:t xml:space="preserve"> </w:t>
      </w:r>
      <w:r w:rsidR="003D47F5" w:rsidRPr="00950FAB">
        <w:t>activities and taking into consideration cultural specifics.</w:t>
      </w:r>
    </w:p>
    <w:p w14:paraId="2E475659" w14:textId="7340555C" w:rsidR="003D47F5" w:rsidRPr="00950FAB" w:rsidRDefault="00234A5A" w:rsidP="00F73587">
      <w:pPr>
        <w:pStyle w:val="ListParagraph"/>
        <w:numPr>
          <w:ilvl w:val="0"/>
          <w:numId w:val="35"/>
        </w:numPr>
        <w:tabs>
          <w:tab w:val="num" w:pos="851"/>
        </w:tabs>
        <w:spacing w:after="240"/>
        <w:ind w:left="567" w:firstLine="1"/>
        <w:jc w:val="both"/>
        <w:rPr>
          <w:shd w:val="clear" w:color="auto" w:fill="FFFFFF"/>
        </w:rPr>
      </w:pPr>
      <w:r w:rsidRPr="00950FAB">
        <w:rPr>
          <w:shd w:val="clear" w:color="auto" w:fill="FFFFFF"/>
        </w:rPr>
        <w:t>Most respondents viewed t</w:t>
      </w:r>
      <w:r w:rsidR="003D47F5" w:rsidRPr="00950FAB">
        <w:rPr>
          <w:shd w:val="clear" w:color="auto" w:fill="FFFFFF"/>
        </w:rPr>
        <w:t>he Islamic Community, Catholic, and Orthodox Churches with a dose of skepticism. According to them regardless of ethnic background,</w:t>
      </w:r>
      <w:r w:rsidR="003D47F5" w:rsidRPr="00950FAB">
        <w:t xml:space="preserve"> religion at its core is peaceful but the clergy isn't necessarily.</w:t>
      </w:r>
      <w:r w:rsidR="003D47F5" w:rsidRPr="00950FAB">
        <w:rPr>
          <w:shd w:val="clear" w:color="auto" w:fill="FFFFFF"/>
        </w:rPr>
        <w:t xml:space="preserve"> </w:t>
      </w:r>
    </w:p>
    <w:p w14:paraId="01C850A7" w14:textId="77777777" w:rsidR="003D47F5" w:rsidRPr="00950FAB" w:rsidRDefault="003D47F5" w:rsidP="00F73587">
      <w:pPr>
        <w:pStyle w:val="ListParagraph"/>
        <w:numPr>
          <w:ilvl w:val="0"/>
          <w:numId w:val="35"/>
        </w:numPr>
        <w:tabs>
          <w:tab w:val="num" w:pos="851"/>
        </w:tabs>
        <w:spacing w:after="240"/>
        <w:ind w:left="567" w:firstLine="1"/>
        <w:jc w:val="both"/>
        <w:rPr>
          <w:shd w:val="clear" w:color="auto" w:fill="FFFFFF"/>
        </w:rPr>
      </w:pPr>
      <w:r w:rsidRPr="00950FAB">
        <w:rPr>
          <w:shd w:val="clear" w:color="auto" w:fill="FFFFFF"/>
        </w:rPr>
        <w:t xml:space="preserve">Albanian respondents saw the implementation of the Code of </w:t>
      </w:r>
      <w:proofErr w:type="spellStart"/>
      <w:r w:rsidRPr="00950FAB">
        <w:rPr>
          <w:shd w:val="clear" w:color="auto" w:fill="FFFFFF"/>
        </w:rPr>
        <w:t>Lekë</w:t>
      </w:r>
      <w:proofErr w:type="spellEnd"/>
      <w:r w:rsidRPr="00950FAB">
        <w:rPr>
          <w:shd w:val="clear" w:color="auto" w:fill="FFFFFF"/>
        </w:rPr>
        <w:t xml:space="preserve"> </w:t>
      </w:r>
      <w:proofErr w:type="spellStart"/>
      <w:r w:rsidRPr="00950FAB">
        <w:rPr>
          <w:shd w:val="clear" w:color="auto" w:fill="FFFFFF"/>
        </w:rPr>
        <w:t>Dukagjini</w:t>
      </w:r>
      <w:proofErr w:type="spellEnd"/>
      <w:r w:rsidRPr="00950FAB">
        <w:rPr>
          <w:shd w:val="clear" w:color="auto" w:fill="FFFFFF"/>
        </w:rPr>
        <w:t xml:space="preserve"> as a norm that replaces the lack of rule of law, but not as a necessity for resolving private or family disputes, and absolutely not disputes between communities of different ethnicities. </w:t>
      </w:r>
    </w:p>
    <w:p w14:paraId="0BFE9081" w14:textId="07C52BAD" w:rsidR="003D47F5" w:rsidRPr="002B76E6" w:rsidRDefault="003D47F5" w:rsidP="00F73587">
      <w:pPr>
        <w:pStyle w:val="ListParagraph"/>
        <w:numPr>
          <w:ilvl w:val="0"/>
          <w:numId w:val="35"/>
        </w:numPr>
        <w:tabs>
          <w:tab w:val="num" w:pos="851"/>
        </w:tabs>
        <w:spacing w:after="240"/>
        <w:ind w:left="567" w:firstLine="1"/>
        <w:jc w:val="both"/>
        <w:rPr>
          <w:shd w:val="clear" w:color="auto" w:fill="FFFFFF"/>
        </w:rPr>
      </w:pPr>
      <w:r w:rsidRPr="00950FAB">
        <w:rPr>
          <w:shd w:val="clear" w:color="auto" w:fill="FFFFFF"/>
        </w:rPr>
        <w:t xml:space="preserve">Reconciliation requires more than peaceful coexistence, which is insufficient for building good relations necessary to prevent long disputes. Yet, </w:t>
      </w:r>
      <w:r w:rsidR="002B2EB9">
        <w:rPr>
          <w:shd w:val="clear" w:color="auto" w:fill="FFFFFF"/>
        </w:rPr>
        <w:t xml:space="preserve">reconciliation </w:t>
      </w:r>
      <w:r w:rsidRPr="00950FAB">
        <w:rPr>
          <w:shd w:val="clear" w:color="auto" w:fill="FFFFFF"/>
        </w:rPr>
        <w:t>does not necessarily necessitate the establishment of forgiveness</w:t>
      </w:r>
      <w:r w:rsidR="00840836" w:rsidRPr="00950FAB">
        <w:rPr>
          <w:shd w:val="clear" w:color="auto" w:fill="FFFFFF"/>
        </w:rPr>
        <w:t>, a</w:t>
      </w:r>
      <w:r w:rsidRPr="00950FAB">
        <w:rPr>
          <w:shd w:val="clear" w:color="auto" w:fill="FFFFFF"/>
        </w:rPr>
        <w:t xml:space="preserve"> process </w:t>
      </w:r>
      <w:r w:rsidR="00234A5A" w:rsidRPr="00950FAB">
        <w:rPr>
          <w:shd w:val="clear" w:color="auto" w:fill="FFFFFF"/>
        </w:rPr>
        <w:t>that</w:t>
      </w:r>
      <w:r w:rsidRPr="00950FAB">
        <w:rPr>
          <w:shd w:val="clear" w:color="auto" w:fill="FFFFFF"/>
        </w:rPr>
        <w:t xml:space="preserve"> according to most Serb respondents was rejected as such and its achievability is questionable.</w:t>
      </w:r>
    </w:p>
    <w:p w14:paraId="0044D993" w14:textId="3E1492B2" w:rsidR="002B76E6" w:rsidRPr="00F73587" w:rsidRDefault="002B76E6" w:rsidP="00F73587">
      <w:pPr>
        <w:pStyle w:val="Heading1"/>
        <w:spacing w:after="240"/>
        <w:rPr>
          <w:shd w:val="clear" w:color="auto" w:fill="FFFFFF"/>
        </w:rPr>
      </w:pPr>
      <w:bookmarkStart w:id="26" w:name="_Toc358282833"/>
      <w:bookmarkStart w:id="27" w:name="_Toc358284508"/>
      <w:r>
        <w:rPr>
          <w:shd w:val="clear" w:color="auto" w:fill="FFFFFF"/>
        </w:rPr>
        <w:t>CONCLUSION</w:t>
      </w:r>
      <w:bookmarkEnd w:id="26"/>
      <w:bookmarkEnd w:id="27"/>
    </w:p>
    <w:p w14:paraId="0559FBF1" w14:textId="6F3C0264" w:rsidR="003D47F5" w:rsidRPr="00950FAB" w:rsidRDefault="003D47F5" w:rsidP="00F73587">
      <w:pPr>
        <w:spacing w:after="240"/>
        <w:ind w:firstLine="284"/>
        <w:jc w:val="both"/>
        <w:rPr>
          <w:shd w:val="clear" w:color="auto" w:fill="FFFFFF"/>
        </w:rPr>
      </w:pPr>
      <w:r w:rsidRPr="00950FAB">
        <w:rPr>
          <w:shd w:val="clear" w:color="auto" w:fill="FFFFFF"/>
        </w:rPr>
        <w:t>Achieving reconciliation and sustainable peace in Kosovo are important components of state building. Kosovo is a country that to this day carries the weight of the bitter history of bad relations between Albanians and Serbs. This drives especially these two communities to work harder and find feasible ways to c</w:t>
      </w:r>
      <w:r w:rsidR="00065247">
        <w:rPr>
          <w:shd w:val="clear" w:color="auto" w:fill="FFFFFF"/>
        </w:rPr>
        <w:t>oexist.</w:t>
      </w:r>
    </w:p>
    <w:p w14:paraId="1F01BE08" w14:textId="116831D8" w:rsidR="003D47F5" w:rsidRPr="00950FAB" w:rsidRDefault="003D47F5" w:rsidP="00F73587">
      <w:pPr>
        <w:spacing w:after="240"/>
        <w:ind w:firstLine="284"/>
        <w:jc w:val="both"/>
        <w:rPr>
          <w:lang w:val="en"/>
        </w:rPr>
      </w:pPr>
      <w:r w:rsidRPr="00950FAB">
        <w:rPr>
          <w:lang w:val="en"/>
        </w:rPr>
        <w:t>Our main aim in this study was to address the almost total lack of research evidence on the meaning of reconciliation within the wider population in Kosovo. We have done so by doing both quantitative and qualitative research with special attention to include the most vulnerable segments of society, surviv</w:t>
      </w:r>
      <w:r w:rsidR="00E966D7" w:rsidRPr="00950FAB">
        <w:rPr>
          <w:lang w:val="en"/>
        </w:rPr>
        <w:t>or</w:t>
      </w:r>
      <w:r w:rsidRPr="00950FAB">
        <w:rPr>
          <w:lang w:val="en"/>
        </w:rPr>
        <w:t>s of war</w:t>
      </w:r>
      <w:r w:rsidR="00E966D7" w:rsidRPr="00950FAB">
        <w:rPr>
          <w:lang w:val="en"/>
        </w:rPr>
        <w:t>,</w:t>
      </w:r>
      <w:r w:rsidRPr="00950FAB">
        <w:rPr>
          <w:lang w:val="en"/>
        </w:rPr>
        <w:t xml:space="preserve"> and members of families of victims and missing persons. We believe that our research is especially timely in the aftermath of the series of formal and non-formal initiatives that ha</w:t>
      </w:r>
      <w:r w:rsidR="00E966D7" w:rsidRPr="00950FAB">
        <w:rPr>
          <w:lang w:val="en"/>
        </w:rPr>
        <w:t>ve</w:t>
      </w:r>
      <w:r w:rsidRPr="00950FAB">
        <w:rPr>
          <w:lang w:val="en"/>
        </w:rPr>
        <w:t xml:space="preserve"> taken place in Kosovo in the field of transitional justice. Hereafter, a major practical contribution of this research is that it provides much needed </w:t>
      </w:r>
      <w:r w:rsidRPr="00950FAB">
        <w:rPr>
          <w:lang w:val="en"/>
        </w:rPr>
        <w:lastRenderedPageBreak/>
        <w:t xml:space="preserve">empirical data on the actual situation in transitional justice and will enable us to reframe the process of dealing with the past in Kosovo and how to </w:t>
      </w:r>
      <w:r w:rsidR="00065247">
        <w:rPr>
          <w:lang w:val="en"/>
        </w:rPr>
        <w:t>nurture it and support further.</w:t>
      </w:r>
    </w:p>
    <w:p w14:paraId="6551A1DB" w14:textId="30ECC1D2" w:rsidR="003D47F5" w:rsidRPr="00950FAB" w:rsidRDefault="003D47F5" w:rsidP="00F73587">
      <w:pPr>
        <w:spacing w:after="240"/>
        <w:ind w:firstLine="284"/>
        <w:jc w:val="both"/>
        <w:rPr>
          <w:lang w:val="en"/>
        </w:rPr>
      </w:pPr>
      <w:r w:rsidRPr="00950FAB">
        <w:rPr>
          <w:lang w:val="en"/>
        </w:rPr>
        <w:t>A second important implication of this study derives from the findings on the uniqueness of the knowledge and information work carried out. Thirdly</w:t>
      </w:r>
      <w:r w:rsidR="00E966D7" w:rsidRPr="00950FAB">
        <w:rPr>
          <w:lang w:val="en"/>
        </w:rPr>
        <w:t>,</w:t>
      </w:r>
      <w:r w:rsidRPr="00950FAB">
        <w:rPr>
          <w:lang w:val="en"/>
        </w:rPr>
        <w:t xml:space="preserve"> we looked at framing the opti</w:t>
      </w:r>
      <w:r w:rsidR="00065247">
        <w:rPr>
          <w:lang w:val="en"/>
        </w:rPr>
        <w:t xml:space="preserve">ons and how to move forward. </w:t>
      </w:r>
    </w:p>
    <w:p w14:paraId="3345D480" w14:textId="63F14692" w:rsidR="003D47F5" w:rsidRPr="00950FAB" w:rsidRDefault="003D47F5" w:rsidP="00F73587">
      <w:pPr>
        <w:spacing w:after="240"/>
        <w:ind w:firstLine="284"/>
        <w:jc w:val="both"/>
        <w:rPr>
          <w:shd w:val="clear" w:color="auto" w:fill="FFFFFF"/>
        </w:rPr>
      </w:pPr>
      <w:r w:rsidRPr="00950FAB">
        <w:rPr>
          <w:shd w:val="clear" w:color="auto" w:fill="FFFFFF"/>
        </w:rPr>
        <w:t>Although the authorities have been engaged in promoting reconciliation and integrating minorities, especially the Serb minority in Kosovo, and have produced a considerable number of official documents as a frame for a better minority integration, there is a huge gap between the respective legislation on one side and its implement</w:t>
      </w:r>
      <w:r w:rsidR="00065247">
        <w:rPr>
          <w:shd w:val="clear" w:color="auto" w:fill="FFFFFF"/>
        </w:rPr>
        <w:t>ation in practice on the other.</w:t>
      </w:r>
    </w:p>
    <w:p w14:paraId="33412BE6" w14:textId="00749CC5" w:rsidR="003D47F5" w:rsidRPr="00950FAB" w:rsidRDefault="003D47F5" w:rsidP="00F73587">
      <w:pPr>
        <w:spacing w:after="240"/>
        <w:ind w:firstLine="284"/>
        <w:jc w:val="both"/>
        <w:rPr>
          <w:shd w:val="clear" w:color="auto" w:fill="FFFFFF"/>
        </w:rPr>
      </w:pPr>
      <w:r w:rsidRPr="00950FAB">
        <w:rPr>
          <w:shd w:val="clear" w:color="auto" w:fill="FFFFFF"/>
        </w:rPr>
        <w:t xml:space="preserve">There is no doubt that the reconciliation process cannot be defined in a unilateral manner and that it is necessary to have different viewpoints. Likewise, </w:t>
      </w:r>
      <w:r w:rsidRPr="00950FAB">
        <w:rPr>
          <w:color w:val="222222"/>
          <w:lang w:val="en"/>
        </w:rPr>
        <w:t>Kosovar citizens (our respondents) see the process of reconciliation as a continuation of economic development first and of political stability rather than as a top down process supported by the international community and dishonestly so far promoted by politicians.</w:t>
      </w:r>
    </w:p>
    <w:p w14:paraId="6E900324" w14:textId="494A78C1" w:rsidR="003D47F5" w:rsidRPr="00950FAB" w:rsidRDefault="003D47F5" w:rsidP="00F73587">
      <w:pPr>
        <w:spacing w:after="240"/>
        <w:ind w:firstLine="284"/>
        <w:jc w:val="both"/>
        <w:rPr>
          <w:shd w:val="clear" w:color="auto" w:fill="FFFFFF"/>
        </w:rPr>
      </w:pPr>
      <w:r w:rsidRPr="00950FAB">
        <w:rPr>
          <w:shd w:val="clear" w:color="auto" w:fill="FFFFFF"/>
        </w:rPr>
        <w:t xml:space="preserve">As far as the </w:t>
      </w:r>
      <w:r w:rsidR="00E966D7" w:rsidRPr="00950FAB">
        <w:rPr>
          <w:shd w:val="clear" w:color="auto" w:fill="FFFFFF"/>
        </w:rPr>
        <w:t xml:space="preserve">meaning </w:t>
      </w:r>
      <w:r w:rsidRPr="00950FAB">
        <w:rPr>
          <w:shd w:val="clear" w:color="auto" w:fill="FFFFFF"/>
        </w:rPr>
        <w:t>of reconciliation is concerned, there is a significant difference on the level of familiarity with it among respective ethnic groups. An important consideration when speaking of reconciliation in the context of Kosovo is that the term has strong individual and ethnic connotations. Nonetheless</w:t>
      </w:r>
      <w:r w:rsidR="00E966D7" w:rsidRPr="00950FAB">
        <w:rPr>
          <w:shd w:val="clear" w:color="auto" w:fill="FFFFFF"/>
        </w:rPr>
        <w:t>,</w:t>
      </w:r>
      <w:r w:rsidRPr="00950FAB">
        <w:rPr>
          <w:shd w:val="clear" w:color="auto" w:fill="FFFFFF"/>
        </w:rPr>
        <w:t xml:space="preserve"> the predominant definition of reconciliation among all ethnic groups’ respondents is that it is a phenomenon between parents and their children.</w:t>
      </w:r>
      <w:r w:rsidR="00065247">
        <w:rPr>
          <w:shd w:val="clear" w:color="auto" w:fill="FFFFFF"/>
        </w:rPr>
        <w:t xml:space="preserve"> </w:t>
      </w:r>
    </w:p>
    <w:p w14:paraId="077E4565" w14:textId="5BBA66B6" w:rsidR="003D47F5" w:rsidRPr="00950FAB" w:rsidRDefault="003D47F5" w:rsidP="00F73587">
      <w:pPr>
        <w:spacing w:after="240"/>
        <w:ind w:firstLine="284"/>
        <w:jc w:val="both"/>
        <w:rPr>
          <w:shd w:val="clear" w:color="auto" w:fill="FFFFFF"/>
        </w:rPr>
      </w:pPr>
      <w:r w:rsidRPr="00950FAB">
        <w:rPr>
          <w:shd w:val="clear" w:color="auto" w:fill="FFFFFF"/>
        </w:rPr>
        <w:t xml:space="preserve">Even though the young generation is seen as the </w:t>
      </w:r>
      <w:r w:rsidR="00E966D7" w:rsidRPr="00950FAB">
        <w:rPr>
          <w:shd w:val="clear" w:color="auto" w:fill="FFFFFF"/>
        </w:rPr>
        <w:t>group that</w:t>
      </w:r>
      <w:r w:rsidR="000862A7">
        <w:rPr>
          <w:shd w:val="clear" w:color="auto" w:fill="FFFFFF"/>
        </w:rPr>
        <w:t xml:space="preserve"> should be the bearer</w:t>
      </w:r>
      <w:r w:rsidRPr="00950FAB">
        <w:rPr>
          <w:shd w:val="clear" w:color="auto" w:fill="FFFFFF"/>
        </w:rPr>
        <w:t xml:space="preserve"> of change and a catalyst of reconciliation in the future, the young respondents of both ethnicities demonstrated skepticism for a common future. Albanian respondents highlighted that the main barriers to the process of reconciliation among other barriers is lack of cooperation with individuals with other ethnic groups. However, it was not the same for the rest of ethnic communities, led by Bosnians, </w:t>
      </w:r>
      <w:proofErr w:type="spellStart"/>
      <w:r w:rsidRPr="00950FAB">
        <w:rPr>
          <w:shd w:val="clear" w:color="auto" w:fill="FFFFFF"/>
        </w:rPr>
        <w:t>Gorani</w:t>
      </w:r>
      <w:proofErr w:type="spellEnd"/>
      <w:r w:rsidRPr="00950FAB">
        <w:rPr>
          <w:shd w:val="clear" w:color="auto" w:fill="FFFFFF"/>
        </w:rPr>
        <w:t xml:space="preserve">, </w:t>
      </w:r>
      <w:proofErr w:type="spellStart"/>
      <w:r w:rsidRPr="00950FAB">
        <w:rPr>
          <w:shd w:val="clear" w:color="auto" w:fill="FFFFFF"/>
        </w:rPr>
        <w:t>Ashkali</w:t>
      </w:r>
      <w:proofErr w:type="spellEnd"/>
      <w:r w:rsidRPr="00950FAB">
        <w:rPr>
          <w:shd w:val="clear" w:color="auto" w:fill="FFFFFF"/>
        </w:rPr>
        <w:t>, Turks, Serbs and Egyptian, who seems to be relatively more engaged into inter-ethnic cooperation. Parents and families were found to be the main source of learn</w:t>
      </w:r>
      <w:r w:rsidR="00065247">
        <w:rPr>
          <w:shd w:val="clear" w:color="auto" w:fill="FFFFFF"/>
        </w:rPr>
        <w:t xml:space="preserve">ing about the latest conflict. </w:t>
      </w:r>
    </w:p>
    <w:p w14:paraId="2A17E4AB" w14:textId="29960C56" w:rsidR="003D47F5" w:rsidRPr="00950FAB" w:rsidRDefault="003D47F5" w:rsidP="00F73587">
      <w:pPr>
        <w:spacing w:after="240"/>
        <w:ind w:firstLine="284"/>
        <w:jc w:val="both"/>
        <w:rPr>
          <w:shd w:val="clear" w:color="auto" w:fill="FFFFFF"/>
        </w:rPr>
      </w:pPr>
      <w:r w:rsidRPr="00950FAB">
        <w:rPr>
          <w:shd w:val="clear" w:color="auto" w:fill="FFFFFF"/>
        </w:rPr>
        <w:t>On the other hand</w:t>
      </w:r>
      <w:r w:rsidR="00E966D7" w:rsidRPr="00950FAB">
        <w:rPr>
          <w:shd w:val="clear" w:color="auto" w:fill="FFFFFF"/>
        </w:rPr>
        <w:t>,</w:t>
      </w:r>
      <w:r w:rsidRPr="00950FAB">
        <w:rPr>
          <w:shd w:val="clear" w:color="auto" w:fill="FFFFFF"/>
        </w:rPr>
        <w:t xml:space="preserve"> an economic and development aspect in this dimension provides more hope </w:t>
      </w:r>
      <w:r w:rsidR="00E966D7" w:rsidRPr="00950FAB">
        <w:rPr>
          <w:shd w:val="clear" w:color="auto" w:fill="FFFFFF"/>
        </w:rPr>
        <w:t>for the</w:t>
      </w:r>
      <w:r w:rsidRPr="00950FAB">
        <w:rPr>
          <w:shd w:val="clear" w:color="auto" w:fill="FFFFFF"/>
        </w:rPr>
        <w:t xml:space="preserve"> reconciliation process. The level of ease at which interethnic cooperation evolves was found to be varying depending on the context; the friendliest environments for inter-ethnic cooperation were found to be business, education, and non-formal environments, whereas politic</w:t>
      </w:r>
      <w:r w:rsidR="00E966D7" w:rsidRPr="00950FAB">
        <w:rPr>
          <w:shd w:val="clear" w:color="auto" w:fill="FFFFFF"/>
        </w:rPr>
        <w:t>al</w:t>
      </w:r>
      <w:r w:rsidRPr="00950FAB">
        <w:rPr>
          <w:shd w:val="clear" w:color="auto" w:fill="FFFFFF"/>
        </w:rPr>
        <w:t xml:space="preserve">, religion, and non-government sector </w:t>
      </w:r>
      <w:r w:rsidR="00E966D7" w:rsidRPr="00950FAB">
        <w:rPr>
          <w:shd w:val="clear" w:color="auto" w:fill="FFFFFF"/>
        </w:rPr>
        <w:t>were the least friendly</w:t>
      </w:r>
      <w:r w:rsidRPr="00950FAB">
        <w:rPr>
          <w:shd w:val="clear" w:color="auto" w:fill="FFFFFF"/>
        </w:rPr>
        <w:t xml:space="preserve">. </w:t>
      </w:r>
      <w:r w:rsidR="00E966D7" w:rsidRPr="00950FAB">
        <w:rPr>
          <w:shd w:val="clear" w:color="auto" w:fill="FFFFFF"/>
        </w:rPr>
        <w:t>The most i</w:t>
      </w:r>
      <w:r w:rsidRPr="00950FAB">
        <w:rPr>
          <w:shd w:val="clear" w:color="auto" w:fill="FFFFFF"/>
        </w:rPr>
        <w:t xml:space="preserve">nteresting </w:t>
      </w:r>
      <w:r w:rsidR="00E966D7" w:rsidRPr="00950FAB">
        <w:rPr>
          <w:shd w:val="clear" w:color="auto" w:fill="FFFFFF"/>
        </w:rPr>
        <w:t xml:space="preserve">finding from these responses </w:t>
      </w:r>
      <w:r w:rsidRPr="00950FAB">
        <w:rPr>
          <w:shd w:val="clear" w:color="auto" w:fill="FFFFFF"/>
        </w:rPr>
        <w:t>was the view of those employed citizens who generally have a better view on the respective relationships between Albanians and Serbs, compared to unemployed respondents who perceived the relation</w:t>
      </w:r>
      <w:r w:rsidR="00065247">
        <w:rPr>
          <w:shd w:val="clear" w:color="auto" w:fill="FFFFFF"/>
        </w:rPr>
        <w:t>ships between the two as worse.</w:t>
      </w:r>
    </w:p>
    <w:p w14:paraId="77C2245C" w14:textId="13957F2C" w:rsidR="003D47F5" w:rsidRPr="00843479" w:rsidRDefault="003D47F5" w:rsidP="00F73587">
      <w:pPr>
        <w:spacing w:after="240"/>
        <w:ind w:firstLine="284"/>
        <w:jc w:val="both"/>
        <w:rPr>
          <w:shd w:val="clear" w:color="auto" w:fill="FFFFFF"/>
        </w:rPr>
      </w:pPr>
      <w:r w:rsidRPr="00950FAB">
        <w:rPr>
          <w:shd w:val="clear" w:color="auto" w:fill="FFFFFF"/>
        </w:rPr>
        <w:t xml:space="preserve">The issue of apology and reconciliation was by far the most controversial topic of the focus group discussions. This was not found to be the case among people of different ethnic backgrounds; indeed, besides an apology from the state of Serbia as asked by Albanians, Serbs </w:t>
      </w:r>
      <w:r w:rsidRPr="00950FAB">
        <w:rPr>
          <w:shd w:val="clear" w:color="auto" w:fill="FFFFFF"/>
        </w:rPr>
        <w:lastRenderedPageBreak/>
        <w:t>also mentioned the apology from the state of Kosovo and truth about the crimes in the past as the main means for reconciliation to happen. Responses differed across the demographics of age, profession, or experience of respondents. The great majority of the Albanian respondents however, transferred the responsibility for the conflict on the Serbian side. In line with that were mentioned also the lack of apology, truth, and justice.</w:t>
      </w:r>
    </w:p>
    <w:p w14:paraId="22EF34F2" w14:textId="34FC3D64" w:rsidR="003D47F5" w:rsidRPr="00950FAB" w:rsidRDefault="003D47F5" w:rsidP="00F73587">
      <w:pPr>
        <w:spacing w:after="240"/>
        <w:ind w:firstLine="284"/>
        <w:jc w:val="both"/>
        <w:rPr>
          <w:shd w:val="clear" w:color="auto" w:fill="FFFFFF"/>
        </w:rPr>
      </w:pPr>
      <w:r w:rsidRPr="00950FAB">
        <w:rPr>
          <w:shd w:val="clear" w:color="auto" w:fill="FFFFFF"/>
        </w:rPr>
        <w:t>Families of victims and missing persons or war survivors themselves expressed more sympathy for the victims of other nationalities and were more open about the past than officials or teachers coming from areas much less</w:t>
      </w:r>
      <w:r w:rsidR="00065247">
        <w:rPr>
          <w:shd w:val="clear" w:color="auto" w:fill="FFFFFF"/>
        </w:rPr>
        <w:t xml:space="preserve"> affected by the war in Kosovo.</w:t>
      </w:r>
    </w:p>
    <w:p w14:paraId="186F2734" w14:textId="58FC1906" w:rsidR="003D47F5" w:rsidRPr="00950FAB" w:rsidRDefault="00BB375E" w:rsidP="00F73587">
      <w:pPr>
        <w:spacing w:after="240"/>
        <w:ind w:firstLine="284"/>
        <w:jc w:val="both"/>
        <w:rPr>
          <w:shd w:val="clear" w:color="auto" w:fill="FFFFFF"/>
        </w:rPr>
      </w:pPr>
      <w:r w:rsidRPr="00950FAB">
        <w:rPr>
          <w:shd w:val="clear" w:color="auto" w:fill="FFFFFF"/>
        </w:rPr>
        <w:t>The interviewees regarded a</w:t>
      </w:r>
      <w:r w:rsidR="003D47F5" w:rsidRPr="00950FAB">
        <w:rPr>
          <w:shd w:val="clear" w:color="auto" w:fill="FFFFFF"/>
        </w:rPr>
        <w:t>ll religious leaders with a great deal of criticism and skepticism. While the respondents did not deny the peaceful mission and role of religious communities, individual</w:t>
      </w:r>
      <w:r w:rsidRPr="00950FAB">
        <w:rPr>
          <w:shd w:val="clear" w:color="auto" w:fill="FFFFFF"/>
        </w:rPr>
        <w:t xml:space="preserve"> clergy</w:t>
      </w:r>
      <w:r w:rsidR="003D47F5" w:rsidRPr="00950FAB">
        <w:rPr>
          <w:shd w:val="clear" w:color="auto" w:fill="FFFFFF"/>
        </w:rPr>
        <w:t xml:space="preserve"> and specific religio</w:t>
      </w:r>
      <w:r w:rsidRPr="00950FAB">
        <w:rPr>
          <w:shd w:val="clear" w:color="auto" w:fill="FFFFFF"/>
        </w:rPr>
        <w:t>n</w:t>
      </w:r>
      <w:r w:rsidR="003D47F5" w:rsidRPr="00950FAB">
        <w:rPr>
          <w:shd w:val="clear" w:color="auto" w:fill="FFFFFF"/>
        </w:rPr>
        <w:t xml:space="preserve">s were viewed with a critical eye and not well regarded by a considerable number of the respondents. Religion plays a certain role in all communities in Kosovo. Yet, an interesting response came from both Islam and Orthodox believers </w:t>
      </w:r>
      <w:r w:rsidR="00E67154" w:rsidRPr="00950FAB">
        <w:rPr>
          <w:shd w:val="clear" w:color="auto" w:fill="FFFFFF"/>
        </w:rPr>
        <w:t xml:space="preserve">who </w:t>
      </w:r>
      <w:r w:rsidR="003D47F5" w:rsidRPr="00950FAB">
        <w:rPr>
          <w:shd w:val="clear" w:color="auto" w:fill="FFFFFF"/>
        </w:rPr>
        <w:t>tend</w:t>
      </w:r>
      <w:r w:rsidRPr="00950FAB">
        <w:rPr>
          <w:shd w:val="clear" w:color="auto" w:fill="FFFFFF"/>
        </w:rPr>
        <w:t>ed</w:t>
      </w:r>
      <w:r w:rsidR="003D47F5" w:rsidRPr="00950FAB">
        <w:rPr>
          <w:shd w:val="clear" w:color="auto" w:fill="FFFFFF"/>
        </w:rPr>
        <w:t xml:space="preserve"> to be lightly optimistic about ethnic relationships between Albanians and Serbs claiming that they aren’t good enough, </w:t>
      </w:r>
      <w:r w:rsidRPr="00950FAB">
        <w:rPr>
          <w:shd w:val="clear" w:color="auto" w:fill="FFFFFF"/>
        </w:rPr>
        <w:t xml:space="preserve">compared with </w:t>
      </w:r>
      <w:r w:rsidR="003D47F5" w:rsidRPr="00950FAB">
        <w:rPr>
          <w:shd w:val="clear" w:color="auto" w:fill="FFFFFF"/>
        </w:rPr>
        <w:t>the Agnostics and Atheists</w:t>
      </w:r>
      <w:r w:rsidRPr="00950FAB">
        <w:rPr>
          <w:shd w:val="clear" w:color="auto" w:fill="FFFFFF"/>
        </w:rPr>
        <w:t xml:space="preserve"> who</w:t>
      </w:r>
      <w:r w:rsidR="003D47F5" w:rsidRPr="00950FAB">
        <w:rPr>
          <w:shd w:val="clear" w:color="auto" w:fill="FFFFFF"/>
        </w:rPr>
        <w:t xml:space="preserve"> firm</w:t>
      </w:r>
      <w:r w:rsidRPr="00950FAB">
        <w:rPr>
          <w:shd w:val="clear" w:color="auto" w:fill="FFFFFF"/>
        </w:rPr>
        <w:t>ly believe</w:t>
      </w:r>
      <w:r w:rsidR="003D47F5" w:rsidRPr="00950FAB">
        <w:rPr>
          <w:shd w:val="clear" w:color="auto" w:fill="FFFFFF"/>
        </w:rPr>
        <w:t xml:space="preserve"> that ethnic </w:t>
      </w:r>
      <w:r w:rsidR="00065247">
        <w:rPr>
          <w:shd w:val="clear" w:color="auto" w:fill="FFFFFF"/>
        </w:rPr>
        <w:t xml:space="preserve">relations are not good at all. </w:t>
      </w:r>
    </w:p>
    <w:p w14:paraId="560BF8E7" w14:textId="060BA1A0" w:rsidR="003D47F5" w:rsidRPr="00065247" w:rsidRDefault="003D47F5" w:rsidP="00F73587">
      <w:pPr>
        <w:spacing w:after="240"/>
        <w:ind w:firstLine="284"/>
        <w:jc w:val="both"/>
        <w:rPr>
          <w:color w:val="FF0000"/>
          <w:shd w:val="clear" w:color="auto" w:fill="FFFFFF"/>
        </w:rPr>
      </w:pPr>
      <w:r w:rsidRPr="00950FAB">
        <w:rPr>
          <w:shd w:val="clear" w:color="auto" w:fill="FFFFFF"/>
        </w:rPr>
        <w:t>In a more optimistic note and according to the results we found, it could be said that the</w:t>
      </w:r>
      <w:r w:rsidR="00BB375E" w:rsidRPr="00950FAB">
        <w:rPr>
          <w:shd w:val="clear" w:color="auto" w:fill="FFFFFF"/>
        </w:rPr>
        <w:t xml:space="preserve"> interethnic relationship</w:t>
      </w:r>
      <w:r w:rsidRPr="00950FAB">
        <w:rPr>
          <w:shd w:val="clear" w:color="auto" w:fill="FFFFFF"/>
        </w:rPr>
        <w:t xml:space="preserve"> is </w:t>
      </w:r>
      <w:r w:rsidR="00BB375E" w:rsidRPr="00950FAB">
        <w:rPr>
          <w:shd w:val="clear" w:color="auto" w:fill="FFFFFF"/>
        </w:rPr>
        <w:t>trending towards improvement.</w:t>
      </w:r>
      <w:r w:rsidRPr="00950FAB">
        <w:rPr>
          <w:shd w:val="clear" w:color="auto" w:fill="FFFFFF"/>
        </w:rPr>
        <w:t xml:space="preserve"> However, our respondents also fear that there is a relatively significant potential for another armed conflict to evolve. </w:t>
      </w:r>
    </w:p>
    <w:p w14:paraId="771F39A9" w14:textId="18589D2B" w:rsidR="003D47F5" w:rsidRPr="00065247" w:rsidRDefault="003D47F5" w:rsidP="00F73587">
      <w:pPr>
        <w:spacing w:after="240"/>
        <w:ind w:firstLine="284"/>
        <w:jc w:val="both"/>
        <w:rPr>
          <w:shd w:val="clear" w:color="auto" w:fill="FFFFFF"/>
        </w:rPr>
      </w:pPr>
      <w:r w:rsidRPr="00950FAB">
        <w:rPr>
          <w:shd w:val="clear" w:color="auto" w:fill="FFFFFF"/>
        </w:rPr>
        <w:t>Based on the responses, it is clear that citizens regardless of ethnic background see their role in the reconciliation process as submissive compared to the decision makers. In the majority of the responses, especially among Albanian respondents, the discourse of the victim, helplessness, and fatalism prevailed. Respondents were generally very articulate when it came to the role of education of the young generations</w:t>
      </w:r>
      <w:r w:rsidR="00065247">
        <w:rPr>
          <w:shd w:val="clear" w:color="auto" w:fill="FFFFFF"/>
        </w:rPr>
        <w:t xml:space="preserve"> in the reconciliation process.</w:t>
      </w:r>
    </w:p>
    <w:p w14:paraId="411508B2" w14:textId="4E70BEFD" w:rsidR="003D47F5" w:rsidRPr="00065247" w:rsidRDefault="003D47F5" w:rsidP="00F73587">
      <w:pPr>
        <w:spacing w:after="240"/>
        <w:ind w:firstLine="284"/>
        <w:jc w:val="both"/>
      </w:pPr>
      <w:r w:rsidRPr="00950FAB">
        <w:t>One of the approaches in reaching about reconciliation in the future needs to be local</w:t>
      </w:r>
      <w:r w:rsidR="000862A7">
        <w:t>ly</w:t>
      </w:r>
      <w:r w:rsidRPr="00950FAB">
        <w:t xml:space="preserve"> based, thus traditional national/macro level narratives about victimhood/ownership need to be abandoned, and instead the </w:t>
      </w:r>
      <w:r w:rsidR="00BB375E" w:rsidRPr="00950FAB">
        <w:t xml:space="preserve">citizens of </w:t>
      </w:r>
      <w:r w:rsidRPr="00950FAB">
        <w:t>Kosovo</w:t>
      </w:r>
      <w:r w:rsidR="00BB375E" w:rsidRPr="00950FAB">
        <w:t xml:space="preserve">, </w:t>
      </w:r>
      <w:r w:rsidRPr="00950FAB">
        <w:t>regardless of ethnicity</w:t>
      </w:r>
      <w:r w:rsidR="00BB375E" w:rsidRPr="00950FAB">
        <w:t>,</w:t>
      </w:r>
      <w:r w:rsidRPr="00950FAB">
        <w:t xml:space="preserve"> should focus on micro-level/individual relationships i</w:t>
      </w:r>
      <w:r w:rsidR="00065247">
        <w:t xml:space="preserve">n order to make </w:t>
      </w:r>
      <w:r w:rsidR="000862A7">
        <w:t xml:space="preserve">a </w:t>
      </w:r>
      <w:r w:rsidR="00065247">
        <w:t>lasting change.</w:t>
      </w:r>
    </w:p>
    <w:p w14:paraId="6E21842A" w14:textId="32F8AF5E" w:rsidR="003D47F5" w:rsidRPr="00950FAB" w:rsidRDefault="00BB375E" w:rsidP="00F73587">
      <w:pPr>
        <w:spacing w:after="240"/>
        <w:ind w:firstLine="284"/>
        <w:jc w:val="both"/>
      </w:pPr>
      <w:r w:rsidRPr="00950FAB">
        <w:t>Support for t</w:t>
      </w:r>
      <w:r w:rsidR="003D47F5" w:rsidRPr="00950FAB">
        <w:t>ransitional justice, including by the UN and the EU, should be more context specific</w:t>
      </w:r>
      <w:r w:rsidRPr="00950FAB">
        <w:t>,</w:t>
      </w:r>
      <w:r w:rsidR="003D47F5" w:rsidRPr="00950FAB">
        <w:t xml:space="preserve"> aiming </w:t>
      </w:r>
      <w:r w:rsidRPr="00950FAB">
        <w:t>to</w:t>
      </w:r>
      <w:r w:rsidR="003D47F5" w:rsidRPr="00950FAB">
        <w:t xml:space="preserve"> creat</w:t>
      </w:r>
      <w:r w:rsidR="000862A7">
        <w:t>e</w:t>
      </w:r>
      <w:r w:rsidR="003D47F5" w:rsidRPr="00950FAB">
        <w:t xml:space="preserve"> partnerships in highly political</w:t>
      </w:r>
      <w:r w:rsidR="00065247">
        <w:t xml:space="preserve"> sensitive contexts in Kosovo. </w:t>
      </w:r>
    </w:p>
    <w:p w14:paraId="2B8770D7" w14:textId="5EC7000B" w:rsidR="006E591D" w:rsidRDefault="003D47F5" w:rsidP="00F73587">
      <w:pPr>
        <w:spacing w:after="240"/>
        <w:ind w:firstLine="284"/>
        <w:jc w:val="both"/>
      </w:pPr>
      <w:r w:rsidRPr="00950FAB">
        <w:rPr>
          <w:shd w:val="clear" w:color="auto" w:fill="FFFFFF"/>
        </w:rPr>
        <w:t>A large number of Serb</w:t>
      </w:r>
      <w:r w:rsidR="00251257">
        <w:rPr>
          <w:shd w:val="clear" w:color="auto" w:fill="FFFFFF"/>
        </w:rPr>
        <w:t>, and some Albanian,</w:t>
      </w:r>
      <w:r w:rsidRPr="00950FAB">
        <w:rPr>
          <w:shd w:val="clear" w:color="auto" w:fill="FFFFFF"/>
        </w:rPr>
        <w:t xml:space="preserve"> respondents were critical to</w:t>
      </w:r>
      <w:r w:rsidR="00BB375E" w:rsidRPr="00950FAB">
        <w:rPr>
          <w:shd w:val="clear" w:color="auto" w:fill="FFFFFF"/>
        </w:rPr>
        <w:t>wards</w:t>
      </w:r>
      <w:r w:rsidRPr="00950FAB">
        <w:rPr>
          <w:shd w:val="clear" w:color="auto" w:fill="FFFFFF"/>
        </w:rPr>
        <w:t xml:space="preserve"> further involvement of </w:t>
      </w:r>
      <w:r w:rsidR="00251257">
        <w:rPr>
          <w:shd w:val="clear" w:color="auto" w:fill="FFFFFF"/>
        </w:rPr>
        <w:t xml:space="preserve">the </w:t>
      </w:r>
      <w:r w:rsidRPr="00950FAB">
        <w:rPr>
          <w:shd w:val="clear" w:color="auto" w:fill="FFFFFF"/>
        </w:rPr>
        <w:t>international donor community in reconciliation processes, and respondents of all ethnic groups negatively evaluated the works of both the national and international justice system.</w:t>
      </w:r>
      <w:r w:rsidRPr="00950FAB">
        <w:t xml:space="preserve"> Therefore, the international commu</w:t>
      </w:r>
      <w:r w:rsidR="000862A7">
        <w:t>nity and Kosovo Government need</w:t>
      </w:r>
      <w:r w:rsidRPr="00950FAB">
        <w:t xml:space="preserve"> to urgently strengthen coordination on transitional just</w:t>
      </w:r>
      <w:r w:rsidR="000862A7">
        <w:t>ice on the ground and focus on</w:t>
      </w:r>
      <w:r w:rsidRPr="00950FAB">
        <w:t xml:space="preserve"> bottom-up approaches. </w:t>
      </w:r>
      <w:bookmarkStart w:id="28" w:name="_si78tfifawo4" w:colFirst="0" w:colLast="0"/>
      <w:bookmarkEnd w:id="28"/>
    </w:p>
    <w:p w14:paraId="435C868B" w14:textId="1A450AEC" w:rsidR="00662F5B" w:rsidRPr="00126077" w:rsidRDefault="006E591D" w:rsidP="00F73587">
      <w:pPr>
        <w:spacing w:after="240"/>
        <w:ind w:left="0"/>
      </w:pPr>
      <w:r>
        <w:br w:type="page"/>
      </w:r>
    </w:p>
    <w:p w14:paraId="5AD1D181" w14:textId="4C6B862F" w:rsidR="00446668" w:rsidRPr="002B76E6" w:rsidRDefault="0011732E" w:rsidP="00C87732">
      <w:pPr>
        <w:pStyle w:val="Heading1"/>
        <w:rPr>
          <w:shd w:val="clear" w:color="auto" w:fill="FFFFFF"/>
        </w:rPr>
      </w:pPr>
      <w:bookmarkStart w:id="29" w:name="_Toc358282834"/>
      <w:bookmarkStart w:id="30" w:name="_Toc358284509"/>
      <w:r w:rsidRPr="002B76E6">
        <w:rPr>
          <w:shd w:val="clear" w:color="auto" w:fill="FFFFFF"/>
        </w:rPr>
        <w:lastRenderedPageBreak/>
        <w:t>REFERENCES</w:t>
      </w:r>
      <w:bookmarkEnd w:id="29"/>
      <w:bookmarkEnd w:id="30"/>
      <w:r w:rsidR="00E67154" w:rsidRPr="002B76E6">
        <w:rPr>
          <w:shd w:val="clear" w:color="auto" w:fill="FFFFFF"/>
        </w:rPr>
        <w:t xml:space="preserve">  </w:t>
      </w:r>
    </w:p>
    <w:p w14:paraId="327A8FB1" w14:textId="77777777" w:rsidR="008A74DD" w:rsidRPr="00950FAB" w:rsidRDefault="008A74DD" w:rsidP="00950FAB">
      <w:pPr>
        <w:ind w:firstLine="284"/>
        <w:rPr>
          <w:rFonts w:ascii="Calibri" w:hAnsi="Calibri"/>
        </w:rPr>
      </w:pPr>
    </w:p>
    <w:p w14:paraId="08242AFA" w14:textId="6E05D880" w:rsidR="00865C5A" w:rsidRDefault="00865C5A" w:rsidP="00985386">
      <w:pPr>
        <w:pStyle w:val="ListParagraph"/>
        <w:numPr>
          <w:ilvl w:val="0"/>
          <w:numId w:val="37"/>
        </w:numPr>
        <w:jc w:val="both"/>
      </w:pPr>
      <w:proofErr w:type="spellStart"/>
      <w:r>
        <w:t>Ahmetaj</w:t>
      </w:r>
      <w:proofErr w:type="spellEnd"/>
      <w:r>
        <w:t>, N. &amp; Unger, T. (</w:t>
      </w:r>
      <w:r w:rsidRPr="00865C5A">
        <w:t xml:space="preserve">2017). </w:t>
      </w:r>
      <w:r w:rsidRPr="00865C5A">
        <w:rPr>
          <w:i/>
        </w:rPr>
        <w:t>Kosovo’s Framework for Dealing with the Past at a Turning Point: Civil society review of progress toward a National Strategy on Transitional Jus</w:t>
      </w:r>
      <w:r w:rsidRPr="00865C5A">
        <w:t xml:space="preserve">tice. Retrieved from: </w:t>
      </w:r>
      <w:hyperlink r:id="rId27" w:history="1">
        <w:r w:rsidRPr="00865C5A">
          <w:rPr>
            <w:rStyle w:val="Hyperlink"/>
            <w:color w:val="auto"/>
          </w:rPr>
          <w:t>https://www.paxforpeace.nl/publications/all-publications/kosovos-framework-for-dealing-with-the-past-at-a-turning-point</w:t>
        </w:r>
      </w:hyperlink>
    </w:p>
    <w:p w14:paraId="6BA8FC71" w14:textId="77777777" w:rsidR="00DE042F" w:rsidRDefault="00DE042F" w:rsidP="00985386">
      <w:pPr>
        <w:pStyle w:val="ListParagraph"/>
        <w:numPr>
          <w:ilvl w:val="0"/>
          <w:numId w:val="37"/>
        </w:numPr>
        <w:jc w:val="both"/>
        <w:rPr>
          <w:rFonts w:ascii="Calibri" w:hAnsi="Calibri"/>
        </w:rPr>
      </w:pPr>
      <w:proofErr w:type="spellStart"/>
      <w:r w:rsidRPr="000073BB">
        <w:rPr>
          <w:rFonts w:ascii="Calibri" w:hAnsi="Calibri"/>
        </w:rPr>
        <w:t>Andrieu</w:t>
      </w:r>
      <w:proofErr w:type="spellEnd"/>
      <w:r w:rsidRPr="000073BB">
        <w:rPr>
          <w:rFonts w:ascii="Calibri" w:hAnsi="Calibri"/>
        </w:rPr>
        <w:t xml:space="preserve">, K. (2012), </w:t>
      </w:r>
      <w:r w:rsidRPr="000073BB">
        <w:rPr>
          <w:rFonts w:ascii="Calibri" w:hAnsi="Calibri"/>
          <w:i/>
        </w:rPr>
        <w:t xml:space="preserve">La justice </w:t>
      </w:r>
      <w:proofErr w:type="spellStart"/>
      <w:r w:rsidRPr="000073BB">
        <w:rPr>
          <w:rFonts w:ascii="Calibri" w:hAnsi="Calibri"/>
          <w:i/>
        </w:rPr>
        <w:t>Transitionnelle</w:t>
      </w:r>
      <w:proofErr w:type="spellEnd"/>
      <w:r w:rsidRPr="000073BB">
        <w:rPr>
          <w:rFonts w:ascii="Calibri" w:hAnsi="Calibri"/>
          <w:i/>
        </w:rPr>
        <w:t xml:space="preserve">. </w:t>
      </w:r>
      <w:r w:rsidRPr="000073BB">
        <w:rPr>
          <w:rFonts w:ascii="Calibri" w:hAnsi="Calibri"/>
        </w:rPr>
        <w:t xml:space="preserve">Folio </w:t>
      </w:r>
      <w:proofErr w:type="spellStart"/>
      <w:r w:rsidRPr="000073BB">
        <w:rPr>
          <w:rFonts w:ascii="Calibri" w:hAnsi="Calibri"/>
        </w:rPr>
        <w:t>Essai</w:t>
      </w:r>
      <w:proofErr w:type="spellEnd"/>
      <w:r w:rsidRPr="000073BB">
        <w:rPr>
          <w:rFonts w:ascii="Calibri" w:hAnsi="Calibri"/>
        </w:rPr>
        <w:t xml:space="preserve"> </w:t>
      </w:r>
      <w:proofErr w:type="spellStart"/>
      <w:r w:rsidRPr="000073BB">
        <w:rPr>
          <w:rFonts w:ascii="Calibri" w:hAnsi="Calibri"/>
        </w:rPr>
        <w:t>Inédit</w:t>
      </w:r>
      <w:proofErr w:type="spellEnd"/>
      <w:r w:rsidRPr="000073BB">
        <w:rPr>
          <w:rFonts w:ascii="Calibri" w:hAnsi="Calibri"/>
        </w:rPr>
        <w:t xml:space="preserve">. Paris, France: </w:t>
      </w:r>
      <w:proofErr w:type="spellStart"/>
      <w:r w:rsidRPr="000073BB">
        <w:rPr>
          <w:rFonts w:ascii="Calibri" w:hAnsi="Calibri"/>
        </w:rPr>
        <w:t>Gallimard</w:t>
      </w:r>
      <w:proofErr w:type="spellEnd"/>
      <w:r w:rsidRPr="000073BB">
        <w:rPr>
          <w:rFonts w:ascii="Calibri" w:hAnsi="Calibri"/>
        </w:rPr>
        <w:t>.</w:t>
      </w:r>
    </w:p>
    <w:p w14:paraId="4DDBD767" w14:textId="1F016511" w:rsidR="00250E9C" w:rsidRPr="00250E9C" w:rsidRDefault="00250E9C" w:rsidP="00985386">
      <w:pPr>
        <w:pStyle w:val="ListParagraph"/>
        <w:numPr>
          <w:ilvl w:val="0"/>
          <w:numId w:val="37"/>
        </w:numPr>
        <w:jc w:val="both"/>
      </w:pPr>
      <w:r w:rsidRPr="00032856">
        <w:t>Application of the Convention on the Prevention and Punishment of the Crime of Genocide (</w:t>
      </w:r>
      <w:r w:rsidRPr="00250E9C">
        <w:t>Bosnia and Herzegovina v. Serbia and Montenegro). (2007</w:t>
      </w:r>
      <w:r w:rsidR="00F42ECE">
        <w:t>, February 26</w:t>
      </w:r>
      <w:r w:rsidRPr="00250E9C">
        <w:t xml:space="preserve">). </w:t>
      </w:r>
      <w:r>
        <w:t>Retrieved from</w:t>
      </w:r>
      <w:r w:rsidRPr="00250E9C">
        <w:t xml:space="preserve">: </w:t>
      </w:r>
      <w:hyperlink r:id="rId28" w:history="1">
        <w:r w:rsidRPr="00250E9C">
          <w:rPr>
            <w:rStyle w:val="Hyperlink"/>
            <w:color w:val="auto"/>
          </w:rPr>
          <w:t>http://www.icj-cij.org/docket/index.php?pr=1897&amp;code=bhy&amp;p1=3&amp;p2=3&amp;p3=6&amp;case=91&amp;k=f4</w:t>
        </w:r>
      </w:hyperlink>
      <w:r w:rsidRPr="00250E9C">
        <w:t>.</w:t>
      </w:r>
      <w:r>
        <w:t xml:space="preserve"> </w:t>
      </w:r>
    </w:p>
    <w:p w14:paraId="4CE97B41" w14:textId="171F65B0" w:rsidR="00DE042F" w:rsidRPr="000073BB" w:rsidRDefault="00DE042F" w:rsidP="00985386">
      <w:pPr>
        <w:pStyle w:val="ListParagraph"/>
        <w:numPr>
          <w:ilvl w:val="0"/>
          <w:numId w:val="37"/>
        </w:numPr>
        <w:jc w:val="both"/>
        <w:rPr>
          <w:rFonts w:ascii="Calibri" w:hAnsi="Calibri"/>
        </w:rPr>
      </w:pPr>
      <w:proofErr w:type="spellStart"/>
      <w:r w:rsidRPr="000073BB">
        <w:rPr>
          <w:rFonts w:ascii="Calibri" w:hAnsi="Calibri"/>
        </w:rPr>
        <w:t>Arsovska</w:t>
      </w:r>
      <w:proofErr w:type="spellEnd"/>
      <w:r w:rsidRPr="000073BB">
        <w:rPr>
          <w:rFonts w:ascii="Calibri" w:hAnsi="Calibri"/>
        </w:rPr>
        <w:t xml:space="preserve">, J. &amp; </w:t>
      </w:r>
      <w:proofErr w:type="spellStart"/>
      <w:r w:rsidRPr="000073BB">
        <w:rPr>
          <w:rFonts w:ascii="Calibri" w:hAnsi="Calibri"/>
        </w:rPr>
        <w:t>Verduyn</w:t>
      </w:r>
      <w:proofErr w:type="spellEnd"/>
      <w:r w:rsidRPr="000073BB">
        <w:rPr>
          <w:rFonts w:ascii="Calibri" w:hAnsi="Calibri"/>
        </w:rPr>
        <w:t xml:space="preserve">, P. (2008). Globalization, conduct norms and ‘culture conflict’, Perceptions of Violence and Crime in an Ethnic Albanian Context. </w:t>
      </w:r>
      <w:r w:rsidRPr="000073BB">
        <w:rPr>
          <w:rFonts w:ascii="Calibri" w:hAnsi="Calibri"/>
          <w:i/>
        </w:rPr>
        <w:t xml:space="preserve">British Journal of Criminology, Volume </w:t>
      </w:r>
      <w:r w:rsidRPr="000073BB">
        <w:rPr>
          <w:rFonts w:ascii="Calibri" w:hAnsi="Calibri"/>
          <w:bCs/>
          <w:i/>
        </w:rPr>
        <w:t>48</w:t>
      </w:r>
      <w:r w:rsidRPr="000073BB">
        <w:rPr>
          <w:rFonts w:ascii="Calibri" w:hAnsi="Calibri"/>
          <w:i/>
        </w:rPr>
        <w:t xml:space="preserve">, </w:t>
      </w:r>
      <w:r w:rsidR="00865C5A">
        <w:rPr>
          <w:rFonts w:ascii="Calibri" w:hAnsi="Calibri"/>
        </w:rPr>
        <w:t>p</w:t>
      </w:r>
      <w:r w:rsidRPr="000073BB">
        <w:rPr>
          <w:rFonts w:ascii="Calibri" w:hAnsi="Calibri"/>
        </w:rPr>
        <w:t>p. 226–246.</w:t>
      </w:r>
    </w:p>
    <w:p w14:paraId="342A3E5C" w14:textId="2E6C9867" w:rsidR="00DE042F" w:rsidRPr="000073BB" w:rsidRDefault="00DE042F" w:rsidP="00985386">
      <w:pPr>
        <w:pStyle w:val="ListParagraph"/>
        <w:numPr>
          <w:ilvl w:val="0"/>
          <w:numId w:val="37"/>
        </w:numPr>
        <w:jc w:val="both"/>
        <w:rPr>
          <w:rFonts w:ascii="Calibri" w:hAnsi="Calibri"/>
          <w:bCs/>
          <w:iCs/>
        </w:rPr>
      </w:pPr>
      <w:r w:rsidRPr="000073BB">
        <w:rPr>
          <w:rFonts w:ascii="Calibri" w:hAnsi="Calibri"/>
          <w:bCs/>
          <w:iCs/>
        </w:rPr>
        <w:t xml:space="preserve">Bar-Tal, D. &amp; </w:t>
      </w:r>
      <w:proofErr w:type="spellStart"/>
      <w:r w:rsidRPr="000073BB">
        <w:rPr>
          <w:rFonts w:ascii="Calibri" w:hAnsi="Calibri"/>
          <w:bCs/>
          <w:iCs/>
        </w:rPr>
        <w:t>Bennink</w:t>
      </w:r>
      <w:proofErr w:type="spellEnd"/>
      <w:r w:rsidRPr="000073BB">
        <w:rPr>
          <w:rFonts w:ascii="Calibri" w:hAnsi="Calibri"/>
          <w:bCs/>
          <w:iCs/>
        </w:rPr>
        <w:t>, G.H. (2004). The nature of reconciliation as an outcome and as a process. In Y. Bar-</w:t>
      </w:r>
      <w:proofErr w:type="spellStart"/>
      <w:r w:rsidRPr="000073BB">
        <w:rPr>
          <w:rFonts w:ascii="Calibri" w:hAnsi="Calibri"/>
          <w:bCs/>
          <w:iCs/>
        </w:rPr>
        <w:t>Siman</w:t>
      </w:r>
      <w:proofErr w:type="spellEnd"/>
      <w:r w:rsidRPr="000073BB">
        <w:rPr>
          <w:rFonts w:ascii="Calibri" w:hAnsi="Calibri"/>
          <w:bCs/>
          <w:iCs/>
        </w:rPr>
        <w:t xml:space="preserve">-Tov (ed.), </w:t>
      </w:r>
      <w:proofErr w:type="gramStart"/>
      <w:r w:rsidRPr="000073BB">
        <w:rPr>
          <w:rFonts w:ascii="Calibri" w:hAnsi="Calibri"/>
          <w:bCs/>
          <w:i/>
          <w:iCs/>
        </w:rPr>
        <w:t>From</w:t>
      </w:r>
      <w:proofErr w:type="gramEnd"/>
      <w:r w:rsidRPr="000073BB">
        <w:rPr>
          <w:rFonts w:ascii="Calibri" w:hAnsi="Calibri"/>
          <w:bCs/>
          <w:i/>
          <w:iCs/>
        </w:rPr>
        <w:t xml:space="preserve"> conflict resolution to reconciliation.</w:t>
      </w:r>
      <w:r w:rsidRPr="000073BB">
        <w:rPr>
          <w:rFonts w:ascii="Calibri" w:hAnsi="Calibri"/>
          <w:bCs/>
          <w:iCs/>
        </w:rPr>
        <w:t xml:space="preserve"> Oxford, United Kingdom: Oxford University Press (also published in </w:t>
      </w:r>
      <w:proofErr w:type="spellStart"/>
      <w:r w:rsidRPr="000073BB">
        <w:rPr>
          <w:rFonts w:ascii="Calibri" w:hAnsi="Calibri"/>
          <w:bCs/>
          <w:iCs/>
        </w:rPr>
        <w:t>Politika</w:t>
      </w:r>
      <w:proofErr w:type="spellEnd"/>
      <w:r w:rsidRPr="000073BB">
        <w:rPr>
          <w:rFonts w:ascii="Calibri" w:hAnsi="Calibri"/>
          <w:bCs/>
          <w:iCs/>
        </w:rPr>
        <w:t xml:space="preserve">, 2002, Issue No 9, </w:t>
      </w:r>
      <w:r w:rsidR="00865C5A">
        <w:rPr>
          <w:rFonts w:ascii="Calibri" w:hAnsi="Calibri"/>
          <w:bCs/>
          <w:iCs/>
        </w:rPr>
        <w:t>p</w:t>
      </w:r>
      <w:r w:rsidRPr="000073BB">
        <w:rPr>
          <w:rFonts w:ascii="Calibri" w:hAnsi="Calibri"/>
          <w:bCs/>
          <w:iCs/>
        </w:rPr>
        <w:t>p. 9-34 in Hebrew), p</w:t>
      </w:r>
      <w:r w:rsidR="00865C5A">
        <w:rPr>
          <w:rFonts w:ascii="Calibri" w:hAnsi="Calibri"/>
          <w:bCs/>
          <w:iCs/>
        </w:rPr>
        <w:t>p</w:t>
      </w:r>
      <w:r w:rsidRPr="000073BB">
        <w:rPr>
          <w:rFonts w:ascii="Calibri" w:hAnsi="Calibri"/>
          <w:bCs/>
          <w:iCs/>
        </w:rPr>
        <w:t>. 11-38.</w:t>
      </w:r>
    </w:p>
    <w:p w14:paraId="53A72FC7" w14:textId="5C5F336E" w:rsidR="00DE042F" w:rsidRPr="000073BB" w:rsidRDefault="00DE042F" w:rsidP="00985386">
      <w:pPr>
        <w:pStyle w:val="ListParagraph"/>
        <w:numPr>
          <w:ilvl w:val="0"/>
          <w:numId w:val="37"/>
        </w:numPr>
        <w:jc w:val="both"/>
        <w:rPr>
          <w:rFonts w:ascii="Calibri" w:hAnsi="Calibri"/>
          <w:bCs/>
          <w:iCs/>
        </w:rPr>
      </w:pPr>
      <w:r w:rsidRPr="000073BB">
        <w:rPr>
          <w:rFonts w:ascii="Calibri" w:hAnsi="Calibri"/>
          <w:iCs/>
        </w:rPr>
        <w:t xml:space="preserve">Bar-Tal, D. (2008). </w:t>
      </w:r>
      <w:r w:rsidRPr="000073BB">
        <w:rPr>
          <w:rFonts w:ascii="Calibri" w:hAnsi="Calibri"/>
          <w:bCs/>
          <w:iCs/>
        </w:rPr>
        <w:t xml:space="preserve">Reconciliation as a Foundation of Culture of Peace. In Joseph de Rivera (ed.), </w:t>
      </w:r>
      <w:r w:rsidRPr="000073BB">
        <w:rPr>
          <w:rFonts w:ascii="Calibri" w:hAnsi="Calibri"/>
          <w:bCs/>
          <w:i/>
          <w:iCs/>
        </w:rPr>
        <w:t>Handbook on Building Cultures of Peace,</w:t>
      </w:r>
      <w:r w:rsidRPr="000073BB">
        <w:rPr>
          <w:rFonts w:ascii="Calibri" w:hAnsi="Calibri"/>
          <w:i/>
        </w:rPr>
        <w:t xml:space="preserve"> </w:t>
      </w:r>
      <w:r w:rsidRPr="000073BB">
        <w:rPr>
          <w:rFonts w:ascii="Calibri" w:hAnsi="Calibri"/>
          <w:bCs/>
          <w:i/>
          <w:iCs/>
        </w:rPr>
        <w:t>Peace Psychology Book Series</w:t>
      </w:r>
      <w:r w:rsidRPr="000073BB">
        <w:rPr>
          <w:rFonts w:ascii="Calibri" w:hAnsi="Calibri"/>
          <w:bCs/>
          <w:iCs/>
        </w:rPr>
        <w:t>. New York, USA</w:t>
      </w:r>
      <w:r w:rsidRPr="000073BB">
        <w:rPr>
          <w:rFonts w:eastAsia="Times New Roman" w:cs="Times New Roman"/>
        </w:rPr>
        <w:t>: Springer-</w:t>
      </w:r>
      <w:proofErr w:type="spellStart"/>
      <w:r w:rsidRPr="000073BB">
        <w:rPr>
          <w:rFonts w:eastAsia="Times New Roman" w:cs="Times New Roman"/>
        </w:rPr>
        <w:t>Verlag</w:t>
      </w:r>
      <w:proofErr w:type="spellEnd"/>
      <w:r w:rsidRPr="000073BB">
        <w:rPr>
          <w:rFonts w:eastAsia="Times New Roman" w:cs="Times New Roman"/>
        </w:rPr>
        <w:t xml:space="preserve"> New York,</w:t>
      </w:r>
      <w:r w:rsidRPr="000073BB">
        <w:rPr>
          <w:rFonts w:ascii="Calibri" w:hAnsi="Calibri"/>
          <w:bCs/>
          <w:i/>
          <w:iCs/>
        </w:rPr>
        <w:t xml:space="preserve"> </w:t>
      </w:r>
      <w:r w:rsidRPr="000073BB">
        <w:rPr>
          <w:rFonts w:ascii="Calibri" w:hAnsi="Calibri"/>
          <w:bCs/>
          <w:iCs/>
        </w:rPr>
        <w:t>p</w:t>
      </w:r>
      <w:r w:rsidR="00865C5A">
        <w:rPr>
          <w:rFonts w:ascii="Calibri" w:hAnsi="Calibri"/>
          <w:bCs/>
          <w:iCs/>
        </w:rPr>
        <w:t>p</w:t>
      </w:r>
      <w:r w:rsidRPr="000073BB">
        <w:rPr>
          <w:rFonts w:ascii="Calibri" w:hAnsi="Calibri"/>
          <w:bCs/>
          <w:iCs/>
        </w:rPr>
        <w:t>. 363-377.</w:t>
      </w:r>
    </w:p>
    <w:p w14:paraId="4FE0D5C2" w14:textId="77777777" w:rsidR="00DE042F" w:rsidRPr="000073BB" w:rsidRDefault="00DE042F" w:rsidP="00985386">
      <w:pPr>
        <w:pStyle w:val="ListParagraph"/>
        <w:numPr>
          <w:ilvl w:val="0"/>
          <w:numId w:val="37"/>
        </w:numPr>
        <w:jc w:val="both"/>
        <w:rPr>
          <w:rFonts w:ascii="Calibri" w:hAnsi="Calibri"/>
          <w:iCs/>
          <w:lang w:val="fr-FR"/>
        </w:rPr>
      </w:pPr>
      <w:proofErr w:type="spellStart"/>
      <w:r w:rsidRPr="000073BB">
        <w:rPr>
          <w:rFonts w:ascii="Calibri" w:hAnsi="Calibri"/>
        </w:rPr>
        <w:t>Berghof</w:t>
      </w:r>
      <w:proofErr w:type="spellEnd"/>
      <w:r w:rsidRPr="000073BB">
        <w:rPr>
          <w:rFonts w:ascii="Calibri" w:hAnsi="Calibri"/>
        </w:rPr>
        <w:t xml:space="preserve"> Glossary on Conflict Transformation. (2012). </w:t>
      </w:r>
      <w:r w:rsidRPr="000073BB">
        <w:rPr>
          <w:rFonts w:ascii="Calibri" w:hAnsi="Calibri"/>
          <w:i/>
        </w:rPr>
        <w:t xml:space="preserve">20 notions for theory and practice, </w:t>
      </w:r>
      <w:proofErr w:type="spellStart"/>
      <w:r w:rsidRPr="000073BB">
        <w:rPr>
          <w:rFonts w:ascii="Calibri" w:hAnsi="Calibri"/>
          <w:i/>
        </w:rPr>
        <w:t>Berghof</w:t>
      </w:r>
      <w:proofErr w:type="spellEnd"/>
      <w:r w:rsidRPr="000073BB">
        <w:rPr>
          <w:rFonts w:ascii="Calibri" w:hAnsi="Calibri"/>
          <w:i/>
        </w:rPr>
        <w:t xml:space="preserve"> Foundation</w:t>
      </w:r>
      <w:r w:rsidRPr="000073BB">
        <w:rPr>
          <w:rFonts w:ascii="Calibri" w:hAnsi="Calibri"/>
        </w:rPr>
        <w:t xml:space="preserve"> (</w:t>
      </w:r>
      <w:proofErr w:type="gramStart"/>
      <w:r w:rsidRPr="000073BB">
        <w:rPr>
          <w:rFonts w:ascii="Calibri" w:hAnsi="Calibri"/>
        </w:rPr>
        <w:t>ed</w:t>
      </w:r>
      <w:proofErr w:type="gramEnd"/>
      <w:r w:rsidRPr="000073BB">
        <w:rPr>
          <w:rFonts w:ascii="Calibri" w:hAnsi="Calibri"/>
        </w:rPr>
        <w:t xml:space="preserve">.). Berlin, Germany: </w:t>
      </w:r>
      <w:proofErr w:type="spellStart"/>
      <w:r w:rsidRPr="000073BB">
        <w:rPr>
          <w:rFonts w:ascii="Calibri" w:hAnsi="Calibri"/>
        </w:rPr>
        <w:t>Berghof</w:t>
      </w:r>
      <w:proofErr w:type="spellEnd"/>
      <w:r w:rsidRPr="000073BB">
        <w:rPr>
          <w:rFonts w:ascii="Calibri" w:hAnsi="Calibri"/>
        </w:rPr>
        <w:t xml:space="preserve"> Foundation Operations GmbH.</w:t>
      </w:r>
      <w:r w:rsidRPr="000073BB">
        <w:rPr>
          <w:rFonts w:ascii="Calibri" w:hAnsi="Calibri"/>
          <w:iCs/>
          <w:lang w:val="fr-FR"/>
        </w:rPr>
        <w:t xml:space="preserve"> </w:t>
      </w:r>
    </w:p>
    <w:p w14:paraId="7F7565F7" w14:textId="77777777" w:rsidR="00DE042F" w:rsidRPr="000073BB" w:rsidRDefault="00DE042F" w:rsidP="00985386">
      <w:pPr>
        <w:pStyle w:val="ListParagraph"/>
        <w:numPr>
          <w:ilvl w:val="0"/>
          <w:numId w:val="37"/>
        </w:numPr>
        <w:jc w:val="both"/>
        <w:rPr>
          <w:rFonts w:ascii="Calibri" w:hAnsi="Calibri"/>
          <w:bCs/>
          <w:iCs/>
        </w:rPr>
      </w:pPr>
      <w:r w:rsidRPr="000073BB">
        <w:rPr>
          <w:rFonts w:ascii="Calibri" w:hAnsi="Calibri"/>
          <w:bCs/>
          <w:iCs/>
        </w:rPr>
        <w:t xml:space="preserve">Bethlehem, D. L. &amp; Weller, M. (1997). </w:t>
      </w:r>
      <w:r w:rsidRPr="000073BB">
        <w:rPr>
          <w:rFonts w:ascii="Calibri" w:hAnsi="Calibri"/>
          <w:bCs/>
          <w:i/>
          <w:iCs/>
        </w:rPr>
        <w:t>The 'Yugoslav' Crisis in International Law</w:t>
      </w:r>
      <w:r w:rsidRPr="000073BB">
        <w:rPr>
          <w:rFonts w:ascii="Calibri" w:hAnsi="Calibri"/>
          <w:bCs/>
          <w:iCs/>
        </w:rPr>
        <w:t xml:space="preserve">. Cambridge International Documents Series. Cambridge, United Kingdom: Cambridge University Press. </w:t>
      </w:r>
    </w:p>
    <w:p w14:paraId="55D5A38C" w14:textId="465B20FA" w:rsidR="00DE042F" w:rsidRPr="000073BB" w:rsidRDefault="003524F8" w:rsidP="00985386">
      <w:pPr>
        <w:pStyle w:val="ListParagraph"/>
        <w:numPr>
          <w:ilvl w:val="0"/>
          <w:numId w:val="37"/>
        </w:numPr>
        <w:jc w:val="both"/>
        <w:rPr>
          <w:rFonts w:ascii="Calibri" w:hAnsi="Calibri"/>
          <w:iCs/>
          <w:lang w:val="fr-FR"/>
        </w:rPr>
      </w:pPr>
      <w:proofErr w:type="spellStart"/>
      <w:r>
        <w:t>Bleeker</w:t>
      </w:r>
      <w:proofErr w:type="spellEnd"/>
      <w:r>
        <w:t>, M.</w:t>
      </w:r>
      <w:r w:rsidR="00DE042F" w:rsidRPr="000073BB">
        <w:t xml:space="preserve"> </w:t>
      </w:r>
      <w:r>
        <w:t>&amp;</w:t>
      </w:r>
      <w:r w:rsidR="00DE042F" w:rsidRPr="000073BB">
        <w:t xml:space="preserve"> Sisson</w:t>
      </w:r>
      <w:r>
        <w:t xml:space="preserve"> J.</w:t>
      </w:r>
      <w:r w:rsidR="00DE042F" w:rsidRPr="000073BB">
        <w:t xml:space="preserve"> (</w:t>
      </w:r>
      <w:proofErr w:type="gramStart"/>
      <w:r w:rsidR="00DE042F" w:rsidRPr="000073BB">
        <w:t>eds</w:t>
      </w:r>
      <w:proofErr w:type="gramEnd"/>
      <w:r w:rsidR="00DE042F" w:rsidRPr="000073BB">
        <w:t>.). (2004)</w:t>
      </w:r>
      <w:r w:rsidR="00DE042F" w:rsidRPr="000073BB">
        <w:rPr>
          <w:i/>
        </w:rPr>
        <w:t>. </w:t>
      </w:r>
      <w:hyperlink r:id="rId29" w:tgtFrame="_blank" w:history="1">
        <w:r w:rsidR="00DE042F" w:rsidRPr="000073BB">
          <w:rPr>
            <w:rStyle w:val="Emphasis"/>
            <w:b w:val="0"/>
          </w:rPr>
          <w:t>Dealing with the Past: Critical Issues, Lessons Learned and Challenges for Future Swiss Policy</w:t>
        </w:r>
      </w:hyperlink>
      <w:r w:rsidR="00DE042F" w:rsidRPr="000073BB">
        <w:t xml:space="preserve">. Working Paper 2/2004, KOFF Series. Bern, Switzerland: </w:t>
      </w:r>
      <w:proofErr w:type="spellStart"/>
      <w:r w:rsidR="00DE042F" w:rsidRPr="000073BB">
        <w:t>Swisspeace</w:t>
      </w:r>
      <w:proofErr w:type="spellEnd"/>
      <w:r w:rsidR="00DE042F" w:rsidRPr="000073BB">
        <w:t>.</w:t>
      </w:r>
    </w:p>
    <w:p w14:paraId="7FF02492" w14:textId="77777777" w:rsidR="00DE042F" w:rsidRDefault="00DE042F" w:rsidP="00985386">
      <w:pPr>
        <w:pStyle w:val="ListParagraph"/>
        <w:numPr>
          <w:ilvl w:val="0"/>
          <w:numId w:val="37"/>
        </w:numPr>
        <w:jc w:val="both"/>
        <w:rPr>
          <w:rFonts w:ascii="Calibri" w:hAnsi="Calibri"/>
          <w:iCs/>
          <w:lang w:val="fr-FR"/>
        </w:rPr>
      </w:pPr>
      <w:r w:rsidRPr="000073BB">
        <w:rPr>
          <w:rFonts w:ascii="Calibri" w:hAnsi="Calibri"/>
          <w:iCs/>
          <w:lang w:val="fr-FR"/>
        </w:rPr>
        <w:t xml:space="preserve">Bloomfield, D., Barnes, T. &amp; </w:t>
      </w:r>
      <w:proofErr w:type="spellStart"/>
      <w:r w:rsidRPr="000073BB">
        <w:rPr>
          <w:rFonts w:ascii="Calibri" w:hAnsi="Calibri"/>
          <w:iCs/>
          <w:lang w:val="fr-FR"/>
        </w:rPr>
        <w:t>Huyse</w:t>
      </w:r>
      <w:proofErr w:type="spellEnd"/>
      <w:r w:rsidRPr="000073BB">
        <w:rPr>
          <w:rFonts w:ascii="Calibri" w:hAnsi="Calibri"/>
          <w:iCs/>
          <w:lang w:val="fr-FR"/>
        </w:rPr>
        <w:t xml:space="preserve">, L. (2003). </w:t>
      </w:r>
      <w:proofErr w:type="spellStart"/>
      <w:r w:rsidRPr="000073BB">
        <w:rPr>
          <w:rFonts w:ascii="Calibri" w:hAnsi="Calibri"/>
          <w:i/>
          <w:iCs/>
          <w:lang w:val="fr-FR"/>
        </w:rPr>
        <w:t>Reconciliation</w:t>
      </w:r>
      <w:proofErr w:type="spellEnd"/>
      <w:r w:rsidRPr="000073BB">
        <w:rPr>
          <w:rFonts w:ascii="Calibri" w:hAnsi="Calibri"/>
          <w:i/>
          <w:iCs/>
          <w:lang w:val="fr-FR"/>
        </w:rPr>
        <w:t xml:space="preserve"> </w:t>
      </w:r>
      <w:proofErr w:type="spellStart"/>
      <w:r w:rsidRPr="000073BB">
        <w:rPr>
          <w:rFonts w:ascii="Calibri" w:hAnsi="Calibri"/>
          <w:i/>
          <w:iCs/>
          <w:lang w:val="fr-FR"/>
        </w:rPr>
        <w:t>After</w:t>
      </w:r>
      <w:proofErr w:type="spellEnd"/>
      <w:r w:rsidRPr="000073BB">
        <w:rPr>
          <w:rFonts w:ascii="Calibri" w:hAnsi="Calibri"/>
          <w:i/>
          <w:iCs/>
          <w:lang w:val="fr-FR"/>
        </w:rPr>
        <w:t xml:space="preserve"> Violent </w:t>
      </w:r>
      <w:proofErr w:type="spellStart"/>
      <w:r w:rsidRPr="000073BB">
        <w:rPr>
          <w:rFonts w:ascii="Calibri" w:hAnsi="Calibri"/>
          <w:i/>
          <w:iCs/>
          <w:lang w:val="fr-FR"/>
        </w:rPr>
        <w:t>Conflict</w:t>
      </w:r>
      <w:proofErr w:type="spellEnd"/>
      <w:r w:rsidRPr="000073BB">
        <w:rPr>
          <w:rFonts w:ascii="Calibri" w:hAnsi="Calibri"/>
          <w:i/>
          <w:iCs/>
          <w:lang w:val="fr-FR"/>
        </w:rPr>
        <w:t xml:space="preserve">. A </w:t>
      </w:r>
      <w:proofErr w:type="spellStart"/>
      <w:r w:rsidRPr="000073BB">
        <w:rPr>
          <w:rFonts w:ascii="Calibri" w:hAnsi="Calibri"/>
          <w:i/>
          <w:iCs/>
          <w:lang w:val="fr-FR"/>
        </w:rPr>
        <w:t>Handbook</w:t>
      </w:r>
      <w:proofErr w:type="spellEnd"/>
      <w:r w:rsidRPr="000073BB">
        <w:rPr>
          <w:rFonts w:ascii="Calibri" w:hAnsi="Calibri"/>
          <w:iCs/>
          <w:lang w:val="fr-FR"/>
        </w:rPr>
        <w:t>. Stockholm</w:t>
      </w:r>
      <w:r>
        <w:rPr>
          <w:rFonts w:ascii="Calibri" w:hAnsi="Calibri"/>
          <w:iCs/>
          <w:lang w:val="fr-FR"/>
        </w:rPr>
        <w:t xml:space="preserve">, </w:t>
      </w:r>
      <w:proofErr w:type="spellStart"/>
      <w:r>
        <w:rPr>
          <w:rFonts w:ascii="Calibri" w:hAnsi="Calibri"/>
          <w:iCs/>
          <w:lang w:val="fr-FR"/>
        </w:rPr>
        <w:t>Sweden</w:t>
      </w:r>
      <w:proofErr w:type="spellEnd"/>
      <w:r w:rsidRPr="000073BB">
        <w:rPr>
          <w:rFonts w:ascii="Calibri" w:hAnsi="Calibri"/>
          <w:iCs/>
          <w:lang w:val="fr-FR"/>
        </w:rPr>
        <w:t xml:space="preserve">: International Institute for </w:t>
      </w:r>
      <w:proofErr w:type="spellStart"/>
      <w:r w:rsidRPr="000073BB">
        <w:rPr>
          <w:rFonts w:ascii="Calibri" w:hAnsi="Calibri"/>
          <w:iCs/>
          <w:lang w:val="fr-FR"/>
        </w:rPr>
        <w:t>Democracy</w:t>
      </w:r>
      <w:proofErr w:type="spellEnd"/>
      <w:r w:rsidRPr="000073BB">
        <w:rPr>
          <w:rFonts w:ascii="Calibri" w:hAnsi="Calibri"/>
          <w:iCs/>
          <w:lang w:val="fr-FR"/>
        </w:rPr>
        <w:t xml:space="preserve"> and Electoral Assistance (IDEA).</w:t>
      </w:r>
      <w:r>
        <w:rPr>
          <w:rFonts w:ascii="Calibri" w:hAnsi="Calibri"/>
          <w:iCs/>
          <w:lang w:val="fr-FR"/>
        </w:rPr>
        <w:t xml:space="preserve"> </w:t>
      </w:r>
      <w:proofErr w:type="spellStart"/>
      <w:r>
        <w:rPr>
          <w:rFonts w:ascii="Calibri" w:hAnsi="Calibri"/>
          <w:iCs/>
          <w:lang w:val="fr-FR"/>
        </w:rPr>
        <w:t>Retrieved</w:t>
      </w:r>
      <w:proofErr w:type="spellEnd"/>
      <w:r>
        <w:rPr>
          <w:rFonts w:ascii="Calibri" w:hAnsi="Calibri"/>
          <w:iCs/>
          <w:lang w:val="fr-FR"/>
        </w:rPr>
        <w:t xml:space="preserve"> </w:t>
      </w:r>
      <w:proofErr w:type="spellStart"/>
      <w:r>
        <w:rPr>
          <w:rFonts w:ascii="Calibri" w:hAnsi="Calibri"/>
          <w:iCs/>
          <w:lang w:val="fr-FR"/>
        </w:rPr>
        <w:t>from</w:t>
      </w:r>
      <w:proofErr w:type="spellEnd"/>
      <w:r>
        <w:rPr>
          <w:rFonts w:ascii="Calibri" w:hAnsi="Calibri"/>
          <w:iCs/>
          <w:lang w:val="fr-FR"/>
        </w:rPr>
        <w:t xml:space="preserve">: </w:t>
      </w:r>
    </w:p>
    <w:p w14:paraId="3AB7F8C3" w14:textId="77777777" w:rsidR="00DE042F" w:rsidRPr="0019123E" w:rsidRDefault="00DE042F" w:rsidP="00985386">
      <w:pPr>
        <w:pStyle w:val="ListParagraph"/>
        <w:jc w:val="both"/>
        <w:rPr>
          <w:rFonts w:ascii="Calibri" w:hAnsi="Calibri"/>
          <w:iCs/>
          <w:lang w:val="fr-FR"/>
        </w:rPr>
      </w:pPr>
      <w:r w:rsidRPr="0019123E">
        <w:rPr>
          <w:rFonts w:ascii="Calibri" w:hAnsi="Calibri"/>
          <w:iCs/>
          <w:lang w:val="fr-FR"/>
        </w:rPr>
        <w:t>http://www.idea.int/publications/catalogue/reconciliation-after-violent-conflict-handbook.</w:t>
      </w:r>
    </w:p>
    <w:p w14:paraId="3ECF3744" w14:textId="77777777" w:rsidR="00DE042F" w:rsidRPr="000073BB" w:rsidRDefault="00DE042F" w:rsidP="00985386">
      <w:pPr>
        <w:pStyle w:val="ListParagraph"/>
        <w:numPr>
          <w:ilvl w:val="0"/>
          <w:numId w:val="37"/>
        </w:numPr>
        <w:jc w:val="both"/>
        <w:rPr>
          <w:rFonts w:ascii="Calibri" w:hAnsi="Calibri"/>
          <w:iCs/>
        </w:rPr>
      </w:pPr>
      <w:proofErr w:type="spellStart"/>
      <w:r w:rsidRPr="000073BB">
        <w:rPr>
          <w:rFonts w:ascii="Calibri" w:hAnsi="Calibri"/>
        </w:rPr>
        <w:t>Brounéus</w:t>
      </w:r>
      <w:proofErr w:type="spellEnd"/>
      <w:r w:rsidRPr="000073BB">
        <w:rPr>
          <w:rFonts w:ascii="Calibri" w:hAnsi="Calibri"/>
        </w:rPr>
        <w:t xml:space="preserve">, K. (2003). </w:t>
      </w:r>
      <w:r w:rsidRPr="000073BB">
        <w:rPr>
          <w:rFonts w:ascii="Calibri" w:hAnsi="Calibri"/>
          <w:i/>
        </w:rPr>
        <w:t>Reconciliation – Theory and Practice for Development Cooperation</w:t>
      </w:r>
      <w:r w:rsidRPr="000073BB">
        <w:rPr>
          <w:rFonts w:ascii="Calibri" w:hAnsi="Calibri"/>
        </w:rPr>
        <w:t>.</w:t>
      </w:r>
      <w:r w:rsidRPr="000073BB">
        <w:rPr>
          <w:rFonts w:eastAsia="Times New Roman" w:cs="Times New Roman"/>
        </w:rPr>
        <w:t xml:space="preserve"> Stockholm:</w:t>
      </w:r>
      <w:r w:rsidRPr="000073BB">
        <w:rPr>
          <w:rFonts w:ascii="Calibri" w:hAnsi="Calibri"/>
        </w:rPr>
        <w:t xml:space="preserve"> Swedish International Development Cooperation Agency (SIDA)</w:t>
      </w:r>
      <w:r w:rsidRPr="000073BB">
        <w:rPr>
          <w:rFonts w:ascii="Calibri" w:hAnsi="Calibri"/>
          <w:iCs/>
        </w:rPr>
        <w:t>.</w:t>
      </w:r>
      <w:r>
        <w:rPr>
          <w:rFonts w:ascii="Calibri" w:hAnsi="Calibri"/>
          <w:iCs/>
        </w:rPr>
        <w:t xml:space="preserve"> Retrieved from: </w:t>
      </w:r>
      <w:r w:rsidRPr="003D6BE4">
        <w:rPr>
          <w:rFonts w:ascii="Calibri" w:hAnsi="Calibri"/>
          <w:iCs/>
        </w:rPr>
        <w:t>http://www.sida.se/English/publications/Publication_database/publications-by-year1/2003/september/reconciliation---theory-and-practice-for-development-cooperation/</w:t>
      </w:r>
    </w:p>
    <w:p w14:paraId="2E881128" w14:textId="77777777" w:rsidR="00DE042F" w:rsidRPr="000073BB" w:rsidRDefault="00DE042F" w:rsidP="00985386">
      <w:pPr>
        <w:pStyle w:val="ListParagraph"/>
        <w:numPr>
          <w:ilvl w:val="0"/>
          <w:numId w:val="37"/>
        </w:numPr>
        <w:jc w:val="both"/>
        <w:rPr>
          <w:rFonts w:ascii="Calibri" w:hAnsi="Calibri"/>
          <w:iCs/>
        </w:rPr>
      </w:pPr>
      <w:r w:rsidRPr="000073BB">
        <w:rPr>
          <w:noProof/>
        </w:rPr>
        <w:t xml:space="preserve">Burgess, T. F. Guide to the Design of Questionnaires. (2001). Retrieved from </w:t>
      </w:r>
      <w:hyperlink r:id="rId30" w:history="1">
        <w:r w:rsidRPr="000073BB">
          <w:rPr>
            <w:rStyle w:val="Hyperlink"/>
            <w:noProof/>
            <w:color w:val="auto"/>
          </w:rPr>
          <w:t>http://iss.leeds.ac.uk/downloads/top2.pdf</w:t>
        </w:r>
      </w:hyperlink>
      <w:r w:rsidRPr="000073BB">
        <w:rPr>
          <w:rStyle w:val="Hyperlink"/>
          <w:noProof/>
          <w:color w:val="auto"/>
        </w:rPr>
        <w:t>.</w:t>
      </w:r>
    </w:p>
    <w:p w14:paraId="35070320" w14:textId="77777777" w:rsidR="00DE042F" w:rsidRPr="000073BB" w:rsidRDefault="00DE042F" w:rsidP="00985386">
      <w:pPr>
        <w:pStyle w:val="ListParagraph"/>
        <w:numPr>
          <w:ilvl w:val="0"/>
          <w:numId w:val="37"/>
        </w:numPr>
        <w:jc w:val="both"/>
        <w:rPr>
          <w:rFonts w:ascii="Calibri" w:hAnsi="Calibri"/>
          <w:u w:val="single"/>
        </w:rPr>
      </w:pPr>
      <w:r w:rsidRPr="000073BB">
        <w:rPr>
          <w:rFonts w:ascii="Calibri" w:hAnsi="Calibri"/>
        </w:rPr>
        <w:t xml:space="preserve">Central Intelligence Agency. (2017). The World </w:t>
      </w:r>
      <w:proofErr w:type="spellStart"/>
      <w:r w:rsidRPr="000073BB">
        <w:rPr>
          <w:rFonts w:ascii="Calibri" w:hAnsi="Calibri"/>
        </w:rPr>
        <w:t>Factbook</w:t>
      </w:r>
      <w:proofErr w:type="spellEnd"/>
      <w:r w:rsidRPr="000073BB">
        <w:rPr>
          <w:rFonts w:ascii="Calibri" w:hAnsi="Calibri"/>
        </w:rPr>
        <w:t xml:space="preserve"> page on Kosovo. Retrieved from </w:t>
      </w:r>
      <w:hyperlink r:id="rId31" w:history="1">
        <w:r w:rsidRPr="000073BB">
          <w:rPr>
            <w:rStyle w:val="Hyperlink"/>
            <w:rFonts w:ascii="Calibri" w:hAnsi="Calibri"/>
            <w:color w:val="auto"/>
          </w:rPr>
          <w:t>https://www.cia.gov/library/publications/the-world-factbook/geos/kv.html</w:t>
        </w:r>
      </w:hyperlink>
      <w:r w:rsidRPr="000073BB">
        <w:rPr>
          <w:rFonts w:ascii="Calibri" w:hAnsi="Calibri"/>
        </w:rPr>
        <w:t>.</w:t>
      </w:r>
    </w:p>
    <w:p w14:paraId="690FA310" w14:textId="77777777" w:rsidR="00DE042F" w:rsidRDefault="00DE042F" w:rsidP="00985386">
      <w:pPr>
        <w:pStyle w:val="ListParagraph"/>
        <w:numPr>
          <w:ilvl w:val="0"/>
          <w:numId w:val="37"/>
        </w:numPr>
        <w:jc w:val="both"/>
        <w:rPr>
          <w:rFonts w:ascii="Calibri" w:eastAsia="Times New Roman" w:hAnsi="Calibri" w:cs="Times New Roman"/>
        </w:rPr>
      </w:pPr>
      <w:r w:rsidRPr="000073BB">
        <w:rPr>
          <w:rFonts w:ascii="Calibri" w:eastAsia="Times New Roman" w:hAnsi="Calibri" w:cs="Times New Roman"/>
        </w:rPr>
        <w:t xml:space="preserve">Clark, P. (2010). </w:t>
      </w:r>
      <w:r w:rsidRPr="000073BB">
        <w:rPr>
          <w:rFonts w:ascii="Calibri" w:eastAsia="Times New Roman" w:hAnsi="Calibri" w:cs="Times New Roman"/>
          <w:i/>
        </w:rPr>
        <w:t xml:space="preserve">The </w:t>
      </w:r>
      <w:proofErr w:type="spellStart"/>
      <w:r w:rsidRPr="000073BB">
        <w:rPr>
          <w:rFonts w:ascii="Calibri" w:eastAsia="Times New Roman" w:hAnsi="Calibri" w:cs="Times New Roman"/>
          <w:i/>
        </w:rPr>
        <w:t>Gacaca</w:t>
      </w:r>
      <w:proofErr w:type="spellEnd"/>
      <w:r w:rsidRPr="000073BB">
        <w:rPr>
          <w:rFonts w:ascii="Calibri" w:eastAsia="Times New Roman" w:hAnsi="Calibri" w:cs="Times New Roman"/>
          <w:i/>
        </w:rPr>
        <w:t xml:space="preserve"> courts, post-genocide justice and reconciliation in Rwanda, Justice without lawyers</w:t>
      </w:r>
      <w:r w:rsidRPr="000073BB">
        <w:rPr>
          <w:rFonts w:ascii="Calibri" w:eastAsia="Times New Roman" w:hAnsi="Calibri" w:cs="Times New Roman"/>
        </w:rPr>
        <w:t>. Cambridge, United Kingdom: Cambridge University Press.</w:t>
      </w:r>
    </w:p>
    <w:p w14:paraId="6D60C284" w14:textId="31A6F90D" w:rsidR="00F64642" w:rsidRPr="00F64642" w:rsidRDefault="00F64642" w:rsidP="00985386">
      <w:pPr>
        <w:pStyle w:val="ListParagraph"/>
        <w:numPr>
          <w:ilvl w:val="0"/>
          <w:numId w:val="37"/>
        </w:numPr>
        <w:jc w:val="both"/>
      </w:pPr>
      <w:r>
        <w:lastRenderedPageBreak/>
        <w:t>Comprehensive Proposal for Kosovo Status Settl</w:t>
      </w:r>
      <w:r w:rsidR="00F8018F">
        <w:t>ement. (2007, March 2</w:t>
      </w:r>
      <w:r>
        <w:t xml:space="preserve">6). </w:t>
      </w:r>
    </w:p>
    <w:p w14:paraId="17EF7EBF" w14:textId="5E6824F8" w:rsidR="00DE042F" w:rsidRPr="000073BB" w:rsidRDefault="00DE042F" w:rsidP="00985386">
      <w:pPr>
        <w:pStyle w:val="ListParagraph"/>
        <w:numPr>
          <w:ilvl w:val="0"/>
          <w:numId w:val="37"/>
        </w:numPr>
        <w:jc w:val="both"/>
      </w:pPr>
      <w:proofErr w:type="spellStart"/>
      <w:r w:rsidRPr="000073BB">
        <w:rPr>
          <w:rFonts w:ascii="Calibri" w:hAnsi="Calibri"/>
        </w:rPr>
        <w:t>Daxner</w:t>
      </w:r>
      <w:proofErr w:type="spellEnd"/>
      <w:r w:rsidRPr="000073BB">
        <w:rPr>
          <w:rFonts w:ascii="Calibri" w:hAnsi="Calibri"/>
        </w:rPr>
        <w:t>, M. (2010). Hindsight is Easier than Foresight: Taking Stock of International Engagement in Kosovo</w:t>
      </w:r>
      <w:r w:rsidRPr="000073BB">
        <w:rPr>
          <w:rFonts w:ascii="Calibri" w:hAnsi="Calibri"/>
          <w:i/>
        </w:rPr>
        <w:t xml:space="preserve">. </w:t>
      </w:r>
      <w:r w:rsidRPr="000073BB">
        <w:rPr>
          <w:rFonts w:ascii="Calibri" w:hAnsi="Calibri"/>
        </w:rPr>
        <w:t xml:space="preserve">In </w:t>
      </w:r>
      <w:r w:rsidRPr="000073BB">
        <w:t xml:space="preserve">Ernst M. </w:t>
      </w:r>
      <w:proofErr w:type="spellStart"/>
      <w:r w:rsidRPr="000073BB">
        <w:t>Felberbauer</w:t>
      </w:r>
      <w:proofErr w:type="spellEnd"/>
      <w:r w:rsidRPr="000073BB">
        <w:t xml:space="preserve">, </w:t>
      </w:r>
      <w:proofErr w:type="spellStart"/>
      <w:r w:rsidRPr="000073BB">
        <w:t>Predrag</w:t>
      </w:r>
      <w:proofErr w:type="spellEnd"/>
      <w:r w:rsidRPr="000073BB">
        <w:t xml:space="preserve"> </w:t>
      </w:r>
      <w:proofErr w:type="spellStart"/>
      <w:r w:rsidRPr="000073BB">
        <w:t>Jurekovic</w:t>
      </w:r>
      <w:proofErr w:type="spellEnd"/>
      <w:r w:rsidRPr="000073BB">
        <w:t xml:space="preserve"> (</w:t>
      </w:r>
      <w:proofErr w:type="spellStart"/>
      <w:r w:rsidRPr="000073BB">
        <w:t>eds</w:t>
      </w:r>
      <w:proofErr w:type="spellEnd"/>
      <w:r w:rsidRPr="000073BB">
        <w:t xml:space="preserve">), </w:t>
      </w:r>
      <w:r w:rsidRPr="000073BB">
        <w:rPr>
          <w:rFonts w:ascii="Calibri" w:hAnsi="Calibri"/>
          <w:i/>
        </w:rPr>
        <w:t xml:space="preserve">15 Years of Peace-Building in the Western Balkans - Lessons Learnt and Current </w:t>
      </w:r>
      <w:r w:rsidRPr="000073BB">
        <w:rPr>
          <w:i/>
        </w:rPr>
        <w:t>Challenges</w:t>
      </w:r>
      <w:r w:rsidRPr="000073BB">
        <w:t xml:space="preserve">. </w:t>
      </w:r>
      <w:r w:rsidRPr="000073BB">
        <w:rPr>
          <w:rFonts w:eastAsia="Times New Roman" w:cs="Times New Roman"/>
        </w:rPr>
        <w:t xml:space="preserve">Vienna: National </w:t>
      </w:r>
      <w:proofErr w:type="spellStart"/>
      <w:r w:rsidRPr="000073BB">
        <w:rPr>
          <w:rFonts w:eastAsia="Times New Roman" w:cs="Times New Roman"/>
        </w:rPr>
        <w:t>Defence</w:t>
      </w:r>
      <w:proofErr w:type="spellEnd"/>
      <w:r w:rsidRPr="000073BB">
        <w:rPr>
          <w:rFonts w:eastAsia="Times New Roman" w:cs="Times New Roman"/>
        </w:rPr>
        <w:t xml:space="preserve"> Academy, p</w:t>
      </w:r>
      <w:r w:rsidR="00865C5A">
        <w:rPr>
          <w:rFonts w:eastAsia="Times New Roman" w:cs="Times New Roman"/>
        </w:rPr>
        <w:t>p</w:t>
      </w:r>
      <w:r w:rsidRPr="000073BB">
        <w:rPr>
          <w:rFonts w:eastAsia="Times New Roman" w:cs="Times New Roman"/>
        </w:rPr>
        <w:t>. 41-57.</w:t>
      </w:r>
    </w:p>
    <w:p w14:paraId="59DE285F" w14:textId="63375FEE" w:rsidR="00DE042F" w:rsidRPr="000073BB" w:rsidRDefault="00DE042F" w:rsidP="00985386">
      <w:pPr>
        <w:pStyle w:val="ListParagraph"/>
        <w:numPr>
          <w:ilvl w:val="0"/>
          <w:numId w:val="37"/>
        </w:numPr>
        <w:jc w:val="both"/>
        <w:rPr>
          <w:rFonts w:ascii="Calibri" w:hAnsi="Calibri"/>
          <w:iCs/>
        </w:rPr>
      </w:pPr>
      <w:r w:rsidRPr="000073BB">
        <w:rPr>
          <w:rFonts w:ascii="Calibri" w:hAnsi="Calibri"/>
          <w:iCs/>
        </w:rPr>
        <w:t xml:space="preserve">Di </w:t>
      </w:r>
      <w:proofErr w:type="spellStart"/>
      <w:r w:rsidRPr="000073BB">
        <w:rPr>
          <w:rFonts w:ascii="Calibri" w:hAnsi="Calibri"/>
          <w:iCs/>
        </w:rPr>
        <w:t>Lellio</w:t>
      </w:r>
      <w:proofErr w:type="spellEnd"/>
      <w:r w:rsidRPr="000073BB">
        <w:rPr>
          <w:rFonts w:ascii="Calibri" w:hAnsi="Calibri"/>
          <w:iCs/>
        </w:rPr>
        <w:t xml:space="preserve">, A. </w:t>
      </w:r>
      <w:r w:rsidR="008B7B38">
        <w:rPr>
          <w:rFonts w:ascii="Calibri" w:hAnsi="Calibri"/>
          <w:iCs/>
        </w:rPr>
        <w:t xml:space="preserve">&amp; </w:t>
      </w:r>
      <w:proofErr w:type="spellStart"/>
      <w:r w:rsidR="008B7B38">
        <w:rPr>
          <w:rFonts w:ascii="Calibri" w:hAnsi="Calibri"/>
          <w:iCs/>
        </w:rPr>
        <w:t>McCurn</w:t>
      </w:r>
      <w:proofErr w:type="spellEnd"/>
      <w:r w:rsidR="008B7B38">
        <w:rPr>
          <w:rFonts w:ascii="Calibri" w:hAnsi="Calibri"/>
          <w:iCs/>
        </w:rPr>
        <w:t xml:space="preserve">, C. </w:t>
      </w:r>
      <w:r w:rsidRPr="000073BB">
        <w:rPr>
          <w:rFonts w:ascii="Calibri" w:hAnsi="Calibri"/>
          <w:iCs/>
        </w:rPr>
        <w:t xml:space="preserve">(2012). Engineering Grassroots Transitional Justice in the Balkans: The case of Kosovo. </w:t>
      </w:r>
      <w:r w:rsidRPr="000073BB">
        <w:rPr>
          <w:rFonts w:ascii="Calibri" w:hAnsi="Calibri"/>
          <w:i/>
          <w:iCs/>
        </w:rPr>
        <w:t>East European Politics and Societies, 27 Number 1</w:t>
      </w:r>
      <w:r w:rsidRPr="000073BB">
        <w:rPr>
          <w:rFonts w:ascii="Calibri" w:hAnsi="Calibri"/>
          <w:iCs/>
        </w:rPr>
        <w:t>, p</w:t>
      </w:r>
      <w:r w:rsidR="00865C5A">
        <w:rPr>
          <w:rFonts w:ascii="Calibri" w:hAnsi="Calibri"/>
          <w:iCs/>
        </w:rPr>
        <w:t>p.</w:t>
      </w:r>
      <w:r w:rsidRPr="000073BB">
        <w:rPr>
          <w:rFonts w:ascii="Calibri" w:hAnsi="Calibri"/>
          <w:iCs/>
        </w:rPr>
        <w:t>1-20.</w:t>
      </w:r>
    </w:p>
    <w:p w14:paraId="3ABFAD30" w14:textId="74494A8E" w:rsidR="00DE042F" w:rsidRPr="000073BB" w:rsidRDefault="00DE042F" w:rsidP="00985386">
      <w:pPr>
        <w:pStyle w:val="ListParagraph"/>
        <w:numPr>
          <w:ilvl w:val="0"/>
          <w:numId w:val="37"/>
        </w:numPr>
        <w:jc w:val="both"/>
        <w:rPr>
          <w:rFonts w:ascii="Calibri" w:hAnsi="Calibri"/>
          <w:iCs/>
          <w:lang w:val="fr-FR"/>
        </w:rPr>
      </w:pPr>
      <w:r w:rsidRPr="000073BB">
        <w:rPr>
          <w:rFonts w:ascii="Calibri" w:hAnsi="Calibri"/>
          <w:iCs/>
          <w:lang w:val="fr-FR"/>
        </w:rPr>
        <w:t xml:space="preserve">Dwyer, S. (2003). </w:t>
      </w:r>
      <w:proofErr w:type="spellStart"/>
      <w:r w:rsidRPr="000073BB">
        <w:rPr>
          <w:rFonts w:ascii="Calibri" w:hAnsi="Calibri"/>
          <w:iCs/>
          <w:lang w:val="fr-FR"/>
        </w:rPr>
        <w:t>Reconciliation</w:t>
      </w:r>
      <w:proofErr w:type="spellEnd"/>
      <w:r w:rsidRPr="000073BB">
        <w:rPr>
          <w:rFonts w:ascii="Calibri" w:hAnsi="Calibri"/>
          <w:iCs/>
          <w:lang w:val="fr-FR"/>
        </w:rPr>
        <w:t xml:space="preserve"> for </w:t>
      </w:r>
      <w:proofErr w:type="spellStart"/>
      <w:r w:rsidRPr="000073BB">
        <w:rPr>
          <w:rFonts w:ascii="Calibri" w:hAnsi="Calibri"/>
          <w:iCs/>
          <w:lang w:val="fr-FR"/>
        </w:rPr>
        <w:t>Realists</w:t>
      </w:r>
      <w:proofErr w:type="spellEnd"/>
      <w:r w:rsidRPr="000073BB">
        <w:rPr>
          <w:rFonts w:ascii="Calibri" w:hAnsi="Calibri"/>
          <w:i/>
          <w:iCs/>
          <w:lang w:val="fr-FR"/>
        </w:rPr>
        <w:t xml:space="preserve">. </w:t>
      </w:r>
      <w:r w:rsidRPr="000073BB">
        <w:rPr>
          <w:rFonts w:ascii="Calibri" w:hAnsi="Calibri"/>
          <w:iCs/>
          <w:lang w:val="fr-FR"/>
        </w:rPr>
        <w:t xml:space="preserve">In Carol A. L. </w:t>
      </w:r>
      <w:proofErr w:type="spellStart"/>
      <w:r w:rsidRPr="000073BB">
        <w:rPr>
          <w:rFonts w:ascii="Calibri" w:hAnsi="Calibri"/>
          <w:iCs/>
          <w:lang w:val="fr-FR"/>
        </w:rPr>
        <w:t>Prager</w:t>
      </w:r>
      <w:proofErr w:type="spellEnd"/>
      <w:r w:rsidRPr="000073BB">
        <w:rPr>
          <w:rFonts w:ascii="Calibri" w:hAnsi="Calibri"/>
          <w:iCs/>
          <w:lang w:val="fr-FR"/>
        </w:rPr>
        <w:t xml:space="preserve"> and Trudy </w:t>
      </w:r>
      <w:proofErr w:type="spellStart"/>
      <w:r w:rsidRPr="000073BB">
        <w:rPr>
          <w:rFonts w:ascii="Calibri" w:hAnsi="Calibri"/>
          <w:iCs/>
          <w:lang w:val="fr-FR"/>
        </w:rPr>
        <w:t>Govier</w:t>
      </w:r>
      <w:proofErr w:type="spellEnd"/>
      <w:r w:rsidRPr="000073BB">
        <w:rPr>
          <w:rFonts w:ascii="Calibri" w:hAnsi="Calibri"/>
          <w:iCs/>
          <w:lang w:val="fr-FR"/>
        </w:rPr>
        <w:t xml:space="preserve"> (</w:t>
      </w:r>
      <w:proofErr w:type="spellStart"/>
      <w:r w:rsidRPr="000073BB">
        <w:rPr>
          <w:rFonts w:ascii="Calibri" w:hAnsi="Calibri"/>
          <w:iCs/>
          <w:lang w:val="fr-FR"/>
        </w:rPr>
        <w:t>eds</w:t>
      </w:r>
      <w:proofErr w:type="spellEnd"/>
      <w:r w:rsidRPr="000073BB">
        <w:rPr>
          <w:rFonts w:ascii="Calibri" w:hAnsi="Calibri"/>
          <w:iCs/>
          <w:lang w:val="fr-FR"/>
        </w:rPr>
        <w:t>),</w:t>
      </w:r>
      <w:r w:rsidRPr="000073BB">
        <w:rPr>
          <w:rFonts w:ascii="Calibri" w:hAnsi="Calibri"/>
          <w:i/>
          <w:iCs/>
          <w:lang w:val="fr-FR"/>
        </w:rPr>
        <w:t xml:space="preserve"> </w:t>
      </w:r>
      <w:proofErr w:type="spellStart"/>
      <w:r w:rsidRPr="000073BB">
        <w:rPr>
          <w:rFonts w:ascii="Calibri" w:hAnsi="Calibri"/>
          <w:i/>
          <w:iCs/>
          <w:lang w:val="fr-FR"/>
        </w:rPr>
        <w:t>Dilemmas</w:t>
      </w:r>
      <w:proofErr w:type="spellEnd"/>
      <w:r w:rsidRPr="000073BB">
        <w:rPr>
          <w:rFonts w:ascii="Calibri" w:hAnsi="Calibri"/>
          <w:i/>
          <w:iCs/>
          <w:lang w:val="fr-FR"/>
        </w:rPr>
        <w:t xml:space="preserve"> of </w:t>
      </w:r>
      <w:proofErr w:type="spellStart"/>
      <w:r w:rsidRPr="000073BB">
        <w:rPr>
          <w:rFonts w:ascii="Calibri" w:hAnsi="Calibri"/>
          <w:i/>
          <w:iCs/>
          <w:lang w:val="fr-FR"/>
        </w:rPr>
        <w:t>Reconciliation</w:t>
      </w:r>
      <w:proofErr w:type="spellEnd"/>
      <w:r w:rsidRPr="000073BB">
        <w:rPr>
          <w:rFonts w:ascii="Calibri" w:hAnsi="Calibri"/>
          <w:i/>
          <w:iCs/>
          <w:lang w:val="fr-FR"/>
        </w:rPr>
        <w:t>: Cases and Concepts</w:t>
      </w:r>
      <w:r w:rsidRPr="000073BB">
        <w:rPr>
          <w:rFonts w:ascii="Calibri" w:hAnsi="Calibri"/>
          <w:iCs/>
          <w:lang w:val="fr-FR"/>
        </w:rPr>
        <w:t xml:space="preserve">. Waterloo, Ont., </w:t>
      </w:r>
      <w:r w:rsidR="00BC6A2F" w:rsidRPr="000073BB">
        <w:rPr>
          <w:rFonts w:ascii="Calibri" w:hAnsi="Calibri"/>
          <w:iCs/>
          <w:lang w:val="fr-FR"/>
        </w:rPr>
        <w:t>Canada :</w:t>
      </w:r>
      <w:r w:rsidRPr="000073BB">
        <w:rPr>
          <w:rFonts w:ascii="Calibri" w:hAnsi="Calibri"/>
          <w:iCs/>
          <w:lang w:val="fr-FR"/>
        </w:rPr>
        <w:t xml:space="preserve"> Wilfrid Laurier </w:t>
      </w:r>
      <w:proofErr w:type="spellStart"/>
      <w:r w:rsidRPr="000073BB">
        <w:rPr>
          <w:rFonts w:ascii="Calibri" w:hAnsi="Calibri"/>
          <w:iCs/>
          <w:lang w:val="fr-FR"/>
        </w:rPr>
        <w:t>University</w:t>
      </w:r>
      <w:proofErr w:type="spellEnd"/>
      <w:r w:rsidRPr="000073BB">
        <w:rPr>
          <w:rFonts w:ascii="Calibri" w:hAnsi="Calibri"/>
          <w:iCs/>
          <w:lang w:val="fr-FR"/>
        </w:rPr>
        <w:t xml:space="preserve"> </w:t>
      </w:r>
      <w:proofErr w:type="spellStart"/>
      <w:r w:rsidRPr="000073BB">
        <w:rPr>
          <w:rFonts w:ascii="Calibri" w:hAnsi="Calibri"/>
          <w:iCs/>
          <w:lang w:val="fr-FR"/>
        </w:rPr>
        <w:t>Press</w:t>
      </w:r>
      <w:proofErr w:type="spellEnd"/>
      <w:r w:rsidRPr="000073BB">
        <w:rPr>
          <w:rFonts w:ascii="Calibri" w:hAnsi="Calibri"/>
          <w:iCs/>
          <w:lang w:val="fr-FR"/>
        </w:rPr>
        <w:t>. </w:t>
      </w:r>
    </w:p>
    <w:p w14:paraId="6663DAC2" w14:textId="77777777" w:rsidR="00DE042F" w:rsidRPr="00120061" w:rsidRDefault="00DE042F" w:rsidP="00985386">
      <w:pPr>
        <w:pStyle w:val="ListParagraph"/>
        <w:numPr>
          <w:ilvl w:val="0"/>
          <w:numId w:val="37"/>
        </w:numPr>
        <w:jc w:val="both"/>
        <w:rPr>
          <w:rStyle w:val="Hyperlink"/>
          <w:rFonts w:eastAsia="Times New Roman" w:cs="Times New Roman"/>
          <w:color w:val="auto"/>
          <w:u w:val="none"/>
        </w:rPr>
      </w:pPr>
      <w:r w:rsidRPr="000073BB">
        <w:rPr>
          <w:noProof/>
        </w:rPr>
        <w:t xml:space="preserve">Easton, V. J., &amp; McColl, J. H. Statistics Glossary. (1997). Retrieved May 7, 2017, from </w:t>
      </w:r>
      <w:hyperlink r:id="rId32" w:history="1">
        <w:r w:rsidRPr="000073BB">
          <w:rPr>
            <w:rStyle w:val="Hyperlink"/>
            <w:noProof/>
            <w:color w:val="auto"/>
          </w:rPr>
          <w:t>http://www.stats.gla.ac.uk/steps/glossary/</w:t>
        </w:r>
      </w:hyperlink>
      <w:r w:rsidRPr="000073BB">
        <w:rPr>
          <w:rStyle w:val="Hyperlink"/>
          <w:noProof/>
          <w:color w:val="auto"/>
        </w:rPr>
        <w:t>.</w:t>
      </w:r>
    </w:p>
    <w:p w14:paraId="764AC2AB" w14:textId="77777777" w:rsidR="00120061" w:rsidRPr="0019123E" w:rsidRDefault="00120061" w:rsidP="00985386">
      <w:pPr>
        <w:pStyle w:val="ListParagraph"/>
        <w:numPr>
          <w:ilvl w:val="0"/>
          <w:numId w:val="37"/>
        </w:numPr>
        <w:jc w:val="both"/>
        <w:rPr>
          <w:rFonts w:ascii="Calibri" w:hAnsi="Calibri"/>
          <w:lang w:val="fr-FR"/>
        </w:rPr>
      </w:pPr>
      <w:r w:rsidRPr="000073BB">
        <w:rPr>
          <w:rFonts w:ascii="Calibri" w:hAnsi="Calibri"/>
        </w:rPr>
        <w:t>Fisher, M. (2011). Transitional Justice and Reconciliation</w:t>
      </w:r>
      <w:r w:rsidRPr="0019123E">
        <w:rPr>
          <w:rFonts w:ascii="Calibri" w:hAnsi="Calibri"/>
        </w:rPr>
        <w:t>: Theory and Practice</w:t>
      </w:r>
      <w:r w:rsidRPr="0019123E">
        <w:rPr>
          <w:rFonts w:ascii="Calibri" w:hAnsi="Calibri"/>
          <w:i/>
        </w:rPr>
        <w:t>.</w:t>
      </w:r>
      <w:r w:rsidRPr="0019123E">
        <w:rPr>
          <w:rFonts w:ascii="Arial" w:hAnsi="Arial" w:cs="Arial"/>
          <w:sz w:val="21"/>
          <w:szCs w:val="21"/>
          <w:lang w:val="fr-FR"/>
        </w:rPr>
        <w:t xml:space="preserve"> </w:t>
      </w:r>
      <w:r w:rsidRPr="0019123E">
        <w:rPr>
          <w:rFonts w:ascii="Calibri" w:hAnsi="Calibri"/>
          <w:lang w:val="fr-FR"/>
        </w:rPr>
        <w:t xml:space="preserve">In B. Austin, M. Fischer, H.J. </w:t>
      </w:r>
      <w:proofErr w:type="spellStart"/>
      <w:r w:rsidRPr="0019123E">
        <w:rPr>
          <w:rFonts w:ascii="Calibri" w:hAnsi="Calibri"/>
          <w:lang w:val="fr-FR"/>
        </w:rPr>
        <w:t>Giessmann</w:t>
      </w:r>
      <w:proofErr w:type="spellEnd"/>
      <w:r w:rsidRPr="0019123E">
        <w:rPr>
          <w:rFonts w:ascii="Calibri" w:hAnsi="Calibri"/>
          <w:lang w:val="fr-FR"/>
        </w:rPr>
        <w:t xml:space="preserve"> (</w:t>
      </w:r>
      <w:proofErr w:type="spellStart"/>
      <w:r w:rsidRPr="0019123E">
        <w:rPr>
          <w:rFonts w:ascii="Calibri" w:hAnsi="Calibri"/>
          <w:lang w:val="fr-FR"/>
        </w:rPr>
        <w:t>eds</w:t>
      </w:r>
      <w:proofErr w:type="spellEnd"/>
      <w:r w:rsidRPr="0019123E">
        <w:rPr>
          <w:rFonts w:ascii="Calibri" w:hAnsi="Calibri"/>
          <w:lang w:val="fr-FR"/>
        </w:rPr>
        <w:t xml:space="preserve">.), </w:t>
      </w:r>
      <w:proofErr w:type="spellStart"/>
      <w:r w:rsidRPr="0019123E">
        <w:rPr>
          <w:rFonts w:ascii="Calibri" w:hAnsi="Calibri"/>
          <w:i/>
          <w:lang w:val="fr-FR"/>
        </w:rPr>
        <w:t>Advancing</w:t>
      </w:r>
      <w:proofErr w:type="spellEnd"/>
      <w:r w:rsidRPr="0019123E">
        <w:rPr>
          <w:rFonts w:ascii="Calibri" w:hAnsi="Calibri"/>
          <w:i/>
          <w:lang w:val="fr-FR"/>
        </w:rPr>
        <w:t xml:space="preserve"> </w:t>
      </w:r>
      <w:proofErr w:type="spellStart"/>
      <w:r w:rsidRPr="0019123E">
        <w:rPr>
          <w:rFonts w:ascii="Calibri" w:hAnsi="Calibri"/>
          <w:i/>
          <w:lang w:val="fr-FR"/>
        </w:rPr>
        <w:t>Conflict</w:t>
      </w:r>
      <w:proofErr w:type="spellEnd"/>
      <w:r w:rsidRPr="0019123E">
        <w:rPr>
          <w:rFonts w:ascii="Calibri" w:hAnsi="Calibri"/>
          <w:i/>
          <w:lang w:val="fr-FR"/>
        </w:rPr>
        <w:t xml:space="preserve"> Transformation</w:t>
      </w:r>
      <w:r w:rsidRPr="0019123E">
        <w:rPr>
          <w:rFonts w:ascii="Calibri" w:hAnsi="Calibri"/>
          <w:lang w:val="fr-FR"/>
        </w:rPr>
        <w:t xml:space="preserve">. The </w:t>
      </w:r>
      <w:proofErr w:type="spellStart"/>
      <w:r w:rsidRPr="0019123E">
        <w:rPr>
          <w:rFonts w:ascii="Calibri" w:hAnsi="Calibri"/>
          <w:lang w:val="fr-FR"/>
        </w:rPr>
        <w:t>Berghof</w:t>
      </w:r>
      <w:proofErr w:type="spellEnd"/>
      <w:r w:rsidRPr="0019123E">
        <w:rPr>
          <w:rFonts w:ascii="Calibri" w:hAnsi="Calibri"/>
          <w:lang w:val="fr-FR"/>
        </w:rPr>
        <w:t xml:space="preserve"> </w:t>
      </w:r>
      <w:proofErr w:type="spellStart"/>
      <w:r w:rsidRPr="0019123E">
        <w:rPr>
          <w:rFonts w:ascii="Calibri" w:hAnsi="Calibri"/>
          <w:lang w:val="fr-FR"/>
        </w:rPr>
        <w:t>Handbook</w:t>
      </w:r>
      <w:proofErr w:type="spellEnd"/>
      <w:r w:rsidRPr="0019123E">
        <w:rPr>
          <w:rFonts w:ascii="Calibri" w:hAnsi="Calibri"/>
          <w:lang w:val="fr-FR"/>
        </w:rPr>
        <w:t xml:space="preserve"> II. </w:t>
      </w:r>
      <w:proofErr w:type="spellStart"/>
      <w:r w:rsidRPr="0019123E">
        <w:rPr>
          <w:rFonts w:ascii="Calibri" w:hAnsi="Calibri"/>
          <w:lang w:val="fr-FR"/>
        </w:rPr>
        <w:t>Opladen</w:t>
      </w:r>
      <w:proofErr w:type="spellEnd"/>
      <w:r w:rsidRPr="0019123E">
        <w:rPr>
          <w:rFonts w:ascii="Calibri" w:hAnsi="Calibri"/>
          <w:lang w:val="fr-FR"/>
        </w:rPr>
        <w:t>/</w:t>
      </w:r>
      <w:proofErr w:type="spellStart"/>
      <w:r w:rsidRPr="0019123E">
        <w:rPr>
          <w:rFonts w:ascii="Calibri" w:hAnsi="Calibri"/>
          <w:lang w:val="fr-FR"/>
        </w:rPr>
        <w:t>Framington</w:t>
      </w:r>
      <w:proofErr w:type="spellEnd"/>
      <w:r w:rsidRPr="0019123E">
        <w:rPr>
          <w:rFonts w:ascii="Calibri" w:hAnsi="Calibri"/>
          <w:lang w:val="fr-FR"/>
        </w:rPr>
        <w:t xml:space="preserve"> </w:t>
      </w:r>
      <w:proofErr w:type="spellStart"/>
      <w:r w:rsidRPr="0019123E">
        <w:rPr>
          <w:rFonts w:ascii="Calibri" w:hAnsi="Calibri"/>
          <w:lang w:val="fr-FR"/>
        </w:rPr>
        <w:t>Hills</w:t>
      </w:r>
      <w:proofErr w:type="spellEnd"/>
      <w:r w:rsidRPr="0019123E">
        <w:rPr>
          <w:rFonts w:ascii="Calibri" w:hAnsi="Calibri"/>
          <w:lang w:val="fr-FR"/>
        </w:rPr>
        <w:t xml:space="preserve">: Barbara </w:t>
      </w:r>
      <w:proofErr w:type="spellStart"/>
      <w:r w:rsidRPr="0019123E">
        <w:rPr>
          <w:rFonts w:ascii="Calibri" w:hAnsi="Calibri"/>
          <w:lang w:val="fr-FR"/>
        </w:rPr>
        <w:t>Budrich</w:t>
      </w:r>
      <w:proofErr w:type="spellEnd"/>
      <w:r w:rsidRPr="0019123E">
        <w:rPr>
          <w:rFonts w:ascii="Calibri" w:hAnsi="Calibri"/>
          <w:lang w:val="fr-FR"/>
        </w:rPr>
        <w:t xml:space="preserve"> </w:t>
      </w:r>
      <w:proofErr w:type="spellStart"/>
      <w:r w:rsidRPr="0019123E">
        <w:rPr>
          <w:rFonts w:ascii="Calibri" w:hAnsi="Calibri"/>
          <w:lang w:val="fr-FR"/>
        </w:rPr>
        <w:t>Publishers</w:t>
      </w:r>
      <w:proofErr w:type="spellEnd"/>
      <w:r w:rsidRPr="0019123E">
        <w:rPr>
          <w:rFonts w:ascii="Calibri" w:hAnsi="Calibri"/>
          <w:lang w:val="fr-FR"/>
        </w:rPr>
        <w:t>. </w:t>
      </w:r>
      <w:proofErr w:type="spellStart"/>
      <w:r w:rsidRPr="0019123E">
        <w:rPr>
          <w:rFonts w:ascii="Calibri" w:hAnsi="Calibri"/>
          <w:lang w:val="fr-FR"/>
        </w:rPr>
        <w:t>Retrieved</w:t>
      </w:r>
      <w:proofErr w:type="spellEnd"/>
      <w:r w:rsidRPr="0019123E">
        <w:rPr>
          <w:rFonts w:ascii="Calibri" w:hAnsi="Calibri"/>
          <w:lang w:val="fr-FR"/>
        </w:rPr>
        <w:t xml:space="preserve"> </w:t>
      </w:r>
      <w:proofErr w:type="spellStart"/>
      <w:r w:rsidRPr="0019123E">
        <w:rPr>
          <w:rFonts w:ascii="Calibri" w:hAnsi="Calibri"/>
          <w:lang w:val="fr-FR"/>
        </w:rPr>
        <w:t>from</w:t>
      </w:r>
      <w:proofErr w:type="spellEnd"/>
      <w:r w:rsidRPr="0019123E">
        <w:rPr>
          <w:rFonts w:ascii="Calibri" w:hAnsi="Calibri"/>
          <w:lang w:val="fr-FR"/>
        </w:rPr>
        <w:t> :</w:t>
      </w:r>
    </w:p>
    <w:p w14:paraId="39E3E165" w14:textId="6ECAC62E" w:rsidR="00120061" w:rsidRPr="00120061" w:rsidRDefault="004D63EB" w:rsidP="00985386">
      <w:pPr>
        <w:pStyle w:val="ListParagraph"/>
        <w:jc w:val="both"/>
        <w:rPr>
          <w:rFonts w:ascii="Calibri" w:hAnsi="Calibri"/>
          <w:lang w:val="fr-FR"/>
        </w:rPr>
      </w:pPr>
      <w:hyperlink r:id="rId33" w:history="1">
        <w:r w:rsidR="00120061" w:rsidRPr="0019123E">
          <w:rPr>
            <w:rStyle w:val="Hyperlink"/>
            <w:rFonts w:ascii="Calibri" w:hAnsi="Calibri"/>
            <w:color w:val="auto"/>
            <w:lang w:val="fr-FR"/>
          </w:rPr>
          <w:t>http://www.berghof-foundation.org/training/berghof-handbook-for-conflict-transformation/handbook-articles/transitional-justice-reconciliation/</w:t>
        </w:r>
      </w:hyperlink>
      <w:r w:rsidR="00120061" w:rsidRPr="0019123E">
        <w:rPr>
          <w:rFonts w:ascii="Calibri" w:hAnsi="Calibri"/>
          <w:lang w:val="fr-FR"/>
        </w:rPr>
        <w:t xml:space="preserve">. </w:t>
      </w:r>
    </w:p>
    <w:p w14:paraId="5C9E5608" w14:textId="763FD206" w:rsidR="004643EE" w:rsidRPr="00250E9C" w:rsidRDefault="004643EE" w:rsidP="00985386">
      <w:pPr>
        <w:pStyle w:val="ListParagraph"/>
        <w:numPr>
          <w:ilvl w:val="0"/>
          <w:numId w:val="37"/>
        </w:numPr>
        <w:jc w:val="both"/>
        <w:rPr>
          <w:rFonts w:ascii="Calibri" w:eastAsia="Times New Roman" w:hAnsi="Calibri" w:cs="Times New Roman"/>
        </w:rPr>
      </w:pPr>
      <w:r w:rsidRPr="000073BB">
        <w:rPr>
          <w:rFonts w:ascii="Calibri" w:hAnsi="Calibri"/>
          <w:iCs/>
        </w:rPr>
        <w:t xml:space="preserve">Fischer, M. &amp; </w:t>
      </w:r>
      <w:proofErr w:type="spellStart"/>
      <w:r w:rsidRPr="000073BB">
        <w:rPr>
          <w:rFonts w:ascii="Calibri" w:hAnsi="Calibri"/>
          <w:iCs/>
        </w:rPr>
        <w:t>Petrović-Ziemer</w:t>
      </w:r>
      <w:proofErr w:type="spellEnd"/>
      <w:r w:rsidRPr="000073BB">
        <w:rPr>
          <w:rFonts w:ascii="Calibri" w:hAnsi="Calibri"/>
          <w:iCs/>
        </w:rPr>
        <w:t>, L. (</w:t>
      </w:r>
      <w:proofErr w:type="gramStart"/>
      <w:r w:rsidRPr="000073BB">
        <w:rPr>
          <w:rFonts w:ascii="Calibri" w:hAnsi="Calibri"/>
          <w:iCs/>
        </w:rPr>
        <w:t>eds</w:t>
      </w:r>
      <w:proofErr w:type="gramEnd"/>
      <w:r w:rsidRPr="000073BB">
        <w:rPr>
          <w:rFonts w:ascii="Calibri" w:hAnsi="Calibri"/>
          <w:iCs/>
        </w:rPr>
        <w:t xml:space="preserve">.). (2013). </w:t>
      </w:r>
      <w:r w:rsidRPr="000073BB">
        <w:rPr>
          <w:rFonts w:ascii="Calibri" w:hAnsi="Calibri"/>
          <w:i/>
          <w:iCs/>
        </w:rPr>
        <w:t xml:space="preserve">Dealing with the Past in the Western </w:t>
      </w:r>
      <w:r w:rsidRPr="00250E9C">
        <w:rPr>
          <w:rFonts w:ascii="Calibri" w:hAnsi="Calibri"/>
          <w:i/>
          <w:iCs/>
        </w:rPr>
        <w:t xml:space="preserve">Balkans. Initiatives for </w:t>
      </w:r>
      <w:proofErr w:type="spellStart"/>
      <w:r w:rsidRPr="00250E9C">
        <w:rPr>
          <w:rFonts w:ascii="Calibri" w:hAnsi="Calibri"/>
          <w:i/>
          <w:iCs/>
        </w:rPr>
        <w:t>Peacebuilding</w:t>
      </w:r>
      <w:proofErr w:type="spellEnd"/>
      <w:r w:rsidRPr="00250E9C">
        <w:rPr>
          <w:rFonts w:ascii="Calibri" w:hAnsi="Calibri"/>
          <w:i/>
          <w:iCs/>
        </w:rPr>
        <w:t xml:space="preserve"> and Transitional Justice in Bosnia-Herzegovina, Serbia and Croatia.</w:t>
      </w:r>
      <w:r w:rsidRPr="00250E9C">
        <w:rPr>
          <w:rFonts w:ascii="Calibri" w:hAnsi="Calibri"/>
          <w:iCs/>
        </w:rPr>
        <w:t xml:space="preserve"> </w:t>
      </w:r>
      <w:proofErr w:type="spellStart"/>
      <w:r w:rsidRPr="00250E9C">
        <w:rPr>
          <w:rFonts w:ascii="Calibri" w:hAnsi="Calibri"/>
          <w:iCs/>
        </w:rPr>
        <w:t>Berghof</w:t>
      </w:r>
      <w:proofErr w:type="spellEnd"/>
      <w:r w:rsidRPr="00250E9C">
        <w:rPr>
          <w:rFonts w:ascii="Calibri" w:hAnsi="Calibri"/>
          <w:iCs/>
        </w:rPr>
        <w:t xml:space="preserve"> Report No. 18. Berlin: </w:t>
      </w:r>
      <w:proofErr w:type="spellStart"/>
      <w:r w:rsidRPr="00250E9C">
        <w:rPr>
          <w:rFonts w:ascii="Calibri" w:hAnsi="Calibri"/>
          <w:iCs/>
        </w:rPr>
        <w:t>Berghof</w:t>
      </w:r>
      <w:proofErr w:type="spellEnd"/>
      <w:r w:rsidRPr="00250E9C">
        <w:rPr>
          <w:rFonts w:ascii="Calibri" w:hAnsi="Calibri"/>
          <w:iCs/>
        </w:rPr>
        <w:t xml:space="preserve"> Foundation. Retrieved from:</w:t>
      </w:r>
      <w:r w:rsidRPr="00250E9C">
        <w:t xml:space="preserve"> </w:t>
      </w:r>
      <w:hyperlink r:id="rId34" w:history="1">
        <w:r w:rsidR="00250E9C" w:rsidRPr="00250E9C">
          <w:rPr>
            <w:rStyle w:val="Hyperlink"/>
            <w:rFonts w:ascii="Calibri" w:hAnsi="Calibri"/>
            <w:iCs/>
            <w:color w:val="auto"/>
          </w:rPr>
          <w:t>http://www.berghof-foundation.org/fileadmin/redaktion/Publications/Papers/Reports/br18e.pdf</w:t>
        </w:r>
      </w:hyperlink>
      <w:r w:rsidRPr="00250E9C">
        <w:rPr>
          <w:rFonts w:ascii="Calibri" w:hAnsi="Calibri"/>
          <w:iCs/>
        </w:rPr>
        <w:t>.</w:t>
      </w:r>
    </w:p>
    <w:p w14:paraId="1CFACF31" w14:textId="488009D3" w:rsidR="00250E9C" w:rsidRPr="00250E9C" w:rsidRDefault="00250E9C" w:rsidP="00985386">
      <w:pPr>
        <w:pStyle w:val="ListParagraph"/>
        <w:numPr>
          <w:ilvl w:val="0"/>
          <w:numId w:val="37"/>
        </w:numPr>
        <w:jc w:val="both"/>
      </w:pPr>
      <w:r w:rsidRPr="00250E9C">
        <w:t>Five Senior Serb Officials Convicted of Kosovo Crimes, One Acquitted. (2009</w:t>
      </w:r>
      <w:r w:rsidR="00072D12">
        <w:t>, February 26</w:t>
      </w:r>
      <w:r w:rsidRPr="00250E9C">
        <w:t xml:space="preserve">). Retrieved from: </w:t>
      </w:r>
      <w:hyperlink r:id="rId35" w:history="1">
        <w:r w:rsidRPr="00250E9C">
          <w:rPr>
            <w:rStyle w:val="Hyperlink"/>
            <w:color w:val="auto"/>
          </w:rPr>
          <w:t>http://www.icty.org/en/press/five-senior-serb-officials-convicted-kosovo-crimes-one-acquitted</w:t>
        </w:r>
      </w:hyperlink>
    </w:p>
    <w:p w14:paraId="734F65DF" w14:textId="77777777" w:rsidR="00DE042F" w:rsidRPr="000073BB" w:rsidRDefault="00DE042F" w:rsidP="00985386">
      <w:pPr>
        <w:pStyle w:val="ListParagraph"/>
        <w:numPr>
          <w:ilvl w:val="0"/>
          <w:numId w:val="37"/>
        </w:numPr>
        <w:jc w:val="both"/>
        <w:rPr>
          <w:rFonts w:ascii="Calibri" w:hAnsi="Calibri"/>
          <w:b/>
        </w:rPr>
      </w:pPr>
      <w:proofErr w:type="spellStart"/>
      <w:r>
        <w:rPr>
          <w:rFonts w:ascii="Calibri" w:hAnsi="Calibri"/>
          <w:bCs/>
        </w:rPr>
        <w:t>Gallucci</w:t>
      </w:r>
      <w:proofErr w:type="spellEnd"/>
      <w:r>
        <w:rPr>
          <w:rFonts w:ascii="Calibri" w:hAnsi="Calibri"/>
          <w:bCs/>
        </w:rPr>
        <w:t>, G</w:t>
      </w:r>
      <w:r w:rsidRPr="000073BB">
        <w:rPr>
          <w:rFonts w:ascii="Calibri" w:hAnsi="Calibri"/>
          <w:bCs/>
        </w:rPr>
        <w:t xml:space="preserve">. (2011). The </w:t>
      </w:r>
      <w:proofErr w:type="spellStart"/>
      <w:r w:rsidRPr="000073BB">
        <w:rPr>
          <w:rFonts w:ascii="Calibri" w:hAnsi="Calibri"/>
          <w:bCs/>
        </w:rPr>
        <w:t>Ahtisaari</w:t>
      </w:r>
      <w:proofErr w:type="spellEnd"/>
      <w:r w:rsidRPr="000073BB">
        <w:rPr>
          <w:rFonts w:ascii="Calibri" w:hAnsi="Calibri"/>
          <w:bCs/>
        </w:rPr>
        <w:t xml:space="preserve"> Plan and North Kosovo, </w:t>
      </w:r>
      <w:proofErr w:type="spellStart"/>
      <w:r w:rsidRPr="000073BB">
        <w:rPr>
          <w:rFonts w:ascii="Calibri" w:hAnsi="Calibri"/>
          <w:bCs/>
        </w:rPr>
        <w:t>TransConflict</w:t>
      </w:r>
      <w:proofErr w:type="spellEnd"/>
      <w:r w:rsidRPr="000073BB">
        <w:rPr>
          <w:rFonts w:ascii="Calibri" w:hAnsi="Calibri"/>
          <w:bCs/>
        </w:rPr>
        <w:t xml:space="preserve">. Retrieved from: </w:t>
      </w:r>
      <w:hyperlink r:id="rId36" w:history="1">
        <w:r w:rsidRPr="000073BB">
          <w:rPr>
            <w:rStyle w:val="Hyperlink"/>
            <w:rFonts w:ascii="Calibri" w:hAnsi="Calibri"/>
            <w:bCs/>
            <w:color w:val="auto"/>
          </w:rPr>
          <w:t>http://www.transconflict.com/2011/11/ahtisaari-plan-north-kosovo-011/</w:t>
        </w:r>
      </w:hyperlink>
      <w:r w:rsidRPr="000073BB">
        <w:rPr>
          <w:rFonts w:ascii="Calibri" w:hAnsi="Calibri"/>
          <w:bCs/>
        </w:rPr>
        <w:t xml:space="preserve">. </w:t>
      </w:r>
    </w:p>
    <w:p w14:paraId="48041D7D" w14:textId="705D61D6" w:rsidR="00DE042F" w:rsidRPr="00D7065E" w:rsidRDefault="00C779B0" w:rsidP="00985386">
      <w:pPr>
        <w:pStyle w:val="ListParagraph"/>
        <w:numPr>
          <w:ilvl w:val="0"/>
          <w:numId w:val="37"/>
        </w:numPr>
        <w:jc w:val="both"/>
        <w:rPr>
          <w:rStyle w:val="Hyperlink"/>
          <w:rFonts w:ascii="Calibri" w:hAnsi="Calibri"/>
          <w:color w:val="auto"/>
          <w:u w:val="none"/>
        </w:rPr>
      </w:pPr>
      <w:proofErr w:type="spellStart"/>
      <w:r>
        <w:rPr>
          <w:rFonts w:eastAsia="Times New Roman" w:cs="Times New Roman"/>
        </w:rPr>
        <w:t>Gacaca</w:t>
      </w:r>
      <w:proofErr w:type="spellEnd"/>
      <w:r>
        <w:rPr>
          <w:rFonts w:eastAsia="Times New Roman" w:cs="Times New Roman"/>
        </w:rPr>
        <w:t xml:space="preserve"> Community Justice. (</w:t>
      </w:r>
      <w:proofErr w:type="spellStart"/>
      <w:r>
        <w:rPr>
          <w:rFonts w:eastAsia="Times New Roman" w:cs="Times New Roman"/>
        </w:rPr>
        <w:t>n.d.</w:t>
      </w:r>
      <w:proofErr w:type="spellEnd"/>
      <w:r w:rsidR="00DE042F" w:rsidRPr="000073BB">
        <w:rPr>
          <w:rFonts w:eastAsia="Times New Roman" w:cs="Times New Roman"/>
        </w:rPr>
        <w:t xml:space="preserve">).  Retrieved from: </w:t>
      </w:r>
      <w:hyperlink r:id="rId37" w:history="1">
        <w:r w:rsidR="00DE042F" w:rsidRPr="000073BB">
          <w:rPr>
            <w:rStyle w:val="Hyperlink"/>
            <w:color w:val="auto"/>
          </w:rPr>
          <w:t>http://gacaca.rw/about/history-3/</w:t>
        </w:r>
      </w:hyperlink>
    </w:p>
    <w:p w14:paraId="60EC1974" w14:textId="3DF8231A" w:rsidR="00DE042F" w:rsidRPr="000073BB" w:rsidRDefault="00DE042F" w:rsidP="00985386">
      <w:pPr>
        <w:pStyle w:val="ListParagraph"/>
        <w:numPr>
          <w:ilvl w:val="0"/>
          <w:numId w:val="37"/>
        </w:numPr>
        <w:jc w:val="both"/>
        <w:rPr>
          <w:rFonts w:ascii="Calibri" w:hAnsi="Calibri"/>
        </w:rPr>
      </w:pPr>
      <w:proofErr w:type="spellStart"/>
      <w:r w:rsidRPr="000073BB">
        <w:rPr>
          <w:rFonts w:ascii="Calibri" w:hAnsi="Calibri"/>
        </w:rPr>
        <w:t>Hourquebie</w:t>
      </w:r>
      <w:proofErr w:type="spellEnd"/>
      <w:r w:rsidRPr="000073BB">
        <w:rPr>
          <w:rFonts w:ascii="Calibri" w:hAnsi="Calibri"/>
        </w:rPr>
        <w:t xml:space="preserve">, F. (2014). </w:t>
      </w:r>
      <w:r w:rsidRPr="00147C6D">
        <w:rPr>
          <w:rFonts w:ascii="Calibri" w:hAnsi="Calibri"/>
        </w:rPr>
        <w:t xml:space="preserve">La justice </w:t>
      </w:r>
      <w:proofErr w:type="spellStart"/>
      <w:r w:rsidRPr="00147C6D">
        <w:rPr>
          <w:rFonts w:ascii="Calibri" w:hAnsi="Calibri"/>
        </w:rPr>
        <w:t>transitionnelle</w:t>
      </w:r>
      <w:proofErr w:type="spellEnd"/>
      <w:r w:rsidRPr="00147C6D">
        <w:rPr>
          <w:rFonts w:ascii="Calibri" w:hAnsi="Calibri"/>
        </w:rPr>
        <w:t xml:space="preserve"> a </w:t>
      </w:r>
      <w:proofErr w:type="spellStart"/>
      <w:r w:rsidRPr="00147C6D">
        <w:rPr>
          <w:rFonts w:ascii="Calibri" w:hAnsi="Calibri"/>
        </w:rPr>
        <w:t>bien</w:t>
      </w:r>
      <w:proofErr w:type="spellEnd"/>
      <w:r w:rsidRPr="00147C6D">
        <w:rPr>
          <w:rFonts w:ascii="Calibri" w:hAnsi="Calibri"/>
        </w:rPr>
        <w:t xml:space="preserve"> </w:t>
      </w:r>
      <w:proofErr w:type="gramStart"/>
      <w:r w:rsidRPr="00147C6D">
        <w:rPr>
          <w:rFonts w:ascii="Calibri" w:hAnsi="Calibri"/>
        </w:rPr>
        <w:t>un</w:t>
      </w:r>
      <w:proofErr w:type="gramEnd"/>
      <w:r w:rsidRPr="00147C6D">
        <w:rPr>
          <w:rFonts w:ascii="Calibri" w:hAnsi="Calibri"/>
        </w:rPr>
        <w:t xml:space="preserve"> </w:t>
      </w:r>
      <w:proofErr w:type="spellStart"/>
      <w:r w:rsidRPr="00147C6D">
        <w:rPr>
          <w:rFonts w:ascii="Calibri" w:hAnsi="Calibri"/>
        </w:rPr>
        <w:t>sens</w:t>
      </w:r>
      <w:proofErr w:type="spellEnd"/>
      <w:r w:rsidRPr="00147C6D">
        <w:rPr>
          <w:rFonts w:ascii="Calibri" w:hAnsi="Calibri"/>
        </w:rPr>
        <w:t>,</w:t>
      </w:r>
      <w:r w:rsidRPr="000073BB">
        <w:rPr>
          <w:rFonts w:ascii="Calibri" w:hAnsi="Calibri"/>
        </w:rPr>
        <w:t xml:space="preserve"> </w:t>
      </w:r>
      <w:proofErr w:type="spellStart"/>
      <w:r w:rsidRPr="00147C6D">
        <w:rPr>
          <w:rFonts w:ascii="Calibri" w:hAnsi="Calibri"/>
          <w:i/>
        </w:rPr>
        <w:t>Afrique</w:t>
      </w:r>
      <w:proofErr w:type="spellEnd"/>
      <w:r w:rsidRPr="00147C6D">
        <w:rPr>
          <w:rFonts w:ascii="Calibri" w:hAnsi="Calibri"/>
          <w:i/>
        </w:rPr>
        <w:t xml:space="preserve"> </w:t>
      </w:r>
      <w:proofErr w:type="spellStart"/>
      <w:r w:rsidRPr="00147C6D">
        <w:rPr>
          <w:rFonts w:ascii="Calibri" w:hAnsi="Calibri"/>
          <w:i/>
        </w:rPr>
        <w:t>contemporaine</w:t>
      </w:r>
      <w:proofErr w:type="spellEnd"/>
      <w:r w:rsidRPr="00147C6D">
        <w:rPr>
          <w:rFonts w:ascii="Calibri" w:hAnsi="Calibri"/>
          <w:i/>
        </w:rPr>
        <w:t>, n° 250,</w:t>
      </w:r>
      <w:r w:rsidRPr="000073BB">
        <w:rPr>
          <w:rFonts w:ascii="Calibri" w:hAnsi="Calibri"/>
        </w:rPr>
        <w:t xml:space="preserve"> p</w:t>
      </w:r>
      <w:r w:rsidR="00865C5A">
        <w:rPr>
          <w:rFonts w:ascii="Calibri" w:hAnsi="Calibri"/>
        </w:rPr>
        <w:t>p</w:t>
      </w:r>
      <w:r w:rsidRPr="000073BB">
        <w:rPr>
          <w:rFonts w:ascii="Calibri" w:hAnsi="Calibri"/>
        </w:rPr>
        <w:t>. 86-87. Retrieved from: https://www.cairn.info/revue-afrique-contemporaine-2014-2-page-86.htm.</w:t>
      </w:r>
    </w:p>
    <w:p w14:paraId="729BCE51" w14:textId="77777777" w:rsidR="00043C01" w:rsidRPr="00043C01" w:rsidRDefault="00DE042F" w:rsidP="00985386">
      <w:pPr>
        <w:pStyle w:val="ListParagraph"/>
        <w:numPr>
          <w:ilvl w:val="0"/>
          <w:numId w:val="37"/>
        </w:numPr>
        <w:jc w:val="both"/>
        <w:rPr>
          <w:rFonts w:ascii="Calibri" w:hAnsi="Calibri"/>
        </w:rPr>
      </w:pPr>
      <w:r w:rsidRPr="000073BB">
        <w:t>International Criminal Tribunal for the former Yugoslavia Calls for papers for June 2017 Legacy Conference. (2016</w:t>
      </w:r>
      <w:r w:rsidR="00043C01">
        <w:t>, November 01</w:t>
      </w:r>
      <w:r w:rsidRPr="000073BB">
        <w:t xml:space="preserve">). </w:t>
      </w:r>
    </w:p>
    <w:p w14:paraId="5C995733" w14:textId="5E46F9B4" w:rsidR="00DE042F" w:rsidRPr="00043C01" w:rsidRDefault="00DE042F" w:rsidP="00985386">
      <w:pPr>
        <w:pStyle w:val="ListParagraph"/>
        <w:jc w:val="both"/>
        <w:rPr>
          <w:rFonts w:ascii="Calibri" w:hAnsi="Calibri"/>
        </w:rPr>
      </w:pPr>
      <w:r w:rsidRPr="000073BB">
        <w:t xml:space="preserve">Retrieved from: </w:t>
      </w:r>
      <w:hyperlink r:id="rId38" w:history="1">
        <w:r w:rsidRPr="00043C01">
          <w:rPr>
            <w:rStyle w:val="Hyperlink"/>
            <w:color w:val="auto"/>
          </w:rPr>
          <w:t>http://www.icty.org/fr/press/tribunal-p%C3%A9nal-international-pour-l%E2%80%99ex-yougoslavie-appel-%C3%A0-contributions-pour-la-conf%C3%A9rence</w:t>
        </w:r>
      </w:hyperlink>
      <w:r w:rsidRPr="000073BB">
        <w:t xml:space="preserve">. </w:t>
      </w:r>
    </w:p>
    <w:p w14:paraId="233A09D4" w14:textId="0E4F0A95" w:rsidR="00865C5A" w:rsidRPr="00865C5A" w:rsidRDefault="00865C5A" w:rsidP="00985386">
      <w:pPr>
        <w:pStyle w:val="ListParagraph"/>
        <w:numPr>
          <w:ilvl w:val="0"/>
          <w:numId w:val="37"/>
        </w:numPr>
        <w:jc w:val="both"/>
        <w:rPr>
          <w:rFonts w:eastAsia="Times New Roman" w:cs="Times New Roman"/>
        </w:rPr>
      </w:pPr>
      <w:r w:rsidRPr="00865C5A">
        <w:t xml:space="preserve">International Recognitions </w:t>
      </w:r>
      <w:proofErr w:type="gramStart"/>
      <w:r w:rsidRPr="00865C5A">
        <w:t>Of</w:t>
      </w:r>
      <w:proofErr w:type="gramEnd"/>
      <w:r w:rsidRPr="00865C5A">
        <w:t xml:space="preserve"> The Republic Of Kosovo - Foreign Policy. (</w:t>
      </w:r>
      <w:proofErr w:type="spellStart"/>
      <w:r w:rsidRPr="00865C5A">
        <w:t>n.d.</w:t>
      </w:r>
      <w:proofErr w:type="spellEnd"/>
      <w:r w:rsidRPr="00865C5A">
        <w:t xml:space="preserve">) Retrieved from: </w:t>
      </w:r>
      <w:hyperlink r:id="rId39" w:history="1">
        <w:r w:rsidRPr="00865C5A">
          <w:rPr>
            <w:rStyle w:val="Hyperlink"/>
            <w:rFonts w:eastAsia="Times New Roman" w:cs="Times New Roman"/>
            <w:color w:val="auto"/>
          </w:rPr>
          <w:t>http://www.mfa-ks.net/?page=2%2C224</w:t>
        </w:r>
      </w:hyperlink>
    </w:p>
    <w:p w14:paraId="01B31420" w14:textId="77777777" w:rsidR="00DE042F" w:rsidRPr="000073BB" w:rsidRDefault="00DE042F" w:rsidP="00985386">
      <w:pPr>
        <w:pStyle w:val="ListParagraph"/>
        <w:numPr>
          <w:ilvl w:val="0"/>
          <w:numId w:val="37"/>
        </w:numPr>
        <w:jc w:val="both"/>
        <w:rPr>
          <w:rFonts w:ascii="Calibri" w:hAnsi="Calibri"/>
        </w:rPr>
      </w:pPr>
      <w:proofErr w:type="spellStart"/>
      <w:r w:rsidRPr="000073BB">
        <w:rPr>
          <w:rFonts w:ascii="Calibri" w:hAnsi="Calibri"/>
        </w:rPr>
        <w:t>Istrefi</w:t>
      </w:r>
      <w:proofErr w:type="spellEnd"/>
      <w:r w:rsidRPr="000073BB">
        <w:rPr>
          <w:rFonts w:ascii="Calibri" w:hAnsi="Calibri"/>
        </w:rPr>
        <w:t xml:space="preserve">, R. (2016). From Peace Building to State Building: Human Rights and Transitional Justice Processes in Kosovo, June 30, 2016. </w:t>
      </w:r>
      <w:r w:rsidRPr="000073BB">
        <w:rPr>
          <w:rFonts w:ascii="Calibri" w:hAnsi="Calibri"/>
          <w:i/>
        </w:rPr>
        <w:t xml:space="preserve">European Yearbook on Human Rights, Vol. 16, </w:t>
      </w:r>
      <w:r w:rsidRPr="000073BB">
        <w:rPr>
          <w:rFonts w:ascii="Calibri" w:hAnsi="Calibri"/>
        </w:rPr>
        <w:t xml:space="preserve">p. 459-472. University of </w:t>
      </w:r>
      <w:proofErr w:type="spellStart"/>
      <w:r w:rsidRPr="000073BB">
        <w:rPr>
          <w:rFonts w:ascii="Calibri" w:hAnsi="Calibri"/>
        </w:rPr>
        <w:t>Prishtina</w:t>
      </w:r>
      <w:proofErr w:type="spellEnd"/>
      <w:r w:rsidRPr="000073BB">
        <w:rPr>
          <w:rFonts w:ascii="Calibri" w:hAnsi="Calibri"/>
        </w:rPr>
        <w:t xml:space="preserve"> Faculty of Law Research Paper No. 2891984.</w:t>
      </w:r>
    </w:p>
    <w:p w14:paraId="4E17C5DF" w14:textId="77777777" w:rsidR="00DE042F" w:rsidRDefault="00DE042F" w:rsidP="00985386">
      <w:pPr>
        <w:pStyle w:val="ListParagraph"/>
        <w:numPr>
          <w:ilvl w:val="0"/>
          <w:numId w:val="37"/>
        </w:numPr>
        <w:jc w:val="both"/>
        <w:rPr>
          <w:rFonts w:ascii="Calibri" w:hAnsi="Calibri"/>
          <w:bCs/>
          <w:iCs/>
        </w:rPr>
      </w:pPr>
      <w:r w:rsidRPr="000073BB">
        <w:rPr>
          <w:rFonts w:ascii="Calibri" w:hAnsi="Calibri"/>
          <w:bCs/>
          <w:iCs/>
        </w:rPr>
        <w:t xml:space="preserve">Judah, T. (2008). </w:t>
      </w:r>
      <w:r w:rsidRPr="000073BB">
        <w:rPr>
          <w:rFonts w:ascii="Calibri" w:hAnsi="Calibri"/>
          <w:bCs/>
          <w:i/>
          <w:iCs/>
        </w:rPr>
        <w:t xml:space="preserve">Kosovo, </w:t>
      </w:r>
      <w:proofErr w:type="gramStart"/>
      <w:r w:rsidRPr="000073BB">
        <w:rPr>
          <w:rFonts w:ascii="Calibri" w:hAnsi="Calibri"/>
          <w:bCs/>
          <w:i/>
          <w:iCs/>
        </w:rPr>
        <w:t>What</w:t>
      </w:r>
      <w:proofErr w:type="gramEnd"/>
      <w:r w:rsidRPr="000073BB">
        <w:rPr>
          <w:rFonts w:ascii="Calibri" w:hAnsi="Calibri"/>
          <w:bCs/>
          <w:i/>
          <w:iCs/>
        </w:rPr>
        <w:t xml:space="preserve"> everyone needs to know</w:t>
      </w:r>
      <w:r>
        <w:rPr>
          <w:rFonts w:ascii="Calibri" w:hAnsi="Calibri"/>
          <w:bCs/>
          <w:iCs/>
        </w:rPr>
        <w:t>. New York, USA: Oxford University Press</w:t>
      </w:r>
      <w:r w:rsidRPr="00FD5148">
        <w:rPr>
          <w:rFonts w:ascii="Calibri" w:hAnsi="Calibri"/>
          <w:bCs/>
          <w:iCs/>
        </w:rPr>
        <w:t>.</w:t>
      </w:r>
    </w:p>
    <w:p w14:paraId="2FBECC06" w14:textId="77777777" w:rsidR="000C71E8" w:rsidRPr="00D7065E" w:rsidRDefault="000C71E8" w:rsidP="00985386">
      <w:pPr>
        <w:pStyle w:val="ListParagraph"/>
        <w:numPr>
          <w:ilvl w:val="0"/>
          <w:numId w:val="37"/>
        </w:numPr>
        <w:jc w:val="both"/>
        <w:rPr>
          <w:rFonts w:ascii="Calibri" w:hAnsi="Calibri"/>
        </w:rPr>
      </w:pPr>
      <w:r>
        <w:t xml:space="preserve">Kosovo Court to be established in The Hague. (2016, January 15). Retrieved from: </w:t>
      </w:r>
    </w:p>
    <w:p w14:paraId="14698923" w14:textId="5214187B" w:rsidR="000C71E8" w:rsidRPr="000C71E8" w:rsidRDefault="000C71E8" w:rsidP="00985386">
      <w:pPr>
        <w:pStyle w:val="ListParagraph"/>
        <w:jc w:val="both"/>
        <w:rPr>
          <w:rFonts w:ascii="Calibri" w:hAnsi="Calibri"/>
        </w:rPr>
      </w:pPr>
      <w:r w:rsidRPr="00C00C99">
        <w:lastRenderedPageBreak/>
        <w:t>https://www.government.nl/latest/news/2016/01/15/kosovo-court-to-be-established-in-the-hague</w:t>
      </w:r>
      <w:r w:rsidRPr="00FD5148">
        <w:rPr>
          <w:rFonts w:ascii="Calibri" w:hAnsi="Calibri"/>
        </w:rPr>
        <w:t>.</w:t>
      </w:r>
    </w:p>
    <w:p w14:paraId="0E9AAE62" w14:textId="657E6BBD" w:rsidR="00591121" w:rsidRPr="00730D0C" w:rsidRDefault="00591121" w:rsidP="00985386">
      <w:pPr>
        <w:pStyle w:val="ListParagraph"/>
        <w:numPr>
          <w:ilvl w:val="0"/>
          <w:numId w:val="37"/>
        </w:numPr>
        <w:jc w:val="both"/>
        <w:rPr>
          <w:rFonts w:ascii="Calibri" w:hAnsi="Calibri"/>
          <w:bCs/>
          <w:iCs/>
        </w:rPr>
      </w:pPr>
      <w:proofErr w:type="spellStart"/>
      <w:r w:rsidRPr="00C00C99">
        <w:rPr>
          <w:rFonts w:cs="Times New Roman"/>
        </w:rPr>
        <w:t>Kostovicova</w:t>
      </w:r>
      <w:proofErr w:type="spellEnd"/>
      <w:r w:rsidRPr="00C00C99">
        <w:rPr>
          <w:rFonts w:cs="Times New Roman"/>
        </w:rPr>
        <w:t>, D</w:t>
      </w:r>
      <w:r>
        <w:rPr>
          <w:rFonts w:cs="Times New Roman"/>
        </w:rPr>
        <w:t>. (2013)</w:t>
      </w:r>
      <w:r w:rsidRPr="00C00C99">
        <w:rPr>
          <w:rFonts w:cs="Times New Roman"/>
        </w:rPr>
        <w:t xml:space="preserve">. Civil society and reconciliation in the Western Balkans: great expectations? </w:t>
      </w:r>
      <w:r>
        <w:rPr>
          <w:rFonts w:cs="Times New Roman"/>
        </w:rPr>
        <w:t xml:space="preserve">In </w:t>
      </w:r>
      <w:proofErr w:type="spellStart"/>
      <w:r>
        <w:rPr>
          <w:rFonts w:cs="Times New Roman"/>
        </w:rPr>
        <w:t>Prifti</w:t>
      </w:r>
      <w:proofErr w:type="spellEnd"/>
      <w:r>
        <w:rPr>
          <w:rFonts w:cs="Times New Roman"/>
        </w:rPr>
        <w:t xml:space="preserve">, E. (ed.), </w:t>
      </w:r>
      <w:proofErr w:type="gramStart"/>
      <w:r w:rsidRPr="00C00C99">
        <w:rPr>
          <w:rFonts w:cs="Times New Roman"/>
          <w:i/>
          <w:iCs/>
        </w:rPr>
        <w:t>The</w:t>
      </w:r>
      <w:proofErr w:type="gramEnd"/>
      <w:r w:rsidRPr="00C00C99">
        <w:rPr>
          <w:rFonts w:cs="Times New Roman"/>
          <w:i/>
          <w:iCs/>
        </w:rPr>
        <w:t xml:space="preserve"> European Future of the Western Balkans: Thessaloniki@ 10 (2003-2013)</w:t>
      </w:r>
      <w:r w:rsidRPr="00C00C99">
        <w:rPr>
          <w:rFonts w:cs="Times New Roman"/>
        </w:rPr>
        <w:t xml:space="preserve">. </w:t>
      </w:r>
      <w:proofErr w:type="spellStart"/>
      <w:r w:rsidRPr="00C00C99">
        <w:rPr>
          <w:rFonts w:cs="Times New Roman"/>
        </w:rPr>
        <w:t>Conde-sur-Noireau</w:t>
      </w:r>
      <w:proofErr w:type="spellEnd"/>
      <w:r>
        <w:rPr>
          <w:rFonts w:cs="Times New Roman"/>
        </w:rPr>
        <w:t>, France</w:t>
      </w:r>
      <w:r w:rsidRPr="00C00C99">
        <w:rPr>
          <w:rFonts w:cs="Times New Roman"/>
        </w:rPr>
        <w:t xml:space="preserve">: </w:t>
      </w:r>
      <w:r w:rsidRPr="00FD5148">
        <w:rPr>
          <w:rFonts w:cs="Times New Roman"/>
          <w:bCs/>
        </w:rPr>
        <w:t xml:space="preserve">European Union </w:t>
      </w:r>
      <w:r>
        <w:rPr>
          <w:rFonts w:cs="Times New Roman"/>
          <w:bCs/>
        </w:rPr>
        <w:t>Institute for Security Studies (EUISS)</w:t>
      </w:r>
      <w:r w:rsidRPr="00FD5148">
        <w:rPr>
          <w:rFonts w:cs="Times New Roman"/>
          <w:bCs/>
        </w:rPr>
        <w:t xml:space="preserve">, </w:t>
      </w:r>
      <w:r w:rsidR="00865C5A">
        <w:rPr>
          <w:rFonts w:cs="Times New Roman"/>
          <w:bCs/>
        </w:rPr>
        <w:t>p</w:t>
      </w:r>
      <w:r w:rsidRPr="00FD5148">
        <w:rPr>
          <w:rFonts w:cs="Times New Roman"/>
          <w:bCs/>
        </w:rPr>
        <w:t>p. 101-107.</w:t>
      </w:r>
    </w:p>
    <w:p w14:paraId="009F7FF9" w14:textId="5AAC5388" w:rsidR="00841298" w:rsidRPr="00841298" w:rsidRDefault="00841298" w:rsidP="00985386">
      <w:pPr>
        <w:pStyle w:val="ListParagraph"/>
        <w:numPr>
          <w:ilvl w:val="0"/>
          <w:numId w:val="37"/>
        </w:numPr>
        <w:jc w:val="both"/>
        <w:rPr>
          <w:rFonts w:ascii="Calibri" w:eastAsia="Times New Roman" w:hAnsi="Calibri" w:cs="Times New Roman"/>
        </w:rPr>
      </w:pPr>
      <w:proofErr w:type="spellStart"/>
      <w:r>
        <w:rPr>
          <w:rFonts w:ascii="Calibri" w:eastAsia="Times New Roman" w:hAnsi="Calibri" w:cs="Times New Roman"/>
        </w:rPr>
        <w:t>Kostovicova</w:t>
      </w:r>
      <w:proofErr w:type="spellEnd"/>
      <w:r>
        <w:rPr>
          <w:rFonts w:ascii="Calibri" w:eastAsia="Times New Roman" w:hAnsi="Calibri" w:cs="Times New Roman"/>
        </w:rPr>
        <w:t xml:space="preserve">, D. (2016). Seeking justice in a divided region. </w:t>
      </w:r>
      <w:r w:rsidRPr="00841298">
        <w:rPr>
          <w:rFonts w:ascii="Calibri" w:eastAsia="Times New Roman" w:hAnsi="Calibri" w:cs="Times New Roman"/>
        </w:rPr>
        <w:t>Text Analysis of Regional Civil Society Deliberations in the Balkans</w:t>
      </w:r>
      <w:r>
        <w:rPr>
          <w:rFonts w:ascii="Calibri" w:eastAsia="Times New Roman" w:hAnsi="Calibri" w:cs="Times New Roman"/>
        </w:rPr>
        <w:t xml:space="preserve">. </w:t>
      </w:r>
      <w:r w:rsidRPr="00841298">
        <w:rPr>
          <w:rFonts w:ascii="Calibri" w:eastAsia="Times New Roman" w:hAnsi="Calibri" w:cs="Times New Roman"/>
          <w:i/>
        </w:rPr>
        <w:t>International Journal of Transitional Justice (IJTJ</w:t>
      </w:r>
      <w:r w:rsidR="007370D8">
        <w:rPr>
          <w:rFonts w:ascii="Calibri" w:eastAsia="Times New Roman" w:hAnsi="Calibri" w:cs="Times New Roman"/>
          <w:i/>
        </w:rPr>
        <w:t>),</w:t>
      </w:r>
      <w:r w:rsidR="007370D8" w:rsidRPr="007370D8">
        <w:t xml:space="preserve"> </w:t>
      </w:r>
      <w:r w:rsidR="007370D8" w:rsidRPr="007370D8">
        <w:rPr>
          <w:rFonts w:ascii="Calibri" w:eastAsia="Times New Roman" w:hAnsi="Calibri" w:cs="Times New Roman"/>
        </w:rPr>
        <w:t>online-first 2016</w:t>
      </w:r>
      <w:r>
        <w:rPr>
          <w:rFonts w:ascii="Calibri" w:eastAsia="Times New Roman" w:hAnsi="Calibri" w:cs="Times New Roman"/>
        </w:rPr>
        <w:t>.</w:t>
      </w:r>
    </w:p>
    <w:p w14:paraId="052A3584" w14:textId="24471124" w:rsidR="00DE042F" w:rsidRPr="00F8018F" w:rsidRDefault="00A10137" w:rsidP="00985386">
      <w:pPr>
        <w:pStyle w:val="ListParagraph"/>
        <w:numPr>
          <w:ilvl w:val="0"/>
          <w:numId w:val="37"/>
        </w:numPr>
        <w:jc w:val="both"/>
        <w:rPr>
          <w:rStyle w:val="Hyperlink"/>
          <w:rFonts w:ascii="Calibri" w:hAnsi="Calibri"/>
          <w:color w:val="auto"/>
          <w:u w:val="none"/>
        </w:rPr>
      </w:pPr>
      <w:r>
        <w:rPr>
          <w:noProof/>
        </w:rPr>
        <w:t xml:space="preserve">Lacey, </w:t>
      </w:r>
      <w:r w:rsidR="00DE042F" w:rsidRPr="00FD5148">
        <w:rPr>
          <w:noProof/>
        </w:rPr>
        <w:t>M. (2014). Categoric</w:t>
      </w:r>
      <w:r w:rsidR="00DE042F">
        <w:rPr>
          <w:noProof/>
        </w:rPr>
        <w:t>al Data. Retrieved May 14, 2017,</w:t>
      </w:r>
      <w:r w:rsidR="00DE042F" w:rsidRPr="00FD5148">
        <w:rPr>
          <w:noProof/>
        </w:rPr>
        <w:t xml:space="preserve"> from </w:t>
      </w:r>
      <w:hyperlink r:id="rId40" w:history="1">
        <w:r w:rsidR="00DE042F" w:rsidRPr="00156B73">
          <w:rPr>
            <w:rStyle w:val="Hyperlink"/>
            <w:noProof/>
            <w:color w:val="auto"/>
          </w:rPr>
          <w:t>http://www.stat.yale.edu/Courses/1997-98/101/stat101.htm</w:t>
        </w:r>
      </w:hyperlink>
    </w:p>
    <w:p w14:paraId="63F79A9B" w14:textId="06EABD76" w:rsidR="00F8018F" w:rsidRPr="00F64642" w:rsidRDefault="00F8018F" w:rsidP="00985386">
      <w:pPr>
        <w:pStyle w:val="ListParagraph"/>
        <w:numPr>
          <w:ilvl w:val="0"/>
          <w:numId w:val="37"/>
        </w:numPr>
        <w:jc w:val="both"/>
        <w:rPr>
          <w:rStyle w:val="Hyperlink"/>
          <w:rFonts w:ascii="Calibri" w:hAnsi="Calibri"/>
          <w:color w:val="auto"/>
          <w:u w:val="none"/>
        </w:rPr>
      </w:pPr>
      <w:r w:rsidRPr="00F3343F">
        <w:t xml:space="preserve">Law </w:t>
      </w:r>
      <w:r>
        <w:t>on ratification of the</w:t>
      </w:r>
      <w:r w:rsidRPr="00F3343F">
        <w:t xml:space="preserve"> stabilization and association agreement bet</w:t>
      </w:r>
      <w:r>
        <w:t xml:space="preserve">ween the Republic of Kosovo, of </w:t>
      </w:r>
      <w:r w:rsidRPr="00F3343F">
        <w:t>the one part, and the European Union and the European Atomic Ener</w:t>
      </w:r>
      <w:r>
        <w:t xml:space="preserve">gy Community, of the other part, </w:t>
      </w:r>
      <w:r w:rsidRPr="00F3343F">
        <w:t xml:space="preserve">Law no. </w:t>
      </w:r>
      <w:r>
        <w:t>05/L-069, 2015.</w:t>
      </w:r>
    </w:p>
    <w:p w14:paraId="15CCFA4B" w14:textId="47A9BFF5" w:rsidR="00F64642" w:rsidRPr="00F64642" w:rsidRDefault="00F64642" w:rsidP="00985386">
      <w:pPr>
        <w:pStyle w:val="ListParagraph"/>
        <w:numPr>
          <w:ilvl w:val="0"/>
          <w:numId w:val="37"/>
        </w:numPr>
        <w:jc w:val="both"/>
      </w:pPr>
      <w:r>
        <w:t>Law on the status and the rights of the martyrs, invalids, veterans, members of K</w:t>
      </w:r>
      <w:r w:rsidR="00500466">
        <w:t>osovo Liberation Army, civilian</w:t>
      </w:r>
      <w:r>
        <w:t xml:space="preserve"> victims of war and their families, </w:t>
      </w:r>
      <w:r w:rsidRPr="0094107D">
        <w:t>Law No. 04/L-054</w:t>
      </w:r>
      <w:r>
        <w:t>, 2011</w:t>
      </w:r>
      <w:r w:rsidR="00F8018F">
        <w:t>.</w:t>
      </w:r>
    </w:p>
    <w:p w14:paraId="3F53C220" w14:textId="77777777" w:rsidR="00DE042F" w:rsidRPr="00C00C99" w:rsidRDefault="00DE042F" w:rsidP="00985386">
      <w:pPr>
        <w:pStyle w:val="ListParagraph"/>
        <w:numPr>
          <w:ilvl w:val="0"/>
          <w:numId w:val="37"/>
        </w:numPr>
        <w:jc w:val="both"/>
        <w:rPr>
          <w:rFonts w:ascii="Calibri" w:hAnsi="Calibri"/>
          <w:bCs/>
          <w:i/>
          <w:iCs/>
        </w:rPr>
      </w:pPr>
      <w:proofErr w:type="spellStart"/>
      <w:r>
        <w:rPr>
          <w:rFonts w:ascii="Calibri" w:hAnsi="Calibri"/>
          <w:bCs/>
          <w:iCs/>
        </w:rPr>
        <w:t>Lederach</w:t>
      </w:r>
      <w:proofErr w:type="spellEnd"/>
      <w:r>
        <w:rPr>
          <w:rFonts w:ascii="Calibri" w:hAnsi="Calibri"/>
          <w:bCs/>
          <w:iCs/>
        </w:rPr>
        <w:t>, J. P. (1997).</w:t>
      </w:r>
      <w:r w:rsidRPr="00FD5148">
        <w:rPr>
          <w:rFonts w:ascii="Calibri" w:hAnsi="Calibri"/>
          <w:bCs/>
          <w:iCs/>
        </w:rPr>
        <w:t xml:space="preserve"> </w:t>
      </w:r>
      <w:r w:rsidRPr="00FD5148">
        <w:rPr>
          <w:rFonts w:ascii="Calibri" w:hAnsi="Calibri"/>
          <w:bCs/>
          <w:i/>
          <w:iCs/>
        </w:rPr>
        <w:t>Building Peace: sustainable reconciliation in divided society</w:t>
      </w:r>
      <w:r>
        <w:rPr>
          <w:rFonts w:ascii="Calibri" w:hAnsi="Calibri"/>
          <w:bCs/>
          <w:iCs/>
        </w:rPr>
        <w:t>.</w:t>
      </w:r>
      <w:r>
        <w:rPr>
          <w:rFonts w:ascii="Calibri" w:hAnsi="Calibri"/>
          <w:bCs/>
          <w:i/>
          <w:iCs/>
        </w:rPr>
        <w:t xml:space="preserve"> </w:t>
      </w:r>
      <w:r>
        <w:rPr>
          <w:rFonts w:ascii="Calibri" w:hAnsi="Calibri"/>
          <w:bCs/>
          <w:iCs/>
        </w:rPr>
        <w:t>Washington</w:t>
      </w:r>
      <w:r w:rsidRPr="00D047BA">
        <w:rPr>
          <w:rFonts w:ascii="Calibri" w:hAnsi="Calibri"/>
          <w:bCs/>
          <w:iCs/>
        </w:rPr>
        <w:t xml:space="preserve"> D.C.</w:t>
      </w:r>
      <w:r>
        <w:rPr>
          <w:rFonts w:ascii="Calibri" w:hAnsi="Calibri"/>
          <w:bCs/>
          <w:iCs/>
        </w:rPr>
        <w:t>, USA</w:t>
      </w:r>
      <w:r w:rsidRPr="00D047BA">
        <w:rPr>
          <w:rFonts w:ascii="Calibri" w:hAnsi="Calibri"/>
          <w:bCs/>
          <w:iCs/>
        </w:rPr>
        <w:t xml:space="preserve">: </w:t>
      </w:r>
      <w:r>
        <w:rPr>
          <w:rFonts w:ascii="Calibri" w:hAnsi="Calibri"/>
          <w:bCs/>
          <w:iCs/>
        </w:rPr>
        <w:t>United State institute of Peace Press</w:t>
      </w:r>
      <w:r>
        <w:rPr>
          <w:rFonts w:ascii="Calibri" w:hAnsi="Calibri"/>
          <w:bCs/>
          <w:i/>
          <w:iCs/>
        </w:rPr>
        <w:t>.</w:t>
      </w:r>
    </w:p>
    <w:p w14:paraId="0B4B0FCF" w14:textId="54413AED" w:rsidR="00DE042F" w:rsidRPr="00C00C99" w:rsidRDefault="00DE042F" w:rsidP="00985386">
      <w:pPr>
        <w:pStyle w:val="ListParagraph"/>
        <w:numPr>
          <w:ilvl w:val="0"/>
          <w:numId w:val="37"/>
        </w:numPr>
        <w:jc w:val="both"/>
        <w:rPr>
          <w:rFonts w:ascii="Calibri" w:hAnsi="Calibri"/>
          <w:bCs/>
          <w:i/>
          <w:iCs/>
        </w:rPr>
      </w:pPr>
      <w:proofErr w:type="spellStart"/>
      <w:r>
        <w:t>Lederach</w:t>
      </w:r>
      <w:proofErr w:type="spellEnd"/>
      <w:r>
        <w:t>, J. P. (2001)</w:t>
      </w:r>
      <w:r w:rsidRPr="00FD5148">
        <w:t xml:space="preserve"> </w:t>
      </w:r>
      <w:proofErr w:type="gramStart"/>
      <w:r w:rsidRPr="00FD5148">
        <w:t>Civil</w:t>
      </w:r>
      <w:proofErr w:type="gramEnd"/>
      <w:r w:rsidRPr="00FD5148">
        <w:t xml:space="preserve"> society and reconciliation. In C. Crocker, F.O. </w:t>
      </w:r>
      <w:proofErr w:type="spellStart"/>
      <w:r w:rsidRPr="00FD5148">
        <w:t>Hampson</w:t>
      </w:r>
      <w:proofErr w:type="spellEnd"/>
      <w:r w:rsidRPr="00FD5148">
        <w:t xml:space="preserve"> &amp; P. </w:t>
      </w:r>
      <w:proofErr w:type="spellStart"/>
      <w:r w:rsidRPr="00FD5148">
        <w:t>Aall</w:t>
      </w:r>
      <w:proofErr w:type="spellEnd"/>
      <w:r w:rsidRPr="00FD5148">
        <w:t xml:space="preserve"> (Eds.), </w:t>
      </w:r>
      <w:proofErr w:type="gramStart"/>
      <w:r w:rsidRPr="00FD5148">
        <w:rPr>
          <w:i/>
        </w:rPr>
        <w:t>Turbulent</w:t>
      </w:r>
      <w:proofErr w:type="gramEnd"/>
      <w:r w:rsidRPr="00FD5148">
        <w:rPr>
          <w:i/>
        </w:rPr>
        <w:t xml:space="preserve"> peace: The challenges of managing international conflict</w:t>
      </w:r>
      <w:r w:rsidRPr="00FD5148">
        <w:t>.</w:t>
      </w:r>
      <w:r w:rsidRPr="00FD5148">
        <w:rPr>
          <w:lang w:val="fr-FR"/>
        </w:rPr>
        <w:t xml:space="preserve"> </w:t>
      </w:r>
      <w:r>
        <w:rPr>
          <w:lang w:val="fr-FR"/>
        </w:rPr>
        <w:t>Washington</w:t>
      </w:r>
      <w:r w:rsidRPr="00FD5148">
        <w:rPr>
          <w:lang w:val="fr-FR"/>
        </w:rPr>
        <w:t xml:space="preserve"> D.C.</w:t>
      </w:r>
      <w:r>
        <w:rPr>
          <w:lang w:val="fr-FR"/>
        </w:rPr>
        <w:t>, USA</w:t>
      </w:r>
      <w:r w:rsidRPr="00FD5148">
        <w:rPr>
          <w:lang w:val="fr-FR"/>
        </w:rPr>
        <w:t>: United S</w:t>
      </w:r>
      <w:r>
        <w:rPr>
          <w:lang w:val="fr-FR"/>
        </w:rPr>
        <w:t xml:space="preserve">tates Institute of </w:t>
      </w:r>
      <w:proofErr w:type="spellStart"/>
      <w:r>
        <w:rPr>
          <w:lang w:val="fr-FR"/>
        </w:rPr>
        <w:t>Peace</w:t>
      </w:r>
      <w:proofErr w:type="spellEnd"/>
      <w:r>
        <w:rPr>
          <w:lang w:val="fr-FR"/>
        </w:rPr>
        <w:t xml:space="preserve"> </w:t>
      </w:r>
      <w:proofErr w:type="spellStart"/>
      <w:r>
        <w:rPr>
          <w:lang w:val="fr-FR"/>
        </w:rPr>
        <w:t>Press</w:t>
      </w:r>
      <w:proofErr w:type="spellEnd"/>
      <w:r>
        <w:rPr>
          <w:lang w:val="fr-FR"/>
        </w:rPr>
        <w:t>, p</w:t>
      </w:r>
      <w:r w:rsidR="00865C5A">
        <w:rPr>
          <w:lang w:val="fr-FR"/>
        </w:rPr>
        <w:t>p</w:t>
      </w:r>
      <w:r w:rsidRPr="00FD5148">
        <w:rPr>
          <w:lang w:val="fr-FR"/>
        </w:rPr>
        <w:t xml:space="preserve">.841-854. </w:t>
      </w:r>
    </w:p>
    <w:p w14:paraId="59AA24EE" w14:textId="34F5C988" w:rsidR="00DE042F" w:rsidRDefault="00DE042F" w:rsidP="00985386">
      <w:pPr>
        <w:pStyle w:val="ListParagraph"/>
        <w:numPr>
          <w:ilvl w:val="0"/>
          <w:numId w:val="37"/>
        </w:numPr>
        <w:jc w:val="both"/>
        <w:rPr>
          <w:rFonts w:ascii="Calibri" w:hAnsi="Calibri"/>
        </w:rPr>
      </w:pPr>
      <w:proofErr w:type="spellStart"/>
      <w:r>
        <w:rPr>
          <w:rFonts w:ascii="Calibri" w:hAnsi="Calibri"/>
        </w:rPr>
        <w:t>Loveman</w:t>
      </w:r>
      <w:proofErr w:type="spellEnd"/>
      <w:r>
        <w:rPr>
          <w:rFonts w:ascii="Calibri" w:hAnsi="Calibri"/>
        </w:rPr>
        <w:t>, B. &amp;</w:t>
      </w:r>
      <w:r w:rsidRPr="00FD5148">
        <w:rPr>
          <w:rFonts w:ascii="Calibri" w:hAnsi="Calibri"/>
        </w:rPr>
        <w:t xml:space="preserve"> Lira</w:t>
      </w:r>
      <w:r>
        <w:rPr>
          <w:rFonts w:ascii="Calibri" w:hAnsi="Calibri"/>
        </w:rPr>
        <w:t>, E. (2007)</w:t>
      </w:r>
      <w:r w:rsidRPr="00FD5148">
        <w:rPr>
          <w:rFonts w:ascii="Calibri" w:hAnsi="Calibri"/>
        </w:rPr>
        <w:t>. Truth, Justice, Reconciliation, and Impunity as Hist</w:t>
      </w:r>
      <w:r>
        <w:rPr>
          <w:rFonts w:ascii="Calibri" w:hAnsi="Calibri"/>
        </w:rPr>
        <w:t>orical themes: Chile</w:t>
      </w:r>
      <w:r w:rsidRPr="0069730D">
        <w:rPr>
          <w:rFonts w:ascii="Calibri" w:hAnsi="Calibri"/>
        </w:rPr>
        <w:t xml:space="preserve">, 1814-2006. </w:t>
      </w:r>
      <w:r w:rsidRPr="0069730D">
        <w:rPr>
          <w:rFonts w:ascii="Calibri" w:hAnsi="Calibri"/>
          <w:i/>
        </w:rPr>
        <w:t xml:space="preserve">Radical History Review, </w:t>
      </w:r>
      <w:proofErr w:type="gramStart"/>
      <w:r w:rsidRPr="0069730D">
        <w:rPr>
          <w:rFonts w:ascii="Calibri" w:hAnsi="Calibri"/>
          <w:i/>
        </w:rPr>
        <w:t>Winter</w:t>
      </w:r>
      <w:proofErr w:type="gramEnd"/>
      <w:r w:rsidRPr="0069730D">
        <w:rPr>
          <w:rFonts w:ascii="Calibri" w:hAnsi="Calibri"/>
          <w:i/>
        </w:rPr>
        <w:t xml:space="preserve"> 2007</w:t>
      </w:r>
      <w:r w:rsidRPr="0069730D">
        <w:rPr>
          <w:rFonts w:ascii="Calibri" w:hAnsi="Calibri"/>
        </w:rPr>
        <w:t>, p</w:t>
      </w:r>
      <w:r w:rsidR="00865C5A">
        <w:rPr>
          <w:rFonts w:ascii="Calibri" w:hAnsi="Calibri"/>
        </w:rPr>
        <w:t>p</w:t>
      </w:r>
      <w:r w:rsidRPr="0069730D">
        <w:rPr>
          <w:rFonts w:ascii="Calibri" w:hAnsi="Calibri"/>
        </w:rPr>
        <w:t>.43-76.</w:t>
      </w:r>
    </w:p>
    <w:p w14:paraId="1A434C4E" w14:textId="77777777" w:rsidR="0017134A" w:rsidRPr="0017134A" w:rsidRDefault="00B86662" w:rsidP="00985386">
      <w:pPr>
        <w:pStyle w:val="ListParagraph"/>
        <w:numPr>
          <w:ilvl w:val="0"/>
          <w:numId w:val="37"/>
        </w:numPr>
        <w:jc w:val="both"/>
        <w:rPr>
          <w:rFonts w:ascii="Calibri" w:hAnsi="Calibri"/>
        </w:rPr>
      </w:pPr>
      <w:r>
        <w:t>Mandates and Crimes under ICTY Jurisdiction. (</w:t>
      </w:r>
      <w:proofErr w:type="spellStart"/>
      <w:r>
        <w:t>n.d.</w:t>
      </w:r>
      <w:proofErr w:type="spellEnd"/>
      <w:r>
        <w:t xml:space="preserve">). Retrieved </w:t>
      </w:r>
      <w:r w:rsidR="0017134A">
        <w:t xml:space="preserve">from: </w:t>
      </w:r>
    </w:p>
    <w:p w14:paraId="2B46A83A" w14:textId="22D30A3B" w:rsidR="00B86662" w:rsidRPr="0069730D" w:rsidRDefault="0017134A" w:rsidP="00985386">
      <w:pPr>
        <w:pStyle w:val="ListParagraph"/>
        <w:jc w:val="both"/>
        <w:rPr>
          <w:rFonts w:ascii="Calibri" w:hAnsi="Calibri"/>
        </w:rPr>
      </w:pPr>
      <w:r w:rsidRPr="0017134A">
        <w:t>http://www.icty.org/en/about/tribunal/mandate-and-crimes-under-icty-jurisdiction</w:t>
      </w:r>
    </w:p>
    <w:p w14:paraId="6F57A928" w14:textId="77777777" w:rsidR="00DE042F" w:rsidRPr="00C00C99" w:rsidRDefault="00DE042F" w:rsidP="00985386">
      <w:pPr>
        <w:pStyle w:val="ListParagraph"/>
        <w:numPr>
          <w:ilvl w:val="0"/>
          <w:numId w:val="37"/>
        </w:numPr>
        <w:jc w:val="both"/>
        <w:rPr>
          <w:rFonts w:ascii="Calibri" w:hAnsi="Calibri"/>
        </w:rPr>
      </w:pPr>
      <w:proofErr w:type="spellStart"/>
      <w:r w:rsidRPr="0069730D">
        <w:rPr>
          <w:shd w:val="clear" w:color="auto" w:fill="FFFFFF"/>
        </w:rPr>
        <w:t>Matica</w:t>
      </w:r>
      <w:proofErr w:type="spellEnd"/>
      <w:r w:rsidRPr="0069730D">
        <w:rPr>
          <w:shd w:val="clear" w:color="auto" w:fill="FFFFFF"/>
        </w:rPr>
        <w:t xml:space="preserve"> </w:t>
      </w:r>
      <w:proofErr w:type="spellStart"/>
      <w:r w:rsidRPr="0069730D">
        <w:rPr>
          <w:shd w:val="clear" w:color="auto" w:fill="FFFFFF"/>
        </w:rPr>
        <w:t>Srpska-</w:t>
      </w:r>
      <w:r w:rsidRPr="0069730D">
        <w:rPr>
          <w:bCs/>
        </w:rPr>
        <w:t>Dictioctionnary</w:t>
      </w:r>
      <w:proofErr w:type="spellEnd"/>
      <w:r>
        <w:rPr>
          <w:bCs/>
          <w:color w:val="333333"/>
        </w:rPr>
        <w:t xml:space="preserve">, retrieved from: </w:t>
      </w:r>
      <w:r>
        <w:rPr>
          <w:rFonts w:eastAsia="Times New Roman" w:cs="Times New Roman"/>
        </w:rPr>
        <w:t>https://goo.gl/X2R2da.</w:t>
      </w:r>
    </w:p>
    <w:p w14:paraId="1101568D" w14:textId="77777777" w:rsidR="00DE042F" w:rsidRPr="00C81CCA" w:rsidRDefault="00DE042F" w:rsidP="00985386">
      <w:pPr>
        <w:pStyle w:val="ListParagraph"/>
        <w:numPr>
          <w:ilvl w:val="0"/>
          <w:numId w:val="37"/>
        </w:numPr>
        <w:jc w:val="both"/>
        <w:rPr>
          <w:rFonts w:eastAsia="Times New Roman" w:cs="Times New Roman"/>
        </w:rPr>
      </w:pPr>
      <w:r w:rsidRPr="00FD5148">
        <w:rPr>
          <w:noProof/>
        </w:rPr>
        <w:t>Michael, R. S. (n.d.). Crosstabulation &amp;amp; Chi Square Chi-square as an Index</w:t>
      </w:r>
      <w:r>
        <w:rPr>
          <w:noProof/>
        </w:rPr>
        <w:t xml:space="preserve"> of Association. Retrieved from:</w:t>
      </w:r>
    </w:p>
    <w:p w14:paraId="7B620BCD" w14:textId="77777777" w:rsidR="00DE042F" w:rsidRPr="00C00C99" w:rsidRDefault="004D63EB" w:rsidP="00985386">
      <w:pPr>
        <w:pStyle w:val="ListParagraph"/>
        <w:jc w:val="both"/>
        <w:rPr>
          <w:rFonts w:eastAsia="Times New Roman" w:cs="Times New Roman"/>
        </w:rPr>
      </w:pPr>
      <w:hyperlink r:id="rId41" w:history="1">
        <w:r w:rsidR="00DE042F" w:rsidRPr="00C00C99">
          <w:rPr>
            <w:rStyle w:val="Hyperlink"/>
            <w:noProof/>
            <w:color w:val="auto"/>
          </w:rPr>
          <w:t>http://www.indiana.edu/~educy520/sec5982/week_12/chi_sq_summary011020.pdf</w:t>
        </w:r>
      </w:hyperlink>
    </w:p>
    <w:p w14:paraId="7B6BBA98" w14:textId="0FC8E0B2" w:rsidR="00DE042F" w:rsidRPr="00C00C99" w:rsidRDefault="00DE042F" w:rsidP="00985386">
      <w:pPr>
        <w:pStyle w:val="ListParagraph"/>
        <w:numPr>
          <w:ilvl w:val="0"/>
          <w:numId w:val="37"/>
        </w:numPr>
        <w:jc w:val="both"/>
        <w:rPr>
          <w:rFonts w:ascii="Calibri" w:hAnsi="Calibri"/>
          <w:bCs/>
          <w:i/>
          <w:iCs/>
        </w:rPr>
      </w:pPr>
      <w:r w:rsidRPr="00FD5148">
        <w:rPr>
          <w:lang w:val="fr-FR"/>
        </w:rPr>
        <w:t>Milo</w:t>
      </w:r>
      <w:r>
        <w:rPr>
          <w:lang w:val="fr-FR"/>
        </w:rPr>
        <w:t>,</w:t>
      </w:r>
      <w:r w:rsidRPr="00FD5148">
        <w:rPr>
          <w:lang w:val="fr-FR"/>
        </w:rPr>
        <w:t xml:space="preserve"> P</w:t>
      </w:r>
      <w:r>
        <w:rPr>
          <w:lang w:val="fr-FR"/>
        </w:rPr>
        <w:t>. (2006).</w:t>
      </w:r>
      <w:r w:rsidRPr="00FB7BD7">
        <w:rPr>
          <w:lang w:val="en-GB"/>
        </w:rPr>
        <w:t xml:space="preserve"> The conclusion of Kosovo Status – contribution for peace and stability in the Western Balkans. In </w:t>
      </w:r>
      <w:proofErr w:type="spellStart"/>
      <w:r w:rsidRPr="00FB7BD7">
        <w:rPr>
          <w:lang w:val="en-GB"/>
        </w:rPr>
        <w:t>Takehiro</w:t>
      </w:r>
      <w:proofErr w:type="spellEnd"/>
      <w:r w:rsidRPr="00FB7BD7">
        <w:rPr>
          <w:lang w:val="en-GB"/>
        </w:rPr>
        <w:t xml:space="preserve"> Togo and </w:t>
      </w:r>
      <w:proofErr w:type="spellStart"/>
      <w:r w:rsidRPr="00FB7BD7">
        <w:rPr>
          <w:lang w:val="en-GB"/>
        </w:rPr>
        <w:t>Negoslav</w:t>
      </w:r>
      <w:proofErr w:type="spellEnd"/>
      <w:r w:rsidRPr="00FB7BD7">
        <w:rPr>
          <w:lang w:val="en-GB"/>
        </w:rPr>
        <w:t xml:space="preserve"> P. </w:t>
      </w:r>
      <w:proofErr w:type="spellStart"/>
      <w:r w:rsidRPr="00FB7BD7">
        <w:rPr>
          <w:lang w:val="en-GB"/>
        </w:rPr>
        <w:t>Ostojic</w:t>
      </w:r>
      <w:proofErr w:type="spellEnd"/>
      <w:r w:rsidRPr="00FB7BD7">
        <w:rPr>
          <w:lang w:val="en-GB"/>
        </w:rPr>
        <w:t xml:space="preserve"> (</w:t>
      </w:r>
      <w:proofErr w:type="spellStart"/>
      <w:proofErr w:type="gramStart"/>
      <w:r w:rsidRPr="00FB7BD7">
        <w:rPr>
          <w:lang w:val="en-GB"/>
        </w:rPr>
        <w:t>eds</w:t>
      </w:r>
      <w:proofErr w:type="spellEnd"/>
      <w:proofErr w:type="gramEnd"/>
      <w:r w:rsidRPr="00FB7BD7">
        <w:rPr>
          <w:lang w:val="en-GB"/>
        </w:rPr>
        <w:t>),</w:t>
      </w:r>
      <w:r w:rsidRPr="00FB7BD7">
        <w:rPr>
          <w:i/>
          <w:lang w:val="en-GB"/>
        </w:rPr>
        <w:t xml:space="preserve"> National and Inter-Ethnic Reconciliation and religious tolerance in the Western Balkans</w:t>
      </w:r>
      <w:r w:rsidRPr="00FB7BD7">
        <w:rPr>
          <w:lang w:val="en-GB"/>
        </w:rPr>
        <w:t xml:space="preserve">. Belgrade, </w:t>
      </w:r>
      <w:r>
        <w:rPr>
          <w:lang w:val="en-GB"/>
        </w:rPr>
        <w:t>Serbia</w:t>
      </w:r>
      <w:r w:rsidRPr="00FB7BD7">
        <w:rPr>
          <w:lang w:val="en-GB"/>
        </w:rPr>
        <w:t xml:space="preserve">: European </w:t>
      </w:r>
      <w:proofErr w:type="spellStart"/>
      <w:r w:rsidRPr="00FB7BD7">
        <w:rPr>
          <w:lang w:val="en-GB"/>
        </w:rPr>
        <w:t>Center</w:t>
      </w:r>
      <w:proofErr w:type="spellEnd"/>
      <w:r w:rsidRPr="00FB7BD7">
        <w:rPr>
          <w:lang w:val="en-GB"/>
        </w:rPr>
        <w:t xml:space="preserve"> for Peace and Development (ECDP) of the United Nations University for Peace, </w:t>
      </w:r>
      <w:r w:rsidR="00947B7F">
        <w:rPr>
          <w:lang w:val="en-GB"/>
        </w:rPr>
        <w:t>p</w:t>
      </w:r>
      <w:r w:rsidRPr="00FB7BD7">
        <w:rPr>
          <w:lang w:val="en-GB"/>
        </w:rPr>
        <w:t>p. 41-46.</w:t>
      </w:r>
    </w:p>
    <w:p w14:paraId="6EE254A0" w14:textId="28A3F4DF" w:rsidR="00DE042F" w:rsidRPr="00C00C99" w:rsidRDefault="00DE042F" w:rsidP="00985386">
      <w:pPr>
        <w:pStyle w:val="ListParagraph"/>
        <w:numPr>
          <w:ilvl w:val="0"/>
          <w:numId w:val="37"/>
        </w:numPr>
        <w:jc w:val="both"/>
        <w:rPr>
          <w:rFonts w:ascii="Calibri" w:hAnsi="Calibri"/>
          <w:bCs/>
          <w:i/>
          <w:iCs/>
        </w:rPr>
      </w:pPr>
      <w:proofErr w:type="spellStart"/>
      <w:r>
        <w:t>Minow</w:t>
      </w:r>
      <w:proofErr w:type="spellEnd"/>
      <w:r>
        <w:t>, M. (1998).</w:t>
      </w:r>
      <w:r w:rsidRPr="00FD5148">
        <w:t xml:space="preserve"> </w:t>
      </w:r>
      <w:r w:rsidRPr="00FD5148">
        <w:rPr>
          <w:i/>
        </w:rPr>
        <w:t xml:space="preserve">Between Vengeance and Forgiveness: Facing History </w:t>
      </w:r>
      <w:proofErr w:type="gramStart"/>
      <w:r w:rsidRPr="00FD5148">
        <w:rPr>
          <w:i/>
        </w:rPr>
        <w:t>After</w:t>
      </w:r>
      <w:proofErr w:type="gramEnd"/>
      <w:r w:rsidRPr="00FD5148">
        <w:rPr>
          <w:i/>
        </w:rPr>
        <w:t xml:space="preserve"> Genocide and Mass</w:t>
      </w:r>
      <w:r>
        <w:t>.</w:t>
      </w:r>
      <w:r w:rsidRPr="00FD5148">
        <w:t xml:space="preserve"> Martha </w:t>
      </w:r>
      <w:proofErr w:type="spellStart"/>
      <w:r w:rsidRPr="00FD5148">
        <w:t>Minow</w:t>
      </w:r>
      <w:proofErr w:type="spellEnd"/>
      <w:r w:rsidRPr="00FD5148">
        <w:t xml:space="preserve"> on fo</w:t>
      </w:r>
      <w:r>
        <w:t>rgiveness.</w:t>
      </w:r>
      <w:r w:rsidRPr="00FD5148">
        <w:t xml:space="preserve"> Boston</w:t>
      </w:r>
      <w:r>
        <w:t>,</w:t>
      </w:r>
      <w:r w:rsidRPr="00780C36">
        <w:t xml:space="preserve"> </w:t>
      </w:r>
      <w:r>
        <w:t>USA: Beacon Press,</w:t>
      </w:r>
      <w:r w:rsidRPr="00FD5148">
        <w:t xml:space="preserve"> </w:t>
      </w:r>
      <w:r w:rsidR="00947B7F">
        <w:t>p</w:t>
      </w:r>
      <w:r w:rsidRPr="00FD5148">
        <w:t>. 2.</w:t>
      </w:r>
    </w:p>
    <w:p w14:paraId="7BD55E41" w14:textId="77777777" w:rsidR="00DE042F" w:rsidRPr="00FB7BD7" w:rsidRDefault="00DE042F" w:rsidP="00985386">
      <w:pPr>
        <w:pStyle w:val="ListParagraph"/>
        <w:numPr>
          <w:ilvl w:val="0"/>
          <w:numId w:val="37"/>
        </w:numPr>
        <w:jc w:val="both"/>
        <w:rPr>
          <w:rFonts w:ascii="Calibri" w:hAnsi="Calibri"/>
          <w:bCs/>
          <w:i/>
          <w:iCs/>
          <w:lang w:val="en-GB"/>
        </w:rPr>
      </w:pPr>
      <w:proofErr w:type="spellStart"/>
      <w:r w:rsidRPr="00FB7BD7">
        <w:rPr>
          <w:rFonts w:ascii="Calibri" w:eastAsia="Times New Roman" w:hAnsi="Calibri" w:cs="Times New Roman"/>
          <w:bCs/>
          <w:lang w:val="en-GB"/>
        </w:rPr>
        <w:t>Morozzo</w:t>
      </w:r>
      <w:proofErr w:type="spellEnd"/>
      <w:r w:rsidRPr="00FB7BD7">
        <w:rPr>
          <w:rFonts w:ascii="Calibri" w:eastAsia="Times New Roman" w:hAnsi="Calibri" w:cs="Times New Roman"/>
          <w:bCs/>
          <w:lang w:val="en-GB"/>
        </w:rPr>
        <w:t xml:space="preserve"> </w:t>
      </w:r>
      <w:proofErr w:type="spellStart"/>
      <w:proofErr w:type="gramStart"/>
      <w:r w:rsidRPr="00FB7BD7">
        <w:rPr>
          <w:rFonts w:ascii="Calibri" w:eastAsia="Times New Roman" w:hAnsi="Calibri" w:cs="Times New Roman"/>
          <w:bCs/>
          <w:lang w:val="en-GB"/>
        </w:rPr>
        <w:t>della</w:t>
      </w:r>
      <w:proofErr w:type="spellEnd"/>
      <w:proofErr w:type="gramEnd"/>
      <w:r w:rsidRPr="00FB7BD7">
        <w:rPr>
          <w:rFonts w:ascii="Calibri" w:eastAsia="Times New Roman" w:hAnsi="Calibri" w:cs="Times New Roman"/>
          <w:bCs/>
          <w:lang w:val="en-GB"/>
        </w:rPr>
        <w:t xml:space="preserve"> </w:t>
      </w:r>
      <w:proofErr w:type="spellStart"/>
      <w:r w:rsidRPr="00FB7BD7">
        <w:rPr>
          <w:rFonts w:ascii="Calibri" w:eastAsia="Times New Roman" w:hAnsi="Calibri" w:cs="Times New Roman"/>
          <w:bCs/>
          <w:lang w:val="en-GB"/>
        </w:rPr>
        <w:t>Rocca</w:t>
      </w:r>
      <w:proofErr w:type="spellEnd"/>
      <w:r w:rsidRPr="00FB7BD7">
        <w:rPr>
          <w:rFonts w:ascii="Calibri" w:eastAsia="Times New Roman" w:hAnsi="Calibri" w:cs="Times New Roman"/>
          <w:bCs/>
          <w:lang w:val="en-GB"/>
        </w:rPr>
        <w:t xml:space="preserve">, R., Irwin, Z. T. &amp; Bieber, F. (2015). In </w:t>
      </w:r>
      <w:r w:rsidRPr="00FB7BD7">
        <w:rPr>
          <w:rFonts w:ascii="Calibri" w:eastAsia="Times New Roman" w:hAnsi="Calibri" w:cs="Times New Roman"/>
          <w:lang w:val="en-GB"/>
        </w:rPr>
        <w:t xml:space="preserve">P. </w:t>
      </w:r>
      <w:proofErr w:type="spellStart"/>
      <w:r w:rsidRPr="00FB7BD7">
        <w:rPr>
          <w:rFonts w:ascii="Calibri" w:eastAsia="Times New Roman" w:hAnsi="Calibri" w:cs="Times New Roman"/>
          <w:lang w:val="en-GB"/>
        </w:rPr>
        <w:t>Ramet</w:t>
      </w:r>
      <w:proofErr w:type="spellEnd"/>
      <w:r w:rsidRPr="00FB7BD7">
        <w:rPr>
          <w:rFonts w:ascii="Calibri" w:eastAsia="Times New Roman" w:hAnsi="Calibri" w:cs="Times New Roman"/>
          <w:lang w:val="en-GB"/>
        </w:rPr>
        <w:t xml:space="preserve"> Sabrina, </w:t>
      </w:r>
      <w:proofErr w:type="spellStart"/>
      <w:r w:rsidRPr="00FB7BD7">
        <w:rPr>
          <w:rFonts w:ascii="Calibri" w:eastAsia="Times New Roman" w:hAnsi="Calibri" w:cs="Times New Roman"/>
          <w:lang w:val="en-GB"/>
        </w:rPr>
        <w:t>Simkus</w:t>
      </w:r>
      <w:proofErr w:type="spellEnd"/>
      <w:r w:rsidRPr="00FB7BD7">
        <w:rPr>
          <w:rFonts w:ascii="Calibri" w:eastAsia="Times New Roman" w:hAnsi="Calibri" w:cs="Times New Roman"/>
          <w:lang w:val="en-GB"/>
        </w:rPr>
        <w:t xml:space="preserve"> Albert and </w:t>
      </w:r>
      <w:proofErr w:type="spellStart"/>
      <w:r w:rsidRPr="00FB7BD7">
        <w:rPr>
          <w:rFonts w:ascii="Calibri" w:eastAsia="Times New Roman" w:hAnsi="Calibri" w:cs="Times New Roman"/>
          <w:lang w:val="en-GB"/>
        </w:rPr>
        <w:t>Listhaug</w:t>
      </w:r>
      <w:proofErr w:type="spellEnd"/>
      <w:r w:rsidRPr="00FB7BD7">
        <w:rPr>
          <w:rFonts w:ascii="Calibri" w:eastAsia="Times New Roman" w:hAnsi="Calibri" w:cs="Times New Roman"/>
          <w:lang w:val="en-GB"/>
        </w:rPr>
        <w:t xml:space="preserve"> Ola (ed.), </w:t>
      </w:r>
      <w:r w:rsidRPr="00FB7BD7">
        <w:rPr>
          <w:rFonts w:ascii="Calibri" w:eastAsia="Times New Roman" w:hAnsi="Calibri" w:cs="Times New Roman"/>
          <w:bCs/>
          <w:i/>
          <w:lang w:val="en-GB"/>
        </w:rPr>
        <w:t xml:space="preserve">Civic and </w:t>
      </w:r>
      <w:proofErr w:type="spellStart"/>
      <w:r w:rsidRPr="00FB7BD7">
        <w:rPr>
          <w:rFonts w:ascii="Calibri" w:eastAsia="Times New Roman" w:hAnsi="Calibri" w:cs="Times New Roman"/>
          <w:bCs/>
          <w:i/>
          <w:lang w:val="en-GB"/>
        </w:rPr>
        <w:t>Uncivic</w:t>
      </w:r>
      <w:proofErr w:type="spellEnd"/>
      <w:r w:rsidRPr="00FB7BD7">
        <w:rPr>
          <w:rFonts w:ascii="Calibri" w:eastAsia="Times New Roman" w:hAnsi="Calibri" w:cs="Times New Roman"/>
          <w:bCs/>
          <w:i/>
          <w:lang w:val="en-GB"/>
        </w:rPr>
        <w:t xml:space="preserve"> values in Kosovo, History, politics, and value transformation</w:t>
      </w:r>
      <w:r w:rsidRPr="00FB7BD7">
        <w:rPr>
          <w:rFonts w:ascii="Calibri" w:eastAsia="Times New Roman" w:hAnsi="Calibri" w:cs="Times New Roman"/>
          <w:b/>
          <w:bCs/>
          <w:lang w:val="en-GB"/>
        </w:rPr>
        <w:t xml:space="preserve">. </w:t>
      </w:r>
      <w:r w:rsidRPr="00FB7BD7">
        <w:rPr>
          <w:rFonts w:ascii="Calibri" w:eastAsia="Times New Roman" w:hAnsi="Calibri" w:cs="Times New Roman"/>
          <w:bCs/>
          <w:lang w:val="en-GB"/>
        </w:rPr>
        <w:t>Budapest, Hungary; New York, USA: Central European University Press.</w:t>
      </w:r>
    </w:p>
    <w:p w14:paraId="76042624" w14:textId="66AD34B3" w:rsidR="00D332F2" w:rsidRPr="00865C5A" w:rsidRDefault="00DE042F" w:rsidP="00985386">
      <w:pPr>
        <w:pStyle w:val="ListParagraph"/>
        <w:numPr>
          <w:ilvl w:val="0"/>
          <w:numId w:val="37"/>
        </w:numPr>
        <w:jc w:val="both"/>
        <w:rPr>
          <w:rStyle w:val="Hyperlink"/>
          <w:rFonts w:ascii="Calibri" w:hAnsi="Calibri"/>
          <w:color w:val="auto"/>
          <w:u w:val="none"/>
          <w:lang w:val="en-GB"/>
        </w:rPr>
      </w:pPr>
      <w:r w:rsidRPr="00FB7BD7">
        <w:rPr>
          <w:lang w:val="en-GB"/>
        </w:rPr>
        <w:t xml:space="preserve">Murphy, J. G. &amp; </w:t>
      </w:r>
      <w:proofErr w:type="spellStart"/>
      <w:r w:rsidRPr="00FB7BD7">
        <w:rPr>
          <w:lang w:val="en-GB"/>
        </w:rPr>
        <w:t>Minow</w:t>
      </w:r>
      <w:proofErr w:type="spellEnd"/>
      <w:r w:rsidRPr="00FB7BD7">
        <w:rPr>
          <w:lang w:val="en-GB"/>
        </w:rPr>
        <w:t xml:space="preserve">, M. (1999). </w:t>
      </w:r>
      <w:r w:rsidRPr="00FB7BD7">
        <w:rPr>
          <w:i/>
          <w:lang w:val="en-GB"/>
        </w:rPr>
        <w:t>Fordham Urban Law Journal, Volume 27, Number 5</w:t>
      </w:r>
      <w:r w:rsidRPr="00FB7BD7">
        <w:rPr>
          <w:lang w:val="en-GB"/>
        </w:rPr>
        <w:t>. The Berkeley Electron</w:t>
      </w:r>
      <w:r w:rsidR="00D332F2">
        <w:rPr>
          <w:lang w:val="en-GB"/>
        </w:rPr>
        <w:t>ic Press (</w:t>
      </w:r>
      <w:proofErr w:type="spellStart"/>
      <w:r w:rsidR="00D332F2">
        <w:rPr>
          <w:lang w:val="en-GB"/>
        </w:rPr>
        <w:t>bepress</w:t>
      </w:r>
      <w:proofErr w:type="spellEnd"/>
      <w:r w:rsidR="00D332F2">
        <w:rPr>
          <w:lang w:val="en-GB"/>
        </w:rPr>
        <w:t>):</w:t>
      </w:r>
      <w:r w:rsidR="00BF5537">
        <w:rPr>
          <w:lang w:val="en-GB"/>
        </w:rPr>
        <w:t xml:space="preserve"> </w:t>
      </w:r>
      <w:hyperlink r:id="rId42" w:history="1">
        <w:r w:rsidR="00BF5537" w:rsidRPr="00FB7BD7">
          <w:rPr>
            <w:rStyle w:val="Hyperlink"/>
            <w:color w:val="auto"/>
            <w:lang w:val="en-GB"/>
          </w:rPr>
          <w:t>http://ir.lawnet.fordham.edu/ul</w:t>
        </w:r>
      </w:hyperlink>
    </w:p>
    <w:p w14:paraId="2018CBCB" w14:textId="648D1A66" w:rsidR="00865C5A" w:rsidRPr="00865C5A" w:rsidRDefault="00865C5A" w:rsidP="00985386">
      <w:pPr>
        <w:pStyle w:val="ListParagraph"/>
        <w:numPr>
          <w:ilvl w:val="0"/>
          <w:numId w:val="37"/>
        </w:numPr>
        <w:jc w:val="both"/>
      </w:pPr>
      <w:r>
        <w:t>Murphy</w:t>
      </w:r>
      <w:r w:rsidRPr="00865C5A">
        <w:t xml:space="preserve">, G. J. (2012). </w:t>
      </w:r>
      <w:r w:rsidRPr="00865C5A">
        <w:rPr>
          <w:i/>
        </w:rPr>
        <w:t>Punishment and the Moral Emotions: Essays in Law, Morality, and Religion</w:t>
      </w:r>
      <w:r w:rsidRPr="00865C5A">
        <w:t>. Oxford University Press.</w:t>
      </w:r>
    </w:p>
    <w:p w14:paraId="611C5314" w14:textId="39AF4182" w:rsidR="00865C5A" w:rsidRDefault="00865C5A" w:rsidP="00985386">
      <w:pPr>
        <w:pStyle w:val="ListParagraph"/>
        <w:numPr>
          <w:ilvl w:val="0"/>
          <w:numId w:val="37"/>
        </w:numPr>
        <w:jc w:val="both"/>
        <w:rPr>
          <w:rFonts w:eastAsia="Times New Roman" w:cs="Times New Roman"/>
        </w:rPr>
      </w:pPr>
      <w:proofErr w:type="spellStart"/>
      <w:proofErr w:type="gramStart"/>
      <w:r w:rsidRPr="00865C5A">
        <w:rPr>
          <w:rFonts w:eastAsia="Times New Roman" w:cs="Times New Roman"/>
        </w:rPr>
        <w:lastRenderedPageBreak/>
        <w:t>Nato’s</w:t>
      </w:r>
      <w:proofErr w:type="spellEnd"/>
      <w:proofErr w:type="gramEnd"/>
      <w:r w:rsidRPr="00865C5A">
        <w:rPr>
          <w:rFonts w:eastAsia="Times New Roman" w:cs="Times New Roman"/>
        </w:rPr>
        <w:t xml:space="preserve"> role in Kosovo. </w:t>
      </w:r>
      <w:r w:rsidRPr="00865C5A">
        <w:t>(</w:t>
      </w:r>
      <w:r>
        <w:rPr>
          <w:rFonts w:eastAsia="Times New Roman" w:cs="Times New Roman"/>
        </w:rPr>
        <w:t>2017, March 09). Retrieved from</w:t>
      </w:r>
      <w:r w:rsidRPr="00865C5A">
        <w:rPr>
          <w:rFonts w:eastAsia="Times New Roman" w:cs="Times New Roman"/>
        </w:rPr>
        <w:t>:</w:t>
      </w:r>
      <w:r>
        <w:rPr>
          <w:rFonts w:eastAsia="Times New Roman" w:cs="Times New Roman"/>
        </w:rPr>
        <w:t xml:space="preserve"> </w:t>
      </w:r>
      <w:hyperlink r:id="rId43" w:history="1">
        <w:r w:rsidRPr="00865C5A">
          <w:rPr>
            <w:rStyle w:val="Hyperlink"/>
            <w:rFonts w:eastAsia="Times New Roman" w:cs="Times New Roman"/>
            <w:color w:val="auto"/>
          </w:rPr>
          <w:t>http://www.nato.int/cps/en/natolive/topics_48818.htm</w:t>
        </w:r>
      </w:hyperlink>
    </w:p>
    <w:p w14:paraId="7559DDCD" w14:textId="7DF8B280" w:rsidR="00594066" w:rsidRPr="00865C5A" w:rsidRDefault="00594066" w:rsidP="00985386">
      <w:pPr>
        <w:pStyle w:val="ListParagraph"/>
        <w:numPr>
          <w:ilvl w:val="0"/>
          <w:numId w:val="37"/>
        </w:numPr>
        <w:jc w:val="both"/>
        <w:rPr>
          <w:rFonts w:eastAsia="Times New Roman" w:cs="Times New Roman"/>
        </w:rPr>
      </w:pPr>
      <w:proofErr w:type="spellStart"/>
      <w:r w:rsidRPr="00594066">
        <w:rPr>
          <w:rFonts w:eastAsia="Times New Roman" w:cs="Times New Roman"/>
        </w:rPr>
        <w:t>Ramsbotham</w:t>
      </w:r>
      <w:proofErr w:type="spellEnd"/>
      <w:r w:rsidRPr="00594066">
        <w:rPr>
          <w:rFonts w:eastAsia="Times New Roman" w:cs="Times New Roman"/>
        </w:rPr>
        <w:t xml:space="preserve">, O., </w:t>
      </w:r>
      <w:proofErr w:type="spellStart"/>
      <w:r w:rsidRPr="00594066">
        <w:rPr>
          <w:rFonts w:eastAsia="Times New Roman" w:cs="Times New Roman"/>
        </w:rPr>
        <w:t>Miall</w:t>
      </w:r>
      <w:proofErr w:type="spellEnd"/>
      <w:r w:rsidRPr="00594066">
        <w:rPr>
          <w:rFonts w:eastAsia="Times New Roman" w:cs="Times New Roman"/>
        </w:rPr>
        <w:t xml:space="preserve">, H., &amp; Woodhouse, T. (2011). </w:t>
      </w:r>
      <w:r w:rsidRPr="00594066">
        <w:rPr>
          <w:rFonts w:eastAsia="Times New Roman" w:cs="Times New Roman"/>
          <w:i/>
        </w:rPr>
        <w:t>Contemporary conflict resolution: The prevention, management and transformation of deadly conflicts</w:t>
      </w:r>
      <w:r w:rsidRPr="00594066">
        <w:rPr>
          <w:rFonts w:eastAsia="Times New Roman" w:cs="Times New Roman"/>
        </w:rPr>
        <w:t>. Cambridge, UK: Polity.</w:t>
      </w:r>
    </w:p>
    <w:p w14:paraId="35AE9792" w14:textId="77777777" w:rsidR="00DE042F" w:rsidRPr="00C00C99" w:rsidRDefault="00DE042F" w:rsidP="00985386">
      <w:pPr>
        <w:pStyle w:val="ListParagraph"/>
        <w:numPr>
          <w:ilvl w:val="0"/>
          <w:numId w:val="37"/>
        </w:numPr>
        <w:jc w:val="both"/>
        <w:rPr>
          <w:rFonts w:ascii="Calibri" w:hAnsi="Calibri"/>
        </w:rPr>
      </w:pPr>
      <w:r w:rsidRPr="00865C5A">
        <w:rPr>
          <w:noProof/>
        </w:rPr>
        <w:t>Reja, U., Manfreda, K. L., Hlebec, V., &amp; Vehovar, V. (</w:t>
      </w:r>
      <w:r w:rsidRPr="00865C5A">
        <w:rPr>
          <w:iCs/>
          <w:noProof/>
        </w:rPr>
        <w:t>2003)</w:t>
      </w:r>
      <w:r w:rsidRPr="00865C5A">
        <w:rPr>
          <w:noProof/>
        </w:rPr>
        <w:t>.</w:t>
      </w:r>
      <w:r w:rsidRPr="00FD5148">
        <w:rPr>
          <w:noProof/>
        </w:rPr>
        <w:t xml:space="preserve"> Open-ended vs. Close-ended Questions in Web Questionnaires. </w:t>
      </w:r>
      <w:r w:rsidRPr="00FD5148">
        <w:rPr>
          <w:i/>
          <w:iCs/>
          <w:noProof/>
        </w:rPr>
        <w:t>Developments in Applied Statistics Anuška Ferligoj and Andrej Mrvar (Editors) Metodološki Zvezki</w:t>
      </w:r>
      <w:r w:rsidRPr="00FD5148">
        <w:rPr>
          <w:noProof/>
        </w:rPr>
        <w:t xml:space="preserve">, </w:t>
      </w:r>
      <w:r w:rsidRPr="00FD5148">
        <w:rPr>
          <w:i/>
          <w:iCs/>
          <w:noProof/>
        </w:rPr>
        <w:t>19</w:t>
      </w:r>
      <w:r>
        <w:rPr>
          <w:noProof/>
        </w:rPr>
        <w:t xml:space="preserve">. Retrieved from: </w:t>
      </w:r>
      <w:hyperlink r:id="rId44" w:history="1">
        <w:r w:rsidRPr="00C00C99">
          <w:rPr>
            <w:rStyle w:val="Hyperlink"/>
            <w:noProof/>
            <w:color w:val="auto"/>
          </w:rPr>
          <w:t>https://pdfs.semanticscholar.org/5843/87c36946276b189fdd8a968e39021786a385.pdf</w:t>
        </w:r>
      </w:hyperlink>
      <w:r>
        <w:rPr>
          <w:rStyle w:val="Hyperlink"/>
          <w:noProof/>
          <w:color w:val="auto"/>
        </w:rPr>
        <w:t>.</w:t>
      </w:r>
    </w:p>
    <w:p w14:paraId="509EE570" w14:textId="7DDDB507" w:rsidR="00DE042F" w:rsidRDefault="00DE042F" w:rsidP="00985386">
      <w:pPr>
        <w:pStyle w:val="ListParagraph"/>
        <w:numPr>
          <w:ilvl w:val="0"/>
          <w:numId w:val="37"/>
        </w:numPr>
        <w:jc w:val="both"/>
        <w:rPr>
          <w:rFonts w:ascii="Calibri" w:hAnsi="Calibri"/>
          <w:lang w:val="fr-FR"/>
        </w:rPr>
      </w:pPr>
      <w:proofErr w:type="spellStart"/>
      <w:r>
        <w:rPr>
          <w:rFonts w:ascii="Calibri" w:hAnsi="Calibri"/>
        </w:rPr>
        <w:t>Skaar</w:t>
      </w:r>
      <w:proofErr w:type="spellEnd"/>
      <w:r>
        <w:rPr>
          <w:rFonts w:ascii="Calibri" w:hAnsi="Calibri"/>
        </w:rPr>
        <w:t>, E. (2013)</w:t>
      </w:r>
      <w:r w:rsidRPr="00FD5148">
        <w:rPr>
          <w:rFonts w:ascii="Calibri" w:hAnsi="Calibri"/>
        </w:rPr>
        <w:t xml:space="preserve">. Reconciliation in a Transitional Justice Perspective, </w:t>
      </w:r>
      <w:r w:rsidRPr="00FD5148">
        <w:rPr>
          <w:rFonts w:ascii="Calibri" w:hAnsi="Calibri"/>
          <w:i/>
        </w:rPr>
        <w:t>Transitional Justice Review</w:t>
      </w:r>
      <w:r w:rsidRPr="00FD5148">
        <w:rPr>
          <w:rFonts w:ascii="Calibri" w:hAnsi="Calibri"/>
        </w:rPr>
        <w:t xml:space="preserve">, </w:t>
      </w:r>
      <w:r w:rsidRPr="00780C36">
        <w:rPr>
          <w:rFonts w:ascii="Calibri" w:hAnsi="Calibri"/>
          <w:i/>
        </w:rPr>
        <w:t>Volume 1, Issue 1, Article 10</w:t>
      </w:r>
      <w:r>
        <w:rPr>
          <w:rFonts w:ascii="Calibri" w:hAnsi="Calibri"/>
          <w:i/>
        </w:rPr>
        <w:t>,</w:t>
      </w:r>
      <w:r>
        <w:rPr>
          <w:rFonts w:ascii="Calibri" w:hAnsi="Calibri"/>
        </w:rPr>
        <w:t xml:space="preserve"> </w:t>
      </w:r>
      <w:proofErr w:type="spellStart"/>
      <w:r w:rsidR="00947B7F">
        <w:rPr>
          <w:rFonts w:ascii="Calibri" w:hAnsi="Calibri"/>
        </w:rPr>
        <w:t>p</w:t>
      </w:r>
      <w:r>
        <w:rPr>
          <w:rFonts w:ascii="Calibri" w:hAnsi="Calibri"/>
        </w:rPr>
        <w:t>p</w:t>
      </w:r>
      <w:proofErr w:type="spellEnd"/>
      <w:r w:rsidRPr="00780C36">
        <w:rPr>
          <w:rFonts w:ascii="Garamond" w:hAnsi="Garamond" w:cs="Garamond"/>
          <w:color w:val="000000"/>
          <w:sz w:val="26"/>
          <w:szCs w:val="26"/>
          <w:lang w:val="fr-FR"/>
        </w:rPr>
        <w:t xml:space="preserve"> </w:t>
      </w:r>
      <w:r>
        <w:rPr>
          <w:rFonts w:ascii="Calibri" w:hAnsi="Calibri"/>
          <w:lang w:val="fr-FR"/>
        </w:rPr>
        <w:t>54-103.</w:t>
      </w:r>
    </w:p>
    <w:p w14:paraId="5F2060E5" w14:textId="60365255" w:rsidR="00250E9C" w:rsidRPr="00250E9C" w:rsidRDefault="00250E9C" w:rsidP="00985386">
      <w:pPr>
        <w:pStyle w:val="ListParagraph"/>
        <w:numPr>
          <w:ilvl w:val="0"/>
          <w:numId w:val="37"/>
        </w:numPr>
        <w:jc w:val="both"/>
      </w:pPr>
      <w:proofErr w:type="spellStart"/>
      <w:r>
        <w:t>Stabilisation</w:t>
      </w:r>
      <w:proofErr w:type="spellEnd"/>
      <w:r>
        <w:t xml:space="preserve"> and Association Agreement (SAA) between the European Union and Kosovo enters into force. (2016</w:t>
      </w:r>
      <w:r w:rsidR="00F42ECE">
        <w:t>, April 01</w:t>
      </w:r>
      <w:r>
        <w:t xml:space="preserve">). </w:t>
      </w:r>
      <w:r w:rsidRPr="00250E9C">
        <w:t xml:space="preserve">Retrieved from: </w:t>
      </w:r>
      <w:hyperlink r:id="rId45" w:history="1">
        <w:r w:rsidRPr="00250E9C">
          <w:rPr>
            <w:rStyle w:val="Hyperlink"/>
            <w:color w:val="auto"/>
          </w:rPr>
          <w:t>http://europa.eu/rapid/press-release_IP-16-1184_en.htm</w:t>
        </w:r>
      </w:hyperlink>
    </w:p>
    <w:p w14:paraId="2C1556E3" w14:textId="575BF548" w:rsidR="006E591D" w:rsidRPr="00FD5148" w:rsidRDefault="006E591D" w:rsidP="00985386">
      <w:pPr>
        <w:pStyle w:val="ListParagraph"/>
        <w:numPr>
          <w:ilvl w:val="0"/>
          <w:numId w:val="37"/>
        </w:numPr>
        <w:jc w:val="both"/>
        <w:rPr>
          <w:rFonts w:ascii="Calibri" w:hAnsi="Calibri"/>
        </w:rPr>
      </w:pPr>
      <w:proofErr w:type="spellStart"/>
      <w:r>
        <w:rPr>
          <w:rFonts w:ascii="Calibri" w:hAnsi="Calibri"/>
        </w:rPr>
        <w:t>Subotic</w:t>
      </w:r>
      <w:proofErr w:type="spellEnd"/>
      <w:r>
        <w:rPr>
          <w:rFonts w:ascii="Calibri" w:hAnsi="Calibri"/>
        </w:rPr>
        <w:t xml:space="preserve">, J. (2013). Diverging paths in the Western Balkans. </w:t>
      </w:r>
      <w:r>
        <w:rPr>
          <w:rFonts w:ascii="Calibri" w:hAnsi="Calibri"/>
          <w:i/>
        </w:rPr>
        <w:t>Current History, March 2013,</w:t>
      </w:r>
      <w:r w:rsidRPr="00591121">
        <w:rPr>
          <w:rFonts w:ascii="Calibri" w:hAnsi="Calibri"/>
        </w:rPr>
        <w:t xml:space="preserve"> </w:t>
      </w:r>
      <w:r w:rsidR="00947B7F">
        <w:rPr>
          <w:rFonts w:ascii="Calibri" w:hAnsi="Calibri"/>
        </w:rPr>
        <w:t>p</w:t>
      </w:r>
      <w:r w:rsidRPr="00591121">
        <w:rPr>
          <w:rFonts w:ascii="Calibri" w:hAnsi="Calibri"/>
        </w:rPr>
        <w:t>p.107-113</w:t>
      </w:r>
      <w:r>
        <w:rPr>
          <w:rFonts w:ascii="Calibri" w:hAnsi="Calibri"/>
          <w:i/>
        </w:rPr>
        <w:t>.</w:t>
      </w:r>
    </w:p>
    <w:p w14:paraId="7AD4E462" w14:textId="7E77DCBB" w:rsidR="00DE042F" w:rsidRDefault="00DE042F" w:rsidP="00985386">
      <w:pPr>
        <w:pStyle w:val="ListParagraph"/>
        <w:numPr>
          <w:ilvl w:val="0"/>
          <w:numId w:val="37"/>
        </w:numPr>
        <w:jc w:val="both"/>
        <w:rPr>
          <w:rFonts w:ascii="Calibri" w:hAnsi="Calibri"/>
        </w:rPr>
      </w:pPr>
      <w:proofErr w:type="spellStart"/>
      <w:r>
        <w:rPr>
          <w:rFonts w:ascii="Calibri" w:hAnsi="Calibri"/>
        </w:rPr>
        <w:t>Subotic</w:t>
      </w:r>
      <w:proofErr w:type="spellEnd"/>
      <w:r>
        <w:rPr>
          <w:rFonts w:ascii="Calibri" w:hAnsi="Calibri"/>
        </w:rPr>
        <w:t>, J</w:t>
      </w:r>
      <w:r w:rsidRPr="00FD5148">
        <w:rPr>
          <w:rFonts w:ascii="Calibri" w:hAnsi="Calibri"/>
        </w:rPr>
        <w:t>.</w:t>
      </w:r>
      <w:r>
        <w:rPr>
          <w:rFonts w:ascii="Calibri" w:hAnsi="Calibri"/>
        </w:rPr>
        <w:t xml:space="preserve"> (2015).</w:t>
      </w:r>
      <w:r w:rsidRPr="00FD5148">
        <w:rPr>
          <w:rFonts w:ascii="Calibri" w:hAnsi="Calibri"/>
        </w:rPr>
        <w:t xml:space="preserve"> Truth, Justice, and Reconciliation on the ground: normative di</w:t>
      </w:r>
      <w:r>
        <w:rPr>
          <w:rFonts w:ascii="Calibri" w:hAnsi="Calibri"/>
        </w:rPr>
        <w:t>vergence in the Western Balkans.</w:t>
      </w:r>
      <w:r w:rsidRPr="00FD5148">
        <w:rPr>
          <w:rFonts w:ascii="Calibri" w:hAnsi="Calibri"/>
        </w:rPr>
        <w:t xml:space="preserve"> </w:t>
      </w:r>
      <w:r w:rsidRPr="00FD5148">
        <w:rPr>
          <w:rFonts w:ascii="Calibri" w:hAnsi="Calibri"/>
          <w:i/>
        </w:rPr>
        <w:t>Journal of International relations and development</w:t>
      </w:r>
      <w:r>
        <w:rPr>
          <w:rFonts w:ascii="Calibri" w:hAnsi="Calibri"/>
          <w:i/>
        </w:rPr>
        <w:t>, Volume 18, Issue 3</w:t>
      </w:r>
      <w:r w:rsidRPr="00FD5148">
        <w:rPr>
          <w:rFonts w:ascii="Calibri" w:hAnsi="Calibri"/>
        </w:rPr>
        <w:t xml:space="preserve">, </w:t>
      </w:r>
      <w:r w:rsidR="00947B7F">
        <w:rPr>
          <w:rFonts w:ascii="Calibri" w:hAnsi="Calibri"/>
        </w:rPr>
        <w:t>p</w:t>
      </w:r>
      <w:r w:rsidRPr="00FD5148">
        <w:rPr>
          <w:rFonts w:ascii="Calibri" w:hAnsi="Calibri"/>
        </w:rPr>
        <w:t>p. 361-382.</w:t>
      </w:r>
    </w:p>
    <w:p w14:paraId="5F80C594" w14:textId="7FE9E89F" w:rsidR="00865C5A" w:rsidRPr="00865C5A" w:rsidRDefault="00865C5A" w:rsidP="00985386">
      <w:pPr>
        <w:pStyle w:val="ListParagraph"/>
        <w:numPr>
          <w:ilvl w:val="0"/>
          <w:numId w:val="37"/>
        </w:numPr>
        <w:jc w:val="both"/>
      </w:pPr>
      <w:r w:rsidRPr="00865C5A">
        <w:rPr>
          <w:shd w:val="clear" w:color="auto" w:fill="FFFFFF"/>
        </w:rPr>
        <w:t>Sweeney</w:t>
      </w:r>
      <w:r>
        <w:rPr>
          <w:shd w:val="clear" w:color="auto" w:fill="FFFFFF"/>
        </w:rPr>
        <w:t>,</w:t>
      </w:r>
      <w:r w:rsidRPr="00865C5A">
        <w:rPr>
          <w:shd w:val="clear" w:color="auto" w:fill="FFFFFF"/>
        </w:rPr>
        <w:t xml:space="preserve"> J.  &amp; </w:t>
      </w:r>
      <w:proofErr w:type="spellStart"/>
      <w:r w:rsidRPr="00865C5A">
        <w:rPr>
          <w:shd w:val="clear" w:color="auto" w:fill="FFFFFF"/>
        </w:rPr>
        <w:t>Ahmetaj</w:t>
      </w:r>
      <w:proofErr w:type="spellEnd"/>
      <w:r>
        <w:rPr>
          <w:shd w:val="clear" w:color="auto" w:fill="FFFFFF"/>
        </w:rPr>
        <w:t>,</w:t>
      </w:r>
      <w:r w:rsidRPr="00865C5A">
        <w:rPr>
          <w:shd w:val="clear" w:color="auto" w:fill="FFFFFF"/>
        </w:rPr>
        <w:t xml:space="preserve"> N. (2015).</w:t>
      </w:r>
      <w:r w:rsidRPr="00865C5A">
        <w:rPr>
          <w:i/>
          <w:shd w:val="clear" w:color="auto" w:fill="FFFFFF"/>
        </w:rPr>
        <w:t xml:space="preserve"> Post-war memorialization and dealing with the past in Kosovo</w:t>
      </w:r>
      <w:r w:rsidRPr="00865C5A">
        <w:rPr>
          <w:shd w:val="clear" w:color="auto" w:fill="FFFFFF"/>
        </w:rPr>
        <w:t>. Center for Research, Documentation and Publication (CRDP). Kosovo, Pristina.</w:t>
      </w:r>
    </w:p>
    <w:p w14:paraId="47B55E58" w14:textId="6BC1A22F" w:rsidR="00DE042F" w:rsidRPr="00C00C99" w:rsidRDefault="00DE042F" w:rsidP="00985386">
      <w:pPr>
        <w:pStyle w:val="ListParagraph"/>
        <w:widowControl w:val="0"/>
        <w:numPr>
          <w:ilvl w:val="0"/>
          <w:numId w:val="37"/>
        </w:numPr>
        <w:autoSpaceDE w:val="0"/>
        <w:autoSpaceDN w:val="0"/>
        <w:adjustRightInd w:val="0"/>
        <w:spacing w:after="240" w:line="280" w:lineRule="atLeast"/>
        <w:jc w:val="both"/>
        <w:rPr>
          <w:rFonts w:ascii="Calibri" w:hAnsi="Calibri"/>
        </w:rPr>
      </w:pPr>
      <w:proofErr w:type="spellStart"/>
      <w:r>
        <w:rPr>
          <w:rFonts w:ascii="Calibri" w:hAnsi="Calibri"/>
        </w:rPr>
        <w:t>Touquet</w:t>
      </w:r>
      <w:proofErr w:type="spellEnd"/>
      <w:r>
        <w:rPr>
          <w:rFonts w:ascii="Calibri" w:hAnsi="Calibri"/>
        </w:rPr>
        <w:t>, H. &amp;</w:t>
      </w:r>
      <w:r w:rsidR="00947B7F">
        <w:rPr>
          <w:rFonts w:ascii="Calibri" w:hAnsi="Calibri"/>
        </w:rPr>
        <w:t xml:space="preserve"> </w:t>
      </w:r>
      <w:proofErr w:type="spellStart"/>
      <w:r w:rsidRPr="00FD5148">
        <w:rPr>
          <w:rFonts w:ascii="Calibri" w:hAnsi="Calibri"/>
        </w:rPr>
        <w:t>Vermeersch</w:t>
      </w:r>
      <w:proofErr w:type="spellEnd"/>
      <w:r>
        <w:rPr>
          <w:rFonts w:ascii="Calibri" w:hAnsi="Calibri"/>
        </w:rPr>
        <w:t>, P. (2016)</w:t>
      </w:r>
      <w:r w:rsidRPr="00FD5148">
        <w:rPr>
          <w:rFonts w:ascii="Calibri" w:hAnsi="Calibri"/>
        </w:rPr>
        <w:t>. Changing Frames of Reconciliation: The politics of Peace-Building in the Former Yugoslavia</w:t>
      </w:r>
      <w:r>
        <w:rPr>
          <w:rFonts w:ascii="Calibri" w:hAnsi="Calibri"/>
        </w:rPr>
        <w:t>.</w:t>
      </w:r>
      <w:r w:rsidRPr="00FD5148">
        <w:rPr>
          <w:rFonts w:ascii="Calibri" w:hAnsi="Calibri"/>
          <w:bCs/>
          <w:i/>
        </w:rPr>
        <w:t xml:space="preserve"> East European Politics and Societies </w:t>
      </w:r>
      <w:r w:rsidRPr="00FD5148">
        <w:rPr>
          <w:rFonts w:ascii="Calibri" w:hAnsi="Calibri"/>
          <w:bCs/>
          <w:i/>
          <w:iCs/>
        </w:rPr>
        <w:t>and Cultures</w:t>
      </w:r>
      <w:r w:rsidRPr="00FD5148">
        <w:rPr>
          <w:rFonts w:ascii="Calibri" w:hAnsi="Calibri"/>
          <w:bCs/>
          <w:iCs/>
        </w:rPr>
        <w:t xml:space="preserve">, </w:t>
      </w:r>
      <w:r w:rsidRPr="007F533C">
        <w:rPr>
          <w:rFonts w:ascii="Calibri" w:hAnsi="Calibri"/>
          <w:i/>
        </w:rPr>
        <w:t>Volume 30 Number 1</w:t>
      </w:r>
      <w:r w:rsidRPr="00FD5148">
        <w:rPr>
          <w:rFonts w:ascii="Calibri" w:hAnsi="Calibri"/>
        </w:rPr>
        <w:t xml:space="preserve">, </w:t>
      </w:r>
      <w:r w:rsidR="00947B7F">
        <w:rPr>
          <w:rFonts w:ascii="Calibri" w:hAnsi="Calibri"/>
        </w:rPr>
        <w:t>p</w:t>
      </w:r>
      <w:r w:rsidRPr="00FD5148">
        <w:rPr>
          <w:rFonts w:ascii="Calibri" w:hAnsi="Calibri"/>
        </w:rPr>
        <w:t>p.55-73.</w:t>
      </w:r>
    </w:p>
    <w:p w14:paraId="13F132BC" w14:textId="77777777" w:rsidR="00DE042F" w:rsidRPr="00C00C99" w:rsidRDefault="00DE042F" w:rsidP="00985386">
      <w:pPr>
        <w:pStyle w:val="ListParagraph"/>
        <w:widowControl w:val="0"/>
        <w:numPr>
          <w:ilvl w:val="0"/>
          <w:numId w:val="37"/>
        </w:numPr>
        <w:autoSpaceDE w:val="0"/>
        <w:autoSpaceDN w:val="0"/>
        <w:adjustRightInd w:val="0"/>
        <w:spacing w:after="240" w:line="280" w:lineRule="atLeast"/>
        <w:jc w:val="both"/>
        <w:rPr>
          <w:rFonts w:ascii="Calibri" w:hAnsi="Calibri"/>
        </w:rPr>
      </w:pPr>
      <w:proofErr w:type="spellStart"/>
      <w:r>
        <w:t>Visoka</w:t>
      </w:r>
      <w:proofErr w:type="spellEnd"/>
      <w:r>
        <w:t>, G. (2017).</w:t>
      </w:r>
      <w:r w:rsidRPr="00FD5148">
        <w:t xml:space="preserve"> </w:t>
      </w:r>
      <w:r w:rsidRPr="00FB7BD7">
        <w:rPr>
          <w:rFonts w:ascii="Calibri" w:eastAsia="Times New Roman" w:hAnsi="Calibri" w:cs="Times New Roman"/>
          <w:i/>
        </w:rPr>
        <w:t xml:space="preserve">Shaping Peace in Kosovo: The Politics of </w:t>
      </w:r>
      <w:proofErr w:type="spellStart"/>
      <w:r w:rsidRPr="00FB7BD7">
        <w:rPr>
          <w:rFonts w:ascii="Calibri" w:eastAsia="Times New Roman" w:hAnsi="Calibri" w:cs="Times New Roman"/>
          <w:i/>
        </w:rPr>
        <w:t>Peacebuilding</w:t>
      </w:r>
      <w:proofErr w:type="spellEnd"/>
      <w:r w:rsidRPr="00FB7BD7">
        <w:rPr>
          <w:rFonts w:ascii="Calibri" w:eastAsia="Times New Roman" w:hAnsi="Calibri" w:cs="Times New Roman"/>
          <w:i/>
        </w:rPr>
        <w:t xml:space="preserve"> and Statehood</w:t>
      </w:r>
      <w:r w:rsidRPr="00A61532">
        <w:rPr>
          <w:rFonts w:ascii="Calibri" w:eastAsia="Times New Roman" w:hAnsi="Calibri" w:cs="Times New Roman"/>
        </w:rPr>
        <w:t>.</w:t>
      </w:r>
      <w:r w:rsidRPr="00FD5148">
        <w:rPr>
          <w:rFonts w:ascii="Calibri" w:eastAsia="Times New Roman" w:hAnsi="Calibri" w:cs="Times New Roman"/>
          <w:i/>
        </w:rPr>
        <w:t xml:space="preserve"> </w:t>
      </w:r>
      <w:r w:rsidRPr="00FB7BD7">
        <w:rPr>
          <w:rFonts w:ascii="Calibri" w:eastAsia="Times New Roman" w:hAnsi="Calibri" w:cs="Times New Roman"/>
        </w:rPr>
        <w:t>Rethinking Peace and Conflict Studies Collection</w:t>
      </w:r>
      <w:r w:rsidRPr="00FD5148">
        <w:rPr>
          <w:rFonts w:ascii="Calibri" w:eastAsia="Times New Roman" w:hAnsi="Calibri" w:cs="Times New Roman"/>
          <w:i/>
        </w:rPr>
        <w:t>.</w:t>
      </w:r>
      <w:r>
        <w:rPr>
          <w:rFonts w:ascii="Calibri" w:eastAsia="Times New Roman" w:hAnsi="Calibri" w:cs="Times New Roman"/>
        </w:rPr>
        <w:t xml:space="preserve"> Switzerland: </w:t>
      </w:r>
      <w:r w:rsidRPr="00A61532">
        <w:rPr>
          <w:rFonts w:ascii="Calibri" w:eastAsia="Times New Roman" w:hAnsi="Calibri" w:cs="Times New Roman"/>
        </w:rPr>
        <w:t>Springer International Publishing AG</w:t>
      </w:r>
      <w:r>
        <w:rPr>
          <w:rFonts w:ascii="Calibri" w:eastAsia="Times New Roman" w:hAnsi="Calibri" w:cs="Times New Roman"/>
        </w:rPr>
        <w:t>.</w:t>
      </w:r>
    </w:p>
    <w:p w14:paraId="6E2991E8" w14:textId="1C970713" w:rsidR="00022BD9" w:rsidRPr="00DE042F" w:rsidRDefault="00DE042F" w:rsidP="00985386">
      <w:pPr>
        <w:pStyle w:val="ListParagraph"/>
        <w:numPr>
          <w:ilvl w:val="0"/>
          <w:numId w:val="37"/>
        </w:numPr>
        <w:jc w:val="both"/>
        <w:rPr>
          <w:rFonts w:ascii="Calibri" w:hAnsi="Calibri"/>
        </w:rPr>
      </w:pPr>
      <w:r w:rsidRPr="00FD5148">
        <w:rPr>
          <w:noProof/>
        </w:rPr>
        <w:t>Wyse, S. E.</w:t>
      </w:r>
      <w:r>
        <w:rPr>
          <w:noProof/>
        </w:rPr>
        <w:t xml:space="preserve"> (2012)</w:t>
      </w:r>
      <w:r w:rsidRPr="00FD5148">
        <w:rPr>
          <w:noProof/>
        </w:rPr>
        <w:t>. Benefits of Using Cross</w:t>
      </w:r>
      <w:r>
        <w:rPr>
          <w:noProof/>
        </w:rPr>
        <w:t xml:space="preserve"> Tabulations in Survey Analysis</w:t>
      </w:r>
      <w:r w:rsidRPr="00FD5148">
        <w:rPr>
          <w:noProof/>
        </w:rPr>
        <w:t xml:space="preserve">. Retrieved May 14, 2017, </w:t>
      </w:r>
      <w:r>
        <w:rPr>
          <w:noProof/>
        </w:rPr>
        <w:t xml:space="preserve">retrieved </w:t>
      </w:r>
      <w:r w:rsidRPr="00FD5148">
        <w:rPr>
          <w:noProof/>
        </w:rPr>
        <w:t>from https://www.snapsurveys.com/blog/benefits-cross-tabulations-survey-analysis/</w:t>
      </w:r>
    </w:p>
    <w:p w14:paraId="083A81A5" w14:textId="77777777" w:rsidR="00591121" w:rsidRDefault="00591121" w:rsidP="00985386">
      <w:pPr>
        <w:jc w:val="both"/>
      </w:pPr>
    </w:p>
    <w:p w14:paraId="356A7E18" w14:textId="77777777" w:rsidR="005D7E08" w:rsidRDefault="005D7E08" w:rsidP="00985386">
      <w:pPr>
        <w:tabs>
          <w:tab w:val="left" w:pos="3080"/>
        </w:tabs>
        <w:ind w:left="0"/>
        <w:jc w:val="both"/>
      </w:pPr>
    </w:p>
    <w:p w14:paraId="1D27E634" w14:textId="6250FB65" w:rsidR="000F4CE4" w:rsidRDefault="004E2E33" w:rsidP="00985386">
      <w:pPr>
        <w:tabs>
          <w:tab w:val="left" w:pos="3080"/>
        </w:tabs>
        <w:ind w:left="0"/>
        <w:jc w:val="both"/>
      </w:pPr>
      <w:r>
        <w:tab/>
      </w:r>
    </w:p>
    <w:p w14:paraId="4F04D59C" w14:textId="77777777" w:rsidR="00E40C99" w:rsidRDefault="00E40C99" w:rsidP="00985386">
      <w:pPr>
        <w:ind w:left="0"/>
        <w:jc w:val="both"/>
      </w:pPr>
      <w:r>
        <w:br w:type="page"/>
      </w:r>
    </w:p>
    <w:p w14:paraId="083FBE57" w14:textId="3E394D71" w:rsidR="004E2E33" w:rsidRDefault="004E2E33" w:rsidP="00985386">
      <w:pPr>
        <w:jc w:val="both"/>
      </w:pPr>
      <w:r>
        <w:lastRenderedPageBreak/>
        <w:t>CRDP ‘Deconstructing Reconciliation</w:t>
      </w:r>
      <w:r w:rsidR="00CE66EA">
        <w:t xml:space="preserve"> in Kosovo</w:t>
      </w:r>
      <w:r>
        <w:t xml:space="preserve">’ Database. </w:t>
      </w:r>
    </w:p>
    <w:p w14:paraId="1075C721" w14:textId="77777777" w:rsidR="004E2E33" w:rsidRDefault="004E2E33" w:rsidP="00985386">
      <w:pPr>
        <w:jc w:val="both"/>
      </w:pPr>
    </w:p>
    <w:p w14:paraId="11650752" w14:textId="3C0F0DF5" w:rsidR="004E2E33" w:rsidRPr="004A6C6E" w:rsidRDefault="004E2E33" w:rsidP="00985386">
      <w:pPr>
        <w:pStyle w:val="ListParagraph"/>
        <w:numPr>
          <w:ilvl w:val="0"/>
          <w:numId w:val="13"/>
        </w:numPr>
        <w:jc w:val="both"/>
      </w:pPr>
      <w:r w:rsidRPr="004A6C6E">
        <w:t>Table 1</w:t>
      </w:r>
      <w:r>
        <w:t xml:space="preserve">: </w:t>
      </w:r>
      <w:r w:rsidRPr="005C4862">
        <w:rPr>
          <w:bCs/>
        </w:rPr>
        <w:t>8.</w:t>
      </w:r>
      <w:r w:rsidR="00500466">
        <w:rPr>
          <w:bCs/>
        </w:rPr>
        <w:t xml:space="preserve"> </w:t>
      </w:r>
      <w:r>
        <w:rPr>
          <w:bCs/>
        </w:rPr>
        <w:t>What is your ethnicity</w:t>
      </w:r>
      <w:r w:rsidRPr="005C4862">
        <w:rPr>
          <w:bCs/>
        </w:rPr>
        <w:t>? * 21.</w:t>
      </w:r>
      <w:r w:rsidR="00500466">
        <w:rPr>
          <w:bCs/>
        </w:rPr>
        <w:t xml:space="preserve"> </w:t>
      </w:r>
      <w:r>
        <w:rPr>
          <w:bCs/>
        </w:rPr>
        <w:t>Have you heard about the word reconciliation</w:t>
      </w:r>
      <w:r w:rsidRPr="005C4862">
        <w:rPr>
          <w:bCs/>
        </w:rPr>
        <w:t xml:space="preserve">? </w:t>
      </w:r>
      <w:r w:rsidR="00F62DF5" w:rsidRPr="005C4862">
        <w:rPr>
          <w:bCs/>
        </w:rPr>
        <w:t>Cross tabulation</w:t>
      </w:r>
    </w:p>
    <w:p w14:paraId="6BD68F75" w14:textId="07C30299" w:rsidR="004E2E33" w:rsidRDefault="004E2E33" w:rsidP="00985386">
      <w:pPr>
        <w:pStyle w:val="ListParagraph"/>
        <w:numPr>
          <w:ilvl w:val="0"/>
          <w:numId w:val="13"/>
        </w:numPr>
        <w:jc w:val="both"/>
      </w:pPr>
      <w:r w:rsidRPr="004A6C6E">
        <w:t>Table 2</w:t>
      </w:r>
      <w:r>
        <w:t xml:space="preserve">: </w:t>
      </w:r>
      <w:r w:rsidRPr="005C4862">
        <w:t>8.</w:t>
      </w:r>
      <w:r w:rsidRPr="00733D51">
        <w:rPr>
          <w:bCs/>
        </w:rPr>
        <w:t xml:space="preserve"> </w:t>
      </w:r>
      <w:r>
        <w:rPr>
          <w:bCs/>
        </w:rPr>
        <w:t>What is your ethnicity</w:t>
      </w:r>
      <w:r w:rsidRPr="005C4862">
        <w:t>? * 21.</w:t>
      </w:r>
      <w:r w:rsidRPr="00733D51">
        <w:rPr>
          <w:bCs/>
        </w:rPr>
        <w:t xml:space="preserve"> </w:t>
      </w:r>
      <w:r>
        <w:rPr>
          <w:bCs/>
        </w:rPr>
        <w:t>Have you heard about the word reconciliation</w:t>
      </w:r>
      <w:r w:rsidRPr="005C4862">
        <w:t>? * 2.</w:t>
      </w:r>
      <w:r w:rsidRPr="00733D51">
        <w:rPr>
          <w:lang w:val="en-GB"/>
        </w:rPr>
        <w:t xml:space="preserve"> </w:t>
      </w:r>
      <w:r w:rsidRPr="0029474F">
        <w:rPr>
          <w:lang w:val="en-GB"/>
        </w:rPr>
        <w:t>How old are you</w:t>
      </w:r>
      <w:r w:rsidRPr="005C4862">
        <w:t xml:space="preserve">? </w:t>
      </w:r>
      <w:r w:rsidR="00F62DF5" w:rsidRPr="005C4862">
        <w:t>Cross tabulation</w:t>
      </w:r>
    </w:p>
    <w:p w14:paraId="214A5DF6" w14:textId="4DB02D0E" w:rsidR="004E2E33" w:rsidRPr="004A6C6E" w:rsidRDefault="004E2E33" w:rsidP="00985386">
      <w:pPr>
        <w:pStyle w:val="ListParagraph"/>
        <w:numPr>
          <w:ilvl w:val="0"/>
          <w:numId w:val="13"/>
        </w:numPr>
        <w:jc w:val="both"/>
      </w:pPr>
      <w:r w:rsidRPr="004A6C6E">
        <w:t>Table 3</w:t>
      </w:r>
      <w:r>
        <w:t xml:space="preserve">: </w:t>
      </w:r>
      <w:r w:rsidRPr="005C4862">
        <w:t>22.</w:t>
      </w:r>
      <w:r w:rsidRPr="00733D51">
        <w:rPr>
          <w:bCs/>
          <w:lang w:val="en-GB"/>
        </w:rPr>
        <w:t xml:space="preserve"> </w:t>
      </w:r>
      <w:r w:rsidRPr="0029474F">
        <w:rPr>
          <w:bCs/>
          <w:lang w:val="en-GB"/>
        </w:rPr>
        <w:t>From whom or where have you heard the word reconciliation?</w:t>
      </w:r>
    </w:p>
    <w:p w14:paraId="3D0373EB" w14:textId="2AC038AC" w:rsidR="004E2E33" w:rsidRPr="004A6C6E" w:rsidRDefault="00500466" w:rsidP="00985386">
      <w:pPr>
        <w:pStyle w:val="ListParagraph"/>
        <w:numPr>
          <w:ilvl w:val="0"/>
          <w:numId w:val="13"/>
        </w:numPr>
        <w:jc w:val="both"/>
      </w:pPr>
      <w:r>
        <w:t>Table 4</w:t>
      </w:r>
      <w:r w:rsidR="004E2E33">
        <w:t xml:space="preserve">: </w:t>
      </w:r>
      <w:r w:rsidR="004E2E33" w:rsidRPr="005C4862">
        <w:t>21.</w:t>
      </w:r>
      <w:r w:rsidR="004E2E33" w:rsidRPr="00733D51">
        <w:rPr>
          <w:bCs/>
        </w:rPr>
        <w:t xml:space="preserve"> </w:t>
      </w:r>
      <w:r w:rsidR="004E2E33">
        <w:rPr>
          <w:bCs/>
        </w:rPr>
        <w:t>Have you heard about the word reconciliation</w:t>
      </w:r>
      <w:r w:rsidR="004E2E33" w:rsidRPr="005C4862">
        <w:t>? * 23.</w:t>
      </w:r>
      <w:r w:rsidR="004E2E33" w:rsidRPr="00733D51">
        <w:rPr>
          <w:bCs/>
          <w:lang w:val="en-GB"/>
        </w:rPr>
        <w:t xml:space="preserve"> </w:t>
      </w:r>
      <w:r w:rsidR="004E2E33" w:rsidRPr="0029474F">
        <w:rPr>
          <w:bCs/>
          <w:lang w:val="en-GB"/>
        </w:rPr>
        <w:t xml:space="preserve">According to your opinion, between who can reconciliation be defined? </w:t>
      </w:r>
      <w:r w:rsidR="00F62DF5" w:rsidRPr="005C4862">
        <w:t>Cross tabulation</w:t>
      </w:r>
    </w:p>
    <w:p w14:paraId="4882D823" w14:textId="7AFA1850" w:rsidR="004E2E33" w:rsidRPr="0029474F" w:rsidRDefault="00500466" w:rsidP="00985386">
      <w:pPr>
        <w:pStyle w:val="ListParagraph"/>
        <w:numPr>
          <w:ilvl w:val="0"/>
          <w:numId w:val="13"/>
        </w:numPr>
        <w:jc w:val="both"/>
        <w:rPr>
          <w:lang w:val="en-GB"/>
        </w:rPr>
      </w:pPr>
      <w:r>
        <w:rPr>
          <w:lang w:val="en-GB"/>
        </w:rPr>
        <w:t>Table 5</w:t>
      </w:r>
      <w:r w:rsidR="004E2E33" w:rsidRPr="0029474F">
        <w:rPr>
          <w:lang w:val="en-GB"/>
        </w:rPr>
        <w:t xml:space="preserve">: </w:t>
      </w:r>
      <w:r w:rsidR="004E2E33" w:rsidRPr="0029474F">
        <w:rPr>
          <w:bCs/>
          <w:lang w:val="en-GB"/>
        </w:rPr>
        <w:t xml:space="preserve">23. According to your opinion, between who can reconciliation be defined? * 22. From whom or where have you heard the word reconciliation? * 8. What is your ethnicity? </w:t>
      </w:r>
      <w:r w:rsidR="00F62DF5" w:rsidRPr="0029474F">
        <w:rPr>
          <w:bCs/>
          <w:lang w:val="en-GB"/>
        </w:rPr>
        <w:t>Cross tabulation</w:t>
      </w:r>
    </w:p>
    <w:p w14:paraId="5EAA816B" w14:textId="7DB28666" w:rsidR="004E2E33" w:rsidRPr="0029474F" w:rsidRDefault="00500466" w:rsidP="00985386">
      <w:pPr>
        <w:pStyle w:val="ListParagraph"/>
        <w:numPr>
          <w:ilvl w:val="0"/>
          <w:numId w:val="13"/>
        </w:numPr>
        <w:jc w:val="both"/>
        <w:rPr>
          <w:lang w:val="en-GB"/>
        </w:rPr>
      </w:pPr>
      <w:r>
        <w:rPr>
          <w:lang w:val="en-GB"/>
        </w:rPr>
        <w:t>Table 6</w:t>
      </w:r>
      <w:r w:rsidR="004E2E33" w:rsidRPr="0029474F">
        <w:rPr>
          <w:lang w:val="en-GB"/>
        </w:rPr>
        <w:t xml:space="preserve">: </w:t>
      </w:r>
      <w:r w:rsidR="004E2E33" w:rsidRPr="0029474F">
        <w:rPr>
          <w:bCs/>
          <w:lang w:val="en-GB"/>
        </w:rPr>
        <w:t xml:space="preserve">According to your opinion, between who can reconciliation be defined? * 22. From whom or where have you heard the word reconciliation? </w:t>
      </w:r>
      <w:r w:rsidR="004E2E33" w:rsidRPr="0029474F">
        <w:rPr>
          <w:lang w:val="en-GB"/>
        </w:rPr>
        <w:t xml:space="preserve">* 2. How old are you? </w:t>
      </w:r>
      <w:r w:rsidR="00F62DF5" w:rsidRPr="0029474F">
        <w:rPr>
          <w:lang w:val="en-GB"/>
        </w:rPr>
        <w:t>Cross tabulation</w:t>
      </w:r>
    </w:p>
    <w:p w14:paraId="4E33C362" w14:textId="037C1F87" w:rsidR="004E2E33" w:rsidRPr="0029474F" w:rsidRDefault="004E2E33" w:rsidP="00985386">
      <w:pPr>
        <w:pStyle w:val="ListParagraph"/>
        <w:numPr>
          <w:ilvl w:val="0"/>
          <w:numId w:val="13"/>
        </w:numPr>
        <w:jc w:val="both"/>
        <w:rPr>
          <w:lang w:val="en-GB"/>
        </w:rPr>
      </w:pPr>
      <w:r w:rsidRPr="0029474F">
        <w:rPr>
          <w:lang w:val="en-GB"/>
        </w:rPr>
        <w:t xml:space="preserve">Table </w:t>
      </w:r>
      <w:r w:rsidR="00500466">
        <w:rPr>
          <w:lang w:val="en-GB"/>
        </w:rPr>
        <w:t>7</w:t>
      </w:r>
      <w:r w:rsidRPr="0029474F">
        <w:rPr>
          <w:lang w:val="en-GB"/>
        </w:rPr>
        <w:t xml:space="preserve">: 30.1 </w:t>
      </w:r>
      <w:proofErr w:type="gramStart"/>
      <w:r w:rsidRPr="0029474F">
        <w:rPr>
          <w:lang w:val="en-GB"/>
        </w:rPr>
        <w:t>What</w:t>
      </w:r>
      <w:proofErr w:type="gramEnd"/>
      <w:r w:rsidRPr="0029474F">
        <w:rPr>
          <w:lang w:val="en-GB"/>
        </w:rPr>
        <w:t xml:space="preserve"> are the main obstacles that prevent you from ethnic </w:t>
      </w:r>
      <w:r w:rsidR="00500466" w:rsidRPr="0029474F">
        <w:rPr>
          <w:lang w:val="en-GB"/>
        </w:rPr>
        <w:t>reconciliation? *</w:t>
      </w:r>
      <w:r w:rsidRPr="0029474F">
        <w:rPr>
          <w:lang w:val="en-GB"/>
        </w:rPr>
        <w:t xml:space="preserve"> 8.</w:t>
      </w:r>
      <w:r w:rsidRPr="0029474F">
        <w:rPr>
          <w:bCs/>
          <w:lang w:val="en-GB"/>
        </w:rPr>
        <w:t xml:space="preserve"> What is your ethnicity? </w:t>
      </w:r>
      <w:r w:rsidR="00F62DF5" w:rsidRPr="0029474F">
        <w:rPr>
          <w:lang w:val="en-GB"/>
        </w:rPr>
        <w:t>Cross tabulation</w:t>
      </w:r>
    </w:p>
    <w:p w14:paraId="32DB5474" w14:textId="263D2AF8" w:rsidR="004E2E33" w:rsidRPr="0029474F" w:rsidRDefault="00500466" w:rsidP="00985386">
      <w:pPr>
        <w:pStyle w:val="ListParagraph"/>
        <w:numPr>
          <w:ilvl w:val="0"/>
          <w:numId w:val="13"/>
        </w:numPr>
        <w:jc w:val="both"/>
        <w:rPr>
          <w:lang w:val="en-GB"/>
        </w:rPr>
      </w:pPr>
      <w:r>
        <w:rPr>
          <w:lang w:val="en-GB"/>
        </w:rPr>
        <w:t>Table 8</w:t>
      </w:r>
      <w:r w:rsidR="004E2E33" w:rsidRPr="0029474F">
        <w:rPr>
          <w:lang w:val="en-GB"/>
        </w:rPr>
        <w:t xml:space="preserve">: </w:t>
      </w:r>
      <w:r w:rsidR="004E2E33" w:rsidRPr="0029474F">
        <w:rPr>
          <w:rFonts w:cs="Arial"/>
          <w:bCs/>
          <w:lang w:val="en-GB"/>
        </w:rPr>
        <w:t>27. Where have you learned or heard about the conflict in 1999? * 30.</w:t>
      </w:r>
      <w:r w:rsidR="004E2E33" w:rsidRPr="0029474F">
        <w:rPr>
          <w:lang w:val="en-GB"/>
        </w:rPr>
        <w:t xml:space="preserve"> What are the main obstacles that prevent you from ethnic reconciliation? </w:t>
      </w:r>
      <w:r w:rsidR="00F62DF5" w:rsidRPr="0029474F">
        <w:rPr>
          <w:rFonts w:cs="Arial"/>
          <w:bCs/>
          <w:lang w:val="en-GB"/>
        </w:rPr>
        <w:t>Cross tabulation</w:t>
      </w:r>
    </w:p>
    <w:p w14:paraId="2343B56B" w14:textId="24346FFA" w:rsidR="004E2E33" w:rsidRPr="0029474F" w:rsidRDefault="00500466" w:rsidP="00985386">
      <w:pPr>
        <w:pStyle w:val="ListParagraph"/>
        <w:numPr>
          <w:ilvl w:val="0"/>
          <w:numId w:val="13"/>
        </w:numPr>
        <w:jc w:val="both"/>
        <w:rPr>
          <w:lang w:val="en-GB"/>
        </w:rPr>
      </w:pPr>
      <w:r>
        <w:rPr>
          <w:lang w:val="en-GB"/>
        </w:rPr>
        <w:t>Table 9</w:t>
      </w:r>
      <w:r w:rsidR="004E2E33" w:rsidRPr="0029474F">
        <w:rPr>
          <w:lang w:val="en-GB"/>
        </w:rPr>
        <w:t xml:space="preserve">: </w:t>
      </w:r>
      <w:r w:rsidR="004E2E33" w:rsidRPr="0029474F">
        <w:rPr>
          <w:rFonts w:cs="Arial"/>
          <w:bCs/>
          <w:lang w:val="en-GB"/>
        </w:rPr>
        <w:t>27. Where have you learned or heard about the conflict in 1999? * 30.</w:t>
      </w:r>
      <w:r w:rsidR="004E2E33" w:rsidRPr="0029474F">
        <w:rPr>
          <w:lang w:val="en-GB"/>
        </w:rPr>
        <w:t xml:space="preserve"> What are the main obstacles that prevent you from ethnic reconciliation?</w:t>
      </w:r>
      <w:r w:rsidR="004E2E33" w:rsidRPr="0029474F">
        <w:rPr>
          <w:rFonts w:cs="Arial"/>
          <w:bCs/>
          <w:lang w:val="en-GB"/>
        </w:rPr>
        <w:t xml:space="preserve"> * 8.</w:t>
      </w:r>
      <w:r w:rsidR="004E2E33" w:rsidRPr="0029474F">
        <w:rPr>
          <w:bCs/>
          <w:lang w:val="en-GB"/>
        </w:rPr>
        <w:t xml:space="preserve"> What is your ethnicity? </w:t>
      </w:r>
      <w:r w:rsidR="00F62DF5" w:rsidRPr="0029474F">
        <w:rPr>
          <w:rFonts w:cs="Arial"/>
          <w:bCs/>
          <w:lang w:val="en-GB"/>
        </w:rPr>
        <w:t>Cross tabulation</w:t>
      </w:r>
    </w:p>
    <w:p w14:paraId="77938416" w14:textId="739F0013" w:rsidR="004E2E33" w:rsidRPr="0029474F" w:rsidRDefault="00500466" w:rsidP="00985386">
      <w:pPr>
        <w:pStyle w:val="ListParagraph"/>
        <w:numPr>
          <w:ilvl w:val="0"/>
          <w:numId w:val="13"/>
        </w:numPr>
        <w:jc w:val="both"/>
        <w:rPr>
          <w:lang w:val="en-GB"/>
        </w:rPr>
      </w:pPr>
      <w:r>
        <w:rPr>
          <w:lang w:val="en-GB"/>
        </w:rPr>
        <w:t>Table 10</w:t>
      </w:r>
      <w:r w:rsidR="004E2E33" w:rsidRPr="0029474F">
        <w:rPr>
          <w:lang w:val="en-GB"/>
        </w:rPr>
        <w:t xml:space="preserve">: </w:t>
      </w:r>
      <w:r w:rsidR="004E2E33" w:rsidRPr="0029474F">
        <w:rPr>
          <w:rFonts w:cs="Arial"/>
          <w:bCs/>
          <w:lang w:val="en-GB"/>
        </w:rPr>
        <w:t>25. What do you think about relations between Serbs and Albanians in Kosovo? * 8.</w:t>
      </w:r>
      <w:r w:rsidR="004E2E33" w:rsidRPr="0029474F">
        <w:rPr>
          <w:bCs/>
          <w:lang w:val="en-GB"/>
        </w:rPr>
        <w:t xml:space="preserve"> What is your ethnicity? </w:t>
      </w:r>
      <w:r w:rsidR="00F62DF5" w:rsidRPr="0029474F">
        <w:rPr>
          <w:rFonts w:cs="Arial"/>
          <w:bCs/>
          <w:lang w:val="en-GB"/>
        </w:rPr>
        <w:t>Cross tabulation</w:t>
      </w:r>
    </w:p>
    <w:p w14:paraId="713F455D" w14:textId="187BF596" w:rsidR="004E2E33" w:rsidRPr="0029474F" w:rsidRDefault="00500466" w:rsidP="00985386">
      <w:pPr>
        <w:pStyle w:val="ListParagraph"/>
        <w:numPr>
          <w:ilvl w:val="0"/>
          <w:numId w:val="13"/>
        </w:numPr>
        <w:jc w:val="both"/>
        <w:rPr>
          <w:lang w:val="en-GB"/>
        </w:rPr>
      </w:pPr>
      <w:r>
        <w:rPr>
          <w:lang w:val="en-GB"/>
        </w:rPr>
        <w:t>Table 11</w:t>
      </w:r>
      <w:r w:rsidR="004E2E33" w:rsidRPr="0029474F">
        <w:rPr>
          <w:lang w:val="en-GB"/>
        </w:rPr>
        <w:t xml:space="preserve">: </w:t>
      </w:r>
      <w:r w:rsidR="004E2E33" w:rsidRPr="0029474F">
        <w:rPr>
          <w:rFonts w:cs="Arial"/>
          <w:bCs/>
          <w:lang w:val="en-GB"/>
        </w:rPr>
        <w:t>25. What do you think about relations between Serbs and Albanians in Kosovo? * 2.</w:t>
      </w:r>
      <w:r w:rsidR="004E2E33" w:rsidRPr="0029474F">
        <w:rPr>
          <w:lang w:val="en-GB"/>
        </w:rPr>
        <w:t xml:space="preserve"> How old are you? </w:t>
      </w:r>
      <w:r w:rsidR="004E2E33" w:rsidRPr="0029474F">
        <w:rPr>
          <w:rFonts w:cs="Arial"/>
          <w:bCs/>
          <w:lang w:val="en-GB"/>
        </w:rPr>
        <w:t>* 8.</w:t>
      </w:r>
      <w:r w:rsidR="004E2E33" w:rsidRPr="0029474F">
        <w:rPr>
          <w:bCs/>
          <w:lang w:val="en-GB"/>
        </w:rPr>
        <w:t xml:space="preserve"> What is your ethnicity? </w:t>
      </w:r>
      <w:r w:rsidR="004E2E33" w:rsidRPr="0029474F">
        <w:rPr>
          <w:rFonts w:cs="Arial"/>
          <w:bCs/>
          <w:lang w:val="en-GB"/>
        </w:rPr>
        <w:t xml:space="preserve"> </w:t>
      </w:r>
      <w:r w:rsidR="00F62DF5" w:rsidRPr="0029474F">
        <w:rPr>
          <w:rFonts w:cs="Arial"/>
          <w:bCs/>
          <w:lang w:val="en-GB"/>
        </w:rPr>
        <w:t>Cross tabulation</w:t>
      </w:r>
    </w:p>
    <w:p w14:paraId="2354E6EA" w14:textId="1B5C2917" w:rsidR="004E2E33" w:rsidRPr="0029474F" w:rsidRDefault="00500466" w:rsidP="00985386">
      <w:pPr>
        <w:pStyle w:val="ListParagraph"/>
        <w:numPr>
          <w:ilvl w:val="0"/>
          <w:numId w:val="13"/>
        </w:numPr>
        <w:jc w:val="both"/>
        <w:rPr>
          <w:lang w:val="en-GB"/>
        </w:rPr>
      </w:pPr>
      <w:r>
        <w:rPr>
          <w:lang w:val="en-GB"/>
        </w:rPr>
        <w:t>Table 12</w:t>
      </w:r>
      <w:r w:rsidR="004E2E33" w:rsidRPr="0029474F">
        <w:rPr>
          <w:lang w:val="en-GB"/>
        </w:rPr>
        <w:t xml:space="preserve">: </w:t>
      </w:r>
      <w:r w:rsidR="004E2E33" w:rsidRPr="0029474F">
        <w:rPr>
          <w:rFonts w:cs="Arial"/>
          <w:bCs/>
          <w:lang w:val="en-GB"/>
        </w:rPr>
        <w:t>25. What do you think about relations between Serbs and Albanians in Kosovo? * 12.</w:t>
      </w:r>
      <w:r>
        <w:rPr>
          <w:rFonts w:cs="Arial"/>
          <w:bCs/>
          <w:lang w:val="en-GB"/>
        </w:rPr>
        <w:t xml:space="preserve"> </w:t>
      </w:r>
      <w:r w:rsidR="004E2E33" w:rsidRPr="0029474F">
        <w:rPr>
          <w:rFonts w:cs="Arial"/>
          <w:bCs/>
          <w:lang w:val="en-GB"/>
        </w:rPr>
        <w:t xml:space="preserve">Level of education: </w:t>
      </w:r>
      <w:r w:rsidR="00F62DF5" w:rsidRPr="0029474F">
        <w:rPr>
          <w:rFonts w:cs="Arial"/>
          <w:bCs/>
          <w:lang w:val="en-GB"/>
        </w:rPr>
        <w:t>Cross tabulation</w:t>
      </w:r>
    </w:p>
    <w:p w14:paraId="0B2B68AA" w14:textId="768FE8FC" w:rsidR="004E2E33" w:rsidRPr="0029474F" w:rsidRDefault="00500466" w:rsidP="00985386">
      <w:pPr>
        <w:pStyle w:val="ListParagraph"/>
        <w:numPr>
          <w:ilvl w:val="0"/>
          <w:numId w:val="13"/>
        </w:numPr>
        <w:jc w:val="both"/>
        <w:rPr>
          <w:lang w:val="en-GB"/>
        </w:rPr>
      </w:pPr>
      <w:r>
        <w:rPr>
          <w:lang w:val="en-GB"/>
        </w:rPr>
        <w:t>Table 13</w:t>
      </w:r>
      <w:r w:rsidR="004E2E33" w:rsidRPr="0029474F">
        <w:rPr>
          <w:lang w:val="en-GB"/>
        </w:rPr>
        <w:t xml:space="preserve">: </w:t>
      </w:r>
      <w:r w:rsidR="004E2E33" w:rsidRPr="0029474F">
        <w:rPr>
          <w:rFonts w:cs="Arial"/>
          <w:bCs/>
          <w:lang w:val="en-GB"/>
        </w:rPr>
        <w:t xml:space="preserve">11. What is your religion? * 25. What do you think about relations between Serbs and Albanians in Kosovo? </w:t>
      </w:r>
      <w:r w:rsidR="00F62DF5" w:rsidRPr="0029474F">
        <w:rPr>
          <w:rFonts w:cs="Arial"/>
          <w:bCs/>
          <w:lang w:val="en-GB"/>
        </w:rPr>
        <w:t>Cross tabulation</w:t>
      </w:r>
    </w:p>
    <w:p w14:paraId="1B5B0A71" w14:textId="0778B8BA" w:rsidR="004E2E33" w:rsidRPr="0029474F" w:rsidRDefault="00500466" w:rsidP="00985386">
      <w:pPr>
        <w:pStyle w:val="ListParagraph"/>
        <w:numPr>
          <w:ilvl w:val="0"/>
          <w:numId w:val="13"/>
        </w:numPr>
        <w:jc w:val="both"/>
        <w:rPr>
          <w:lang w:val="en-GB"/>
        </w:rPr>
      </w:pPr>
      <w:r>
        <w:rPr>
          <w:lang w:val="en-GB"/>
        </w:rPr>
        <w:t>Table 14</w:t>
      </w:r>
      <w:r w:rsidR="004E2E33" w:rsidRPr="0029474F">
        <w:rPr>
          <w:lang w:val="en-GB"/>
        </w:rPr>
        <w:t xml:space="preserve">: </w:t>
      </w:r>
      <w:r w:rsidR="004E2E33" w:rsidRPr="0029474F">
        <w:rPr>
          <w:rFonts w:cs="Arial"/>
          <w:bCs/>
          <w:lang w:val="en-GB"/>
        </w:rPr>
        <w:t>13.</w:t>
      </w:r>
      <w:r w:rsidR="002F6849">
        <w:rPr>
          <w:rFonts w:cs="Arial"/>
          <w:bCs/>
          <w:lang w:val="en-GB"/>
        </w:rPr>
        <w:t xml:space="preserve"> </w:t>
      </w:r>
      <w:r w:rsidR="004E2E33" w:rsidRPr="0029474F">
        <w:rPr>
          <w:rFonts w:cs="Arial"/>
          <w:bCs/>
          <w:lang w:val="en-GB"/>
        </w:rPr>
        <w:t xml:space="preserve">Employment and social status: * 25. What do you think about relations between Serbs and Albanians in Kosovo? </w:t>
      </w:r>
      <w:r w:rsidR="00F62DF5" w:rsidRPr="0029474F">
        <w:rPr>
          <w:rFonts w:cs="Arial"/>
          <w:bCs/>
          <w:lang w:val="en-GB"/>
        </w:rPr>
        <w:t>Cross tabulation</w:t>
      </w:r>
    </w:p>
    <w:p w14:paraId="0EAC4BDF" w14:textId="4AABAE7F" w:rsidR="004E2E33" w:rsidRPr="0029474F" w:rsidRDefault="002F6849" w:rsidP="00985386">
      <w:pPr>
        <w:pStyle w:val="ListParagraph"/>
        <w:numPr>
          <w:ilvl w:val="0"/>
          <w:numId w:val="13"/>
        </w:numPr>
        <w:jc w:val="both"/>
        <w:rPr>
          <w:lang w:val="en-GB"/>
        </w:rPr>
      </w:pPr>
      <w:r>
        <w:rPr>
          <w:lang w:val="en-GB"/>
        </w:rPr>
        <w:t>Table 15</w:t>
      </w:r>
      <w:r w:rsidR="004E2E33" w:rsidRPr="0029474F">
        <w:rPr>
          <w:lang w:val="en-GB"/>
        </w:rPr>
        <w:t xml:space="preserve">: </w:t>
      </w:r>
      <w:r w:rsidR="004E2E33" w:rsidRPr="0029474F">
        <w:rPr>
          <w:rFonts w:cs="Arial"/>
          <w:bCs/>
          <w:lang w:val="en-GB"/>
        </w:rPr>
        <w:t>31.</w:t>
      </w:r>
      <w:r>
        <w:rPr>
          <w:rFonts w:cs="Arial"/>
          <w:bCs/>
          <w:lang w:val="en-GB"/>
        </w:rPr>
        <w:t xml:space="preserve"> </w:t>
      </w:r>
      <w:r w:rsidR="004E2E33" w:rsidRPr="0029474F">
        <w:rPr>
          <w:rFonts w:cs="Arial"/>
          <w:bCs/>
          <w:lang w:val="en-GB"/>
        </w:rPr>
        <w:t>Do you live close to those that damaged you during the armed conflict in 1999 (neighbourhood or locality)? * 25. What do you think about relations between Serbs and Albanians in Kosovo? * 2.</w:t>
      </w:r>
      <w:r w:rsidR="004E2E33" w:rsidRPr="0029474F">
        <w:rPr>
          <w:lang w:val="en-GB"/>
        </w:rPr>
        <w:t xml:space="preserve"> How old are you? </w:t>
      </w:r>
      <w:r w:rsidR="00F62DF5" w:rsidRPr="0029474F">
        <w:rPr>
          <w:rFonts w:cs="Arial"/>
          <w:bCs/>
          <w:lang w:val="en-GB"/>
        </w:rPr>
        <w:t>Cross tabulation</w:t>
      </w:r>
    </w:p>
    <w:p w14:paraId="02E7740C" w14:textId="7B7DEF95" w:rsidR="004E2E33" w:rsidRPr="0029474F" w:rsidRDefault="00500466" w:rsidP="00985386">
      <w:pPr>
        <w:pStyle w:val="ListParagraph"/>
        <w:numPr>
          <w:ilvl w:val="0"/>
          <w:numId w:val="13"/>
        </w:numPr>
        <w:jc w:val="both"/>
        <w:rPr>
          <w:lang w:val="en-GB"/>
        </w:rPr>
      </w:pPr>
      <w:r>
        <w:rPr>
          <w:lang w:val="en-GB"/>
        </w:rPr>
        <w:t>Table 16</w:t>
      </w:r>
      <w:r w:rsidR="004E2E33" w:rsidRPr="0029474F">
        <w:rPr>
          <w:lang w:val="en-GB"/>
        </w:rPr>
        <w:t xml:space="preserve">: </w:t>
      </w:r>
      <w:r w:rsidR="004E2E33" w:rsidRPr="0029474F">
        <w:rPr>
          <w:rFonts w:cs="Arial"/>
          <w:bCs/>
          <w:lang w:val="en-GB"/>
        </w:rPr>
        <w:t>26.1Who do you think is responsible for the armed conflict in 1999?</w:t>
      </w:r>
    </w:p>
    <w:p w14:paraId="045B8F29" w14:textId="5BA8BA0E" w:rsidR="004E2E33" w:rsidRPr="0029474F" w:rsidRDefault="00500466" w:rsidP="00985386">
      <w:pPr>
        <w:pStyle w:val="ListParagraph"/>
        <w:numPr>
          <w:ilvl w:val="0"/>
          <w:numId w:val="13"/>
        </w:numPr>
        <w:jc w:val="both"/>
        <w:rPr>
          <w:lang w:val="en-GB"/>
        </w:rPr>
      </w:pPr>
      <w:r>
        <w:rPr>
          <w:lang w:val="en-GB"/>
        </w:rPr>
        <w:t>Table 17</w:t>
      </w:r>
      <w:r w:rsidR="004E2E33" w:rsidRPr="0029474F">
        <w:rPr>
          <w:lang w:val="en-GB"/>
        </w:rPr>
        <w:t xml:space="preserve">: </w:t>
      </w:r>
      <w:r w:rsidR="004E2E33" w:rsidRPr="0029474F">
        <w:rPr>
          <w:rFonts w:cs="Arial"/>
          <w:bCs/>
          <w:lang w:val="en-GB"/>
        </w:rPr>
        <w:t>26. Who do you think is responsible for the armed conflict in 1999?</w:t>
      </w:r>
    </w:p>
    <w:p w14:paraId="478FBE1C" w14:textId="570954D5" w:rsidR="004E2E33" w:rsidRPr="0029474F" w:rsidRDefault="004E2E33" w:rsidP="00985386">
      <w:pPr>
        <w:pStyle w:val="ListParagraph"/>
        <w:numPr>
          <w:ilvl w:val="0"/>
          <w:numId w:val="13"/>
        </w:numPr>
        <w:jc w:val="both"/>
        <w:rPr>
          <w:lang w:val="en-GB"/>
        </w:rPr>
      </w:pPr>
      <w:r w:rsidRPr="0029474F">
        <w:rPr>
          <w:rFonts w:cs="Arial"/>
          <w:bCs/>
          <w:lang w:val="en-GB"/>
        </w:rPr>
        <w:t xml:space="preserve"> * 8.</w:t>
      </w:r>
      <w:r w:rsidRPr="0029474F">
        <w:rPr>
          <w:bCs/>
          <w:lang w:val="en-GB"/>
        </w:rPr>
        <w:t xml:space="preserve"> What is your ethnicity? </w:t>
      </w:r>
      <w:r w:rsidR="00F62DF5" w:rsidRPr="0029474F">
        <w:rPr>
          <w:rFonts w:cs="Arial"/>
          <w:bCs/>
          <w:lang w:val="en-GB"/>
        </w:rPr>
        <w:t>Cross tabulation</w:t>
      </w:r>
    </w:p>
    <w:p w14:paraId="707D1B11" w14:textId="49244F66" w:rsidR="004E2E33" w:rsidRPr="0029474F" w:rsidRDefault="00500466" w:rsidP="00985386">
      <w:pPr>
        <w:pStyle w:val="ListParagraph"/>
        <w:numPr>
          <w:ilvl w:val="0"/>
          <w:numId w:val="13"/>
        </w:numPr>
        <w:jc w:val="both"/>
        <w:rPr>
          <w:lang w:val="en-GB"/>
        </w:rPr>
      </w:pPr>
      <w:r>
        <w:rPr>
          <w:lang w:val="en-GB"/>
        </w:rPr>
        <w:t>Table 18</w:t>
      </w:r>
      <w:r w:rsidR="004E2E33" w:rsidRPr="0029474F">
        <w:rPr>
          <w:lang w:val="en-GB"/>
        </w:rPr>
        <w:t xml:space="preserve">: </w:t>
      </w:r>
      <w:r w:rsidR="004E2E33" w:rsidRPr="0029474F">
        <w:rPr>
          <w:rFonts w:cs="Arial"/>
          <w:bCs/>
          <w:lang w:val="en-GB"/>
        </w:rPr>
        <w:t>26. Who do you think is responsible for the armed conflict in 1999? * 8.</w:t>
      </w:r>
      <w:r w:rsidR="004E2E33" w:rsidRPr="0029474F">
        <w:rPr>
          <w:bCs/>
          <w:lang w:val="en-GB"/>
        </w:rPr>
        <w:t xml:space="preserve"> What is your ethnicity? </w:t>
      </w:r>
      <w:r w:rsidR="004E2E33" w:rsidRPr="0029474F">
        <w:rPr>
          <w:rFonts w:cs="Arial"/>
          <w:bCs/>
          <w:lang w:val="en-GB"/>
        </w:rPr>
        <w:t>* 2.</w:t>
      </w:r>
      <w:r w:rsidR="004E2E33" w:rsidRPr="0029474F">
        <w:rPr>
          <w:lang w:val="en-GB"/>
        </w:rPr>
        <w:t xml:space="preserve"> How old are you? </w:t>
      </w:r>
      <w:r w:rsidR="00F62DF5" w:rsidRPr="0029474F">
        <w:rPr>
          <w:rFonts w:cs="Arial"/>
          <w:bCs/>
          <w:lang w:val="en-GB"/>
        </w:rPr>
        <w:t>Cross tabulation</w:t>
      </w:r>
    </w:p>
    <w:p w14:paraId="0A84431B" w14:textId="53A7EE4C" w:rsidR="004E2E33" w:rsidRPr="0029474F" w:rsidRDefault="00500466" w:rsidP="00985386">
      <w:pPr>
        <w:pStyle w:val="ListParagraph"/>
        <w:numPr>
          <w:ilvl w:val="0"/>
          <w:numId w:val="13"/>
        </w:numPr>
        <w:jc w:val="both"/>
        <w:rPr>
          <w:lang w:val="en-GB"/>
        </w:rPr>
      </w:pPr>
      <w:r>
        <w:rPr>
          <w:lang w:val="en-GB"/>
        </w:rPr>
        <w:t>Table 19</w:t>
      </w:r>
      <w:r w:rsidR="004E2E33" w:rsidRPr="0029474F">
        <w:rPr>
          <w:lang w:val="en-GB"/>
        </w:rPr>
        <w:t xml:space="preserve">: </w:t>
      </w:r>
      <w:r w:rsidR="004E2E33" w:rsidRPr="0029474F">
        <w:rPr>
          <w:rFonts w:cs="Arial"/>
          <w:bCs/>
          <w:lang w:val="en-GB"/>
        </w:rPr>
        <w:t>27. Where have you learned or heard about the conflict in 1999?</w:t>
      </w:r>
    </w:p>
    <w:p w14:paraId="0F0F13E4" w14:textId="30636337" w:rsidR="004E2E33" w:rsidRPr="0029474F" w:rsidRDefault="00500466" w:rsidP="00985386">
      <w:pPr>
        <w:pStyle w:val="ListParagraph"/>
        <w:numPr>
          <w:ilvl w:val="0"/>
          <w:numId w:val="13"/>
        </w:numPr>
        <w:jc w:val="both"/>
        <w:rPr>
          <w:lang w:val="en-GB"/>
        </w:rPr>
      </w:pPr>
      <w:r>
        <w:rPr>
          <w:lang w:val="en-GB"/>
        </w:rPr>
        <w:t>Table 20</w:t>
      </w:r>
      <w:r w:rsidR="004E2E33" w:rsidRPr="0029474F">
        <w:rPr>
          <w:lang w:val="en-GB"/>
        </w:rPr>
        <w:t xml:space="preserve">: </w:t>
      </w:r>
      <w:r w:rsidR="004E2E33" w:rsidRPr="0029474F">
        <w:rPr>
          <w:rFonts w:cs="Arial"/>
          <w:bCs/>
          <w:lang w:val="en-GB"/>
        </w:rPr>
        <w:t xml:space="preserve">26.1 </w:t>
      </w:r>
      <w:proofErr w:type="gramStart"/>
      <w:r w:rsidR="004E2E33" w:rsidRPr="0029474F">
        <w:rPr>
          <w:rFonts w:cs="Arial"/>
          <w:bCs/>
          <w:lang w:val="en-GB"/>
        </w:rPr>
        <w:t>Who</w:t>
      </w:r>
      <w:proofErr w:type="gramEnd"/>
      <w:r w:rsidR="004E2E33" w:rsidRPr="0029474F">
        <w:rPr>
          <w:rFonts w:cs="Arial"/>
          <w:bCs/>
          <w:lang w:val="en-GB"/>
        </w:rPr>
        <w:t xml:space="preserve"> do you think is responsible for the armed conflict in 1999? * 27. Where have you learned or heard about the conflict in 1999? </w:t>
      </w:r>
      <w:r w:rsidR="00F62DF5" w:rsidRPr="0029474F">
        <w:rPr>
          <w:rFonts w:cs="Arial"/>
          <w:bCs/>
          <w:lang w:val="en-GB"/>
        </w:rPr>
        <w:t>Cross tabulation</w:t>
      </w:r>
    </w:p>
    <w:p w14:paraId="507AC454" w14:textId="69ABC57D" w:rsidR="004E2E33" w:rsidRPr="0029474F" w:rsidRDefault="00500466" w:rsidP="00985386">
      <w:pPr>
        <w:pStyle w:val="ListParagraph"/>
        <w:numPr>
          <w:ilvl w:val="0"/>
          <w:numId w:val="13"/>
        </w:numPr>
        <w:jc w:val="both"/>
        <w:rPr>
          <w:lang w:val="en-GB"/>
        </w:rPr>
      </w:pPr>
      <w:r>
        <w:rPr>
          <w:lang w:val="en-GB"/>
        </w:rPr>
        <w:lastRenderedPageBreak/>
        <w:t>Table 21</w:t>
      </w:r>
      <w:r w:rsidR="004E2E33" w:rsidRPr="0029474F">
        <w:rPr>
          <w:lang w:val="en-GB"/>
        </w:rPr>
        <w:t xml:space="preserve">: </w:t>
      </w:r>
      <w:r w:rsidR="004E2E33" w:rsidRPr="0029474F">
        <w:rPr>
          <w:rFonts w:cs="Arial"/>
          <w:bCs/>
          <w:lang w:val="en-GB"/>
        </w:rPr>
        <w:t xml:space="preserve">32. Do you consider yourself a victim of the period 1989 </w:t>
      </w:r>
      <w:r w:rsidR="004E2E33">
        <w:rPr>
          <w:rFonts w:cs="Arial"/>
          <w:bCs/>
          <w:lang w:val="en-GB"/>
        </w:rPr>
        <w:t>–</w:t>
      </w:r>
      <w:r w:rsidR="004E2E33" w:rsidRPr="0029474F">
        <w:rPr>
          <w:rFonts w:cs="Arial"/>
          <w:bCs/>
          <w:lang w:val="en-GB"/>
        </w:rPr>
        <w:t xml:space="preserve"> 1999</w:t>
      </w:r>
    </w:p>
    <w:p w14:paraId="10CAB4B1" w14:textId="1ED2F260" w:rsidR="004E2E33" w:rsidRPr="0029474F" w:rsidRDefault="00500466" w:rsidP="00985386">
      <w:pPr>
        <w:pStyle w:val="ListParagraph"/>
        <w:numPr>
          <w:ilvl w:val="0"/>
          <w:numId w:val="13"/>
        </w:numPr>
        <w:jc w:val="both"/>
        <w:rPr>
          <w:lang w:val="en-GB"/>
        </w:rPr>
      </w:pPr>
      <w:r>
        <w:rPr>
          <w:lang w:val="en-GB"/>
        </w:rPr>
        <w:t>Table 22</w:t>
      </w:r>
      <w:r w:rsidR="004E2E33" w:rsidRPr="0029474F">
        <w:rPr>
          <w:lang w:val="en-GB"/>
        </w:rPr>
        <w:t xml:space="preserve">: </w:t>
      </w:r>
      <w:r w:rsidR="004E2E33" w:rsidRPr="0029474F">
        <w:rPr>
          <w:rFonts w:cs="Arial"/>
          <w:bCs/>
          <w:lang w:val="en-GB"/>
        </w:rPr>
        <w:t>33.</w:t>
      </w:r>
      <w:r w:rsidR="00F62DF5">
        <w:rPr>
          <w:rFonts w:cs="Arial"/>
          <w:bCs/>
          <w:lang w:val="en-GB"/>
        </w:rPr>
        <w:t xml:space="preserve"> </w:t>
      </w:r>
      <w:r w:rsidR="004E2E33" w:rsidRPr="0029474F">
        <w:rPr>
          <w:rFonts w:cs="Arial"/>
          <w:bCs/>
          <w:lang w:val="en-GB"/>
        </w:rPr>
        <w:t xml:space="preserve">If yes, a victim of what do you consider yourself/ or a member of your family? </w:t>
      </w:r>
    </w:p>
    <w:p w14:paraId="4B82AC89" w14:textId="045A544E" w:rsidR="004E2E33" w:rsidRPr="0029474F" w:rsidRDefault="00500466" w:rsidP="00985386">
      <w:pPr>
        <w:pStyle w:val="ListParagraph"/>
        <w:numPr>
          <w:ilvl w:val="0"/>
          <w:numId w:val="13"/>
        </w:numPr>
        <w:jc w:val="both"/>
        <w:rPr>
          <w:lang w:val="en-GB"/>
        </w:rPr>
      </w:pPr>
      <w:r>
        <w:rPr>
          <w:lang w:val="en-GB"/>
        </w:rPr>
        <w:t>Table 23</w:t>
      </w:r>
      <w:r w:rsidR="004E2E33" w:rsidRPr="0029474F">
        <w:rPr>
          <w:lang w:val="en-GB"/>
        </w:rPr>
        <w:t xml:space="preserve">: </w:t>
      </w:r>
      <w:r w:rsidR="004E2E33" w:rsidRPr="0029474F">
        <w:rPr>
          <w:rFonts w:cs="Arial"/>
          <w:bCs/>
          <w:lang w:val="en-GB"/>
        </w:rPr>
        <w:t>33. If yes, a victim of what do you consider yourself/ or a member of your family? * 36.</w:t>
      </w:r>
      <w:r w:rsidR="00F62DF5">
        <w:rPr>
          <w:rFonts w:cs="Arial"/>
          <w:bCs/>
          <w:lang w:val="en-GB"/>
        </w:rPr>
        <w:t xml:space="preserve"> </w:t>
      </w:r>
      <w:r w:rsidR="004E2E33" w:rsidRPr="0029474F">
        <w:rPr>
          <w:rFonts w:cs="Arial"/>
          <w:bCs/>
          <w:lang w:val="en-GB"/>
        </w:rPr>
        <w:t xml:space="preserve">What is the most important thing about reconciliation? </w:t>
      </w:r>
      <w:r w:rsidR="00F62DF5" w:rsidRPr="0029474F">
        <w:rPr>
          <w:rFonts w:cs="Arial"/>
          <w:bCs/>
          <w:lang w:val="en-GB"/>
        </w:rPr>
        <w:t>Cross tabulation</w:t>
      </w:r>
    </w:p>
    <w:p w14:paraId="6F21F37C" w14:textId="6053BCD6" w:rsidR="004E2E33" w:rsidRPr="0029474F" w:rsidRDefault="00F62DF5" w:rsidP="00985386">
      <w:pPr>
        <w:pStyle w:val="ListParagraph"/>
        <w:numPr>
          <w:ilvl w:val="0"/>
          <w:numId w:val="13"/>
        </w:numPr>
        <w:jc w:val="both"/>
        <w:rPr>
          <w:lang w:val="en-GB"/>
        </w:rPr>
      </w:pPr>
      <w:r>
        <w:rPr>
          <w:lang w:val="en-GB"/>
        </w:rPr>
        <w:t>Table 24</w:t>
      </w:r>
      <w:r w:rsidR="004E2E33" w:rsidRPr="0029474F">
        <w:rPr>
          <w:lang w:val="en-GB"/>
        </w:rPr>
        <w:t xml:space="preserve">: </w:t>
      </w:r>
      <w:r w:rsidR="004E2E33" w:rsidRPr="0029474F">
        <w:rPr>
          <w:rFonts w:cs="Arial"/>
          <w:bCs/>
          <w:lang w:val="en-GB"/>
        </w:rPr>
        <w:t>36. What is the most important thing about reconciliation?</w:t>
      </w:r>
    </w:p>
    <w:p w14:paraId="0486D596" w14:textId="6264E947" w:rsidR="004E2E33" w:rsidRPr="0029474F" w:rsidRDefault="00F62DF5" w:rsidP="00985386">
      <w:pPr>
        <w:pStyle w:val="ListParagraph"/>
        <w:numPr>
          <w:ilvl w:val="0"/>
          <w:numId w:val="13"/>
        </w:numPr>
        <w:jc w:val="both"/>
        <w:rPr>
          <w:lang w:val="en-GB"/>
        </w:rPr>
      </w:pPr>
      <w:r>
        <w:rPr>
          <w:lang w:val="en-GB"/>
        </w:rPr>
        <w:t>Table 25</w:t>
      </w:r>
      <w:r w:rsidR="004E2E33" w:rsidRPr="0029474F">
        <w:rPr>
          <w:lang w:val="en-GB"/>
        </w:rPr>
        <w:t xml:space="preserve">: </w:t>
      </w:r>
      <w:r w:rsidR="004E2E33" w:rsidRPr="0029474F">
        <w:rPr>
          <w:rFonts w:cs="Arial"/>
          <w:bCs/>
          <w:lang w:val="en-GB"/>
        </w:rPr>
        <w:t>36. What is the most important thing about reconciliation? * 8.</w:t>
      </w:r>
      <w:r w:rsidR="004E2E33" w:rsidRPr="0029474F">
        <w:rPr>
          <w:bCs/>
          <w:lang w:val="en-GB"/>
        </w:rPr>
        <w:t xml:space="preserve"> What is your ethnicity? </w:t>
      </w:r>
      <w:r w:rsidR="004E2E33" w:rsidRPr="0029474F">
        <w:rPr>
          <w:rFonts w:cs="Arial"/>
          <w:bCs/>
          <w:lang w:val="en-GB"/>
        </w:rPr>
        <w:t xml:space="preserve"> </w:t>
      </w:r>
      <w:r w:rsidRPr="0029474F">
        <w:rPr>
          <w:rFonts w:cs="Arial"/>
          <w:bCs/>
          <w:lang w:val="en-GB"/>
        </w:rPr>
        <w:t>Cross tabulation</w:t>
      </w:r>
    </w:p>
    <w:p w14:paraId="43BC8095" w14:textId="6CB52712" w:rsidR="004E2E33" w:rsidRPr="0029474F" w:rsidRDefault="00F62DF5" w:rsidP="00985386">
      <w:pPr>
        <w:pStyle w:val="ListParagraph"/>
        <w:numPr>
          <w:ilvl w:val="0"/>
          <w:numId w:val="13"/>
        </w:numPr>
        <w:jc w:val="both"/>
        <w:rPr>
          <w:lang w:val="en-GB"/>
        </w:rPr>
      </w:pPr>
      <w:r>
        <w:rPr>
          <w:lang w:val="en-GB"/>
        </w:rPr>
        <w:t>Table 26</w:t>
      </w:r>
      <w:r w:rsidR="004E2E33" w:rsidRPr="0029474F">
        <w:rPr>
          <w:lang w:val="en-GB"/>
        </w:rPr>
        <w:t xml:space="preserve">: </w:t>
      </w:r>
      <w:r w:rsidR="004E2E33" w:rsidRPr="0029474F">
        <w:rPr>
          <w:rFonts w:cs="Arial"/>
          <w:bCs/>
          <w:lang w:val="en-GB"/>
        </w:rPr>
        <w:t>39.</w:t>
      </w:r>
      <w:r>
        <w:rPr>
          <w:rFonts w:cs="Arial"/>
          <w:bCs/>
          <w:lang w:val="en-GB"/>
        </w:rPr>
        <w:t xml:space="preserve"> </w:t>
      </w:r>
      <w:r w:rsidR="004E2E33">
        <w:rPr>
          <w:rFonts w:cs="Arial"/>
          <w:bCs/>
          <w:lang w:val="en-GB"/>
        </w:rPr>
        <w:t xml:space="preserve">In the given situation: If there is a conflict between different ethnic groups, who should solve the conflict? </w:t>
      </w:r>
    </w:p>
    <w:p w14:paraId="319DAA99" w14:textId="0C4080B1" w:rsidR="004E2E33" w:rsidRPr="0029474F" w:rsidRDefault="00F62DF5" w:rsidP="00985386">
      <w:pPr>
        <w:pStyle w:val="ListParagraph"/>
        <w:numPr>
          <w:ilvl w:val="0"/>
          <w:numId w:val="13"/>
        </w:numPr>
        <w:jc w:val="both"/>
        <w:rPr>
          <w:lang w:val="en-GB"/>
        </w:rPr>
      </w:pPr>
      <w:r>
        <w:rPr>
          <w:lang w:val="en-GB"/>
        </w:rPr>
        <w:t>Table 27</w:t>
      </w:r>
      <w:r w:rsidR="004E2E33" w:rsidRPr="0029474F">
        <w:rPr>
          <w:lang w:val="en-GB"/>
        </w:rPr>
        <w:t xml:space="preserve">: </w:t>
      </w:r>
      <w:r w:rsidR="004E2E33" w:rsidRPr="0029474F">
        <w:rPr>
          <w:rFonts w:cs="Arial"/>
          <w:bCs/>
          <w:lang w:val="en-GB"/>
        </w:rPr>
        <w:t>39.</w:t>
      </w:r>
      <w:r w:rsidR="004E2E33" w:rsidRPr="00F44DD3">
        <w:rPr>
          <w:rFonts w:cs="Arial"/>
          <w:bCs/>
          <w:lang w:val="en-GB"/>
        </w:rPr>
        <w:t xml:space="preserve"> </w:t>
      </w:r>
      <w:r w:rsidR="004E2E33">
        <w:rPr>
          <w:rFonts w:cs="Arial"/>
          <w:bCs/>
          <w:lang w:val="en-GB"/>
        </w:rPr>
        <w:t xml:space="preserve">In the given situation: If there is a conflict between different ethnic groups, who should solve the </w:t>
      </w:r>
      <w:r>
        <w:rPr>
          <w:rFonts w:cs="Arial"/>
          <w:bCs/>
          <w:lang w:val="en-GB"/>
        </w:rPr>
        <w:t>conflict?</w:t>
      </w:r>
      <w:r w:rsidRPr="0029474F">
        <w:rPr>
          <w:rFonts w:cs="Arial"/>
          <w:bCs/>
          <w:lang w:val="en-GB"/>
        </w:rPr>
        <w:t xml:space="preserve"> *</w:t>
      </w:r>
      <w:r w:rsidR="004E2E33" w:rsidRPr="0029474F">
        <w:rPr>
          <w:rFonts w:cs="Arial"/>
          <w:bCs/>
          <w:lang w:val="en-GB"/>
        </w:rPr>
        <w:t xml:space="preserve"> 2.</w:t>
      </w:r>
      <w:r w:rsidR="004E2E33" w:rsidRPr="0029474F">
        <w:rPr>
          <w:lang w:val="en-GB"/>
        </w:rPr>
        <w:t xml:space="preserve"> How old are you? </w:t>
      </w:r>
      <w:r w:rsidRPr="0029474F">
        <w:rPr>
          <w:rFonts w:cs="Arial"/>
          <w:bCs/>
          <w:lang w:val="en-GB"/>
        </w:rPr>
        <w:t>Cross tabulation</w:t>
      </w:r>
    </w:p>
    <w:p w14:paraId="08A67A97" w14:textId="027333F0" w:rsidR="004E2E33" w:rsidRPr="0029474F" w:rsidRDefault="00F62DF5" w:rsidP="00985386">
      <w:pPr>
        <w:pStyle w:val="ListParagraph"/>
        <w:numPr>
          <w:ilvl w:val="0"/>
          <w:numId w:val="13"/>
        </w:numPr>
        <w:jc w:val="both"/>
        <w:rPr>
          <w:lang w:val="en-GB"/>
        </w:rPr>
      </w:pPr>
      <w:r>
        <w:rPr>
          <w:lang w:val="en-GB"/>
        </w:rPr>
        <w:t>Table 28</w:t>
      </w:r>
      <w:r w:rsidR="004E2E33" w:rsidRPr="0029474F">
        <w:rPr>
          <w:lang w:val="en-GB"/>
        </w:rPr>
        <w:t xml:space="preserve">: </w:t>
      </w:r>
      <w:r w:rsidR="004E2E33" w:rsidRPr="0029474F">
        <w:rPr>
          <w:rFonts w:cs="Arial"/>
          <w:bCs/>
          <w:lang w:val="en-GB"/>
        </w:rPr>
        <w:t>39.</w:t>
      </w:r>
      <w:r w:rsidR="004E2E33" w:rsidRPr="00F44DD3">
        <w:rPr>
          <w:rFonts w:cs="Arial"/>
          <w:bCs/>
          <w:lang w:val="en-GB"/>
        </w:rPr>
        <w:t xml:space="preserve"> </w:t>
      </w:r>
      <w:r w:rsidR="004E2E33">
        <w:rPr>
          <w:rFonts w:cs="Arial"/>
          <w:bCs/>
          <w:lang w:val="en-GB"/>
        </w:rPr>
        <w:t xml:space="preserve">In the given situation: If there is a conflict between different ethnic groups, who should solve the </w:t>
      </w:r>
      <w:r>
        <w:rPr>
          <w:rFonts w:cs="Arial"/>
          <w:bCs/>
          <w:lang w:val="en-GB"/>
        </w:rPr>
        <w:t>conflict?</w:t>
      </w:r>
      <w:r w:rsidRPr="0029474F">
        <w:rPr>
          <w:rFonts w:cs="Arial"/>
          <w:bCs/>
          <w:lang w:val="en-GB"/>
        </w:rPr>
        <w:t xml:space="preserve"> *</w:t>
      </w:r>
      <w:r w:rsidR="004E2E33" w:rsidRPr="0029474F">
        <w:rPr>
          <w:rFonts w:cs="Arial"/>
          <w:bCs/>
          <w:lang w:val="en-GB"/>
        </w:rPr>
        <w:t xml:space="preserve"> 2.</w:t>
      </w:r>
      <w:r w:rsidR="004E2E33" w:rsidRPr="0029474F">
        <w:rPr>
          <w:lang w:val="en-GB"/>
        </w:rPr>
        <w:t xml:space="preserve"> How old are you? </w:t>
      </w:r>
      <w:r w:rsidRPr="0029474F">
        <w:rPr>
          <w:rFonts w:cs="Arial"/>
          <w:bCs/>
          <w:lang w:val="en-GB"/>
        </w:rPr>
        <w:t>Cross tabulation</w:t>
      </w:r>
    </w:p>
    <w:p w14:paraId="75B99F83" w14:textId="5D05262A" w:rsidR="004E2E33" w:rsidRPr="0029474F" w:rsidRDefault="00F62DF5" w:rsidP="00985386">
      <w:pPr>
        <w:pStyle w:val="ListParagraph"/>
        <w:numPr>
          <w:ilvl w:val="0"/>
          <w:numId w:val="13"/>
        </w:numPr>
        <w:jc w:val="both"/>
        <w:rPr>
          <w:lang w:val="en-GB"/>
        </w:rPr>
      </w:pPr>
      <w:r>
        <w:rPr>
          <w:lang w:val="en-GB"/>
        </w:rPr>
        <w:t>Table 29</w:t>
      </w:r>
      <w:r w:rsidR="004E2E33" w:rsidRPr="0029474F">
        <w:rPr>
          <w:lang w:val="en-GB"/>
        </w:rPr>
        <w:t xml:space="preserve">: </w:t>
      </w:r>
      <w:r w:rsidR="004E2E33" w:rsidRPr="0029474F">
        <w:rPr>
          <w:rFonts w:cs="Arial"/>
          <w:bCs/>
          <w:lang w:val="en-GB"/>
        </w:rPr>
        <w:t>39.</w:t>
      </w:r>
      <w:r w:rsidR="004E2E33" w:rsidRPr="00F44DD3">
        <w:rPr>
          <w:rFonts w:cs="Arial"/>
          <w:bCs/>
          <w:lang w:val="en-GB"/>
        </w:rPr>
        <w:t xml:space="preserve"> </w:t>
      </w:r>
      <w:r w:rsidR="004E2E33">
        <w:rPr>
          <w:rFonts w:cs="Arial"/>
          <w:bCs/>
          <w:lang w:val="en-GB"/>
        </w:rPr>
        <w:t xml:space="preserve">In the given situation: If there is a conflict between different ethnic groups, who should solve the </w:t>
      </w:r>
      <w:r>
        <w:rPr>
          <w:rFonts w:cs="Arial"/>
          <w:bCs/>
          <w:lang w:val="en-GB"/>
        </w:rPr>
        <w:t>conflict?</w:t>
      </w:r>
      <w:r w:rsidRPr="0029474F">
        <w:rPr>
          <w:rFonts w:cs="Arial"/>
          <w:bCs/>
          <w:lang w:val="en-GB"/>
        </w:rPr>
        <w:t xml:space="preserve"> *</w:t>
      </w:r>
      <w:r w:rsidR="004E2E33" w:rsidRPr="0029474F">
        <w:rPr>
          <w:rFonts w:cs="Arial"/>
          <w:bCs/>
          <w:lang w:val="en-GB"/>
        </w:rPr>
        <w:t xml:space="preserve"> </w:t>
      </w:r>
      <w:r w:rsidR="004E2E33">
        <w:rPr>
          <w:rFonts w:cs="Arial"/>
          <w:bCs/>
          <w:lang w:val="en-GB"/>
        </w:rPr>
        <w:t>Describe the type of locality</w:t>
      </w:r>
      <w:r w:rsidR="004E2E33" w:rsidRPr="0029474F">
        <w:rPr>
          <w:rFonts w:cs="Arial"/>
          <w:bCs/>
          <w:lang w:val="en-GB"/>
        </w:rPr>
        <w:t xml:space="preserve">. </w:t>
      </w:r>
      <w:r w:rsidRPr="0029474F">
        <w:rPr>
          <w:rFonts w:cs="Arial"/>
          <w:bCs/>
          <w:lang w:val="en-GB"/>
        </w:rPr>
        <w:t>Cross tabulation</w:t>
      </w:r>
    </w:p>
    <w:p w14:paraId="6D294851" w14:textId="0C7EDF69" w:rsidR="004E2E33" w:rsidRPr="0029474F" w:rsidRDefault="00F62DF5" w:rsidP="00985386">
      <w:pPr>
        <w:pStyle w:val="ListParagraph"/>
        <w:numPr>
          <w:ilvl w:val="0"/>
          <w:numId w:val="13"/>
        </w:numPr>
        <w:jc w:val="both"/>
        <w:rPr>
          <w:lang w:val="en-GB"/>
        </w:rPr>
      </w:pPr>
      <w:r>
        <w:rPr>
          <w:lang w:val="en-GB"/>
        </w:rPr>
        <w:t>Table 30</w:t>
      </w:r>
      <w:r w:rsidR="004E2E33" w:rsidRPr="0029474F">
        <w:rPr>
          <w:lang w:val="en-GB"/>
        </w:rPr>
        <w:t xml:space="preserve">: </w:t>
      </w:r>
      <w:r w:rsidR="004E2E33" w:rsidRPr="0029474F">
        <w:rPr>
          <w:rFonts w:cs="Arial"/>
          <w:bCs/>
          <w:lang w:val="en-GB"/>
        </w:rPr>
        <w:t>39.</w:t>
      </w:r>
      <w:r w:rsidR="004E2E33" w:rsidRPr="00F44DD3">
        <w:rPr>
          <w:rFonts w:cs="Arial"/>
          <w:bCs/>
          <w:lang w:val="en-GB"/>
        </w:rPr>
        <w:t xml:space="preserve"> </w:t>
      </w:r>
      <w:r w:rsidR="004E2E33">
        <w:rPr>
          <w:rFonts w:cs="Arial"/>
          <w:bCs/>
          <w:lang w:val="en-GB"/>
        </w:rPr>
        <w:t xml:space="preserve">In the given situation: If there is a conflict between different ethnic groups, who should solve the </w:t>
      </w:r>
      <w:r>
        <w:rPr>
          <w:rFonts w:cs="Arial"/>
          <w:bCs/>
          <w:lang w:val="en-GB"/>
        </w:rPr>
        <w:t>conflict?</w:t>
      </w:r>
      <w:r w:rsidRPr="0029474F">
        <w:rPr>
          <w:rFonts w:cs="Arial"/>
          <w:bCs/>
          <w:lang w:val="en-GB"/>
        </w:rPr>
        <w:t xml:space="preserve"> *</w:t>
      </w:r>
      <w:r w:rsidR="004E2E33" w:rsidRPr="0029474F">
        <w:rPr>
          <w:rFonts w:cs="Arial"/>
          <w:bCs/>
          <w:lang w:val="en-GB"/>
        </w:rPr>
        <w:t xml:space="preserve"> </w:t>
      </w:r>
      <w:r w:rsidRPr="0029474F">
        <w:rPr>
          <w:rFonts w:cs="Arial"/>
          <w:bCs/>
          <w:lang w:val="en-GB"/>
        </w:rPr>
        <w:t>1. Gender</w:t>
      </w:r>
      <w:r w:rsidR="004E2E33" w:rsidRPr="0029474F">
        <w:rPr>
          <w:rFonts w:cs="Arial"/>
          <w:bCs/>
          <w:lang w:val="en-GB"/>
        </w:rPr>
        <w:t xml:space="preserve"> </w:t>
      </w:r>
      <w:r w:rsidRPr="0029474F">
        <w:rPr>
          <w:rFonts w:cs="Arial"/>
          <w:bCs/>
          <w:lang w:val="en-GB"/>
        </w:rPr>
        <w:t>Cross tabulation</w:t>
      </w:r>
    </w:p>
    <w:p w14:paraId="63C842A3" w14:textId="78553106" w:rsidR="004E2E33" w:rsidRPr="0029474F" w:rsidRDefault="00F62DF5" w:rsidP="00985386">
      <w:pPr>
        <w:pStyle w:val="ListParagraph"/>
        <w:numPr>
          <w:ilvl w:val="0"/>
          <w:numId w:val="13"/>
        </w:numPr>
        <w:jc w:val="both"/>
        <w:rPr>
          <w:lang w:val="en-GB"/>
        </w:rPr>
      </w:pPr>
      <w:r>
        <w:rPr>
          <w:lang w:val="en-GB"/>
        </w:rPr>
        <w:t>Table 31</w:t>
      </w:r>
      <w:r w:rsidR="004E2E33" w:rsidRPr="0029474F">
        <w:rPr>
          <w:lang w:val="en-GB"/>
        </w:rPr>
        <w:t xml:space="preserve">: </w:t>
      </w:r>
      <w:r w:rsidR="004E2E33" w:rsidRPr="0029474F">
        <w:rPr>
          <w:rFonts w:cs="Arial"/>
          <w:bCs/>
          <w:lang w:val="en-GB"/>
        </w:rPr>
        <w:t>39.</w:t>
      </w:r>
      <w:r w:rsidR="004E2E33" w:rsidRPr="00F44DD3">
        <w:rPr>
          <w:rFonts w:cs="Arial"/>
          <w:bCs/>
          <w:lang w:val="en-GB"/>
        </w:rPr>
        <w:t xml:space="preserve"> </w:t>
      </w:r>
      <w:r w:rsidR="004E2E33">
        <w:rPr>
          <w:rFonts w:cs="Arial"/>
          <w:bCs/>
          <w:lang w:val="en-GB"/>
        </w:rPr>
        <w:t xml:space="preserve">In the given situation: If there is a conflict between different ethnic groups, who should solve the </w:t>
      </w:r>
      <w:r>
        <w:rPr>
          <w:rFonts w:cs="Arial"/>
          <w:bCs/>
          <w:lang w:val="en-GB"/>
        </w:rPr>
        <w:t>conflict?</w:t>
      </w:r>
      <w:r w:rsidRPr="0029474F">
        <w:rPr>
          <w:rFonts w:cs="Arial"/>
          <w:bCs/>
          <w:lang w:val="en-GB"/>
        </w:rPr>
        <w:t xml:space="preserve"> *</w:t>
      </w:r>
      <w:r w:rsidR="004E2E33" w:rsidRPr="0029474F">
        <w:rPr>
          <w:rFonts w:cs="Arial"/>
          <w:bCs/>
          <w:lang w:val="en-GB"/>
        </w:rPr>
        <w:t xml:space="preserve"> </w:t>
      </w:r>
      <w:r w:rsidRPr="0029474F">
        <w:rPr>
          <w:rFonts w:cs="Arial"/>
          <w:bCs/>
          <w:lang w:val="en-GB"/>
        </w:rPr>
        <w:t>12. Level</w:t>
      </w:r>
      <w:r w:rsidR="004E2E33" w:rsidRPr="0029474F">
        <w:rPr>
          <w:rFonts w:cs="Arial"/>
          <w:bCs/>
          <w:lang w:val="en-GB"/>
        </w:rPr>
        <w:t xml:space="preserve"> of education: </w:t>
      </w:r>
      <w:r w:rsidRPr="0029474F">
        <w:rPr>
          <w:rFonts w:cs="Arial"/>
          <w:bCs/>
          <w:lang w:val="en-GB"/>
        </w:rPr>
        <w:t>Cross tabulation</w:t>
      </w:r>
    </w:p>
    <w:p w14:paraId="14B140C2" w14:textId="3F04F828" w:rsidR="004E2E33" w:rsidRPr="0029474F" w:rsidRDefault="00F62DF5" w:rsidP="00985386">
      <w:pPr>
        <w:pStyle w:val="ListParagraph"/>
        <w:numPr>
          <w:ilvl w:val="0"/>
          <w:numId w:val="13"/>
        </w:numPr>
        <w:jc w:val="both"/>
        <w:rPr>
          <w:lang w:val="en-GB"/>
        </w:rPr>
      </w:pPr>
      <w:r>
        <w:rPr>
          <w:lang w:val="en-GB"/>
        </w:rPr>
        <w:t>Table 32</w:t>
      </w:r>
      <w:r w:rsidR="004E2E33" w:rsidRPr="0029474F">
        <w:rPr>
          <w:lang w:val="en-GB"/>
        </w:rPr>
        <w:t xml:space="preserve">: </w:t>
      </w:r>
      <w:r w:rsidR="004E2E33" w:rsidRPr="0029474F">
        <w:rPr>
          <w:rFonts w:cs="Arial"/>
          <w:bCs/>
          <w:lang w:val="en-GB"/>
        </w:rPr>
        <w:t>39.</w:t>
      </w:r>
      <w:r w:rsidR="004E2E33" w:rsidRPr="00F44DD3">
        <w:rPr>
          <w:rFonts w:cs="Arial"/>
          <w:bCs/>
          <w:lang w:val="en-GB"/>
        </w:rPr>
        <w:t xml:space="preserve"> </w:t>
      </w:r>
      <w:r w:rsidR="004E2E33">
        <w:rPr>
          <w:rFonts w:cs="Arial"/>
          <w:bCs/>
          <w:lang w:val="en-GB"/>
        </w:rPr>
        <w:t xml:space="preserve">In the given situation: If there is a conflict between different ethnic groups, who should solve the </w:t>
      </w:r>
      <w:r>
        <w:rPr>
          <w:rFonts w:cs="Arial"/>
          <w:bCs/>
          <w:lang w:val="en-GB"/>
        </w:rPr>
        <w:t>conflict?</w:t>
      </w:r>
      <w:r w:rsidRPr="0029474F">
        <w:rPr>
          <w:rFonts w:cs="Arial"/>
          <w:bCs/>
          <w:lang w:val="en-GB"/>
        </w:rPr>
        <w:t xml:space="preserve"> *</w:t>
      </w:r>
      <w:r w:rsidR="004E2E33" w:rsidRPr="0029474F">
        <w:rPr>
          <w:rFonts w:cs="Arial"/>
          <w:bCs/>
          <w:lang w:val="en-GB"/>
        </w:rPr>
        <w:t xml:space="preserve"> 40.</w:t>
      </w:r>
      <w:r w:rsidR="004E2E33">
        <w:rPr>
          <w:rFonts w:cs="Arial"/>
          <w:bCs/>
          <w:lang w:val="en-GB"/>
        </w:rPr>
        <w:t xml:space="preserve"> Based on the above response, how does the chosen actor solve the issue? </w:t>
      </w:r>
      <w:r w:rsidRPr="0029474F">
        <w:rPr>
          <w:rFonts w:cs="Arial"/>
          <w:bCs/>
          <w:lang w:val="en-GB"/>
        </w:rPr>
        <w:t>Cross tabulation</w:t>
      </w:r>
    </w:p>
    <w:p w14:paraId="6F0E0846" w14:textId="72DEA3F9" w:rsidR="004E2E33" w:rsidRPr="0029474F" w:rsidRDefault="00F62DF5" w:rsidP="00985386">
      <w:pPr>
        <w:pStyle w:val="ListParagraph"/>
        <w:numPr>
          <w:ilvl w:val="0"/>
          <w:numId w:val="13"/>
        </w:numPr>
        <w:jc w:val="both"/>
        <w:rPr>
          <w:lang w:val="en-GB"/>
        </w:rPr>
      </w:pPr>
      <w:r>
        <w:rPr>
          <w:lang w:val="en-GB"/>
        </w:rPr>
        <w:t>Table 33</w:t>
      </w:r>
      <w:r w:rsidR="004E2E33" w:rsidRPr="0029474F">
        <w:rPr>
          <w:lang w:val="en-GB"/>
        </w:rPr>
        <w:t xml:space="preserve">: </w:t>
      </w:r>
      <w:r w:rsidR="004E2E33" w:rsidRPr="0029474F">
        <w:rPr>
          <w:rFonts w:cs="Arial"/>
          <w:bCs/>
          <w:lang w:val="en-GB"/>
        </w:rPr>
        <w:t>39.</w:t>
      </w:r>
      <w:r w:rsidR="004E2E33" w:rsidRPr="00F44DD3">
        <w:rPr>
          <w:rFonts w:cs="Arial"/>
          <w:bCs/>
          <w:lang w:val="en-GB"/>
        </w:rPr>
        <w:t xml:space="preserve"> </w:t>
      </w:r>
      <w:r w:rsidR="004E2E33">
        <w:rPr>
          <w:rFonts w:cs="Arial"/>
          <w:bCs/>
          <w:lang w:val="en-GB"/>
        </w:rPr>
        <w:t xml:space="preserve">In the given situation: If there is a conflict between different ethnic groups, who should solve the </w:t>
      </w:r>
      <w:r>
        <w:rPr>
          <w:rFonts w:cs="Arial"/>
          <w:bCs/>
          <w:lang w:val="en-GB"/>
        </w:rPr>
        <w:t>conflict?</w:t>
      </w:r>
      <w:r w:rsidRPr="0029474F">
        <w:rPr>
          <w:rFonts w:cs="Arial"/>
          <w:bCs/>
          <w:lang w:val="en-GB"/>
        </w:rPr>
        <w:t xml:space="preserve"> *</w:t>
      </w:r>
      <w:r w:rsidR="004E2E33" w:rsidRPr="0029474F">
        <w:rPr>
          <w:rFonts w:cs="Arial"/>
          <w:bCs/>
          <w:lang w:val="en-GB"/>
        </w:rPr>
        <w:t xml:space="preserve"> 40.</w:t>
      </w:r>
      <w:r w:rsidR="004E2E33" w:rsidRPr="00F44DD3">
        <w:rPr>
          <w:rFonts w:cs="Arial"/>
          <w:bCs/>
          <w:lang w:val="en-GB"/>
        </w:rPr>
        <w:t xml:space="preserve"> </w:t>
      </w:r>
      <w:r w:rsidR="004E2E33">
        <w:rPr>
          <w:rFonts w:cs="Arial"/>
          <w:bCs/>
          <w:lang w:val="en-GB"/>
        </w:rPr>
        <w:t xml:space="preserve">Based on the above response, how does the chosen actor solve the </w:t>
      </w:r>
      <w:r>
        <w:rPr>
          <w:rFonts w:cs="Arial"/>
          <w:bCs/>
          <w:lang w:val="en-GB"/>
        </w:rPr>
        <w:t>issue?</w:t>
      </w:r>
      <w:r w:rsidRPr="0029474F">
        <w:rPr>
          <w:rFonts w:cs="Arial"/>
          <w:bCs/>
          <w:lang w:val="en-GB"/>
        </w:rPr>
        <w:t xml:space="preserve"> *</w:t>
      </w:r>
      <w:r w:rsidR="004E2E33" w:rsidRPr="0029474F">
        <w:rPr>
          <w:rFonts w:cs="Arial"/>
          <w:bCs/>
          <w:lang w:val="en-GB"/>
        </w:rPr>
        <w:t xml:space="preserve"> 8.</w:t>
      </w:r>
      <w:r w:rsidR="004E2E33" w:rsidRPr="0029474F">
        <w:rPr>
          <w:bCs/>
          <w:lang w:val="en-GB"/>
        </w:rPr>
        <w:t xml:space="preserve"> What is your ethnicity? </w:t>
      </w:r>
      <w:r w:rsidRPr="0029474F">
        <w:rPr>
          <w:rFonts w:cs="Arial"/>
          <w:bCs/>
          <w:lang w:val="en-GB"/>
        </w:rPr>
        <w:t>Cross tabulation</w:t>
      </w:r>
    </w:p>
    <w:p w14:paraId="08604F4F" w14:textId="088AF88D" w:rsidR="004E2E33" w:rsidRPr="0029474F" w:rsidRDefault="00F62DF5" w:rsidP="00985386">
      <w:pPr>
        <w:pStyle w:val="ListParagraph"/>
        <w:numPr>
          <w:ilvl w:val="0"/>
          <w:numId w:val="13"/>
        </w:numPr>
        <w:jc w:val="both"/>
        <w:rPr>
          <w:lang w:val="en-GB"/>
        </w:rPr>
      </w:pPr>
      <w:r>
        <w:rPr>
          <w:lang w:val="en-GB"/>
        </w:rPr>
        <w:t>Table 34</w:t>
      </w:r>
      <w:r w:rsidR="004E2E33" w:rsidRPr="0029474F">
        <w:rPr>
          <w:lang w:val="en-GB"/>
        </w:rPr>
        <w:t xml:space="preserve">: </w:t>
      </w:r>
      <w:r w:rsidRPr="0029474F">
        <w:rPr>
          <w:rFonts w:cs="Arial"/>
          <w:bCs/>
          <w:lang w:val="en-GB"/>
        </w:rPr>
        <w:t>41.</w:t>
      </w:r>
      <w:r>
        <w:rPr>
          <w:rFonts w:cs="Arial"/>
          <w:bCs/>
          <w:lang w:val="en-GB"/>
        </w:rPr>
        <w:t xml:space="preserve"> How</w:t>
      </w:r>
      <w:r w:rsidR="004E2E33">
        <w:rPr>
          <w:rFonts w:cs="Arial"/>
          <w:bCs/>
          <w:lang w:val="en-GB"/>
        </w:rPr>
        <w:t xml:space="preserve"> comfortable do you feel in interacting with other ethnic groups? </w:t>
      </w:r>
    </w:p>
    <w:p w14:paraId="71CF3022" w14:textId="32C593F5" w:rsidR="004E2E33" w:rsidRPr="0029474F" w:rsidRDefault="00F62DF5" w:rsidP="00985386">
      <w:pPr>
        <w:pStyle w:val="ListParagraph"/>
        <w:numPr>
          <w:ilvl w:val="0"/>
          <w:numId w:val="13"/>
        </w:numPr>
        <w:jc w:val="both"/>
        <w:rPr>
          <w:lang w:val="en-GB"/>
        </w:rPr>
      </w:pPr>
      <w:r>
        <w:rPr>
          <w:lang w:val="en-GB"/>
        </w:rPr>
        <w:t>Table 35</w:t>
      </w:r>
      <w:r w:rsidR="004E2E33" w:rsidRPr="0029474F">
        <w:rPr>
          <w:lang w:val="en-GB"/>
        </w:rPr>
        <w:t xml:space="preserve">: </w:t>
      </w:r>
      <w:r w:rsidR="004E2E33" w:rsidRPr="0029474F">
        <w:rPr>
          <w:rFonts w:cs="Arial"/>
          <w:bCs/>
          <w:lang w:val="en-GB"/>
        </w:rPr>
        <w:t>41.</w:t>
      </w:r>
      <w:r w:rsidR="004E2E33" w:rsidRPr="00F44DD3">
        <w:rPr>
          <w:rFonts w:cs="Arial"/>
          <w:bCs/>
          <w:lang w:val="en-GB"/>
        </w:rPr>
        <w:t xml:space="preserve"> </w:t>
      </w:r>
      <w:r w:rsidR="004E2E33">
        <w:rPr>
          <w:rFonts w:cs="Arial"/>
          <w:bCs/>
          <w:lang w:val="en-GB"/>
        </w:rPr>
        <w:t>How comfortable do you feel in interacting with other ethnic groups?</w:t>
      </w:r>
      <w:r w:rsidR="004E2E33" w:rsidRPr="0029474F">
        <w:rPr>
          <w:rFonts w:cs="Arial"/>
          <w:bCs/>
          <w:lang w:val="en-GB"/>
        </w:rPr>
        <w:t xml:space="preserve"> * 43.</w:t>
      </w:r>
      <w:r w:rsidR="004E2E33">
        <w:rPr>
          <w:rFonts w:cs="Arial"/>
          <w:bCs/>
          <w:lang w:val="en-GB"/>
        </w:rPr>
        <w:t xml:space="preserve"> In which spaces would you feel comfortable to interact with the other ethnic group? </w:t>
      </w:r>
      <w:r w:rsidRPr="0029474F">
        <w:rPr>
          <w:rFonts w:cs="Arial"/>
          <w:bCs/>
          <w:lang w:val="en-GB"/>
        </w:rPr>
        <w:t>Cross tabulation</w:t>
      </w:r>
    </w:p>
    <w:p w14:paraId="34768F86" w14:textId="5FBA4F37" w:rsidR="004E2E33" w:rsidRPr="0029474F" w:rsidRDefault="00F62DF5" w:rsidP="00985386">
      <w:pPr>
        <w:pStyle w:val="ListParagraph"/>
        <w:numPr>
          <w:ilvl w:val="0"/>
          <w:numId w:val="13"/>
        </w:numPr>
        <w:jc w:val="both"/>
        <w:rPr>
          <w:lang w:val="en-GB"/>
        </w:rPr>
      </w:pPr>
      <w:r>
        <w:rPr>
          <w:lang w:val="en-GB"/>
        </w:rPr>
        <w:t>Table 36</w:t>
      </w:r>
      <w:r w:rsidR="004E2E33" w:rsidRPr="0029474F">
        <w:rPr>
          <w:lang w:val="en-GB"/>
        </w:rPr>
        <w:t xml:space="preserve">: </w:t>
      </w:r>
      <w:r w:rsidR="004E2E33" w:rsidRPr="0029474F">
        <w:rPr>
          <w:rFonts w:cs="Arial"/>
          <w:bCs/>
          <w:lang w:val="en-GB"/>
        </w:rPr>
        <w:t>41.</w:t>
      </w:r>
      <w:r w:rsidR="004E2E33" w:rsidRPr="00F44DD3">
        <w:rPr>
          <w:rFonts w:cs="Arial"/>
          <w:bCs/>
          <w:lang w:val="en-GB"/>
        </w:rPr>
        <w:t xml:space="preserve"> </w:t>
      </w:r>
      <w:r w:rsidR="004E2E33">
        <w:rPr>
          <w:rFonts w:cs="Arial"/>
          <w:bCs/>
          <w:lang w:val="en-GB"/>
        </w:rPr>
        <w:t>How comfortable do you feel in interacting with other ethnic groups?</w:t>
      </w:r>
      <w:r w:rsidR="004E2E33" w:rsidRPr="0029474F">
        <w:rPr>
          <w:rFonts w:cs="Arial"/>
          <w:bCs/>
          <w:lang w:val="en-GB"/>
        </w:rPr>
        <w:t xml:space="preserve"> * 43.</w:t>
      </w:r>
      <w:r w:rsidR="004E2E33" w:rsidRPr="00F44DD3">
        <w:rPr>
          <w:rFonts w:cs="Arial"/>
          <w:bCs/>
          <w:lang w:val="en-GB"/>
        </w:rPr>
        <w:t xml:space="preserve"> </w:t>
      </w:r>
      <w:r w:rsidR="004E2E33">
        <w:rPr>
          <w:rFonts w:cs="Arial"/>
          <w:bCs/>
          <w:lang w:val="en-GB"/>
        </w:rPr>
        <w:t xml:space="preserve">In which spaces would you feel comfortable to interact with the other ethnic </w:t>
      </w:r>
      <w:r>
        <w:rPr>
          <w:rFonts w:cs="Arial"/>
          <w:bCs/>
          <w:lang w:val="en-GB"/>
        </w:rPr>
        <w:t>group?</w:t>
      </w:r>
      <w:r w:rsidRPr="0029474F">
        <w:rPr>
          <w:rFonts w:cs="Arial"/>
          <w:bCs/>
          <w:lang w:val="en-GB"/>
        </w:rPr>
        <w:t xml:space="preserve"> *</w:t>
      </w:r>
      <w:r w:rsidR="004E2E33" w:rsidRPr="0029474F">
        <w:rPr>
          <w:rFonts w:cs="Arial"/>
          <w:bCs/>
          <w:lang w:val="en-GB"/>
        </w:rPr>
        <w:t xml:space="preserve"> 8.</w:t>
      </w:r>
      <w:r w:rsidR="004E2E33" w:rsidRPr="0029474F">
        <w:rPr>
          <w:bCs/>
          <w:lang w:val="en-GB"/>
        </w:rPr>
        <w:t xml:space="preserve"> What is your ethnicity? </w:t>
      </w:r>
      <w:r w:rsidRPr="0029474F">
        <w:rPr>
          <w:rFonts w:cs="Arial"/>
          <w:bCs/>
          <w:lang w:val="en-GB"/>
        </w:rPr>
        <w:t>Cross tabulation</w:t>
      </w:r>
    </w:p>
    <w:p w14:paraId="436CD53B" w14:textId="2B849D9E" w:rsidR="004E2E33" w:rsidRPr="0029474F" w:rsidRDefault="00F62DF5" w:rsidP="00985386">
      <w:pPr>
        <w:pStyle w:val="ListParagraph"/>
        <w:numPr>
          <w:ilvl w:val="0"/>
          <w:numId w:val="13"/>
        </w:numPr>
        <w:jc w:val="both"/>
        <w:rPr>
          <w:lang w:val="en-GB"/>
        </w:rPr>
      </w:pPr>
      <w:r>
        <w:rPr>
          <w:lang w:val="en-GB"/>
        </w:rPr>
        <w:t>Table 37</w:t>
      </w:r>
      <w:r w:rsidR="004E2E33" w:rsidRPr="0029474F">
        <w:rPr>
          <w:lang w:val="en-GB"/>
        </w:rPr>
        <w:t xml:space="preserve">: </w:t>
      </w:r>
      <w:r w:rsidR="004E2E33" w:rsidRPr="0029474F">
        <w:rPr>
          <w:rFonts w:cs="Arial"/>
          <w:bCs/>
          <w:lang w:val="en-GB"/>
        </w:rPr>
        <w:t>41.</w:t>
      </w:r>
      <w:r w:rsidR="004E2E33" w:rsidRPr="00F44DD3">
        <w:rPr>
          <w:rFonts w:cs="Arial"/>
          <w:bCs/>
          <w:lang w:val="en-GB"/>
        </w:rPr>
        <w:t xml:space="preserve"> </w:t>
      </w:r>
      <w:r w:rsidR="004E2E33">
        <w:rPr>
          <w:rFonts w:cs="Arial"/>
          <w:bCs/>
          <w:lang w:val="en-GB"/>
        </w:rPr>
        <w:t>How comfortable do you feel in interacting with other ethnic groups?</w:t>
      </w:r>
      <w:r w:rsidR="004E2E33" w:rsidRPr="0029474F">
        <w:rPr>
          <w:rFonts w:cs="Arial"/>
          <w:bCs/>
          <w:lang w:val="en-GB"/>
        </w:rPr>
        <w:t xml:space="preserve"> * 43.</w:t>
      </w:r>
      <w:r w:rsidR="004E2E33" w:rsidRPr="00F44DD3">
        <w:rPr>
          <w:rFonts w:cs="Arial"/>
          <w:bCs/>
          <w:lang w:val="en-GB"/>
        </w:rPr>
        <w:t xml:space="preserve"> </w:t>
      </w:r>
      <w:r w:rsidR="004E2E33">
        <w:rPr>
          <w:rFonts w:cs="Arial"/>
          <w:bCs/>
          <w:lang w:val="en-GB"/>
        </w:rPr>
        <w:t xml:space="preserve">In which spaces would you feel comfortable to interact with the other ethnic </w:t>
      </w:r>
      <w:r>
        <w:rPr>
          <w:rFonts w:cs="Arial"/>
          <w:bCs/>
          <w:lang w:val="en-GB"/>
        </w:rPr>
        <w:t>group?</w:t>
      </w:r>
      <w:r w:rsidRPr="0029474F">
        <w:rPr>
          <w:rFonts w:cs="Arial"/>
          <w:bCs/>
          <w:lang w:val="en-GB"/>
        </w:rPr>
        <w:t xml:space="preserve"> *</w:t>
      </w:r>
      <w:r w:rsidR="004E2E33" w:rsidRPr="0029474F">
        <w:rPr>
          <w:rFonts w:cs="Arial"/>
          <w:bCs/>
          <w:lang w:val="en-GB"/>
        </w:rPr>
        <w:t xml:space="preserve"> </w:t>
      </w:r>
      <w:r w:rsidRPr="0029474F">
        <w:rPr>
          <w:rFonts w:cs="Arial"/>
          <w:bCs/>
          <w:lang w:val="en-GB"/>
        </w:rPr>
        <w:t>1. Gender</w:t>
      </w:r>
      <w:r w:rsidR="004E2E33" w:rsidRPr="0029474F">
        <w:rPr>
          <w:rFonts w:cs="Arial"/>
          <w:bCs/>
          <w:lang w:val="en-GB"/>
        </w:rPr>
        <w:t xml:space="preserve"> </w:t>
      </w:r>
      <w:r w:rsidRPr="0029474F">
        <w:rPr>
          <w:rFonts w:cs="Arial"/>
          <w:bCs/>
          <w:lang w:val="en-GB"/>
        </w:rPr>
        <w:t>Cross tabulation</w:t>
      </w:r>
    </w:p>
    <w:p w14:paraId="413D1233" w14:textId="1BC01033" w:rsidR="004E2E33" w:rsidRPr="0029474F" w:rsidRDefault="004E2E33" w:rsidP="00985386">
      <w:pPr>
        <w:pStyle w:val="ListParagraph"/>
        <w:numPr>
          <w:ilvl w:val="0"/>
          <w:numId w:val="13"/>
        </w:numPr>
        <w:jc w:val="both"/>
        <w:rPr>
          <w:lang w:val="en-GB"/>
        </w:rPr>
      </w:pPr>
      <w:r w:rsidRPr="0029474F">
        <w:rPr>
          <w:lang w:val="en-GB"/>
        </w:rPr>
        <w:t xml:space="preserve">Table </w:t>
      </w:r>
      <w:r w:rsidR="00BC6A2F" w:rsidRPr="0029474F">
        <w:rPr>
          <w:lang w:val="en-GB"/>
        </w:rPr>
        <w:t>38:</w:t>
      </w:r>
      <w:r w:rsidRPr="0029474F">
        <w:rPr>
          <w:lang w:val="en-GB"/>
        </w:rPr>
        <w:t xml:space="preserve"> </w:t>
      </w:r>
      <w:r w:rsidRPr="0029474F">
        <w:rPr>
          <w:rFonts w:cs="Arial"/>
          <w:bCs/>
          <w:lang w:val="en-GB"/>
        </w:rPr>
        <w:t>41.</w:t>
      </w:r>
      <w:r w:rsidRPr="00F44DD3">
        <w:rPr>
          <w:rFonts w:cs="Arial"/>
          <w:bCs/>
          <w:lang w:val="en-GB"/>
        </w:rPr>
        <w:t xml:space="preserve"> </w:t>
      </w:r>
      <w:r>
        <w:rPr>
          <w:rFonts w:cs="Arial"/>
          <w:bCs/>
          <w:lang w:val="en-GB"/>
        </w:rPr>
        <w:t>How comfortable do you feel in interacting with other ethnic groups?</w:t>
      </w:r>
      <w:r w:rsidRPr="0029474F">
        <w:rPr>
          <w:rFonts w:cs="Arial"/>
          <w:bCs/>
          <w:lang w:val="en-GB"/>
        </w:rPr>
        <w:t>* 43.</w:t>
      </w:r>
      <w:r w:rsidRPr="00F44DD3">
        <w:rPr>
          <w:rFonts w:cs="Arial"/>
          <w:bCs/>
          <w:lang w:val="en-GB"/>
        </w:rPr>
        <w:t xml:space="preserve"> </w:t>
      </w:r>
      <w:r>
        <w:rPr>
          <w:rFonts w:cs="Arial"/>
          <w:bCs/>
          <w:lang w:val="en-GB"/>
        </w:rPr>
        <w:t xml:space="preserve">In which spaces would you feel comfortable to interact with the other ethnic </w:t>
      </w:r>
      <w:r w:rsidR="00F62DF5">
        <w:rPr>
          <w:rFonts w:cs="Arial"/>
          <w:bCs/>
          <w:lang w:val="en-GB"/>
        </w:rPr>
        <w:t>group?</w:t>
      </w:r>
      <w:r w:rsidR="00F62DF5" w:rsidRPr="0029474F">
        <w:rPr>
          <w:rFonts w:cs="Arial"/>
          <w:bCs/>
          <w:lang w:val="en-GB"/>
        </w:rPr>
        <w:t xml:space="preserve"> *</w:t>
      </w:r>
      <w:r w:rsidRPr="0029474F">
        <w:rPr>
          <w:rFonts w:cs="Arial"/>
          <w:bCs/>
          <w:lang w:val="en-GB"/>
        </w:rPr>
        <w:t xml:space="preserve"> 2.</w:t>
      </w:r>
      <w:r w:rsidRPr="0029474F">
        <w:rPr>
          <w:lang w:val="en-GB"/>
        </w:rPr>
        <w:t xml:space="preserve"> How old are you? </w:t>
      </w:r>
      <w:r w:rsidR="00F62DF5" w:rsidRPr="0029474F">
        <w:rPr>
          <w:rFonts w:cs="Arial"/>
          <w:bCs/>
          <w:lang w:val="en-GB"/>
        </w:rPr>
        <w:t>Cross tabulation</w:t>
      </w:r>
    </w:p>
    <w:p w14:paraId="5EEFF93B" w14:textId="3AD2B47D"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39:</w:t>
      </w:r>
      <w:r w:rsidRPr="0029474F">
        <w:rPr>
          <w:lang w:val="en-GB"/>
        </w:rPr>
        <w:t xml:space="preserve"> </w:t>
      </w:r>
      <w:r w:rsidRPr="0029474F">
        <w:rPr>
          <w:rFonts w:cs="Arial"/>
          <w:bCs/>
          <w:lang w:val="en-GB"/>
        </w:rPr>
        <w:t>42.</w:t>
      </w:r>
      <w:r>
        <w:rPr>
          <w:rFonts w:cs="Arial"/>
          <w:bCs/>
          <w:lang w:val="en-GB"/>
        </w:rPr>
        <w:t xml:space="preserve"> Do you interact with the other ethnic group? </w:t>
      </w:r>
    </w:p>
    <w:p w14:paraId="373929F2" w14:textId="063D95B2"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40:</w:t>
      </w:r>
      <w:r w:rsidRPr="0029474F">
        <w:rPr>
          <w:lang w:val="en-GB"/>
        </w:rPr>
        <w:t xml:space="preserve"> </w:t>
      </w:r>
      <w:r w:rsidRPr="0029474F">
        <w:rPr>
          <w:rFonts w:cs="Arial"/>
          <w:bCs/>
          <w:lang w:val="en-GB"/>
        </w:rPr>
        <w:t>42.</w:t>
      </w:r>
      <w:r w:rsidRPr="00F44DD3">
        <w:rPr>
          <w:rFonts w:cs="Arial"/>
          <w:bCs/>
          <w:lang w:val="en-GB"/>
        </w:rPr>
        <w:t xml:space="preserve"> </w:t>
      </w:r>
      <w:r>
        <w:rPr>
          <w:rFonts w:cs="Arial"/>
          <w:bCs/>
          <w:lang w:val="en-GB"/>
        </w:rPr>
        <w:t xml:space="preserve">Do you interact with the other ethnic </w:t>
      </w:r>
      <w:r w:rsidR="00F62DF5">
        <w:rPr>
          <w:rFonts w:cs="Arial"/>
          <w:bCs/>
          <w:lang w:val="en-GB"/>
        </w:rPr>
        <w:t>group?</w:t>
      </w:r>
      <w:r w:rsidR="00F62DF5" w:rsidRPr="0029474F">
        <w:rPr>
          <w:rFonts w:cs="Arial"/>
          <w:bCs/>
          <w:lang w:val="en-GB"/>
        </w:rPr>
        <w:t xml:space="preserve"> *</w:t>
      </w:r>
      <w:r w:rsidRPr="0029474F">
        <w:rPr>
          <w:rFonts w:cs="Arial"/>
          <w:bCs/>
          <w:lang w:val="en-GB"/>
        </w:rPr>
        <w:t xml:space="preserve"> 8.</w:t>
      </w:r>
      <w:r w:rsidRPr="0029474F">
        <w:rPr>
          <w:bCs/>
          <w:lang w:val="en-GB"/>
        </w:rPr>
        <w:t xml:space="preserve"> What is your ethnicity? </w:t>
      </w:r>
      <w:r w:rsidR="00F62DF5" w:rsidRPr="0029474F">
        <w:rPr>
          <w:rFonts w:cs="Arial"/>
          <w:bCs/>
          <w:lang w:val="en-GB"/>
        </w:rPr>
        <w:t>Cross tabulation</w:t>
      </w:r>
    </w:p>
    <w:p w14:paraId="270AF6C4" w14:textId="77777777" w:rsidR="004E2E33" w:rsidRPr="0029474F" w:rsidRDefault="004E2E33" w:rsidP="00985386">
      <w:pPr>
        <w:pStyle w:val="ListParagraph"/>
        <w:numPr>
          <w:ilvl w:val="0"/>
          <w:numId w:val="13"/>
        </w:numPr>
        <w:jc w:val="both"/>
        <w:rPr>
          <w:lang w:val="en-GB"/>
        </w:rPr>
      </w:pPr>
      <w:r w:rsidRPr="0029474F">
        <w:rPr>
          <w:lang w:val="en-GB"/>
        </w:rPr>
        <w:t xml:space="preserve">Table </w:t>
      </w:r>
    </w:p>
    <w:p w14:paraId="6AA98C7A" w14:textId="72D4AD60"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42:</w:t>
      </w:r>
      <w:r w:rsidRPr="0029474F">
        <w:rPr>
          <w:lang w:val="en-GB"/>
        </w:rPr>
        <w:t xml:space="preserve"> </w:t>
      </w:r>
      <w:r w:rsidRPr="0029474F">
        <w:rPr>
          <w:bCs/>
          <w:lang w:val="en-GB"/>
        </w:rPr>
        <w:t xml:space="preserve">44.1 Kosovo Albanian * 8. What is your ethnicity? </w:t>
      </w:r>
    </w:p>
    <w:p w14:paraId="057F04E8" w14:textId="3591C6C3" w:rsidR="004E2E33" w:rsidRPr="0029474F" w:rsidRDefault="004E2E33" w:rsidP="00985386">
      <w:pPr>
        <w:pStyle w:val="ListParagraph"/>
        <w:numPr>
          <w:ilvl w:val="0"/>
          <w:numId w:val="13"/>
        </w:numPr>
        <w:jc w:val="both"/>
        <w:rPr>
          <w:lang w:val="en-GB"/>
        </w:rPr>
      </w:pPr>
      <w:r w:rsidRPr="0029474F">
        <w:rPr>
          <w:lang w:val="en-GB"/>
        </w:rPr>
        <w:lastRenderedPageBreak/>
        <w:t xml:space="preserve">Table </w:t>
      </w:r>
      <w:r w:rsidR="00F62DF5" w:rsidRPr="0029474F">
        <w:rPr>
          <w:lang w:val="en-GB"/>
        </w:rPr>
        <w:t>43:</w:t>
      </w:r>
      <w:r w:rsidRPr="0029474F">
        <w:rPr>
          <w:lang w:val="en-GB"/>
        </w:rPr>
        <w:t xml:space="preserve"> </w:t>
      </w:r>
      <w:r w:rsidRPr="0029474F">
        <w:rPr>
          <w:bCs/>
          <w:lang w:val="en-GB"/>
        </w:rPr>
        <w:t xml:space="preserve">44.2 Kosovo Serb * 8. What is your ethnicity? </w:t>
      </w:r>
      <w:r w:rsidR="00F62DF5" w:rsidRPr="0029474F">
        <w:rPr>
          <w:bCs/>
          <w:lang w:val="en-GB"/>
        </w:rPr>
        <w:t>Cross tabulation</w:t>
      </w:r>
    </w:p>
    <w:p w14:paraId="74EBF0ED" w14:textId="254BFF91"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44:</w:t>
      </w:r>
      <w:r w:rsidRPr="0029474F">
        <w:rPr>
          <w:lang w:val="en-GB"/>
        </w:rPr>
        <w:t xml:space="preserve"> </w:t>
      </w:r>
      <w:r w:rsidRPr="0029474F">
        <w:rPr>
          <w:rFonts w:cs="Arial"/>
          <w:bCs/>
          <w:lang w:val="en-GB"/>
        </w:rPr>
        <w:t>45.</w:t>
      </w:r>
      <w:r>
        <w:rPr>
          <w:rFonts w:cs="Arial"/>
          <w:bCs/>
          <w:lang w:val="en-GB"/>
        </w:rPr>
        <w:t xml:space="preserve"> Compared to 10 years ago, how is the ethnic tension today, between Kosovo Serbs and Albanians</w:t>
      </w:r>
      <w:r w:rsidRPr="0029474F">
        <w:rPr>
          <w:rFonts w:cs="Arial"/>
          <w:bCs/>
          <w:lang w:val="en-GB"/>
        </w:rPr>
        <w:t>?</w:t>
      </w:r>
    </w:p>
    <w:p w14:paraId="1A869A3A" w14:textId="1498FADE"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45:</w:t>
      </w:r>
      <w:r w:rsidRPr="0029474F">
        <w:rPr>
          <w:lang w:val="en-GB"/>
        </w:rPr>
        <w:t xml:space="preserve"> </w:t>
      </w:r>
      <w:r w:rsidRPr="0029474F">
        <w:rPr>
          <w:rFonts w:cs="Arial"/>
          <w:bCs/>
          <w:lang w:val="en-GB"/>
        </w:rPr>
        <w:t>45.</w:t>
      </w:r>
      <w:r w:rsidRPr="00F44DD3">
        <w:rPr>
          <w:rFonts w:cs="Arial"/>
          <w:bCs/>
          <w:lang w:val="en-GB"/>
        </w:rPr>
        <w:t xml:space="preserve"> </w:t>
      </w:r>
      <w:r>
        <w:rPr>
          <w:rFonts w:cs="Arial"/>
          <w:bCs/>
          <w:lang w:val="en-GB"/>
        </w:rPr>
        <w:t xml:space="preserve">Compared to 10 years ago, how is the ethnic tension today, between Kosovo Serbs and </w:t>
      </w:r>
      <w:r w:rsidR="00F62DF5">
        <w:rPr>
          <w:rFonts w:cs="Arial"/>
          <w:bCs/>
          <w:lang w:val="en-GB"/>
        </w:rPr>
        <w:t>Albanians</w:t>
      </w:r>
      <w:r w:rsidR="00F62DF5" w:rsidRPr="0029474F">
        <w:rPr>
          <w:rFonts w:cs="Arial"/>
          <w:bCs/>
          <w:lang w:val="en-GB"/>
        </w:rPr>
        <w:t>? *</w:t>
      </w:r>
      <w:r w:rsidRPr="0029474F">
        <w:rPr>
          <w:rFonts w:cs="Arial"/>
          <w:bCs/>
          <w:lang w:val="en-GB"/>
        </w:rPr>
        <w:t xml:space="preserve"> 8.</w:t>
      </w:r>
      <w:r w:rsidRPr="0029474F">
        <w:rPr>
          <w:bCs/>
          <w:lang w:val="en-GB"/>
        </w:rPr>
        <w:t xml:space="preserve"> What is your ethnicity? </w:t>
      </w:r>
      <w:r w:rsidR="00F62DF5" w:rsidRPr="0029474F">
        <w:rPr>
          <w:rFonts w:cs="Arial"/>
          <w:bCs/>
          <w:lang w:val="en-GB"/>
        </w:rPr>
        <w:t>Cross tabulation</w:t>
      </w:r>
    </w:p>
    <w:p w14:paraId="38D76CBA" w14:textId="0D462E7A"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46:</w:t>
      </w:r>
      <w:r w:rsidRPr="0029474F">
        <w:rPr>
          <w:lang w:val="en-GB"/>
        </w:rPr>
        <w:t xml:space="preserve"> </w:t>
      </w:r>
      <w:r w:rsidRPr="0029474F">
        <w:rPr>
          <w:rFonts w:cs="Arial"/>
          <w:bCs/>
          <w:lang w:val="en-GB"/>
        </w:rPr>
        <w:t>45.</w:t>
      </w:r>
      <w:r w:rsidRPr="00F44DD3">
        <w:rPr>
          <w:rFonts w:cs="Arial"/>
          <w:bCs/>
          <w:lang w:val="en-GB"/>
        </w:rPr>
        <w:t xml:space="preserve"> </w:t>
      </w:r>
      <w:r>
        <w:rPr>
          <w:rFonts w:cs="Arial"/>
          <w:bCs/>
          <w:lang w:val="en-GB"/>
        </w:rPr>
        <w:t xml:space="preserve">Compared to 10 years ago, how is the ethnic tension today, between Kosovo Serbs and </w:t>
      </w:r>
      <w:r w:rsidR="00F62DF5">
        <w:rPr>
          <w:rFonts w:cs="Arial"/>
          <w:bCs/>
          <w:lang w:val="en-GB"/>
        </w:rPr>
        <w:t>Albanians</w:t>
      </w:r>
      <w:r w:rsidR="00F62DF5" w:rsidRPr="0029474F">
        <w:rPr>
          <w:rFonts w:cs="Arial"/>
          <w:bCs/>
          <w:lang w:val="en-GB"/>
        </w:rPr>
        <w:t>? *</w:t>
      </w:r>
      <w:r w:rsidRPr="0029474F">
        <w:rPr>
          <w:rFonts w:cs="Arial"/>
          <w:bCs/>
          <w:lang w:val="en-GB"/>
        </w:rPr>
        <w:t xml:space="preserve"> 2.</w:t>
      </w:r>
      <w:r w:rsidRPr="0029474F">
        <w:rPr>
          <w:lang w:val="en-GB"/>
        </w:rPr>
        <w:t xml:space="preserve"> How old are you? </w:t>
      </w:r>
      <w:r w:rsidR="00F62DF5" w:rsidRPr="0029474F">
        <w:rPr>
          <w:rFonts w:cs="Arial"/>
          <w:bCs/>
          <w:lang w:val="en-GB"/>
        </w:rPr>
        <w:t>Cross tabulation</w:t>
      </w:r>
    </w:p>
    <w:p w14:paraId="3B72E440" w14:textId="4B0B4636"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47:</w:t>
      </w:r>
      <w:r w:rsidRPr="0029474F">
        <w:rPr>
          <w:lang w:val="en-GB"/>
        </w:rPr>
        <w:t xml:space="preserve"> </w:t>
      </w:r>
      <w:r w:rsidRPr="0029474F">
        <w:rPr>
          <w:rFonts w:cs="Arial"/>
          <w:bCs/>
          <w:lang w:val="en-GB"/>
        </w:rPr>
        <w:t>45.</w:t>
      </w:r>
      <w:r w:rsidRPr="00E9217F">
        <w:rPr>
          <w:rFonts w:cs="Arial"/>
          <w:bCs/>
          <w:lang w:val="en-GB"/>
        </w:rPr>
        <w:t xml:space="preserve"> </w:t>
      </w:r>
      <w:r>
        <w:rPr>
          <w:rFonts w:cs="Arial"/>
          <w:bCs/>
          <w:lang w:val="en-GB"/>
        </w:rPr>
        <w:t xml:space="preserve">Compared to 10 years ago, how is the ethnic tension today, between Kosovo Serbs and </w:t>
      </w:r>
      <w:r w:rsidR="00F62DF5">
        <w:rPr>
          <w:rFonts w:cs="Arial"/>
          <w:bCs/>
          <w:lang w:val="en-GB"/>
        </w:rPr>
        <w:t>Albanians</w:t>
      </w:r>
      <w:r w:rsidR="00F62DF5" w:rsidRPr="0029474F">
        <w:rPr>
          <w:rFonts w:cs="Arial"/>
          <w:bCs/>
          <w:lang w:val="en-GB"/>
        </w:rPr>
        <w:t>? *</w:t>
      </w:r>
      <w:r w:rsidRPr="0029474F">
        <w:rPr>
          <w:rFonts w:cs="Arial"/>
          <w:bCs/>
          <w:lang w:val="en-GB"/>
        </w:rPr>
        <w:t xml:space="preserve"> </w:t>
      </w:r>
      <w:r>
        <w:rPr>
          <w:rFonts w:cs="Arial"/>
          <w:bCs/>
          <w:lang w:val="en-GB"/>
        </w:rPr>
        <w:t xml:space="preserve">Describe the type of locality </w:t>
      </w:r>
      <w:r w:rsidR="00F62DF5" w:rsidRPr="0029474F">
        <w:rPr>
          <w:rFonts w:cs="Arial"/>
          <w:bCs/>
          <w:lang w:val="en-GB"/>
        </w:rPr>
        <w:t>Cross tabulation</w:t>
      </w:r>
    </w:p>
    <w:p w14:paraId="41AB4C6F" w14:textId="59C3F921"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48:</w:t>
      </w:r>
      <w:r w:rsidRPr="0029474F">
        <w:rPr>
          <w:lang w:val="en-GB"/>
        </w:rPr>
        <w:t xml:space="preserve"> </w:t>
      </w:r>
      <w:r w:rsidR="00F62DF5" w:rsidRPr="0029474F">
        <w:rPr>
          <w:rFonts w:cs="Arial"/>
          <w:bCs/>
          <w:lang w:val="en-GB"/>
        </w:rPr>
        <w:t>46.</w:t>
      </w:r>
      <w:r w:rsidR="00F62DF5">
        <w:rPr>
          <w:rFonts w:cs="Arial"/>
          <w:bCs/>
          <w:lang w:val="en-GB"/>
        </w:rPr>
        <w:t xml:space="preserve"> Do</w:t>
      </w:r>
      <w:r>
        <w:rPr>
          <w:rFonts w:cs="Arial"/>
          <w:bCs/>
          <w:lang w:val="en-GB"/>
        </w:rPr>
        <w:t xml:space="preserve"> you foresee a conflict between Serbia and Kosovo</w:t>
      </w:r>
      <w:r w:rsidRPr="0029474F">
        <w:rPr>
          <w:rFonts w:cs="Arial"/>
          <w:bCs/>
          <w:lang w:val="en-GB"/>
        </w:rPr>
        <w:t>?</w:t>
      </w:r>
    </w:p>
    <w:p w14:paraId="63A0085A" w14:textId="1762B23C"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49:</w:t>
      </w:r>
      <w:r w:rsidRPr="0029474F">
        <w:rPr>
          <w:lang w:val="en-GB"/>
        </w:rPr>
        <w:t xml:space="preserve"> </w:t>
      </w:r>
      <w:r w:rsidRPr="0029474F">
        <w:rPr>
          <w:rFonts w:cs="Arial"/>
          <w:bCs/>
          <w:lang w:val="en-GB"/>
        </w:rPr>
        <w:t>46.</w:t>
      </w:r>
      <w:r w:rsidRPr="00E9217F">
        <w:rPr>
          <w:rFonts w:cs="Arial"/>
          <w:bCs/>
          <w:lang w:val="en-GB"/>
        </w:rPr>
        <w:t xml:space="preserve"> </w:t>
      </w:r>
      <w:r>
        <w:rPr>
          <w:rFonts w:cs="Arial"/>
          <w:bCs/>
          <w:lang w:val="en-GB"/>
        </w:rPr>
        <w:t>Do you foresee a conflict between Serbia and Kosovo</w:t>
      </w:r>
      <w:r w:rsidRPr="0029474F">
        <w:rPr>
          <w:rFonts w:cs="Arial"/>
          <w:bCs/>
          <w:lang w:val="en-GB"/>
        </w:rPr>
        <w:t>? * 8.</w:t>
      </w:r>
      <w:r w:rsidRPr="0029474F">
        <w:rPr>
          <w:bCs/>
          <w:lang w:val="en-GB"/>
        </w:rPr>
        <w:t xml:space="preserve"> What is your ethnicity? </w:t>
      </w:r>
      <w:r w:rsidR="00F62DF5" w:rsidRPr="0029474F">
        <w:rPr>
          <w:rFonts w:cs="Arial"/>
          <w:bCs/>
          <w:lang w:val="en-GB"/>
        </w:rPr>
        <w:t>Cross tabulation</w:t>
      </w:r>
    </w:p>
    <w:p w14:paraId="0D6D5039" w14:textId="112F9BD8"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50:</w:t>
      </w:r>
      <w:r w:rsidRPr="0029474F">
        <w:rPr>
          <w:lang w:val="en-GB"/>
        </w:rPr>
        <w:t xml:space="preserve"> </w:t>
      </w:r>
      <w:r w:rsidRPr="0029474F">
        <w:rPr>
          <w:rFonts w:cs="Arial"/>
          <w:bCs/>
          <w:lang w:val="en-GB"/>
        </w:rPr>
        <w:t>46.</w:t>
      </w:r>
      <w:r w:rsidRPr="00E9217F">
        <w:rPr>
          <w:rFonts w:cs="Arial"/>
          <w:bCs/>
          <w:lang w:val="en-GB"/>
        </w:rPr>
        <w:t xml:space="preserve"> </w:t>
      </w:r>
      <w:r>
        <w:rPr>
          <w:rFonts w:cs="Arial"/>
          <w:bCs/>
          <w:lang w:val="en-GB"/>
        </w:rPr>
        <w:t xml:space="preserve">Do you foresee a conflict between Serbia and </w:t>
      </w:r>
      <w:r w:rsidR="00F62DF5">
        <w:rPr>
          <w:rFonts w:cs="Arial"/>
          <w:bCs/>
          <w:lang w:val="en-GB"/>
        </w:rPr>
        <w:t>Kosovo</w:t>
      </w:r>
      <w:r w:rsidR="00F62DF5" w:rsidRPr="0029474F">
        <w:rPr>
          <w:rFonts w:cs="Arial"/>
          <w:bCs/>
          <w:lang w:val="en-GB"/>
        </w:rPr>
        <w:t>? *</w:t>
      </w:r>
      <w:r w:rsidRPr="0029474F">
        <w:rPr>
          <w:rFonts w:cs="Arial"/>
          <w:bCs/>
          <w:lang w:val="en-GB"/>
        </w:rPr>
        <w:t xml:space="preserve"> 2.</w:t>
      </w:r>
      <w:r w:rsidRPr="0029474F">
        <w:rPr>
          <w:lang w:val="en-GB"/>
        </w:rPr>
        <w:t xml:space="preserve"> How old are you? </w:t>
      </w:r>
      <w:r w:rsidR="00F62DF5" w:rsidRPr="0029474F">
        <w:rPr>
          <w:rFonts w:cs="Arial"/>
          <w:bCs/>
          <w:lang w:val="en-GB"/>
        </w:rPr>
        <w:t>Cross tabulation</w:t>
      </w:r>
    </w:p>
    <w:p w14:paraId="35AB40EC" w14:textId="1044AF2B"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51:</w:t>
      </w:r>
      <w:r w:rsidRPr="0029474F">
        <w:rPr>
          <w:lang w:val="en-GB"/>
        </w:rPr>
        <w:t xml:space="preserve"> </w:t>
      </w:r>
      <w:r w:rsidR="00F62DF5" w:rsidRPr="0029474F">
        <w:rPr>
          <w:rFonts w:cs="Arial"/>
          <w:bCs/>
          <w:lang w:val="en-GB"/>
        </w:rPr>
        <w:t>47.</w:t>
      </w:r>
      <w:r w:rsidR="00F62DF5">
        <w:rPr>
          <w:rFonts w:cs="Arial"/>
          <w:bCs/>
          <w:lang w:val="en-GB"/>
        </w:rPr>
        <w:t xml:space="preserve"> Would</w:t>
      </w:r>
      <w:r>
        <w:rPr>
          <w:rFonts w:cs="Arial"/>
          <w:bCs/>
          <w:lang w:val="en-GB"/>
        </w:rPr>
        <w:t xml:space="preserve"> you support or participate in a potential conflict between Serbia and Kosovo</w:t>
      </w:r>
      <w:r w:rsidRPr="0029474F">
        <w:rPr>
          <w:rFonts w:cs="Arial"/>
          <w:bCs/>
          <w:lang w:val="en-GB"/>
        </w:rPr>
        <w:t>? Statistic</w:t>
      </w:r>
    </w:p>
    <w:p w14:paraId="05E669A4" w14:textId="5CBB2315"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52:</w:t>
      </w:r>
      <w:r w:rsidRPr="0029474F">
        <w:rPr>
          <w:lang w:val="en-GB"/>
        </w:rPr>
        <w:t xml:space="preserve"> </w:t>
      </w:r>
      <w:r w:rsidRPr="0029474F">
        <w:rPr>
          <w:rFonts w:cs="Arial"/>
          <w:bCs/>
          <w:lang w:val="en-GB"/>
        </w:rPr>
        <w:t>47.</w:t>
      </w:r>
      <w:r w:rsidRPr="00E9217F">
        <w:rPr>
          <w:rFonts w:cs="Arial"/>
          <w:bCs/>
          <w:lang w:val="en-GB"/>
        </w:rPr>
        <w:t xml:space="preserve"> </w:t>
      </w:r>
      <w:r>
        <w:rPr>
          <w:rFonts w:cs="Arial"/>
          <w:bCs/>
          <w:lang w:val="en-GB"/>
        </w:rPr>
        <w:t xml:space="preserve">Would you support or participate in a potential conflict between Serbia and </w:t>
      </w:r>
      <w:r w:rsidR="00F62DF5">
        <w:rPr>
          <w:rFonts w:cs="Arial"/>
          <w:bCs/>
          <w:lang w:val="en-GB"/>
        </w:rPr>
        <w:t>Kosovo</w:t>
      </w:r>
      <w:r w:rsidR="00F62DF5" w:rsidRPr="0029474F">
        <w:rPr>
          <w:rFonts w:cs="Arial"/>
          <w:bCs/>
          <w:lang w:val="en-GB"/>
        </w:rPr>
        <w:t>? *</w:t>
      </w:r>
      <w:r w:rsidRPr="0029474F">
        <w:rPr>
          <w:rFonts w:cs="Arial"/>
          <w:bCs/>
          <w:lang w:val="en-GB"/>
        </w:rPr>
        <w:t xml:space="preserve"> 8.</w:t>
      </w:r>
      <w:r w:rsidRPr="0029474F">
        <w:rPr>
          <w:bCs/>
          <w:lang w:val="en-GB"/>
        </w:rPr>
        <w:t xml:space="preserve"> What is your ethnicity? </w:t>
      </w:r>
      <w:r w:rsidR="00F62DF5" w:rsidRPr="0029474F">
        <w:rPr>
          <w:rFonts w:cs="Arial"/>
          <w:bCs/>
          <w:lang w:val="en-GB"/>
        </w:rPr>
        <w:t>Cross tabulation</w:t>
      </w:r>
    </w:p>
    <w:p w14:paraId="736F6C20" w14:textId="0B009901"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53:</w:t>
      </w:r>
      <w:r w:rsidRPr="0029474F">
        <w:rPr>
          <w:lang w:val="en-GB"/>
        </w:rPr>
        <w:t xml:space="preserve"> </w:t>
      </w:r>
      <w:r w:rsidRPr="0029474F">
        <w:rPr>
          <w:rFonts w:cs="Arial"/>
          <w:bCs/>
          <w:lang w:val="en-GB"/>
        </w:rPr>
        <w:t>47.</w:t>
      </w:r>
      <w:r w:rsidRPr="00E9217F">
        <w:rPr>
          <w:rFonts w:cs="Arial"/>
          <w:bCs/>
          <w:lang w:val="en-GB"/>
        </w:rPr>
        <w:t xml:space="preserve"> </w:t>
      </w:r>
      <w:r>
        <w:rPr>
          <w:rFonts w:cs="Arial"/>
          <w:bCs/>
          <w:lang w:val="en-GB"/>
        </w:rPr>
        <w:t xml:space="preserve">Would you support or participate in a potential conflict between Serbia and </w:t>
      </w:r>
      <w:r w:rsidR="00F62DF5">
        <w:rPr>
          <w:rFonts w:cs="Arial"/>
          <w:bCs/>
          <w:lang w:val="en-GB"/>
        </w:rPr>
        <w:t>Kosovo</w:t>
      </w:r>
      <w:r w:rsidR="00F62DF5" w:rsidRPr="0029474F">
        <w:rPr>
          <w:rFonts w:cs="Arial"/>
          <w:bCs/>
          <w:lang w:val="en-GB"/>
        </w:rPr>
        <w:t>? *</w:t>
      </w:r>
      <w:r w:rsidRPr="0029474F">
        <w:rPr>
          <w:rFonts w:cs="Arial"/>
          <w:bCs/>
          <w:lang w:val="en-GB"/>
        </w:rPr>
        <w:t xml:space="preserve"> 2.</w:t>
      </w:r>
      <w:r w:rsidRPr="0029474F">
        <w:rPr>
          <w:lang w:val="en-GB"/>
        </w:rPr>
        <w:t xml:space="preserve"> How old are you? </w:t>
      </w:r>
      <w:r w:rsidR="00F62DF5" w:rsidRPr="0029474F">
        <w:rPr>
          <w:rFonts w:cs="Arial"/>
          <w:bCs/>
          <w:lang w:val="en-GB"/>
        </w:rPr>
        <w:t>Cross tabulation</w:t>
      </w:r>
    </w:p>
    <w:p w14:paraId="149406A2" w14:textId="5A2A2121" w:rsidR="004E2E33" w:rsidRPr="0029474F" w:rsidRDefault="00F62DF5" w:rsidP="00985386">
      <w:pPr>
        <w:pStyle w:val="ListParagraph"/>
        <w:numPr>
          <w:ilvl w:val="0"/>
          <w:numId w:val="13"/>
        </w:numPr>
        <w:jc w:val="both"/>
        <w:rPr>
          <w:lang w:val="en-GB"/>
        </w:rPr>
      </w:pPr>
      <w:r>
        <w:rPr>
          <w:lang w:val="en-GB"/>
        </w:rPr>
        <w:t>Table 54</w:t>
      </w:r>
      <w:r w:rsidR="004E2E33" w:rsidRPr="0029474F">
        <w:rPr>
          <w:lang w:val="en-GB"/>
        </w:rPr>
        <w:t xml:space="preserve">: </w:t>
      </w:r>
      <w:r w:rsidR="004E2E33" w:rsidRPr="0029474F">
        <w:rPr>
          <w:rFonts w:cs="Arial"/>
          <w:bCs/>
          <w:lang w:val="en-GB"/>
        </w:rPr>
        <w:t>47.</w:t>
      </w:r>
      <w:r w:rsidR="004E2E33" w:rsidRPr="00E9217F">
        <w:rPr>
          <w:rFonts w:cs="Arial"/>
          <w:bCs/>
          <w:lang w:val="en-GB"/>
        </w:rPr>
        <w:t xml:space="preserve"> </w:t>
      </w:r>
      <w:r w:rsidR="004E2E33">
        <w:rPr>
          <w:rFonts w:cs="Arial"/>
          <w:bCs/>
          <w:lang w:val="en-GB"/>
        </w:rPr>
        <w:t xml:space="preserve">Would you support or participate in a potential conflict between Serbia and </w:t>
      </w:r>
      <w:r>
        <w:rPr>
          <w:rFonts w:cs="Arial"/>
          <w:bCs/>
          <w:lang w:val="en-GB"/>
        </w:rPr>
        <w:t>Kosovo</w:t>
      </w:r>
      <w:r w:rsidRPr="0029474F">
        <w:rPr>
          <w:rFonts w:cs="Arial"/>
          <w:bCs/>
          <w:lang w:val="en-GB"/>
        </w:rPr>
        <w:t>? *</w:t>
      </w:r>
      <w:r w:rsidR="004E2E33" w:rsidRPr="0029474F">
        <w:rPr>
          <w:rFonts w:cs="Arial"/>
          <w:bCs/>
          <w:lang w:val="en-GB"/>
        </w:rPr>
        <w:t xml:space="preserve"> </w:t>
      </w:r>
      <w:r w:rsidRPr="0029474F">
        <w:rPr>
          <w:rFonts w:cs="Arial"/>
          <w:bCs/>
          <w:lang w:val="en-GB"/>
        </w:rPr>
        <w:t>14.</w:t>
      </w:r>
      <w:r>
        <w:rPr>
          <w:rFonts w:cs="Arial"/>
          <w:bCs/>
          <w:lang w:val="en-GB"/>
        </w:rPr>
        <w:t xml:space="preserve"> What</w:t>
      </w:r>
      <w:r w:rsidR="004E2E33">
        <w:rPr>
          <w:rFonts w:cs="Arial"/>
          <w:bCs/>
          <w:lang w:val="en-GB"/>
        </w:rPr>
        <w:t xml:space="preserve"> is the average income of your family? </w:t>
      </w:r>
      <w:r w:rsidRPr="0029474F">
        <w:rPr>
          <w:rFonts w:cs="Arial"/>
          <w:bCs/>
          <w:lang w:val="en-GB"/>
        </w:rPr>
        <w:t>Cross tabulation</w:t>
      </w:r>
    </w:p>
    <w:p w14:paraId="0DCF23D6" w14:textId="7DCF92B8"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55:</w:t>
      </w:r>
      <w:r w:rsidRPr="0029474F">
        <w:rPr>
          <w:lang w:val="en-GB"/>
        </w:rPr>
        <w:t xml:space="preserve"> </w:t>
      </w:r>
      <w:r w:rsidRPr="0029474F">
        <w:rPr>
          <w:rFonts w:cs="Arial"/>
          <w:bCs/>
          <w:lang w:val="en-GB"/>
        </w:rPr>
        <w:t>47.</w:t>
      </w:r>
      <w:r w:rsidRPr="00E9217F">
        <w:rPr>
          <w:rFonts w:cs="Arial"/>
          <w:bCs/>
          <w:lang w:val="en-GB"/>
        </w:rPr>
        <w:t xml:space="preserve"> </w:t>
      </w:r>
      <w:r>
        <w:rPr>
          <w:rFonts w:cs="Arial"/>
          <w:bCs/>
          <w:lang w:val="en-GB"/>
        </w:rPr>
        <w:t xml:space="preserve">Would you support or participate in a potential conflict between Serbia and </w:t>
      </w:r>
      <w:r w:rsidR="00F62DF5">
        <w:rPr>
          <w:rFonts w:cs="Arial"/>
          <w:bCs/>
          <w:lang w:val="en-GB"/>
        </w:rPr>
        <w:t>Kosovo</w:t>
      </w:r>
      <w:r w:rsidR="00F62DF5" w:rsidRPr="0029474F">
        <w:rPr>
          <w:rFonts w:cs="Arial"/>
          <w:bCs/>
          <w:lang w:val="en-GB"/>
        </w:rPr>
        <w:t>? *</w:t>
      </w:r>
      <w:r w:rsidRPr="0029474F">
        <w:rPr>
          <w:rFonts w:cs="Arial"/>
          <w:bCs/>
          <w:lang w:val="en-GB"/>
        </w:rPr>
        <w:t xml:space="preserve"> </w:t>
      </w:r>
      <w:r>
        <w:rPr>
          <w:rFonts w:cs="Arial"/>
          <w:bCs/>
          <w:lang w:val="en-GB"/>
        </w:rPr>
        <w:t xml:space="preserve">Describe the type of locality </w:t>
      </w:r>
      <w:r w:rsidR="00F62DF5" w:rsidRPr="0029474F">
        <w:rPr>
          <w:rFonts w:cs="Arial"/>
          <w:bCs/>
          <w:lang w:val="en-GB"/>
        </w:rPr>
        <w:t>Cross tabulation</w:t>
      </w:r>
    </w:p>
    <w:p w14:paraId="5E9E77F2" w14:textId="61E009E2"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56:</w:t>
      </w:r>
      <w:r w:rsidRPr="0029474F">
        <w:rPr>
          <w:lang w:val="en-GB"/>
        </w:rPr>
        <w:t xml:space="preserve"> </w:t>
      </w:r>
      <w:r w:rsidRPr="0029474F">
        <w:rPr>
          <w:rFonts w:cs="Arial"/>
          <w:bCs/>
          <w:lang w:val="en-GB"/>
        </w:rPr>
        <w:t>47.</w:t>
      </w:r>
      <w:r w:rsidRPr="00E9217F">
        <w:rPr>
          <w:rFonts w:cs="Arial"/>
          <w:bCs/>
          <w:lang w:val="en-GB"/>
        </w:rPr>
        <w:t xml:space="preserve"> </w:t>
      </w:r>
      <w:r>
        <w:rPr>
          <w:rFonts w:cs="Arial"/>
          <w:bCs/>
          <w:lang w:val="en-GB"/>
        </w:rPr>
        <w:t xml:space="preserve">Would you support or participate in a potential conflict between Serbia and </w:t>
      </w:r>
      <w:r w:rsidR="00F62DF5">
        <w:rPr>
          <w:rFonts w:cs="Arial"/>
          <w:bCs/>
          <w:lang w:val="en-GB"/>
        </w:rPr>
        <w:t>Kosovo</w:t>
      </w:r>
      <w:r w:rsidR="00F62DF5" w:rsidRPr="0029474F">
        <w:rPr>
          <w:rFonts w:cs="Arial"/>
          <w:bCs/>
          <w:lang w:val="en-GB"/>
        </w:rPr>
        <w:t>? *</w:t>
      </w:r>
      <w:r w:rsidRPr="0029474F">
        <w:rPr>
          <w:rFonts w:cs="Arial"/>
          <w:bCs/>
          <w:lang w:val="en-GB"/>
        </w:rPr>
        <w:t xml:space="preserve"> </w:t>
      </w:r>
      <w:r w:rsidR="00F62DF5" w:rsidRPr="0029474F">
        <w:rPr>
          <w:rFonts w:cs="Arial"/>
          <w:bCs/>
          <w:lang w:val="en-GB"/>
        </w:rPr>
        <w:t>12.</w:t>
      </w:r>
      <w:r w:rsidR="00F62DF5">
        <w:rPr>
          <w:rFonts w:cs="Arial"/>
          <w:bCs/>
          <w:lang w:val="en-GB"/>
        </w:rPr>
        <w:t xml:space="preserve"> Level</w:t>
      </w:r>
      <w:r>
        <w:rPr>
          <w:rFonts w:cs="Arial"/>
          <w:bCs/>
          <w:lang w:val="en-GB"/>
        </w:rPr>
        <w:t xml:space="preserve"> of education</w:t>
      </w:r>
      <w:r w:rsidRPr="0029474F">
        <w:rPr>
          <w:rFonts w:cs="Arial"/>
          <w:bCs/>
          <w:lang w:val="en-GB"/>
        </w:rPr>
        <w:t xml:space="preserve">: </w:t>
      </w:r>
      <w:r w:rsidR="00F62DF5" w:rsidRPr="0029474F">
        <w:rPr>
          <w:rFonts w:cs="Arial"/>
          <w:bCs/>
          <w:lang w:val="en-GB"/>
        </w:rPr>
        <w:t>Cross tabulation</w:t>
      </w:r>
    </w:p>
    <w:p w14:paraId="006C6964" w14:textId="781B0321"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57:</w:t>
      </w:r>
      <w:r w:rsidRPr="0029474F">
        <w:rPr>
          <w:lang w:val="en-GB"/>
        </w:rPr>
        <w:t xml:space="preserve"> </w:t>
      </w:r>
      <w:r w:rsidRPr="0029474F">
        <w:rPr>
          <w:rFonts w:cs="Arial"/>
          <w:bCs/>
          <w:lang w:val="en-GB"/>
        </w:rPr>
        <w:t>47.</w:t>
      </w:r>
      <w:r w:rsidRPr="00E9217F">
        <w:rPr>
          <w:rFonts w:cs="Arial"/>
          <w:bCs/>
          <w:lang w:val="en-GB"/>
        </w:rPr>
        <w:t xml:space="preserve"> </w:t>
      </w:r>
      <w:r>
        <w:rPr>
          <w:rFonts w:cs="Arial"/>
          <w:bCs/>
          <w:lang w:val="en-GB"/>
        </w:rPr>
        <w:t xml:space="preserve">Would you support or participate in a potential conflict between Serbia and </w:t>
      </w:r>
      <w:r w:rsidR="00F62DF5">
        <w:rPr>
          <w:rFonts w:cs="Arial"/>
          <w:bCs/>
          <w:lang w:val="en-GB"/>
        </w:rPr>
        <w:t>Kosovo</w:t>
      </w:r>
      <w:r w:rsidR="00F62DF5" w:rsidRPr="0029474F">
        <w:rPr>
          <w:rFonts w:cs="Arial"/>
          <w:bCs/>
          <w:lang w:val="en-GB"/>
        </w:rPr>
        <w:t>? *</w:t>
      </w:r>
      <w:r w:rsidRPr="0029474F">
        <w:rPr>
          <w:rFonts w:cs="Arial"/>
          <w:bCs/>
          <w:lang w:val="en-GB"/>
        </w:rPr>
        <w:t xml:space="preserve"> 32.</w:t>
      </w:r>
      <w:r w:rsidRPr="00E9217F">
        <w:rPr>
          <w:rFonts w:cs="Arial"/>
          <w:bCs/>
          <w:lang w:val="en-GB"/>
        </w:rPr>
        <w:t xml:space="preserve"> </w:t>
      </w:r>
      <w:r w:rsidRPr="0029474F">
        <w:rPr>
          <w:rFonts w:cs="Arial"/>
          <w:bCs/>
          <w:lang w:val="en-GB"/>
        </w:rPr>
        <w:t xml:space="preserve">Do you consider yourself a victim of the period 1989 </w:t>
      </w:r>
      <w:r>
        <w:rPr>
          <w:rFonts w:cs="Arial"/>
          <w:bCs/>
          <w:lang w:val="en-GB"/>
        </w:rPr>
        <w:t>–</w:t>
      </w:r>
      <w:r w:rsidRPr="0029474F">
        <w:rPr>
          <w:rFonts w:cs="Arial"/>
          <w:bCs/>
          <w:lang w:val="en-GB"/>
        </w:rPr>
        <w:t xml:space="preserve"> 1999</w:t>
      </w:r>
      <w:r>
        <w:rPr>
          <w:rFonts w:cs="Arial"/>
          <w:bCs/>
          <w:lang w:val="en-GB"/>
        </w:rPr>
        <w:t xml:space="preserve"> </w:t>
      </w:r>
      <w:r w:rsidR="00F62DF5" w:rsidRPr="0029474F">
        <w:rPr>
          <w:rFonts w:cs="Arial"/>
          <w:bCs/>
          <w:lang w:val="en-GB"/>
        </w:rPr>
        <w:t>Cross tabulation</w:t>
      </w:r>
    </w:p>
    <w:p w14:paraId="5A13D913" w14:textId="087BE2B8"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58:</w:t>
      </w:r>
      <w:r w:rsidRPr="0029474F">
        <w:rPr>
          <w:lang w:val="en-GB"/>
        </w:rPr>
        <w:t xml:space="preserve"> </w:t>
      </w:r>
      <w:r w:rsidRPr="0029474F">
        <w:rPr>
          <w:rFonts w:cs="Arial"/>
          <w:bCs/>
          <w:lang w:val="en-GB"/>
        </w:rPr>
        <w:t>47.</w:t>
      </w:r>
      <w:r w:rsidRPr="00E9217F">
        <w:rPr>
          <w:rFonts w:cs="Arial"/>
          <w:bCs/>
          <w:lang w:val="en-GB"/>
        </w:rPr>
        <w:t xml:space="preserve"> </w:t>
      </w:r>
      <w:r>
        <w:rPr>
          <w:rFonts w:cs="Arial"/>
          <w:bCs/>
          <w:lang w:val="en-GB"/>
        </w:rPr>
        <w:t>Would you support or participate in a potential conflict between Serbia and Kosovo</w:t>
      </w:r>
      <w:r w:rsidRPr="0029474F">
        <w:rPr>
          <w:rFonts w:cs="Arial"/>
          <w:bCs/>
          <w:lang w:val="en-GB"/>
        </w:rPr>
        <w:t>? * 46.</w:t>
      </w:r>
      <w:r w:rsidRPr="00E9217F">
        <w:rPr>
          <w:rFonts w:cs="Arial"/>
          <w:bCs/>
          <w:lang w:val="en-GB"/>
        </w:rPr>
        <w:t xml:space="preserve"> </w:t>
      </w:r>
      <w:r>
        <w:rPr>
          <w:rFonts w:cs="Arial"/>
          <w:bCs/>
          <w:lang w:val="en-GB"/>
        </w:rPr>
        <w:t>Do you foresee a conflict between Serbia and Kosovo</w:t>
      </w:r>
      <w:r w:rsidRPr="0029474F">
        <w:rPr>
          <w:rFonts w:cs="Arial"/>
          <w:bCs/>
          <w:lang w:val="en-GB"/>
        </w:rPr>
        <w:t>? * 2.</w:t>
      </w:r>
      <w:r w:rsidRPr="0029474F">
        <w:rPr>
          <w:lang w:val="en-GB"/>
        </w:rPr>
        <w:t xml:space="preserve"> How old are you? </w:t>
      </w:r>
      <w:r w:rsidR="00F62DF5" w:rsidRPr="0029474F">
        <w:rPr>
          <w:rFonts w:cs="Arial"/>
          <w:bCs/>
          <w:lang w:val="en-GB"/>
        </w:rPr>
        <w:t>Cross tabulation</w:t>
      </w:r>
    </w:p>
    <w:p w14:paraId="467B8D23" w14:textId="3FA9BBCC" w:rsidR="004E2E33" w:rsidRPr="0029474F"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59:</w:t>
      </w:r>
      <w:r w:rsidRPr="0029474F">
        <w:rPr>
          <w:lang w:val="en-GB"/>
        </w:rPr>
        <w:t xml:space="preserve"> </w:t>
      </w:r>
      <w:r w:rsidR="00F62DF5">
        <w:rPr>
          <w:rFonts w:cs="Arial"/>
          <w:bCs/>
          <w:lang w:val="en-GB"/>
        </w:rPr>
        <w:t>47. Would</w:t>
      </w:r>
      <w:r>
        <w:rPr>
          <w:rFonts w:cs="Arial"/>
          <w:bCs/>
          <w:lang w:val="en-GB"/>
        </w:rPr>
        <w:t xml:space="preserve"> you support or participate in a potential conflict between Serbia and </w:t>
      </w:r>
      <w:r w:rsidR="00F62DF5">
        <w:rPr>
          <w:rFonts w:cs="Arial"/>
          <w:bCs/>
          <w:lang w:val="en-GB"/>
        </w:rPr>
        <w:t>Kosovo</w:t>
      </w:r>
      <w:r w:rsidR="00F62DF5" w:rsidRPr="0029474F">
        <w:rPr>
          <w:rFonts w:cs="Arial"/>
          <w:bCs/>
          <w:lang w:val="en-GB"/>
        </w:rPr>
        <w:t>? *</w:t>
      </w:r>
      <w:r w:rsidRPr="0029474F">
        <w:rPr>
          <w:rFonts w:cs="Arial"/>
          <w:bCs/>
          <w:lang w:val="en-GB"/>
        </w:rPr>
        <w:t xml:space="preserve"> 46.</w:t>
      </w:r>
      <w:r w:rsidRPr="00E9217F">
        <w:rPr>
          <w:rFonts w:cs="Arial"/>
          <w:bCs/>
          <w:lang w:val="en-GB"/>
        </w:rPr>
        <w:t xml:space="preserve"> </w:t>
      </w:r>
      <w:r>
        <w:rPr>
          <w:rFonts w:cs="Arial"/>
          <w:bCs/>
          <w:lang w:val="en-GB"/>
        </w:rPr>
        <w:t>Do you foresee a conflict between Serbia and Kosovo</w:t>
      </w:r>
      <w:r w:rsidRPr="0029474F">
        <w:rPr>
          <w:rFonts w:cs="Arial"/>
          <w:bCs/>
          <w:lang w:val="en-GB"/>
        </w:rPr>
        <w:t>? * 8.</w:t>
      </w:r>
      <w:r w:rsidRPr="0029474F">
        <w:rPr>
          <w:bCs/>
          <w:lang w:val="en-GB"/>
        </w:rPr>
        <w:t xml:space="preserve"> What is your ethnicity? </w:t>
      </w:r>
      <w:r w:rsidR="00F62DF5" w:rsidRPr="0029474F">
        <w:rPr>
          <w:rFonts w:cs="Arial"/>
          <w:bCs/>
          <w:lang w:val="en-GB"/>
        </w:rPr>
        <w:t>Cross tabulation</w:t>
      </w:r>
    </w:p>
    <w:p w14:paraId="0CE257DA" w14:textId="7352B943" w:rsidR="004E2E33" w:rsidRPr="00733D51" w:rsidRDefault="004E2E33" w:rsidP="00985386">
      <w:pPr>
        <w:pStyle w:val="ListParagraph"/>
        <w:numPr>
          <w:ilvl w:val="0"/>
          <w:numId w:val="13"/>
        </w:numPr>
        <w:jc w:val="both"/>
        <w:rPr>
          <w:lang w:val="en-GB"/>
        </w:rPr>
      </w:pPr>
      <w:r w:rsidRPr="0029474F">
        <w:rPr>
          <w:lang w:val="en-GB"/>
        </w:rPr>
        <w:t xml:space="preserve">Table </w:t>
      </w:r>
      <w:r w:rsidR="00F62DF5" w:rsidRPr="0029474F">
        <w:rPr>
          <w:lang w:val="en-GB"/>
        </w:rPr>
        <w:t>60:</w:t>
      </w:r>
      <w:r w:rsidRPr="0029474F">
        <w:rPr>
          <w:lang w:val="en-GB"/>
        </w:rPr>
        <w:t xml:space="preserve"> </w:t>
      </w:r>
      <w:r w:rsidRPr="0029474F">
        <w:rPr>
          <w:rFonts w:cs="Arial"/>
          <w:lang w:val="en-GB"/>
        </w:rPr>
        <w:t>8.</w:t>
      </w:r>
      <w:r w:rsidRPr="0029474F">
        <w:rPr>
          <w:bCs/>
          <w:lang w:val="en-GB"/>
        </w:rPr>
        <w:t xml:space="preserve"> What is your ethnicity? </w:t>
      </w:r>
      <w:r w:rsidRPr="0029474F">
        <w:rPr>
          <w:rFonts w:cs="Arial"/>
          <w:lang w:val="en-GB"/>
        </w:rPr>
        <w:t>13.</w:t>
      </w:r>
      <w:r>
        <w:rPr>
          <w:rFonts w:cs="Arial"/>
          <w:lang w:val="en-GB"/>
        </w:rPr>
        <w:t>Employement and social status</w:t>
      </w:r>
      <w:r w:rsidRPr="0029474F">
        <w:rPr>
          <w:rFonts w:cs="Arial"/>
          <w:lang w:val="en-GB"/>
        </w:rPr>
        <w:t xml:space="preserve">: </w:t>
      </w:r>
      <w:r w:rsidRPr="0029474F">
        <w:rPr>
          <w:rFonts w:cs="Arial"/>
          <w:bCs/>
          <w:lang w:val="en-GB"/>
        </w:rPr>
        <w:t>Chi-Square Tests</w:t>
      </w:r>
    </w:p>
    <w:p w14:paraId="3708BC93" w14:textId="516EF2E7" w:rsidR="00B0739D" w:rsidRPr="00950FAB" w:rsidRDefault="00B0739D" w:rsidP="00A17A4F">
      <w:pPr>
        <w:jc w:val="both"/>
        <w:rPr>
          <w:rFonts w:ascii="Times New Roman" w:hAnsi="Times New Roman" w:cs="Times New Roman"/>
        </w:rPr>
      </w:pPr>
      <w:bookmarkStart w:id="31" w:name="_GoBack"/>
      <w:bookmarkEnd w:id="31"/>
    </w:p>
    <w:sectPr w:rsidR="00B0739D" w:rsidRPr="00950FAB" w:rsidSect="00F22FE6">
      <w:footerReference w:type="default" r:id="rId46"/>
      <w:pgSz w:w="12240" w:h="15840"/>
      <w:pgMar w:top="1440" w:right="1440" w:bottom="1440" w:left="1276"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BC6A11" w14:textId="77777777" w:rsidR="004D63EB" w:rsidRDefault="004D63EB" w:rsidP="00867E8A">
      <w:r>
        <w:separator/>
      </w:r>
    </w:p>
  </w:endnote>
  <w:endnote w:type="continuationSeparator" w:id="0">
    <w:p w14:paraId="4D5451A5" w14:textId="77777777" w:rsidR="004D63EB" w:rsidRDefault="004D63EB" w:rsidP="00867E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imesNewRomanPS-ItalicMT">
    <w:altName w:val="Times New Roman"/>
    <w:panose1 w:val="00000000000000000000"/>
    <w:charset w:val="00"/>
    <w:family w:val="roman"/>
    <w:notTrueType/>
    <w:pitch w:val="default"/>
  </w:font>
  <w:font w:name="Yu Gothic Light">
    <w:charset w:val="80"/>
    <w:family w:val="swiss"/>
    <w:pitch w:val="variable"/>
    <w:sig w:usb0="E00002FF" w:usb1="2AC7FDFF" w:usb2="00000016" w:usb3="00000000" w:csb0="0002009F" w:csb1="00000000"/>
  </w:font>
  <w:font w:name="Segoe UI">
    <w:panose1 w:val="020B0502040204020203"/>
    <w:charset w:val="00"/>
    <w:family w:val="swiss"/>
    <w:notTrueType/>
    <w:pitch w:val="variable"/>
    <w:sig w:usb0="00000003" w:usb1="00000000" w:usb2="00000000" w:usb3="00000000" w:csb0="00000001" w:csb1="00000000"/>
  </w:font>
  <w:font w:name="Yu Mincho">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8210845"/>
      <w:docPartObj>
        <w:docPartGallery w:val="Page Numbers (Bottom of Page)"/>
        <w:docPartUnique/>
      </w:docPartObj>
    </w:sdtPr>
    <w:sdtEndPr>
      <w:rPr>
        <w:noProof/>
      </w:rPr>
    </w:sdtEndPr>
    <w:sdtContent>
      <w:p w14:paraId="4F820811" w14:textId="760C4DA7" w:rsidR="00500466" w:rsidRDefault="00500466">
        <w:pPr>
          <w:pStyle w:val="Footer"/>
          <w:jc w:val="right"/>
        </w:pPr>
        <w:r>
          <w:fldChar w:fldCharType="begin"/>
        </w:r>
        <w:r>
          <w:instrText xml:space="preserve"> PAGE   \* MERGEFORMAT </w:instrText>
        </w:r>
        <w:r>
          <w:fldChar w:fldCharType="separate"/>
        </w:r>
        <w:r w:rsidR="00DD0164">
          <w:rPr>
            <w:noProof/>
          </w:rPr>
          <w:t>52</w:t>
        </w:r>
        <w:r>
          <w:rPr>
            <w:noProof/>
          </w:rPr>
          <w:fldChar w:fldCharType="end"/>
        </w:r>
      </w:p>
    </w:sdtContent>
  </w:sdt>
  <w:p w14:paraId="79D381FA" w14:textId="77777777" w:rsidR="00500466" w:rsidRDefault="005004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B3819E" w14:textId="77777777" w:rsidR="004D63EB" w:rsidRDefault="004D63EB" w:rsidP="00867E8A">
      <w:r>
        <w:separator/>
      </w:r>
    </w:p>
  </w:footnote>
  <w:footnote w:type="continuationSeparator" w:id="0">
    <w:p w14:paraId="40FAF5C0" w14:textId="77777777" w:rsidR="004D63EB" w:rsidRDefault="004D63EB" w:rsidP="00867E8A">
      <w:r>
        <w:continuationSeparator/>
      </w:r>
    </w:p>
  </w:footnote>
  <w:footnote w:id="1">
    <w:p w14:paraId="40CDB8CF" w14:textId="31EF9B4C" w:rsidR="00500466" w:rsidRPr="00C3112E" w:rsidRDefault="00500466">
      <w:pPr>
        <w:pStyle w:val="FootnoteText"/>
        <w:rPr>
          <w:lang w:val="fr-FR"/>
        </w:rPr>
      </w:pPr>
      <w:r>
        <w:rPr>
          <w:rStyle w:val="FootnoteReference"/>
        </w:rPr>
        <w:t>1</w:t>
      </w:r>
      <w:r>
        <w:t xml:space="preserve"> </w:t>
      </w:r>
      <w:proofErr w:type="spellStart"/>
      <w:r w:rsidRPr="00E34FF9">
        <w:rPr>
          <w:rFonts w:cstheme="minorHAnsi"/>
          <w:sz w:val="20"/>
          <w:szCs w:val="20"/>
        </w:rPr>
        <w:t>Anastasijevic</w:t>
      </w:r>
      <w:proofErr w:type="spellEnd"/>
      <w:r w:rsidRPr="00E34FF9">
        <w:rPr>
          <w:rFonts w:cstheme="minorHAnsi"/>
          <w:sz w:val="20"/>
          <w:szCs w:val="20"/>
        </w:rPr>
        <w:t xml:space="preserve"> explanation to this goes as: </w:t>
      </w:r>
      <w:r w:rsidRPr="00E34FF9">
        <w:rPr>
          <w:rFonts w:cstheme="minorHAnsi"/>
          <w:color w:val="222222"/>
          <w:sz w:val="20"/>
          <w:szCs w:val="20"/>
          <w:lang w:val="en"/>
        </w:rPr>
        <w:t>an apology from the offender goes to the injured party. Forgiveness goes from the injured party to the perpetrat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A33A2"/>
    <w:multiLevelType w:val="hybridMultilevel"/>
    <w:tmpl w:val="FE0815D6"/>
    <w:lvl w:ilvl="0" w:tplc="040C0013">
      <w:start w:val="1"/>
      <w:numFmt w:val="upperRoman"/>
      <w:lvlText w:val="%1."/>
      <w:lvlJc w:val="right"/>
      <w:pPr>
        <w:ind w:left="360" w:hanging="360"/>
      </w:pPr>
      <w:rPr>
        <w:rFonts w:hint="default"/>
      </w:r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nsid w:val="02E25546"/>
    <w:multiLevelType w:val="hybridMultilevel"/>
    <w:tmpl w:val="55FCF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9773F7"/>
    <w:multiLevelType w:val="multilevel"/>
    <w:tmpl w:val="7A1295CE"/>
    <w:lvl w:ilvl="0">
      <w:start w:val="1"/>
      <w:numFmt w:val="bullet"/>
      <w:lvlText w:val=""/>
      <w:lvlJc w:val="left"/>
      <w:pPr>
        <w:tabs>
          <w:tab w:val="num" w:pos="1134"/>
        </w:tabs>
        <w:ind w:left="567" w:firstLine="0"/>
      </w:pPr>
      <w:rPr>
        <w:rFonts w:ascii="Symbol" w:hAnsi="Symbol" w:hint="default"/>
      </w:rPr>
    </w:lvl>
    <w:lvl w:ilvl="1">
      <w:start w:val="1"/>
      <w:numFmt w:val="bullet"/>
      <w:lvlText w:val="o"/>
      <w:lvlJc w:val="left"/>
      <w:pPr>
        <w:ind w:left="2007" w:hanging="360"/>
      </w:pPr>
      <w:rPr>
        <w:rFonts w:ascii="Courier New" w:hAnsi="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hint="default"/>
      </w:rPr>
    </w:lvl>
    <w:lvl w:ilvl="8">
      <w:start w:val="1"/>
      <w:numFmt w:val="bullet"/>
      <w:lvlText w:val=""/>
      <w:lvlJc w:val="left"/>
      <w:pPr>
        <w:ind w:left="7047" w:hanging="360"/>
      </w:pPr>
      <w:rPr>
        <w:rFonts w:ascii="Wingdings" w:hAnsi="Wingdings" w:hint="default"/>
      </w:rPr>
    </w:lvl>
  </w:abstractNum>
  <w:abstractNum w:abstractNumId="3">
    <w:nsid w:val="0C927229"/>
    <w:multiLevelType w:val="hybridMultilevel"/>
    <w:tmpl w:val="AE84965A"/>
    <w:lvl w:ilvl="0" w:tplc="F238F3E4">
      <w:start w:val="1"/>
      <w:numFmt w:val="bullet"/>
      <w:lvlText w:val=""/>
      <w:lvlJc w:val="left"/>
      <w:pPr>
        <w:tabs>
          <w:tab w:val="num" w:pos="1021"/>
        </w:tabs>
        <w:ind w:left="737" w:hanging="170"/>
      </w:pPr>
      <w:rPr>
        <w:rFonts w:ascii="Symbol" w:hAnsi="Symbol" w:hint="default"/>
      </w:rPr>
    </w:lvl>
    <w:lvl w:ilvl="1" w:tplc="040C0003" w:tentative="1">
      <w:start w:val="1"/>
      <w:numFmt w:val="bullet"/>
      <w:lvlText w:val="o"/>
      <w:lvlJc w:val="left"/>
      <w:pPr>
        <w:ind w:left="2007" w:hanging="360"/>
      </w:pPr>
      <w:rPr>
        <w:rFonts w:ascii="Courier New" w:hAnsi="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4">
    <w:nsid w:val="108E3B42"/>
    <w:multiLevelType w:val="hybridMultilevel"/>
    <w:tmpl w:val="3A96F968"/>
    <w:lvl w:ilvl="0" w:tplc="9CFA8BEC">
      <w:start w:val="1"/>
      <w:numFmt w:val="bullet"/>
      <w:lvlText w:val=""/>
      <w:lvlJc w:val="left"/>
      <w:pPr>
        <w:tabs>
          <w:tab w:val="num" w:pos="1134"/>
        </w:tabs>
        <w:ind w:left="851" w:hanging="284"/>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8DA0FC4"/>
    <w:multiLevelType w:val="hybridMultilevel"/>
    <w:tmpl w:val="DE446A98"/>
    <w:lvl w:ilvl="0" w:tplc="A7E2F8E6">
      <w:start w:val="1"/>
      <w:numFmt w:val="upperRoman"/>
      <w:lvlText w:val="%1."/>
      <w:lvlJc w:val="right"/>
      <w:pPr>
        <w:ind w:left="1364" w:hanging="360"/>
      </w:pPr>
      <w:rPr>
        <w:b/>
      </w:rPr>
    </w:lvl>
    <w:lvl w:ilvl="1" w:tplc="040C0019" w:tentative="1">
      <w:start w:val="1"/>
      <w:numFmt w:val="lowerLetter"/>
      <w:lvlText w:val="%2."/>
      <w:lvlJc w:val="left"/>
      <w:pPr>
        <w:ind w:left="2084" w:hanging="360"/>
      </w:pPr>
    </w:lvl>
    <w:lvl w:ilvl="2" w:tplc="040C001B" w:tentative="1">
      <w:start w:val="1"/>
      <w:numFmt w:val="lowerRoman"/>
      <w:lvlText w:val="%3."/>
      <w:lvlJc w:val="right"/>
      <w:pPr>
        <w:ind w:left="2804" w:hanging="180"/>
      </w:pPr>
    </w:lvl>
    <w:lvl w:ilvl="3" w:tplc="040C000F" w:tentative="1">
      <w:start w:val="1"/>
      <w:numFmt w:val="decimal"/>
      <w:lvlText w:val="%4."/>
      <w:lvlJc w:val="left"/>
      <w:pPr>
        <w:ind w:left="3524" w:hanging="360"/>
      </w:pPr>
    </w:lvl>
    <w:lvl w:ilvl="4" w:tplc="040C0019" w:tentative="1">
      <w:start w:val="1"/>
      <w:numFmt w:val="lowerLetter"/>
      <w:lvlText w:val="%5."/>
      <w:lvlJc w:val="left"/>
      <w:pPr>
        <w:ind w:left="4244" w:hanging="360"/>
      </w:pPr>
    </w:lvl>
    <w:lvl w:ilvl="5" w:tplc="040C001B" w:tentative="1">
      <w:start w:val="1"/>
      <w:numFmt w:val="lowerRoman"/>
      <w:lvlText w:val="%6."/>
      <w:lvlJc w:val="right"/>
      <w:pPr>
        <w:ind w:left="4964" w:hanging="180"/>
      </w:pPr>
    </w:lvl>
    <w:lvl w:ilvl="6" w:tplc="040C000F" w:tentative="1">
      <w:start w:val="1"/>
      <w:numFmt w:val="decimal"/>
      <w:lvlText w:val="%7."/>
      <w:lvlJc w:val="left"/>
      <w:pPr>
        <w:ind w:left="5684" w:hanging="360"/>
      </w:pPr>
    </w:lvl>
    <w:lvl w:ilvl="7" w:tplc="040C0019" w:tentative="1">
      <w:start w:val="1"/>
      <w:numFmt w:val="lowerLetter"/>
      <w:lvlText w:val="%8."/>
      <w:lvlJc w:val="left"/>
      <w:pPr>
        <w:ind w:left="6404" w:hanging="360"/>
      </w:pPr>
    </w:lvl>
    <w:lvl w:ilvl="8" w:tplc="040C001B" w:tentative="1">
      <w:start w:val="1"/>
      <w:numFmt w:val="lowerRoman"/>
      <w:lvlText w:val="%9."/>
      <w:lvlJc w:val="right"/>
      <w:pPr>
        <w:ind w:left="7124" w:hanging="180"/>
      </w:pPr>
    </w:lvl>
  </w:abstractNum>
  <w:abstractNum w:abstractNumId="6">
    <w:nsid w:val="199115C1"/>
    <w:multiLevelType w:val="hybridMultilevel"/>
    <w:tmpl w:val="8642197E"/>
    <w:lvl w:ilvl="0" w:tplc="5C96508E">
      <w:start w:val="1"/>
      <w:numFmt w:val="bullet"/>
      <w:lvlText w:val=""/>
      <w:lvlJc w:val="left"/>
      <w:pPr>
        <w:tabs>
          <w:tab w:val="num" w:pos="1701"/>
        </w:tabs>
        <w:ind w:left="1418" w:hanging="851"/>
      </w:pPr>
      <w:rPr>
        <w:rFonts w:ascii="Symbol" w:hAnsi="Symbol" w:hint="default"/>
      </w:rPr>
    </w:lvl>
    <w:lvl w:ilvl="1" w:tplc="040C0003" w:tentative="1">
      <w:start w:val="1"/>
      <w:numFmt w:val="bullet"/>
      <w:lvlText w:val="o"/>
      <w:lvlJc w:val="left"/>
      <w:pPr>
        <w:ind w:left="2007" w:hanging="360"/>
      </w:pPr>
      <w:rPr>
        <w:rFonts w:ascii="Courier New" w:hAnsi="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7">
    <w:nsid w:val="1B5D65E3"/>
    <w:multiLevelType w:val="multilevel"/>
    <w:tmpl w:val="F14C7E5E"/>
    <w:lvl w:ilvl="0">
      <w:start w:val="1"/>
      <w:numFmt w:val="bullet"/>
      <w:lvlText w:val=""/>
      <w:lvlJc w:val="left"/>
      <w:pPr>
        <w:ind w:left="1288" w:hanging="360"/>
      </w:pPr>
      <w:rPr>
        <w:rFonts w:ascii="Symbol" w:hAnsi="Symbol" w:hint="default"/>
      </w:rPr>
    </w:lvl>
    <w:lvl w:ilvl="1">
      <w:start w:val="1"/>
      <w:numFmt w:val="bullet"/>
      <w:lvlText w:val="o"/>
      <w:lvlJc w:val="left"/>
      <w:pPr>
        <w:ind w:left="2008" w:hanging="360"/>
      </w:pPr>
      <w:rPr>
        <w:rFonts w:ascii="Courier New" w:hAnsi="Courier New" w:hint="default"/>
      </w:rPr>
    </w:lvl>
    <w:lvl w:ilvl="2">
      <w:start w:val="1"/>
      <w:numFmt w:val="bullet"/>
      <w:lvlText w:val=""/>
      <w:lvlJc w:val="left"/>
      <w:pPr>
        <w:ind w:left="2728" w:hanging="360"/>
      </w:pPr>
      <w:rPr>
        <w:rFonts w:ascii="Wingdings" w:hAnsi="Wingdings" w:hint="default"/>
      </w:rPr>
    </w:lvl>
    <w:lvl w:ilvl="3">
      <w:start w:val="1"/>
      <w:numFmt w:val="bullet"/>
      <w:lvlText w:val=""/>
      <w:lvlJc w:val="left"/>
      <w:pPr>
        <w:ind w:left="3448" w:hanging="360"/>
      </w:pPr>
      <w:rPr>
        <w:rFonts w:ascii="Symbol" w:hAnsi="Symbol" w:hint="default"/>
      </w:rPr>
    </w:lvl>
    <w:lvl w:ilvl="4">
      <w:start w:val="1"/>
      <w:numFmt w:val="bullet"/>
      <w:lvlText w:val="o"/>
      <w:lvlJc w:val="left"/>
      <w:pPr>
        <w:ind w:left="4168" w:hanging="360"/>
      </w:pPr>
      <w:rPr>
        <w:rFonts w:ascii="Courier New" w:hAnsi="Courier New" w:hint="default"/>
      </w:rPr>
    </w:lvl>
    <w:lvl w:ilvl="5">
      <w:start w:val="1"/>
      <w:numFmt w:val="bullet"/>
      <w:lvlText w:val=""/>
      <w:lvlJc w:val="left"/>
      <w:pPr>
        <w:ind w:left="4888" w:hanging="360"/>
      </w:pPr>
      <w:rPr>
        <w:rFonts w:ascii="Wingdings" w:hAnsi="Wingdings" w:hint="default"/>
      </w:rPr>
    </w:lvl>
    <w:lvl w:ilvl="6">
      <w:start w:val="1"/>
      <w:numFmt w:val="bullet"/>
      <w:lvlText w:val=""/>
      <w:lvlJc w:val="left"/>
      <w:pPr>
        <w:ind w:left="5608" w:hanging="360"/>
      </w:pPr>
      <w:rPr>
        <w:rFonts w:ascii="Symbol" w:hAnsi="Symbol" w:hint="default"/>
      </w:rPr>
    </w:lvl>
    <w:lvl w:ilvl="7">
      <w:start w:val="1"/>
      <w:numFmt w:val="bullet"/>
      <w:lvlText w:val="o"/>
      <w:lvlJc w:val="left"/>
      <w:pPr>
        <w:ind w:left="6328" w:hanging="360"/>
      </w:pPr>
      <w:rPr>
        <w:rFonts w:ascii="Courier New" w:hAnsi="Courier New" w:hint="default"/>
      </w:rPr>
    </w:lvl>
    <w:lvl w:ilvl="8">
      <w:start w:val="1"/>
      <w:numFmt w:val="bullet"/>
      <w:lvlText w:val=""/>
      <w:lvlJc w:val="left"/>
      <w:pPr>
        <w:ind w:left="7048" w:hanging="360"/>
      </w:pPr>
      <w:rPr>
        <w:rFonts w:ascii="Wingdings" w:hAnsi="Wingdings" w:hint="default"/>
      </w:rPr>
    </w:lvl>
  </w:abstractNum>
  <w:abstractNum w:abstractNumId="8">
    <w:nsid w:val="1C4D6199"/>
    <w:multiLevelType w:val="multilevel"/>
    <w:tmpl w:val="0BD09CBA"/>
    <w:lvl w:ilvl="0">
      <w:start w:val="1"/>
      <w:numFmt w:val="upperRoman"/>
      <w:lvlText w:val="%1."/>
      <w:lvlJc w:val="right"/>
      <w:pPr>
        <w:ind w:left="1364" w:hanging="360"/>
      </w:pPr>
    </w:lvl>
    <w:lvl w:ilvl="1">
      <w:start w:val="1"/>
      <w:numFmt w:val="lowerLetter"/>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9">
    <w:nsid w:val="1CD30112"/>
    <w:multiLevelType w:val="hybridMultilevel"/>
    <w:tmpl w:val="6A7A3E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1DBA2A19"/>
    <w:multiLevelType w:val="multilevel"/>
    <w:tmpl w:val="8642197E"/>
    <w:lvl w:ilvl="0">
      <w:start w:val="1"/>
      <w:numFmt w:val="bullet"/>
      <w:lvlText w:val=""/>
      <w:lvlJc w:val="left"/>
      <w:pPr>
        <w:tabs>
          <w:tab w:val="num" w:pos="1701"/>
        </w:tabs>
        <w:ind w:left="1418" w:hanging="851"/>
      </w:pPr>
      <w:rPr>
        <w:rFonts w:ascii="Symbol" w:hAnsi="Symbol" w:hint="default"/>
      </w:rPr>
    </w:lvl>
    <w:lvl w:ilvl="1">
      <w:start w:val="1"/>
      <w:numFmt w:val="bullet"/>
      <w:lvlText w:val="o"/>
      <w:lvlJc w:val="left"/>
      <w:pPr>
        <w:ind w:left="2007" w:hanging="360"/>
      </w:pPr>
      <w:rPr>
        <w:rFonts w:ascii="Courier New" w:hAnsi="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hint="default"/>
      </w:rPr>
    </w:lvl>
    <w:lvl w:ilvl="8">
      <w:start w:val="1"/>
      <w:numFmt w:val="bullet"/>
      <w:lvlText w:val=""/>
      <w:lvlJc w:val="left"/>
      <w:pPr>
        <w:ind w:left="7047" w:hanging="360"/>
      </w:pPr>
      <w:rPr>
        <w:rFonts w:ascii="Wingdings" w:hAnsi="Wingdings" w:hint="default"/>
      </w:rPr>
    </w:lvl>
  </w:abstractNum>
  <w:abstractNum w:abstractNumId="11">
    <w:nsid w:val="20BF7F6A"/>
    <w:multiLevelType w:val="hybridMultilevel"/>
    <w:tmpl w:val="07860C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14332D7"/>
    <w:multiLevelType w:val="hybridMultilevel"/>
    <w:tmpl w:val="3F0ACAA2"/>
    <w:lvl w:ilvl="0" w:tplc="040C0001">
      <w:start w:val="1"/>
      <w:numFmt w:val="bullet"/>
      <w:lvlText w:val=""/>
      <w:lvlJc w:val="left"/>
      <w:pPr>
        <w:ind w:left="417"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51E1DA9"/>
    <w:multiLevelType w:val="hybridMultilevel"/>
    <w:tmpl w:val="204A2F96"/>
    <w:lvl w:ilvl="0" w:tplc="040C0013">
      <w:start w:val="1"/>
      <w:numFmt w:val="upperRoman"/>
      <w:lvlText w:val="%1."/>
      <w:lvlJc w:val="righ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nsid w:val="25E151F4"/>
    <w:multiLevelType w:val="hybridMultilevel"/>
    <w:tmpl w:val="929CEAEC"/>
    <w:lvl w:ilvl="0" w:tplc="04090001">
      <w:start w:val="1"/>
      <w:numFmt w:val="bullet"/>
      <w:lvlText w:val=""/>
      <w:lvlJc w:val="left"/>
      <w:pPr>
        <w:ind w:left="284" w:hanging="360"/>
      </w:pPr>
      <w:rPr>
        <w:rFonts w:ascii="Symbol" w:hAnsi="Symbol" w:hint="default"/>
      </w:rPr>
    </w:lvl>
    <w:lvl w:ilvl="1" w:tplc="04090003" w:tentative="1">
      <w:start w:val="1"/>
      <w:numFmt w:val="bullet"/>
      <w:lvlText w:val="o"/>
      <w:lvlJc w:val="left"/>
      <w:pPr>
        <w:ind w:left="1004" w:hanging="360"/>
      </w:pPr>
      <w:rPr>
        <w:rFonts w:ascii="Courier New" w:hAnsi="Courier New" w:cs="Courier New" w:hint="default"/>
      </w:rPr>
    </w:lvl>
    <w:lvl w:ilvl="2" w:tplc="04090005" w:tentative="1">
      <w:start w:val="1"/>
      <w:numFmt w:val="bullet"/>
      <w:lvlText w:val=""/>
      <w:lvlJc w:val="left"/>
      <w:pPr>
        <w:ind w:left="1724" w:hanging="360"/>
      </w:pPr>
      <w:rPr>
        <w:rFonts w:ascii="Wingdings" w:hAnsi="Wingdings" w:hint="default"/>
      </w:rPr>
    </w:lvl>
    <w:lvl w:ilvl="3" w:tplc="04090001" w:tentative="1">
      <w:start w:val="1"/>
      <w:numFmt w:val="bullet"/>
      <w:lvlText w:val=""/>
      <w:lvlJc w:val="left"/>
      <w:pPr>
        <w:ind w:left="2444" w:hanging="360"/>
      </w:pPr>
      <w:rPr>
        <w:rFonts w:ascii="Symbol" w:hAnsi="Symbol" w:hint="default"/>
      </w:rPr>
    </w:lvl>
    <w:lvl w:ilvl="4" w:tplc="04090003" w:tentative="1">
      <w:start w:val="1"/>
      <w:numFmt w:val="bullet"/>
      <w:lvlText w:val="o"/>
      <w:lvlJc w:val="left"/>
      <w:pPr>
        <w:ind w:left="3164" w:hanging="360"/>
      </w:pPr>
      <w:rPr>
        <w:rFonts w:ascii="Courier New" w:hAnsi="Courier New" w:cs="Courier New" w:hint="default"/>
      </w:rPr>
    </w:lvl>
    <w:lvl w:ilvl="5" w:tplc="04090005" w:tentative="1">
      <w:start w:val="1"/>
      <w:numFmt w:val="bullet"/>
      <w:lvlText w:val=""/>
      <w:lvlJc w:val="left"/>
      <w:pPr>
        <w:ind w:left="3884" w:hanging="360"/>
      </w:pPr>
      <w:rPr>
        <w:rFonts w:ascii="Wingdings" w:hAnsi="Wingdings" w:hint="default"/>
      </w:rPr>
    </w:lvl>
    <w:lvl w:ilvl="6" w:tplc="04090001" w:tentative="1">
      <w:start w:val="1"/>
      <w:numFmt w:val="bullet"/>
      <w:lvlText w:val=""/>
      <w:lvlJc w:val="left"/>
      <w:pPr>
        <w:ind w:left="4604" w:hanging="360"/>
      </w:pPr>
      <w:rPr>
        <w:rFonts w:ascii="Symbol" w:hAnsi="Symbol" w:hint="default"/>
      </w:rPr>
    </w:lvl>
    <w:lvl w:ilvl="7" w:tplc="04090003" w:tentative="1">
      <w:start w:val="1"/>
      <w:numFmt w:val="bullet"/>
      <w:lvlText w:val="o"/>
      <w:lvlJc w:val="left"/>
      <w:pPr>
        <w:ind w:left="5324" w:hanging="360"/>
      </w:pPr>
      <w:rPr>
        <w:rFonts w:ascii="Courier New" w:hAnsi="Courier New" w:cs="Courier New" w:hint="default"/>
      </w:rPr>
    </w:lvl>
    <w:lvl w:ilvl="8" w:tplc="04090005" w:tentative="1">
      <w:start w:val="1"/>
      <w:numFmt w:val="bullet"/>
      <w:lvlText w:val=""/>
      <w:lvlJc w:val="left"/>
      <w:pPr>
        <w:ind w:left="6044" w:hanging="360"/>
      </w:pPr>
      <w:rPr>
        <w:rFonts w:ascii="Wingdings" w:hAnsi="Wingdings" w:hint="default"/>
      </w:rPr>
    </w:lvl>
  </w:abstractNum>
  <w:abstractNum w:abstractNumId="15">
    <w:nsid w:val="2DD33F3F"/>
    <w:multiLevelType w:val="hybridMultilevel"/>
    <w:tmpl w:val="4B1E4ABE"/>
    <w:lvl w:ilvl="0" w:tplc="AC92FBD2">
      <w:start w:val="1"/>
      <w:numFmt w:val="upperRoman"/>
      <w:pStyle w:val="Heading1"/>
      <w:lvlText w:val="%1."/>
      <w:lvlJc w:val="righ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6">
    <w:nsid w:val="2DFE1E60"/>
    <w:multiLevelType w:val="hybridMultilevel"/>
    <w:tmpl w:val="F14C7E5E"/>
    <w:lvl w:ilvl="0" w:tplc="04090001">
      <w:start w:val="1"/>
      <w:numFmt w:val="bullet"/>
      <w:lvlText w:val=""/>
      <w:lvlJc w:val="left"/>
      <w:pPr>
        <w:ind w:left="1288" w:hanging="360"/>
      </w:pPr>
      <w:rPr>
        <w:rFonts w:ascii="Symbol" w:hAnsi="Symbol" w:hint="default"/>
      </w:rPr>
    </w:lvl>
    <w:lvl w:ilvl="1" w:tplc="040C0003" w:tentative="1">
      <w:start w:val="1"/>
      <w:numFmt w:val="bullet"/>
      <w:lvlText w:val="o"/>
      <w:lvlJc w:val="left"/>
      <w:pPr>
        <w:ind w:left="2008" w:hanging="360"/>
      </w:pPr>
      <w:rPr>
        <w:rFonts w:ascii="Courier New" w:hAnsi="Courier New" w:hint="default"/>
      </w:rPr>
    </w:lvl>
    <w:lvl w:ilvl="2" w:tplc="040C0005" w:tentative="1">
      <w:start w:val="1"/>
      <w:numFmt w:val="bullet"/>
      <w:lvlText w:val=""/>
      <w:lvlJc w:val="left"/>
      <w:pPr>
        <w:ind w:left="2728" w:hanging="360"/>
      </w:pPr>
      <w:rPr>
        <w:rFonts w:ascii="Wingdings" w:hAnsi="Wingdings" w:hint="default"/>
      </w:rPr>
    </w:lvl>
    <w:lvl w:ilvl="3" w:tplc="040C0001" w:tentative="1">
      <w:start w:val="1"/>
      <w:numFmt w:val="bullet"/>
      <w:lvlText w:val=""/>
      <w:lvlJc w:val="left"/>
      <w:pPr>
        <w:ind w:left="3448" w:hanging="360"/>
      </w:pPr>
      <w:rPr>
        <w:rFonts w:ascii="Symbol" w:hAnsi="Symbol" w:hint="default"/>
      </w:rPr>
    </w:lvl>
    <w:lvl w:ilvl="4" w:tplc="040C0003" w:tentative="1">
      <w:start w:val="1"/>
      <w:numFmt w:val="bullet"/>
      <w:lvlText w:val="o"/>
      <w:lvlJc w:val="left"/>
      <w:pPr>
        <w:ind w:left="4168" w:hanging="360"/>
      </w:pPr>
      <w:rPr>
        <w:rFonts w:ascii="Courier New" w:hAnsi="Courier New" w:hint="default"/>
      </w:rPr>
    </w:lvl>
    <w:lvl w:ilvl="5" w:tplc="040C0005" w:tentative="1">
      <w:start w:val="1"/>
      <w:numFmt w:val="bullet"/>
      <w:lvlText w:val=""/>
      <w:lvlJc w:val="left"/>
      <w:pPr>
        <w:ind w:left="4888" w:hanging="360"/>
      </w:pPr>
      <w:rPr>
        <w:rFonts w:ascii="Wingdings" w:hAnsi="Wingdings" w:hint="default"/>
      </w:rPr>
    </w:lvl>
    <w:lvl w:ilvl="6" w:tplc="040C0001" w:tentative="1">
      <w:start w:val="1"/>
      <w:numFmt w:val="bullet"/>
      <w:lvlText w:val=""/>
      <w:lvlJc w:val="left"/>
      <w:pPr>
        <w:ind w:left="5608" w:hanging="360"/>
      </w:pPr>
      <w:rPr>
        <w:rFonts w:ascii="Symbol" w:hAnsi="Symbol" w:hint="default"/>
      </w:rPr>
    </w:lvl>
    <w:lvl w:ilvl="7" w:tplc="040C0003" w:tentative="1">
      <w:start w:val="1"/>
      <w:numFmt w:val="bullet"/>
      <w:lvlText w:val="o"/>
      <w:lvlJc w:val="left"/>
      <w:pPr>
        <w:ind w:left="6328" w:hanging="360"/>
      </w:pPr>
      <w:rPr>
        <w:rFonts w:ascii="Courier New" w:hAnsi="Courier New" w:hint="default"/>
      </w:rPr>
    </w:lvl>
    <w:lvl w:ilvl="8" w:tplc="040C0005" w:tentative="1">
      <w:start w:val="1"/>
      <w:numFmt w:val="bullet"/>
      <w:lvlText w:val=""/>
      <w:lvlJc w:val="left"/>
      <w:pPr>
        <w:ind w:left="7048" w:hanging="360"/>
      </w:pPr>
      <w:rPr>
        <w:rFonts w:ascii="Wingdings" w:hAnsi="Wingdings" w:hint="default"/>
      </w:rPr>
    </w:lvl>
  </w:abstractNum>
  <w:abstractNum w:abstractNumId="17">
    <w:nsid w:val="2F9F2BB6"/>
    <w:multiLevelType w:val="hybridMultilevel"/>
    <w:tmpl w:val="520E78FC"/>
    <w:lvl w:ilvl="0" w:tplc="BBD6AC10">
      <w:start w:val="1"/>
      <w:numFmt w:val="bullet"/>
      <w:lvlText w:val=""/>
      <w:lvlJc w:val="left"/>
      <w:pPr>
        <w:tabs>
          <w:tab w:val="num" w:pos="1134"/>
        </w:tabs>
        <w:ind w:left="737" w:hanging="170"/>
      </w:pPr>
      <w:rPr>
        <w:rFonts w:ascii="Symbol" w:hAnsi="Symbol" w:hint="default"/>
      </w:rPr>
    </w:lvl>
    <w:lvl w:ilvl="1" w:tplc="040C0003" w:tentative="1">
      <w:start w:val="1"/>
      <w:numFmt w:val="bullet"/>
      <w:lvlText w:val="o"/>
      <w:lvlJc w:val="left"/>
      <w:pPr>
        <w:ind w:left="2007" w:hanging="360"/>
      </w:pPr>
      <w:rPr>
        <w:rFonts w:ascii="Courier New" w:hAnsi="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8">
    <w:nsid w:val="33C84094"/>
    <w:multiLevelType w:val="multilevel"/>
    <w:tmpl w:val="AE84965A"/>
    <w:lvl w:ilvl="0">
      <w:start w:val="1"/>
      <w:numFmt w:val="bullet"/>
      <w:lvlText w:val=""/>
      <w:lvlJc w:val="left"/>
      <w:pPr>
        <w:tabs>
          <w:tab w:val="num" w:pos="1021"/>
        </w:tabs>
        <w:ind w:left="737" w:hanging="170"/>
      </w:pPr>
      <w:rPr>
        <w:rFonts w:ascii="Symbol" w:hAnsi="Symbol" w:hint="default"/>
      </w:rPr>
    </w:lvl>
    <w:lvl w:ilvl="1">
      <w:start w:val="1"/>
      <w:numFmt w:val="bullet"/>
      <w:lvlText w:val="o"/>
      <w:lvlJc w:val="left"/>
      <w:pPr>
        <w:ind w:left="2007" w:hanging="360"/>
      </w:pPr>
      <w:rPr>
        <w:rFonts w:ascii="Courier New" w:hAnsi="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hint="default"/>
      </w:rPr>
    </w:lvl>
    <w:lvl w:ilvl="8">
      <w:start w:val="1"/>
      <w:numFmt w:val="bullet"/>
      <w:lvlText w:val=""/>
      <w:lvlJc w:val="left"/>
      <w:pPr>
        <w:ind w:left="7047" w:hanging="360"/>
      </w:pPr>
      <w:rPr>
        <w:rFonts w:ascii="Wingdings" w:hAnsi="Wingdings" w:hint="default"/>
      </w:rPr>
    </w:lvl>
  </w:abstractNum>
  <w:abstractNum w:abstractNumId="19">
    <w:nsid w:val="362F75B9"/>
    <w:multiLevelType w:val="hybridMultilevel"/>
    <w:tmpl w:val="208CF6F0"/>
    <w:lvl w:ilvl="0" w:tplc="040C0013">
      <w:start w:val="1"/>
      <w:numFmt w:val="upperRoman"/>
      <w:lvlText w:val="%1."/>
      <w:lvlJc w:val="right"/>
      <w:pPr>
        <w:ind w:left="360" w:hanging="360"/>
      </w:pPr>
      <w:rPr>
        <w:rFonts w:hint="default"/>
      </w:r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0">
    <w:nsid w:val="385374A8"/>
    <w:multiLevelType w:val="multilevel"/>
    <w:tmpl w:val="32066816"/>
    <w:lvl w:ilvl="0">
      <w:start w:val="1"/>
      <w:numFmt w:val="bullet"/>
      <w:lvlText w:val=""/>
      <w:lvlJc w:val="left"/>
      <w:pPr>
        <w:tabs>
          <w:tab w:val="num" w:pos="567"/>
        </w:tabs>
        <w:ind w:left="340" w:hanging="56"/>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1">
    <w:nsid w:val="38F14683"/>
    <w:multiLevelType w:val="multilevel"/>
    <w:tmpl w:val="B82846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3CCE612E"/>
    <w:multiLevelType w:val="hybridMultilevel"/>
    <w:tmpl w:val="A33CA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18E3463"/>
    <w:multiLevelType w:val="hybridMultilevel"/>
    <w:tmpl w:val="1004D764"/>
    <w:lvl w:ilvl="0" w:tplc="1736E2F4">
      <w:start w:val="1"/>
      <w:numFmt w:val="bullet"/>
      <w:lvlText w:val=""/>
      <w:lvlJc w:val="left"/>
      <w:pPr>
        <w:tabs>
          <w:tab w:val="num" w:pos="1134"/>
        </w:tabs>
        <w:ind w:left="851" w:hanging="284"/>
      </w:pPr>
      <w:rPr>
        <w:rFonts w:ascii="Symbol" w:hAnsi="Symbol" w:hint="default"/>
      </w:rPr>
    </w:lvl>
    <w:lvl w:ilvl="1" w:tplc="040C0003" w:tentative="1">
      <w:start w:val="1"/>
      <w:numFmt w:val="bullet"/>
      <w:lvlText w:val="o"/>
      <w:lvlJc w:val="left"/>
      <w:pPr>
        <w:ind w:left="2007" w:hanging="360"/>
      </w:pPr>
      <w:rPr>
        <w:rFonts w:ascii="Courier New" w:hAnsi="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24">
    <w:nsid w:val="49C54E6F"/>
    <w:multiLevelType w:val="hybridMultilevel"/>
    <w:tmpl w:val="7A1295CE"/>
    <w:lvl w:ilvl="0" w:tplc="2AE63878">
      <w:start w:val="1"/>
      <w:numFmt w:val="bullet"/>
      <w:lvlText w:val=""/>
      <w:lvlJc w:val="left"/>
      <w:pPr>
        <w:tabs>
          <w:tab w:val="num" w:pos="1134"/>
        </w:tabs>
        <w:ind w:left="567" w:firstLine="0"/>
      </w:pPr>
      <w:rPr>
        <w:rFonts w:ascii="Symbol" w:hAnsi="Symbol" w:hint="default"/>
      </w:rPr>
    </w:lvl>
    <w:lvl w:ilvl="1" w:tplc="040C0003" w:tentative="1">
      <w:start w:val="1"/>
      <w:numFmt w:val="bullet"/>
      <w:lvlText w:val="o"/>
      <w:lvlJc w:val="left"/>
      <w:pPr>
        <w:ind w:left="2007" w:hanging="360"/>
      </w:pPr>
      <w:rPr>
        <w:rFonts w:ascii="Courier New" w:hAnsi="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25">
    <w:nsid w:val="4D306C2E"/>
    <w:multiLevelType w:val="hybridMultilevel"/>
    <w:tmpl w:val="4BE289DC"/>
    <w:lvl w:ilvl="0" w:tplc="30A6AAC2">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nsid w:val="4E8A3C71"/>
    <w:multiLevelType w:val="hybridMultilevel"/>
    <w:tmpl w:val="02F49A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E9024DB"/>
    <w:multiLevelType w:val="hybridMultilevel"/>
    <w:tmpl w:val="26943F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50F16169"/>
    <w:multiLevelType w:val="hybridMultilevel"/>
    <w:tmpl w:val="74E4CF64"/>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51C537F1"/>
    <w:multiLevelType w:val="hybridMultilevel"/>
    <w:tmpl w:val="A76091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7D142F9"/>
    <w:multiLevelType w:val="hybridMultilevel"/>
    <w:tmpl w:val="0422F2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5E8C71C0"/>
    <w:multiLevelType w:val="hybridMultilevel"/>
    <w:tmpl w:val="59940FFA"/>
    <w:lvl w:ilvl="0" w:tplc="BBD6AC10">
      <w:start w:val="1"/>
      <w:numFmt w:val="bullet"/>
      <w:lvlText w:val=""/>
      <w:lvlJc w:val="left"/>
      <w:pPr>
        <w:tabs>
          <w:tab w:val="num" w:pos="569"/>
        </w:tabs>
        <w:ind w:left="172" w:hanging="170"/>
      </w:pPr>
      <w:rPr>
        <w:rFonts w:ascii="Symbol" w:hAnsi="Symbol" w:hint="default"/>
      </w:rPr>
    </w:lvl>
    <w:lvl w:ilvl="1" w:tplc="040C0003">
      <w:start w:val="1"/>
      <w:numFmt w:val="bullet"/>
      <w:lvlText w:val="o"/>
      <w:lvlJc w:val="left"/>
      <w:pPr>
        <w:ind w:left="875" w:hanging="360"/>
      </w:pPr>
      <w:rPr>
        <w:rFonts w:ascii="Courier New" w:hAnsi="Courier New" w:hint="default"/>
      </w:rPr>
    </w:lvl>
    <w:lvl w:ilvl="2" w:tplc="040C0005" w:tentative="1">
      <w:start w:val="1"/>
      <w:numFmt w:val="bullet"/>
      <w:lvlText w:val=""/>
      <w:lvlJc w:val="left"/>
      <w:pPr>
        <w:ind w:left="1595" w:hanging="360"/>
      </w:pPr>
      <w:rPr>
        <w:rFonts w:ascii="Wingdings" w:hAnsi="Wingdings" w:hint="default"/>
      </w:rPr>
    </w:lvl>
    <w:lvl w:ilvl="3" w:tplc="040C0001" w:tentative="1">
      <w:start w:val="1"/>
      <w:numFmt w:val="bullet"/>
      <w:lvlText w:val=""/>
      <w:lvlJc w:val="left"/>
      <w:pPr>
        <w:ind w:left="2315" w:hanging="360"/>
      </w:pPr>
      <w:rPr>
        <w:rFonts w:ascii="Symbol" w:hAnsi="Symbol" w:hint="default"/>
      </w:rPr>
    </w:lvl>
    <w:lvl w:ilvl="4" w:tplc="040C0003" w:tentative="1">
      <w:start w:val="1"/>
      <w:numFmt w:val="bullet"/>
      <w:lvlText w:val="o"/>
      <w:lvlJc w:val="left"/>
      <w:pPr>
        <w:ind w:left="3035" w:hanging="360"/>
      </w:pPr>
      <w:rPr>
        <w:rFonts w:ascii="Courier New" w:hAnsi="Courier New" w:hint="default"/>
      </w:rPr>
    </w:lvl>
    <w:lvl w:ilvl="5" w:tplc="040C0005" w:tentative="1">
      <w:start w:val="1"/>
      <w:numFmt w:val="bullet"/>
      <w:lvlText w:val=""/>
      <w:lvlJc w:val="left"/>
      <w:pPr>
        <w:ind w:left="3755" w:hanging="360"/>
      </w:pPr>
      <w:rPr>
        <w:rFonts w:ascii="Wingdings" w:hAnsi="Wingdings" w:hint="default"/>
      </w:rPr>
    </w:lvl>
    <w:lvl w:ilvl="6" w:tplc="040C0001" w:tentative="1">
      <w:start w:val="1"/>
      <w:numFmt w:val="bullet"/>
      <w:lvlText w:val=""/>
      <w:lvlJc w:val="left"/>
      <w:pPr>
        <w:ind w:left="4475" w:hanging="360"/>
      </w:pPr>
      <w:rPr>
        <w:rFonts w:ascii="Symbol" w:hAnsi="Symbol" w:hint="default"/>
      </w:rPr>
    </w:lvl>
    <w:lvl w:ilvl="7" w:tplc="040C0003" w:tentative="1">
      <w:start w:val="1"/>
      <w:numFmt w:val="bullet"/>
      <w:lvlText w:val="o"/>
      <w:lvlJc w:val="left"/>
      <w:pPr>
        <w:ind w:left="5195" w:hanging="360"/>
      </w:pPr>
      <w:rPr>
        <w:rFonts w:ascii="Courier New" w:hAnsi="Courier New" w:hint="default"/>
      </w:rPr>
    </w:lvl>
    <w:lvl w:ilvl="8" w:tplc="040C0005" w:tentative="1">
      <w:start w:val="1"/>
      <w:numFmt w:val="bullet"/>
      <w:lvlText w:val=""/>
      <w:lvlJc w:val="left"/>
      <w:pPr>
        <w:ind w:left="5915" w:hanging="360"/>
      </w:pPr>
      <w:rPr>
        <w:rFonts w:ascii="Wingdings" w:hAnsi="Wingdings" w:hint="default"/>
      </w:rPr>
    </w:lvl>
  </w:abstractNum>
  <w:abstractNum w:abstractNumId="32">
    <w:nsid w:val="5ED96853"/>
    <w:multiLevelType w:val="hybridMultilevel"/>
    <w:tmpl w:val="A9CA1362"/>
    <w:lvl w:ilvl="0" w:tplc="88B4D97A">
      <w:start w:val="1"/>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TimesNewRomanPS-ItalicMT"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TimesNewRomanPS-ItalicMT"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TimesNewRomanPS-ItalicMT" w:hint="default"/>
      </w:rPr>
    </w:lvl>
    <w:lvl w:ilvl="8" w:tplc="100C0005" w:tentative="1">
      <w:start w:val="1"/>
      <w:numFmt w:val="bullet"/>
      <w:lvlText w:val=""/>
      <w:lvlJc w:val="left"/>
      <w:pPr>
        <w:ind w:left="6480" w:hanging="360"/>
      </w:pPr>
      <w:rPr>
        <w:rFonts w:ascii="Wingdings" w:hAnsi="Wingdings" w:hint="default"/>
      </w:rPr>
    </w:lvl>
  </w:abstractNum>
  <w:abstractNum w:abstractNumId="33">
    <w:nsid w:val="60C237BA"/>
    <w:multiLevelType w:val="hybridMultilevel"/>
    <w:tmpl w:val="A0FED640"/>
    <w:lvl w:ilvl="0" w:tplc="040C0013">
      <w:start w:val="1"/>
      <w:numFmt w:val="upperRoman"/>
      <w:lvlText w:val="%1."/>
      <w:lvlJc w:val="right"/>
      <w:pPr>
        <w:ind w:left="360" w:hanging="360"/>
      </w:pPr>
      <w:rPr>
        <w:rFonts w:hint="default"/>
      </w:r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4">
    <w:nsid w:val="64044C0D"/>
    <w:multiLevelType w:val="hybridMultilevel"/>
    <w:tmpl w:val="BD305972"/>
    <w:lvl w:ilvl="0" w:tplc="9CFA8BEC">
      <w:start w:val="1"/>
      <w:numFmt w:val="bullet"/>
      <w:lvlText w:val=""/>
      <w:lvlJc w:val="left"/>
      <w:pPr>
        <w:tabs>
          <w:tab w:val="num" w:pos="1701"/>
        </w:tabs>
        <w:ind w:left="1418" w:hanging="284"/>
      </w:pPr>
      <w:rPr>
        <w:rFonts w:ascii="Symbol" w:hAnsi="Symbol" w:hint="default"/>
      </w:rPr>
    </w:lvl>
    <w:lvl w:ilvl="1" w:tplc="040C0003" w:tentative="1">
      <w:start w:val="1"/>
      <w:numFmt w:val="bullet"/>
      <w:lvlText w:val="o"/>
      <w:lvlJc w:val="left"/>
      <w:pPr>
        <w:ind w:left="2007" w:hanging="360"/>
      </w:pPr>
      <w:rPr>
        <w:rFonts w:ascii="Courier New" w:hAnsi="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35">
    <w:nsid w:val="65041AAF"/>
    <w:multiLevelType w:val="hybridMultilevel"/>
    <w:tmpl w:val="BA52905E"/>
    <w:lvl w:ilvl="0" w:tplc="85B87636">
      <w:start w:val="1"/>
      <w:numFmt w:val="bullet"/>
      <w:lvlText w:null="1"/>
      <w:lvlJc w:val="left"/>
      <w:pPr>
        <w:ind w:left="720" w:hanging="663"/>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65193621"/>
    <w:multiLevelType w:val="hybridMultilevel"/>
    <w:tmpl w:val="E1BEB960"/>
    <w:lvl w:ilvl="0" w:tplc="2728A012">
      <w:start w:val="1"/>
      <w:numFmt w:val="decimal"/>
      <w:lvlText w:val="%1."/>
      <w:lvlJc w:val="left"/>
      <w:pPr>
        <w:ind w:left="720" w:hanging="360"/>
      </w:pPr>
      <w:rPr>
        <w:b w:val="0"/>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nsid w:val="66633C57"/>
    <w:multiLevelType w:val="multilevel"/>
    <w:tmpl w:val="BD305972"/>
    <w:lvl w:ilvl="0">
      <w:start w:val="1"/>
      <w:numFmt w:val="bullet"/>
      <w:lvlText w:val=""/>
      <w:lvlJc w:val="left"/>
      <w:pPr>
        <w:tabs>
          <w:tab w:val="num" w:pos="1701"/>
        </w:tabs>
        <w:ind w:left="1418" w:hanging="284"/>
      </w:pPr>
      <w:rPr>
        <w:rFonts w:ascii="Symbol" w:hAnsi="Symbol" w:hint="default"/>
      </w:rPr>
    </w:lvl>
    <w:lvl w:ilvl="1">
      <w:start w:val="1"/>
      <w:numFmt w:val="bullet"/>
      <w:lvlText w:val="o"/>
      <w:lvlJc w:val="left"/>
      <w:pPr>
        <w:ind w:left="2007" w:hanging="360"/>
      </w:pPr>
      <w:rPr>
        <w:rFonts w:ascii="Courier New" w:hAnsi="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hint="default"/>
      </w:rPr>
    </w:lvl>
    <w:lvl w:ilvl="8">
      <w:start w:val="1"/>
      <w:numFmt w:val="bullet"/>
      <w:lvlText w:val=""/>
      <w:lvlJc w:val="left"/>
      <w:pPr>
        <w:ind w:left="7047" w:hanging="360"/>
      </w:pPr>
      <w:rPr>
        <w:rFonts w:ascii="Wingdings" w:hAnsi="Wingdings" w:hint="default"/>
      </w:rPr>
    </w:lvl>
  </w:abstractNum>
  <w:abstractNum w:abstractNumId="38">
    <w:nsid w:val="66DC4E88"/>
    <w:multiLevelType w:val="hybridMultilevel"/>
    <w:tmpl w:val="AE407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9F35C5A"/>
    <w:multiLevelType w:val="hybridMultilevel"/>
    <w:tmpl w:val="6AEA21B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6A922EA3"/>
    <w:multiLevelType w:val="hybridMultilevel"/>
    <w:tmpl w:val="BAB2CE7C"/>
    <w:lvl w:ilvl="0" w:tplc="040C0013">
      <w:start w:val="1"/>
      <w:numFmt w:val="upperRoman"/>
      <w:lvlText w:val="%1."/>
      <w:lvlJc w:val="right"/>
      <w:pPr>
        <w:ind w:left="1004" w:hanging="360"/>
      </w:pPr>
      <w:rPr>
        <w:rFonts w:hint="default"/>
      </w:r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1">
    <w:nsid w:val="6AAA50BB"/>
    <w:multiLevelType w:val="multilevel"/>
    <w:tmpl w:val="1004D764"/>
    <w:lvl w:ilvl="0">
      <w:start w:val="1"/>
      <w:numFmt w:val="bullet"/>
      <w:lvlText w:val=""/>
      <w:lvlJc w:val="left"/>
      <w:pPr>
        <w:tabs>
          <w:tab w:val="num" w:pos="1134"/>
        </w:tabs>
        <w:ind w:left="851" w:hanging="284"/>
      </w:pPr>
      <w:rPr>
        <w:rFonts w:ascii="Symbol" w:hAnsi="Symbol" w:hint="default"/>
      </w:rPr>
    </w:lvl>
    <w:lvl w:ilvl="1">
      <w:start w:val="1"/>
      <w:numFmt w:val="bullet"/>
      <w:lvlText w:val="o"/>
      <w:lvlJc w:val="left"/>
      <w:pPr>
        <w:ind w:left="2007" w:hanging="360"/>
      </w:pPr>
      <w:rPr>
        <w:rFonts w:ascii="Courier New" w:hAnsi="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hint="default"/>
      </w:rPr>
    </w:lvl>
    <w:lvl w:ilvl="8">
      <w:start w:val="1"/>
      <w:numFmt w:val="bullet"/>
      <w:lvlText w:val=""/>
      <w:lvlJc w:val="left"/>
      <w:pPr>
        <w:ind w:left="7047" w:hanging="360"/>
      </w:pPr>
      <w:rPr>
        <w:rFonts w:ascii="Wingdings" w:hAnsi="Wingdings" w:hint="default"/>
      </w:rPr>
    </w:lvl>
  </w:abstractNum>
  <w:abstractNum w:abstractNumId="42">
    <w:nsid w:val="6B002AD9"/>
    <w:multiLevelType w:val="hybridMultilevel"/>
    <w:tmpl w:val="7B246F1A"/>
    <w:lvl w:ilvl="0" w:tplc="3830D186">
      <w:numFmt w:val="bullet"/>
      <w:lvlText w:val="-"/>
      <w:lvlJc w:val="left"/>
      <w:pPr>
        <w:ind w:left="644" w:hanging="360"/>
      </w:pPr>
      <w:rPr>
        <w:rFonts w:ascii="Calibri" w:eastAsiaTheme="minorHAnsi" w:hAnsi="Calibri" w:cstheme="minorBidi" w:hint="default"/>
      </w:rPr>
    </w:lvl>
    <w:lvl w:ilvl="1" w:tplc="040C0003" w:tentative="1">
      <w:start w:val="1"/>
      <w:numFmt w:val="bullet"/>
      <w:lvlText w:val="o"/>
      <w:lvlJc w:val="left"/>
      <w:pPr>
        <w:ind w:left="1364" w:hanging="360"/>
      </w:pPr>
      <w:rPr>
        <w:rFonts w:ascii="Courier New" w:hAnsi="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43">
    <w:nsid w:val="700F4469"/>
    <w:multiLevelType w:val="multilevel"/>
    <w:tmpl w:val="5DAC1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7035787A"/>
    <w:multiLevelType w:val="hybridMultilevel"/>
    <w:tmpl w:val="690445EC"/>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5">
    <w:nsid w:val="7FAA77E7"/>
    <w:multiLevelType w:val="hybridMultilevel"/>
    <w:tmpl w:val="32066816"/>
    <w:lvl w:ilvl="0" w:tplc="F47E50CC">
      <w:start w:val="1"/>
      <w:numFmt w:val="bullet"/>
      <w:lvlText w:val=""/>
      <w:lvlJc w:val="left"/>
      <w:pPr>
        <w:tabs>
          <w:tab w:val="num" w:pos="567"/>
        </w:tabs>
        <w:ind w:left="340" w:hanging="56"/>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2"/>
  </w:num>
  <w:num w:numId="2">
    <w:abstractNumId w:val="33"/>
  </w:num>
  <w:num w:numId="3">
    <w:abstractNumId w:val="43"/>
  </w:num>
  <w:num w:numId="4">
    <w:abstractNumId w:val="25"/>
  </w:num>
  <w:num w:numId="5">
    <w:abstractNumId w:val="14"/>
  </w:num>
  <w:num w:numId="6">
    <w:abstractNumId w:val="42"/>
  </w:num>
  <w:num w:numId="7">
    <w:abstractNumId w:val="1"/>
  </w:num>
  <w:num w:numId="8">
    <w:abstractNumId w:val="44"/>
  </w:num>
  <w:num w:numId="9">
    <w:abstractNumId w:val="38"/>
  </w:num>
  <w:num w:numId="10">
    <w:abstractNumId w:val="9"/>
  </w:num>
  <w:num w:numId="11">
    <w:abstractNumId w:val="35"/>
  </w:num>
  <w:num w:numId="12">
    <w:abstractNumId w:val="12"/>
  </w:num>
  <w:num w:numId="13">
    <w:abstractNumId w:val="11"/>
  </w:num>
  <w:num w:numId="14">
    <w:abstractNumId w:val="27"/>
  </w:num>
  <w:num w:numId="15">
    <w:abstractNumId w:val="26"/>
  </w:num>
  <w:num w:numId="16">
    <w:abstractNumId w:val="39"/>
  </w:num>
  <w:num w:numId="17">
    <w:abstractNumId w:val="30"/>
  </w:num>
  <w:num w:numId="18">
    <w:abstractNumId w:val="32"/>
  </w:num>
  <w:num w:numId="19">
    <w:abstractNumId w:val="16"/>
  </w:num>
  <w:num w:numId="20">
    <w:abstractNumId w:val="7"/>
  </w:num>
  <w:num w:numId="21">
    <w:abstractNumId w:val="45"/>
  </w:num>
  <w:num w:numId="22">
    <w:abstractNumId w:val="20"/>
  </w:num>
  <w:num w:numId="23">
    <w:abstractNumId w:val="4"/>
  </w:num>
  <w:num w:numId="24">
    <w:abstractNumId w:val="34"/>
  </w:num>
  <w:num w:numId="25">
    <w:abstractNumId w:val="37"/>
  </w:num>
  <w:num w:numId="26">
    <w:abstractNumId w:val="6"/>
  </w:num>
  <w:num w:numId="27">
    <w:abstractNumId w:val="10"/>
  </w:num>
  <w:num w:numId="28">
    <w:abstractNumId w:val="23"/>
  </w:num>
  <w:num w:numId="29">
    <w:abstractNumId w:val="41"/>
  </w:num>
  <w:num w:numId="30">
    <w:abstractNumId w:val="24"/>
  </w:num>
  <w:num w:numId="31">
    <w:abstractNumId w:val="2"/>
  </w:num>
  <w:num w:numId="32">
    <w:abstractNumId w:val="3"/>
  </w:num>
  <w:num w:numId="33">
    <w:abstractNumId w:val="18"/>
  </w:num>
  <w:num w:numId="34">
    <w:abstractNumId w:val="17"/>
  </w:num>
  <w:num w:numId="35">
    <w:abstractNumId w:val="31"/>
  </w:num>
  <w:num w:numId="36">
    <w:abstractNumId w:val="29"/>
  </w:num>
  <w:num w:numId="37">
    <w:abstractNumId w:val="36"/>
  </w:num>
  <w:num w:numId="38">
    <w:abstractNumId w:val="21"/>
  </w:num>
  <w:num w:numId="39">
    <w:abstractNumId w:val="5"/>
  </w:num>
  <w:num w:numId="40">
    <w:abstractNumId w:val="8"/>
  </w:num>
  <w:num w:numId="41">
    <w:abstractNumId w:val="19"/>
  </w:num>
  <w:num w:numId="42">
    <w:abstractNumId w:val="0"/>
  </w:num>
  <w:num w:numId="43">
    <w:abstractNumId w:val="13"/>
  </w:num>
  <w:num w:numId="44">
    <w:abstractNumId w:val="28"/>
  </w:num>
  <w:num w:numId="45">
    <w:abstractNumId w:val="40"/>
  </w:num>
  <w:num w:numId="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5F8A"/>
    <w:rsid w:val="00004386"/>
    <w:rsid w:val="00004C4F"/>
    <w:rsid w:val="000066E1"/>
    <w:rsid w:val="00007C20"/>
    <w:rsid w:val="00007D05"/>
    <w:rsid w:val="00007E50"/>
    <w:rsid w:val="00011574"/>
    <w:rsid w:val="000117FA"/>
    <w:rsid w:val="00011ABE"/>
    <w:rsid w:val="00011CC7"/>
    <w:rsid w:val="00011FCD"/>
    <w:rsid w:val="0001234F"/>
    <w:rsid w:val="0001442E"/>
    <w:rsid w:val="000200FB"/>
    <w:rsid w:val="00022BD9"/>
    <w:rsid w:val="000269A3"/>
    <w:rsid w:val="00030ED3"/>
    <w:rsid w:val="00030F45"/>
    <w:rsid w:val="0003233F"/>
    <w:rsid w:val="0003235A"/>
    <w:rsid w:val="00034B13"/>
    <w:rsid w:val="00034C17"/>
    <w:rsid w:val="000407D8"/>
    <w:rsid w:val="00041472"/>
    <w:rsid w:val="000416D4"/>
    <w:rsid w:val="00043C01"/>
    <w:rsid w:val="00046226"/>
    <w:rsid w:val="00047959"/>
    <w:rsid w:val="0005031D"/>
    <w:rsid w:val="000520C3"/>
    <w:rsid w:val="00054098"/>
    <w:rsid w:val="00054494"/>
    <w:rsid w:val="00057312"/>
    <w:rsid w:val="00057EAE"/>
    <w:rsid w:val="00061563"/>
    <w:rsid w:val="00061622"/>
    <w:rsid w:val="00063A2B"/>
    <w:rsid w:val="00065247"/>
    <w:rsid w:val="000668E4"/>
    <w:rsid w:val="00070AEE"/>
    <w:rsid w:val="00072D12"/>
    <w:rsid w:val="000775D9"/>
    <w:rsid w:val="00077E9A"/>
    <w:rsid w:val="00080F95"/>
    <w:rsid w:val="000841A0"/>
    <w:rsid w:val="00084BE4"/>
    <w:rsid w:val="000855E3"/>
    <w:rsid w:val="000862A7"/>
    <w:rsid w:val="00086BE0"/>
    <w:rsid w:val="00087506"/>
    <w:rsid w:val="00091B74"/>
    <w:rsid w:val="00092E06"/>
    <w:rsid w:val="000953ED"/>
    <w:rsid w:val="000954DF"/>
    <w:rsid w:val="00095AC8"/>
    <w:rsid w:val="00096359"/>
    <w:rsid w:val="000A0E9D"/>
    <w:rsid w:val="000A2E0A"/>
    <w:rsid w:val="000A656A"/>
    <w:rsid w:val="000A773C"/>
    <w:rsid w:val="000A7EE9"/>
    <w:rsid w:val="000B2D66"/>
    <w:rsid w:val="000B3E32"/>
    <w:rsid w:val="000B699B"/>
    <w:rsid w:val="000C0326"/>
    <w:rsid w:val="000C2032"/>
    <w:rsid w:val="000C3622"/>
    <w:rsid w:val="000C3F6B"/>
    <w:rsid w:val="000C4EE4"/>
    <w:rsid w:val="000C5280"/>
    <w:rsid w:val="000C71E8"/>
    <w:rsid w:val="000D069C"/>
    <w:rsid w:val="000D2430"/>
    <w:rsid w:val="000D4CE5"/>
    <w:rsid w:val="000D5B0D"/>
    <w:rsid w:val="000E00D8"/>
    <w:rsid w:val="000E035D"/>
    <w:rsid w:val="000E1FF2"/>
    <w:rsid w:val="000E3FA8"/>
    <w:rsid w:val="000E6864"/>
    <w:rsid w:val="000E6E3A"/>
    <w:rsid w:val="000F41C7"/>
    <w:rsid w:val="000F4855"/>
    <w:rsid w:val="000F4AED"/>
    <w:rsid w:val="000F4CE4"/>
    <w:rsid w:val="000F594A"/>
    <w:rsid w:val="000F64C9"/>
    <w:rsid w:val="000F673B"/>
    <w:rsid w:val="000F72E6"/>
    <w:rsid w:val="001003EB"/>
    <w:rsid w:val="00101299"/>
    <w:rsid w:val="00103710"/>
    <w:rsid w:val="00105F22"/>
    <w:rsid w:val="00106C9F"/>
    <w:rsid w:val="00110939"/>
    <w:rsid w:val="0011295D"/>
    <w:rsid w:val="00112D44"/>
    <w:rsid w:val="00113717"/>
    <w:rsid w:val="00116804"/>
    <w:rsid w:val="00116A28"/>
    <w:rsid w:val="0011732E"/>
    <w:rsid w:val="00120061"/>
    <w:rsid w:val="001215EA"/>
    <w:rsid w:val="001230EB"/>
    <w:rsid w:val="001238EC"/>
    <w:rsid w:val="00126077"/>
    <w:rsid w:val="00131DCA"/>
    <w:rsid w:val="00133CCE"/>
    <w:rsid w:val="0013604A"/>
    <w:rsid w:val="0014028E"/>
    <w:rsid w:val="001405D5"/>
    <w:rsid w:val="00143165"/>
    <w:rsid w:val="00146626"/>
    <w:rsid w:val="0014792D"/>
    <w:rsid w:val="00147E22"/>
    <w:rsid w:val="0015057B"/>
    <w:rsid w:val="001515A2"/>
    <w:rsid w:val="001522DB"/>
    <w:rsid w:val="001538CE"/>
    <w:rsid w:val="0015560E"/>
    <w:rsid w:val="00156B73"/>
    <w:rsid w:val="00157D60"/>
    <w:rsid w:val="00161FDC"/>
    <w:rsid w:val="00164C1A"/>
    <w:rsid w:val="001669DF"/>
    <w:rsid w:val="00170161"/>
    <w:rsid w:val="001703C9"/>
    <w:rsid w:val="00170789"/>
    <w:rsid w:val="0017134A"/>
    <w:rsid w:val="00173382"/>
    <w:rsid w:val="00174FA8"/>
    <w:rsid w:val="001756C6"/>
    <w:rsid w:val="00175EF7"/>
    <w:rsid w:val="00177319"/>
    <w:rsid w:val="00180D63"/>
    <w:rsid w:val="0018206F"/>
    <w:rsid w:val="00183135"/>
    <w:rsid w:val="001854E9"/>
    <w:rsid w:val="001858E6"/>
    <w:rsid w:val="0018690A"/>
    <w:rsid w:val="001929C0"/>
    <w:rsid w:val="00195006"/>
    <w:rsid w:val="0019725C"/>
    <w:rsid w:val="001A012B"/>
    <w:rsid w:val="001A4BA6"/>
    <w:rsid w:val="001A630B"/>
    <w:rsid w:val="001B145E"/>
    <w:rsid w:val="001B20BB"/>
    <w:rsid w:val="001B26ED"/>
    <w:rsid w:val="001B5FB2"/>
    <w:rsid w:val="001B6C2F"/>
    <w:rsid w:val="001B6C5C"/>
    <w:rsid w:val="001B762B"/>
    <w:rsid w:val="001B7B71"/>
    <w:rsid w:val="001C0515"/>
    <w:rsid w:val="001C1215"/>
    <w:rsid w:val="001C2A25"/>
    <w:rsid w:val="001C465B"/>
    <w:rsid w:val="001D23E4"/>
    <w:rsid w:val="001D39DC"/>
    <w:rsid w:val="001D6377"/>
    <w:rsid w:val="001E04FA"/>
    <w:rsid w:val="001E6B1A"/>
    <w:rsid w:val="001E7A43"/>
    <w:rsid w:val="001E7B1A"/>
    <w:rsid w:val="001F011B"/>
    <w:rsid w:val="001F0D75"/>
    <w:rsid w:val="001F16B4"/>
    <w:rsid w:val="001F4B15"/>
    <w:rsid w:val="001F6254"/>
    <w:rsid w:val="001F6F90"/>
    <w:rsid w:val="001F7E13"/>
    <w:rsid w:val="00203584"/>
    <w:rsid w:val="002042A9"/>
    <w:rsid w:val="00212831"/>
    <w:rsid w:val="00212AFA"/>
    <w:rsid w:val="00212B5F"/>
    <w:rsid w:val="00214A96"/>
    <w:rsid w:val="00214EF3"/>
    <w:rsid w:val="00215CE4"/>
    <w:rsid w:val="00220DD3"/>
    <w:rsid w:val="002215EB"/>
    <w:rsid w:val="00223D24"/>
    <w:rsid w:val="002266E1"/>
    <w:rsid w:val="00227912"/>
    <w:rsid w:val="00231E56"/>
    <w:rsid w:val="00232C17"/>
    <w:rsid w:val="00232D23"/>
    <w:rsid w:val="00234A5A"/>
    <w:rsid w:val="00242238"/>
    <w:rsid w:val="00242E5F"/>
    <w:rsid w:val="002436DF"/>
    <w:rsid w:val="00243F8C"/>
    <w:rsid w:val="00250E9C"/>
    <w:rsid w:val="00251257"/>
    <w:rsid w:val="002520AC"/>
    <w:rsid w:val="00260B92"/>
    <w:rsid w:val="0026172A"/>
    <w:rsid w:val="00262783"/>
    <w:rsid w:val="0026756D"/>
    <w:rsid w:val="002713C6"/>
    <w:rsid w:val="00271F0F"/>
    <w:rsid w:val="002736A7"/>
    <w:rsid w:val="0027506C"/>
    <w:rsid w:val="002777D7"/>
    <w:rsid w:val="0028485D"/>
    <w:rsid w:val="0028600D"/>
    <w:rsid w:val="00290031"/>
    <w:rsid w:val="00291814"/>
    <w:rsid w:val="00292470"/>
    <w:rsid w:val="002928EE"/>
    <w:rsid w:val="002943E1"/>
    <w:rsid w:val="00294938"/>
    <w:rsid w:val="00296CAC"/>
    <w:rsid w:val="00296E67"/>
    <w:rsid w:val="002A074B"/>
    <w:rsid w:val="002A1CC9"/>
    <w:rsid w:val="002A28C7"/>
    <w:rsid w:val="002A3097"/>
    <w:rsid w:val="002A3722"/>
    <w:rsid w:val="002A436F"/>
    <w:rsid w:val="002B0B93"/>
    <w:rsid w:val="002B1650"/>
    <w:rsid w:val="002B2EB9"/>
    <w:rsid w:val="002B4E82"/>
    <w:rsid w:val="002B54F4"/>
    <w:rsid w:val="002B76E6"/>
    <w:rsid w:val="002C1291"/>
    <w:rsid w:val="002C1CD0"/>
    <w:rsid w:val="002C2F20"/>
    <w:rsid w:val="002D421A"/>
    <w:rsid w:val="002D4888"/>
    <w:rsid w:val="002D4FCC"/>
    <w:rsid w:val="002D5F40"/>
    <w:rsid w:val="002D7F5C"/>
    <w:rsid w:val="002E783E"/>
    <w:rsid w:val="002F1727"/>
    <w:rsid w:val="002F1E51"/>
    <w:rsid w:val="002F234B"/>
    <w:rsid w:val="002F2BB8"/>
    <w:rsid w:val="002F4337"/>
    <w:rsid w:val="002F6849"/>
    <w:rsid w:val="002F701D"/>
    <w:rsid w:val="003052A2"/>
    <w:rsid w:val="00307AEC"/>
    <w:rsid w:val="00312448"/>
    <w:rsid w:val="00314071"/>
    <w:rsid w:val="00315027"/>
    <w:rsid w:val="0031528A"/>
    <w:rsid w:val="00316F18"/>
    <w:rsid w:val="003172B4"/>
    <w:rsid w:val="00321435"/>
    <w:rsid w:val="0032669A"/>
    <w:rsid w:val="0033070B"/>
    <w:rsid w:val="00330E6C"/>
    <w:rsid w:val="00334CA0"/>
    <w:rsid w:val="00335724"/>
    <w:rsid w:val="00336763"/>
    <w:rsid w:val="0033734D"/>
    <w:rsid w:val="003407A4"/>
    <w:rsid w:val="00341253"/>
    <w:rsid w:val="00342D4C"/>
    <w:rsid w:val="00350BEB"/>
    <w:rsid w:val="003524F8"/>
    <w:rsid w:val="00352E13"/>
    <w:rsid w:val="0035362D"/>
    <w:rsid w:val="00355102"/>
    <w:rsid w:val="00355F91"/>
    <w:rsid w:val="00356C2B"/>
    <w:rsid w:val="00356E9C"/>
    <w:rsid w:val="003602EB"/>
    <w:rsid w:val="00361130"/>
    <w:rsid w:val="00361500"/>
    <w:rsid w:val="00361AF1"/>
    <w:rsid w:val="00366493"/>
    <w:rsid w:val="003675E4"/>
    <w:rsid w:val="0037078D"/>
    <w:rsid w:val="0037080A"/>
    <w:rsid w:val="00370C86"/>
    <w:rsid w:val="00370D2C"/>
    <w:rsid w:val="003717D9"/>
    <w:rsid w:val="00371BDF"/>
    <w:rsid w:val="00371C79"/>
    <w:rsid w:val="00375677"/>
    <w:rsid w:val="00375781"/>
    <w:rsid w:val="00375895"/>
    <w:rsid w:val="00381C06"/>
    <w:rsid w:val="00382A09"/>
    <w:rsid w:val="003834AA"/>
    <w:rsid w:val="003843FB"/>
    <w:rsid w:val="00384FC0"/>
    <w:rsid w:val="0038679C"/>
    <w:rsid w:val="00386E11"/>
    <w:rsid w:val="003905F5"/>
    <w:rsid w:val="00390973"/>
    <w:rsid w:val="003914F0"/>
    <w:rsid w:val="00392C01"/>
    <w:rsid w:val="00394B1F"/>
    <w:rsid w:val="00397530"/>
    <w:rsid w:val="003979D1"/>
    <w:rsid w:val="003A0BF5"/>
    <w:rsid w:val="003A1221"/>
    <w:rsid w:val="003A5515"/>
    <w:rsid w:val="003A607B"/>
    <w:rsid w:val="003A6116"/>
    <w:rsid w:val="003A639B"/>
    <w:rsid w:val="003A6896"/>
    <w:rsid w:val="003A783E"/>
    <w:rsid w:val="003B0814"/>
    <w:rsid w:val="003B0CCC"/>
    <w:rsid w:val="003B1B79"/>
    <w:rsid w:val="003B344C"/>
    <w:rsid w:val="003B3FD7"/>
    <w:rsid w:val="003B4201"/>
    <w:rsid w:val="003B4ED4"/>
    <w:rsid w:val="003B65F8"/>
    <w:rsid w:val="003C16E2"/>
    <w:rsid w:val="003C1729"/>
    <w:rsid w:val="003C187B"/>
    <w:rsid w:val="003C42F7"/>
    <w:rsid w:val="003C4333"/>
    <w:rsid w:val="003C7984"/>
    <w:rsid w:val="003D2672"/>
    <w:rsid w:val="003D337D"/>
    <w:rsid w:val="003D3410"/>
    <w:rsid w:val="003D47F5"/>
    <w:rsid w:val="003D6EB3"/>
    <w:rsid w:val="003D7B07"/>
    <w:rsid w:val="003E728A"/>
    <w:rsid w:val="003E74A0"/>
    <w:rsid w:val="003F2B9E"/>
    <w:rsid w:val="003F5F30"/>
    <w:rsid w:val="003F60C3"/>
    <w:rsid w:val="003F67DC"/>
    <w:rsid w:val="003F73D0"/>
    <w:rsid w:val="00401A66"/>
    <w:rsid w:val="004025DA"/>
    <w:rsid w:val="00403233"/>
    <w:rsid w:val="004056C1"/>
    <w:rsid w:val="004057AF"/>
    <w:rsid w:val="004104AF"/>
    <w:rsid w:val="00410C28"/>
    <w:rsid w:val="00420050"/>
    <w:rsid w:val="00420B7B"/>
    <w:rsid w:val="004210C0"/>
    <w:rsid w:val="00421CAE"/>
    <w:rsid w:val="00421F13"/>
    <w:rsid w:val="00421F81"/>
    <w:rsid w:val="004233EC"/>
    <w:rsid w:val="00423A42"/>
    <w:rsid w:val="004242DE"/>
    <w:rsid w:val="00425417"/>
    <w:rsid w:val="0042691E"/>
    <w:rsid w:val="00426CD7"/>
    <w:rsid w:val="004271A4"/>
    <w:rsid w:val="00432F64"/>
    <w:rsid w:val="0043483A"/>
    <w:rsid w:val="00434EF8"/>
    <w:rsid w:val="00440DF1"/>
    <w:rsid w:val="0044195B"/>
    <w:rsid w:val="00442653"/>
    <w:rsid w:val="00442A55"/>
    <w:rsid w:val="0044334B"/>
    <w:rsid w:val="004459F6"/>
    <w:rsid w:val="00446668"/>
    <w:rsid w:val="00446905"/>
    <w:rsid w:val="00446E6F"/>
    <w:rsid w:val="0045129B"/>
    <w:rsid w:val="00451807"/>
    <w:rsid w:val="0045462B"/>
    <w:rsid w:val="00455917"/>
    <w:rsid w:val="00462733"/>
    <w:rsid w:val="00463D50"/>
    <w:rsid w:val="004643EE"/>
    <w:rsid w:val="0046746E"/>
    <w:rsid w:val="00467953"/>
    <w:rsid w:val="00473F0F"/>
    <w:rsid w:val="00477D47"/>
    <w:rsid w:val="004815F5"/>
    <w:rsid w:val="00483770"/>
    <w:rsid w:val="00484486"/>
    <w:rsid w:val="004846C6"/>
    <w:rsid w:val="00485429"/>
    <w:rsid w:val="004864C9"/>
    <w:rsid w:val="00486DC6"/>
    <w:rsid w:val="00487DCD"/>
    <w:rsid w:val="004931AC"/>
    <w:rsid w:val="004952E6"/>
    <w:rsid w:val="00495C54"/>
    <w:rsid w:val="00496527"/>
    <w:rsid w:val="004A00EE"/>
    <w:rsid w:val="004A09CE"/>
    <w:rsid w:val="004A17BA"/>
    <w:rsid w:val="004A3961"/>
    <w:rsid w:val="004A539B"/>
    <w:rsid w:val="004A7D8F"/>
    <w:rsid w:val="004B0222"/>
    <w:rsid w:val="004B0713"/>
    <w:rsid w:val="004B07DE"/>
    <w:rsid w:val="004B1631"/>
    <w:rsid w:val="004B4068"/>
    <w:rsid w:val="004B4E87"/>
    <w:rsid w:val="004B71D2"/>
    <w:rsid w:val="004C6948"/>
    <w:rsid w:val="004C6B43"/>
    <w:rsid w:val="004C7C8B"/>
    <w:rsid w:val="004D0F88"/>
    <w:rsid w:val="004D16B4"/>
    <w:rsid w:val="004D496A"/>
    <w:rsid w:val="004D5E05"/>
    <w:rsid w:val="004D5E65"/>
    <w:rsid w:val="004D63EB"/>
    <w:rsid w:val="004D6B7B"/>
    <w:rsid w:val="004D7199"/>
    <w:rsid w:val="004E0FEB"/>
    <w:rsid w:val="004E15CE"/>
    <w:rsid w:val="004E21B8"/>
    <w:rsid w:val="004E2461"/>
    <w:rsid w:val="004E2E33"/>
    <w:rsid w:val="004E5059"/>
    <w:rsid w:val="004E56B6"/>
    <w:rsid w:val="004E56EF"/>
    <w:rsid w:val="004E6620"/>
    <w:rsid w:val="004E6C58"/>
    <w:rsid w:val="004E738A"/>
    <w:rsid w:val="004E799B"/>
    <w:rsid w:val="004F1CE0"/>
    <w:rsid w:val="004F27B5"/>
    <w:rsid w:val="004F4289"/>
    <w:rsid w:val="004F4C28"/>
    <w:rsid w:val="004F57C1"/>
    <w:rsid w:val="004F63DE"/>
    <w:rsid w:val="004F79FA"/>
    <w:rsid w:val="00500466"/>
    <w:rsid w:val="00503C70"/>
    <w:rsid w:val="00504997"/>
    <w:rsid w:val="00506C33"/>
    <w:rsid w:val="0050743C"/>
    <w:rsid w:val="00522167"/>
    <w:rsid w:val="00523300"/>
    <w:rsid w:val="00523DE2"/>
    <w:rsid w:val="00526A8D"/>
    <w:rsid w:val="005270C3"/>
    <w:rsid w:val="00530012"/>
    <w:rsid w:val="00530E97"/>
    <w:rsid w:val="00535E00"/>
    <w:rsid w:val="005416B7"/>
    <w:rsid w:val="00542114"/>
    <w:rsid w:val="00542C5F"/>
    <w:rsid w:val="005431E1"/>
    <w:rsid w:val="00545757"/>
    <w:rsid w:val="00545ECB"/>
    <w:rsid w:val="005460D4"/>
    <w:rsid w:val="00546660"/>
    <w:rsid w:val="005514C7"/>
    <w:rsid w:val="00562072"/>
    <w:rsid w:val="005623BF"/>
    <w:rsid w:val="00562A33"/>
    <w:rsid w:val="00563DBF"/>
    <w:rsid w:val="00571F76"/>
    <w:rsid w:val="00574539"/>
    <w:rsid w:val="005776AA"/>
    <w:rsid w:val="005820FD"/>
    <w:rsid w:val="00582DBB"/>
    <w:rsid w:val="00587044"/>
    <w:rsid w:val="00590302"/>
    <w:rsid w:val="00591121"/>
    <w:rsid w:val="005913FC"/>
    <w:rsid w:val="005915E0"/>
    <w:rsid w:val="005918B9"/>
    <w:rsid w:val="0059312D"/>
    <w:rsid w:val="00594066"/>
    <w:rsid w:val="00594FCC"/>
    <w:rsid w:val="00597347"/>
    <w:rsid w:val="0059739B"/>
    <w:rsid w:val="00597A18"/>
    <w:rsid w:val="005A2424"/>
    <w:rsid w:val="005A7D92"/>
    <w:rsid w:val="005B013B"/>
    <w:rsid w:val="005B5112"/>
    <w:rsid w:val="005C0D36"/>
    <w:rsid w:val="005C23E8"/>
    <w:rsid w:val="005C37AB"/>
    <w:rsid w:val="005C7074"/>
    <w:rsid w:val="005C748A"/>
    <w:rsid w:val="005D0ABA"/>
    <w:rsid w:val="005D2BE5"/>
    <w:rsid w:val="005D2E27"/>
    <w:rsid w:val="005D3EC6"/>
    <w:rsid w:val="005D412F"/>
    <w:rsid w:val="005D59CB"/>
    <w:rsid w:val="005D7CC9"/>
    <w:rsid w:val="005D7E08"/>
    <w:rsid w:val="005E11E0"/>
    <w:rsid w:val="005E231A"/>
    <w:rsid w:val="005E23AF"/>
    <w:rsid w:val="005E3442"/>
    <w:rsid w:val="005E6D05"/>
    <w:rsid w:val="005E7B1C"/>
    <w:rsid w:val="005F48D3"/>
    <w:rsid w:val="005F4974"/>
    <w:rsid w:val="005F56F1"/>
    <w:rsid w:val="005F7FC5"/>
    <w:rsid w:val="00600968"/>
    <w:rsid w:val="006011AD"/>
    <w:rsid w:val="00601B5F"/>
    <w:rsid w:val="00602058"/>
    <w:rsid w:val="006024B3"/>
    <w:rsid w:val="006031A7"/>
    <w:rsid w:val="00604FE8"/>
    <w:rsid w:val="00605D69"/>
    <w:rsid w:val="00611636"/>
    <w:rsid w:val="0061576F"/>
    <w:rsid w:val="006159F6"/>
    <w:rsid w:val="00615D98"/>
    <w:rsid w:val="0061715A"/>
    <w:rsid w:val="00617894"/>
    <w:rsid w:val="0062097B"/>
    <w:rsid w:val="006215AC"/>
    <w:rsid w:val="0062425C"/>
    <w:rsid w:val="006254EB"/>
    <w:rsid w:val="0063003A"/>
    <w:rsid w:val="00632F40"/>
    <w:rsid w:val="006356FD"/>
    <w:rsid w:val="00635A2B"/>
    <w:rsid w:val="00640418"/>
    <w:rsid w:val="00640430"/>
    <w:rsid w:val="006409ED"/>
    <w:rsid w:val="00640C28"/>
    <w:rsid w:val="006413F2"/>
    <w:rsid w:val="00642BC8"/>
    <w:rsid w:val="006450DA"/>
    <w:rsid w:val="00645DF0"/>
    <w:rsid w:val="006467A0"/>
    <w:rsid w:val="00652A40"/>
    <w:rsid w:val="006565A9"/>
    <w:rsid w:val="006565B3"/>
    <w:rsid w:val="0065683F"/>
    <w:rsid w:val="00657680"/>
    <w:rsid w:val="00657C26"/>
    <w:rsid w:val="0066118D"/>
    <w:rsid w:val="006613C1"/>
    <w:rsid w:val="0066164C"/>
    <w:rsid w:val="00662F5B"/>
    <w:rsid w:val="0066305E"/>
    <w:rsid w:val="006648E0"/>
    <w:rsid w:val="00664991"/>
    <w:rsid w:val="006714DD"/>
    <w:rsid w:val="00674E37"/>
    <w:rsid w:val="00677602"/>
    <w:rsid w:val="00681375"/>
    <w:rsid w:val="006860F5"/>
    <w:rsid w:val="00690F9F"/>
    <w:rsid w:val="006910B7"/>
    <w:rsid w:val="0069116A"/>
    <w:rsid w:val="00691B2F"/>
    <w:rsid w:val="0069429C"/>
    <w:rsid w:val="00694B41"/>
    <w:rsid w:val="00694DF6"/>
    <w:rsid w:val="006953B5"/>
    <w:rsid w:val="0069730D"/>
    <w:rsid w:val="006977B7"/>
    <w:rsid w:val="006A2148"/>
    <w:rsid w:val="006A3BA1"/>
    <w:rsid w:val="006A4932"/>
    <w:rsid w:val="006A4F6F"/>
    <w:rsid w:val="006A7BED"/>
    <w:rsid w:val="006B2F0E"/>
    <w:rsid w:val="006B7FB1"/>
    <w:rsid w:val="006C0BAF"/>
    <w:rsid w:val="006C1DD7"/>
    <w:rsid w:val="006C430D"/>
    <w:rsid w:val="006C4511"/>
    <w:rsid w:val="006C4F6D"/>
    <w:rsid w:val="006C6ED1"/>
    <w:rsid w:val="006D27D5"/>
    <w:rsid w:val="006D2DA7"/>
    <w:rsid w:val="006D5116"/>
    <w:rsid w:val="006E0653"/>
    <w:rsid w:val="006E1545"/>
    <w:rsid w:val="006E23E8"/>
    <w:rsid w:val="006E591D"/>
    <w:rsid w:val="006E7FFA"/>
    <w:rsid w:val="007002F4"/>
    <w:rsid w:val="00703F5F"/>
    <w:rsid w:val="00705085"/>
    <w:rsid w:val="00705B8E"/>
    <w:rsid w:val="0070675F"/>
    <w:rsid w:val="007070E9"/>
    <w:rsid w:val="00710191"/>
    <w:rsid w:val="00711982"/>
    <w:rsid w:val="0072514F"/>
    <w:rsid w:val="00726344"/>
    <w:rsid w:val="00726A7A"/>
    <w:rsid w:val="00726AE9"/>
    <w:rsid w:val="007305A8"/>
    <w:rsid w:val="00730D0C"/>
    <w:rsid w:val="00735548"/>
    <w:rsid w:val="00735948"/>
    <w:rsid w:val="007370D8"/>
    <w:rsid w:val="007371EC"/>
    <w:rsid w:val="0073723B"/>
    <w:rsid w:val="00737767"/>
    <w:rsid w:val="00737ABE"/>
    <w:rsid w:val="00740265"/>
    <w:rsid w:val="007422F8"/>
    <w:rsid w:val="007430FD"/>
    <w:rsid w:val="00744BE5"/>
    <w:rsid w:val="00744E8D"/>
    <w:rsid w:val="00745B98"/>
    <w:rsid w:val="00745C61"/>
    <w:rsid w:val="00750FE0"/>
    <w:rsid w:val="007523CB"/>
    <w:rsid w:val="00752C90"/>
    <w:rsid w:val="0075365F"/>
    <w:rsid w:val="007556B7"/>
    <w:rsid w:val="00756302"/>
    <w:rsid w:val="00756F0E"/>
    <w:rsid w:val="0075730D"/>
    <w:rsid w:val="0076278F"/>
    <w:rsid w:val="00766ECD"/>
    <w:rsid w:val="00770F90"/>
    <w:rsid w:val="00772105"/>
    <w:rsid w:val="0077288B"/>
    <w:rsid w:val="00772D75"/>
    <w:rsid w:val="00776957"/>
    <w:rsid w:val="00776C49"/>
    <w:rsid w:val="00777AA4"/>
    <w:rsid w:val="00780418"/>
    <w:rsid w:val="0078417B"/>
    <w:rsid w:val="00794503"/>
    <w:rsid w:val="00794B72"/>
    <w:rsid w:val="0079544B"/>
    <w:rsid w:val="007955CA"/>
    <w:rsid w:val="007955D7"/>
    <w:rsid w:val="00795687"/>
    <w:rsid w:val="00796A35"/>
    <w:rsid w:val="007A0141"/>
    <w:rsid w:val="007A0385"/>
    <w:rsid w:val="007A1875"/>
    <w:rsid w:val="007A2026"/>
    <w:rsid w:val="007A4C1F"/>
    <w:rsid w:val="007A6B52"/>
    <w:rsid w:val="007A79AA"/>
    <w:rsid w:val="007B1110"/>
    <w:rsid w:val="007B20B5"/>
    <w:rsid w:val="007B2F1B"/>
    <w:rsid w:val="007B5931"/>
    <w:rsid w:val="007B60DC"/>
    <w:rsid w:val="007B6D17"/>
    <w:rsid w:val="007B7107"/>
    <w:rsid w:val="007B76FD"/>
    <w:rsid w:val="007C06A9"/>
    <w:rsid w:val="007C3A07"/>
    <w:rsid w:val="007D17BA"/>
    <w:rsid w:val="007D6417"/>
    <w:rsid w:val="007E376F"/>
    <w:rsid w:val="007F17E4"/>
    <w:rsid w:val="007F3C99"/>
    <w:rsid w:val="007F3DA2"/>
    <w:rsid w:val="007F3F46"/>
    <w:rsid w:val="007F4882"/>
    <w:rsid w:val="007F4EF8"/>
    <w:rsid w:val="007F6DDF"/>
    <w:rsid w:val="007F7350"/>
    <w:rsid w:val="0080112F"/>
    <w:rsid w:val="008045EB"/>
    <w:rsid w:val="00804F49"/>
    <w:rsid w:val="0081165D"/>
    <w:rsid w:val="008122F3"/>
    <w:rsid w:val="008132AE"/>
    <w:rsid w:val="008144E5"/>
    <w:rsid w:val="00815B1C"/>
    <w:rsid w:val="00816D81"/>
    <w:rsid w:val="00817B94"/>
    <w:rsid w:val="00821556"/>
    <w:rsid w:val="008219C5"/>
    <w:rsid w:val="008237A4"/>
    <w:rsid w:val="00824247"/>
    <w:rsid w:val="00827C6C"/>
    <w:rsid w:val="00827E80"/>
    <w:rsid w:val="008314D1"/>
    <w:rsid w:val="008320CE"/>
    <w:rsid w:val="00835A26"/>
    <w:rsid w:val="00840836"/>
    <w:rsid w:val="00841298"/>
    <w:rsid w:val="00842046"/>
    <w:rsid w:val="00843479"/>
    <w:rsid w:val="00844C17"/>
    <w:rsid w:val="00846F2A"/>
    <w:rsid w:val="008474C0"/>
    <w:rsid w:val="008551C2"/>
    <w:rsid w:val="008614FD"/>
    <w:rsid w:val="00861A7E"/>
    <w:rsid w:val="00862B37"/>
    <w:rsid w:val="00863DCA"/>
    <w:rsid w:val="00865585"/>
    <w:rsid w:val="00865C5A"/>
    <w:rsid w:val="00867703"/>
    <w:rsid w:val="00867E8A"/>
    <w:rsid w:val="0087005F"/>
    <w:rsid w:val="0087131C"/>
    <w:rsid w:val="008745C0"/>
    <w:rsid w:val="00874AD3"/>
    <w:rsid w:val="00875765"/>
    <w:rsid w:val="008759F9"/>
    <w:rsid w:val="0087633B"/>
    <w:rsid w:val="00876804"/>
    <w:rsid w:val="008771D0"/>
    <w:rsid w:val="008773EC"/>
    <w:rsid w:val="008774A8"/>
    <w:rsid w:val="00880F82"/>
    <w:rsid w:val="00882135"/>
    <w:rsid w:val="008879F6"/>
    <w:rsid w:val="008915EC"/>
    <w:rsid w:val="00892E10"/>
    <w:rsid w:val="0089451F"/>
    <w:rsid w:val="008963C9"/>
    <w:rsid w:val="00897A39"/>
    <w:rsid w:val="00897B6B"/>
    <w:rsid w:val="008A0D46"/>
    <w:rsid w:val="008A18B3"/>
    <w:rsid w:val="008A240B"/>
    <w:rsid w:val="008A39BF"/>
    <w:rsid w:val="008A74DD"/>
    <w:rsid w:val="008A7BAA"/>
    <w:rsid w:val="008B2556"/>
    <w:rsid w:val="008B26CE"/>
    <w:rsid w:val="008B270B"/>
    <w:rsid w:val="008B2A74"/>
    <w:rsid w:val="008B49FA"/>
    <w:rsid w:val="008B592E"/>
    <w:rsid w:val="008B7B38"/>
    <w:rsid w:val="008C3DBA"/>
    <w:rsid w:val="008C583F"/>
    <w:rsid w:val="008C6DB9"/>
    <w:rsid w:val="008C785E"/>
    <w:rsid w:val="008D108C"/>
    <w:rsid w:val="008D1AE6"/>
    <w:rsid w:val="008D2E1A"/>
    <w:rsid w:val="008D4342"/>
    <w:rsid w:val="008D4A13"/>
    <w:rsid w:val="008D4F13"/>
    <w:rsid w:val="008D7C24"/>
    <w:rsid w:val="008E111B"/>
    <w:rsid w:val="008E474C"/>
    <w:rsid w:val="008E7C8A"/>
    <w:rsid w:val="008E7F55"/>
    <w:rsid w:val="00903494"/>
    <w:rsid w:val="0090350C"/>
    <w:rsid w:val="00904375"/>
    <w:rsid w:val="00904405"/>
    <w:rsid w:val="00910A72"/>
    <w:rsid w:val="00912548"/>
    <w:rsid w:val="00914ABA"/>
    <w:rsid w:val="00915A69"/>
    <w:rsid w:val="00920A75"/>
    <w:rsid w:val="009213A0"/>
    <w:rsid w:val="00923132"/>
    <w:rsid w:val="0092350C"/>
    <w:rsid w:val="009247A0"/>
    <w:rsid w:val="00933569"/>
    <w:rsid w:val="00933DE1"/>
    <w:rsid w:val="0093721D"/>
    <w:rsid w:val="00937798"/>
    <w:rsid w:val="0094145C"/>
    <w:rsid w:val="00942C79"/>
    <w:rsid w:val="0094624E"/>
    <w:rsid w:val="0094637D"/>
    <w:rsid w:val="00947423"/>
    <w:rsid w:val="00947B7F"/>
    <w:rsid w:val="00947D9A"/>
    <w:rsid w:val="00950FAB"/>
    <w:rsid w:val="00951591"/>
    <w:rsid w:val="009541CC"/>
    <w:rsid w:val="00955571"/>
    <w:rsid w:val="009572CF"/>
    <w:rsid w:val="00957AD3"/>
    <w:rsid w:val="00961699"/>
    <w:rsid w:val="009659D4"/>
    <w:rsid w:val="00966023"/>
    <w:rsid w:val="00966529"/>
    <w:rsid w:val="00966AC6"/>
    <w:rsid w:val="009718A3"/>
    <w:rsid w:val="00972141"/>
    <w:rsid w:val="0097228D"/>
    <w:rsid w:val="009726B2"/>
    <w:rsid w:val="00973AEF"/>
    <w:rsid w:val="00973C16"/>
    <w:rsid w:val="00974B93"/>
    <w:rsid w:val="00975941"/>
    <w:rsid w:val="0097604C"/>
    <w:rsid w:val="00977751"/>
    <w:rsid w:val="00977DE7"/>
    <w:rsid w:val="00981F84"/>
    <w:rsid w:val="009836C1"/>
    <w:rsid w:val="00984260"/>
    <w:rsid w:val="00985386"/>
    <w:rsid w:val="009861F2"/>
    <w:rsid w:val="00992C7D"/>
    <w:rsid w:val="00993327"/>
    <w:rsid w:val="00997545"/>
    <w:rsid w:val="00997E88"/>
    <w:rsid w:val="009A45F8"/>
    <w:rsid w:val="009A4973"/>
    <w:rsid w:val="009A675A"/>
    <w:rsid w:val="009B3870"/>
    <w:rsid w:val="009B6232"/>
    <w:rsid w:val="009B632E"/>
    <w:rsid w:val="009C0698"/>
    <w:rsid w:val="009C168D"/>
    <w:rsid w:val="009C1821"/>
    <w:rsid w:val="009C2FA3"/>
    <w:rsid w:val="009C4ADC"/>
    <w:rsid w:val="009C5513"/>
    <w:rsid w:val="009C5F1D"/>
    <w:rsid w:val="009D11BE"/>
    <w:rsid w:val="009D27E0"/>
    <w:rsid w:val="009D5B2A"/>
    <w:rsid w:val="009D6143"/>
    <w:rsid w:val="009E3D31"/>
    <w:rsid w:val="009E4DE0"/>
    <w:rsid w:val="009E556D"/>
    <w:rsid w:val="009F261E"/>
    <w:rsid w:val="009F2854"/>
    <w:rsid w:val="00A0644B"/>
    <w:rsid w:val="00A07BF5"/>
    <w:rsid w:val="00A10137"/>
    <w:rsid w:val="00A1013A"/>
    <w:rsid w:val="00A110AA"/>
    <w:rsid w:val="00A1318D"/>
    <w:rsid w:val="00A1551E"/>
    <w:rsid w:val="00A15CFA"/>
    <w:rsid w:val="00A178D7"/>
    <w:rsid w:val="00A17A4F"/>
    <w:rsid w:val="00A21BDC"/>
    <w:rsid w:val="00A26065"/>
    <w:rsid w:val="00A26A1D"/>
    <w:rsid w:val="00A27055"/>
    <w:rsid w:val="00A271E5"/>
    <w:rsid w:val="00A2750A"/>
    <w:rsid w:val="00A348F4"/>
    <w:rsid w:val="00A355A9"/>
    <w:rsid w:val="00A35647"/>
    <w:rsid w:val="00A37393"/>
    <w:rsid w:val="00A404ED"/>
    <w:rsid w:val="00A42485"/>
    <w:rsid w:val="00A446BC"/>
    <w:rsid w:val="00A44B72"/>
    <w:rsid w:val="00A450B0"/>
    <w:rsid w:val="00A4698B"/>
    <w:rsid w:val="00A46B58"/>
    <w:rsid w:val="00A46DBE"/>
    <w:rsid w:val="00A47FEB"/>
    <w:rsid w:val="00A522B8"/>
    <w:rsid w:val="00A54133"/>
    <w:rsid w:val="00A60225"/>
    <w:rsid w:val="00A60B99"/>
    <w:rsid w:val="00A6125B"/>
    <w:rsid w:val="00A62903"/>
    <w:rsid w:val="00A6321D"/>
    <w:rsid w:val="00A63810"/>
    <w:rsid w:val="00A63CEC"/>
    <w:rsid w:val="00A63F70"/>
    <w:rsid w:val="00A6666E"/>
    <w:rsid w:val="00A66721"/>
    <w:rsid w:val="00A66E60"/>
    <w:rsid w:val="00A705E1"/>
    <w:rsid w:val="00A708F3"/>
    <w:rsid w:val="00A711F9"/>
    <w:rsid w:val="00A72479"/>
    <w:rsid w:val="00A729AE"/>
    <w:rsid w:val="00A742BF"/>
    <w:rsid w:val="00A751B6"/>
    <w:rsid w:val="00A7530F"/>
    <w:rsid w:val="00A76876"/>
    <w:rsid w:val="00A81539"/>
    <w:rsid w:val="00A845DE"/>
    <w:rsid w:val="00A85DF8"/>
    <w:rsid w:val="00A87025"/>
    <w:rsid w:val="00A9149E"/>
    <w:rsid w:val="00A941F4"/>
    <w:rsid w:val="00A96404"/>
    <w:rsid w:val="00A97689"/>
    <w:rsid w:val="00A97D31"/>
    <w:rsid w:val="00A97E54"/>
    <w:rsid w:val="00AA1A73"/>
    <w:rsid w:val="00AA45B7"/>
    <w:rsid w:val="00AA4884"/>
    <w:rsid w:val="00AA5A9F"/>
    <w:rsid w:val="00AA5FF2"/>
    <w:rsid w:val="00AA6BE4"/>
    <w:rsid w:val="00AA713A"/>
    <w:rsid w:val="00AA78B6"/>
    <w:rsid w:val="00AB2766"/>
    <w:rsid w:val="00AB344D"/>
    <w:rsid w:val="00AB3A67"/>
    <w:rsid w:val="00AB40BC"/>
    <w:rsid w:val="00AB5720"/>
    <w:rsid w:val="00AB656D"/>
    <w:rsid w:val="00AB6830"/>
    <w:rsid w:val="00AB754B"/>
    <w:rsid w:val="00AB7F0F"/>
    <w:rsid w:val="00AC023C"/>
    <w:rsid w:val="00AC15EE"/>
    <w:rsid w:val="00AC26C7"/>
    <w:rsid w:val="00AC30BF"/>
    <w:rsid w:val="00AD098C"/>
    <w:rsid w:val="00AD18CD"/>
    <w:rsid w:val="00AD4D89"/>
    <w:rsid w:val="00AD6CBB"/>
    <w:rsid w:val="00AD7119"/>
    <w:rsid w:val="00AE3FB5"/>
    <w:rsid w:val="00AE5E9C"/>
    <w:rsid w:val="00AE64F3"/>
    <w:rsid w:val="00AE71D8"/>
    <w:rsid w:val="00AF11F2"/>
    <w:rsid w:val="00AF1DBC"/>
    <w:rsid w:val="00AF33D0"/>
    <w:rsid w:val="00AF3EB2"/>
    <w:rsid w:val="00AF7D77"/>
    <w:rsid w:val="00B0355F"/>
    <w:rsid w:val="00B0739D"/>
    <w:rsid w:val="00B121EC"/>
    <w:rsid w:val="00B12AE6"/>
    <w:rsid w:val="00B13A1D"/>
    <w:rsid w:val="00B141DD"/>
    <w:rsid w:val="00B16082"/>
    <w:rsid w:val="00B1620A"/>
    <w:rsid w:val="00B163F3"/>
    <w:rsid w:val="00B16F02"/>
    <w:rsid w:val="00B2499F"/>
    <w:rsid w:val="00B2748D"/>
    <w:rsid w:val="00B36D7C"/>
    <w:rsid w:val="00B42801"/>
    <w:rsid w:val="00B45018"/>
    <w:rsid w:val="00B45B01"/>
    <w:rsid w:val="00B4642A"/>
    <w:rsid w:val="00B46698"/>
    <w:rsid w:val="00B46777"/>
    <w:rsid w:val="00B47114"/>
    <w:rsid w:val="00B4760D"/>
    <w:rsid w:val="00B47E6F"/>
    <w:rsid w:val="00B50A41"/>
    <w:rsid w:val="00B529E1"/>
    <w:rsid w:val="00B53B18"/>
    <w:rsid w:val="00B54392"/>
    <w:rsid w:val="00B5784C"/>
    <w:rsid w:val="00B603C2"/>
    <w:rsid w:val="00B61364"/>
    <w:rsid w:val="00B64AD0"/>
    <w:rsid w:val="00B6696D"/>
    <w:rsid w:val="00B713F2"/>
    <w:rsid w:val="00B71A5A"/>
    <w:rsid w:val="00B7599C"/>
    <w:rsid w:val="00B75D6C"/>
    <w:rsid w:val="00B760C3"/>
    <w:rsid w:val="00B808B3"/>
    <w:rsid w:val="00B81EAD"/>
    <w:rsid w:val="00B83160"/>
    <w:rsid w:val="00B843C9"/>
    <w:rsid w:val="00B8472F"/>
    <w:rsid w:val="00B84DFE"/>
    <w:rsid w:val="00B855FB"/>
    <w:rsid w:val="00B86662"/>
    <w:rsid w:val="00B86915"/>
    <w:rsid w:val="00B93357"/>
    <w:rsid w:val="00B939DB"/>
    <w:rsid w:val="00B94661"/>
    <w:rsid w:val="00B94A2F"/>
    <w:rsid w:val="00B95616"/>
    <w:rsid w:val="00B96EF4"/>
    <w:rsid w:val="00B97A7D"/>
    <w:rsid w:val="00BA1BA1"/>
    <w:rsid w:val="00BA1C38"/>
    <w:rsid w:val="00BA421B"/>
    <w:rsid w:val="00BA545A"/>
    <w:rsid w:val="00BA5C48"/>
    <w:rsid w:val="00BA704B"/>
    <w:rsid w:val="00BB0A66"/>
    <w:rsid w:val="00BB262B"/>
    <w:rsid w:val="00BB283E"/>
    <w:rsid w:val="00BB375E"/>
    <w:rsid w:val="00BB4A4C"/>
    <w:rsid w:val="00BB4E8D"/>
    <w:rsid w:val="00BB62D4"/>
    <w:rsid w:val="00BB6AB4"/>
    <w:rsid w:val="00BB6D7F"/>
    <w:rsid w:val="00BC0767"/>
    <w:rsid w:val="00BC19A5"/>
    <w:rsid w:val="00BC3BD3"/>
    <w:rsid w:val="00BC5680"/>
    <w:rsid w:val="00BC6A2F"/>
    <w:rsid w:val="00BC7B18"/>
    <w:rsid w:val="00BD07F9"/>
    <w:rsid w:val="00BD085D"/>
    <w:rsid w:val="00BD0B88"/>
    <w:rsid w:val="00BD0EA3"/>
    <w:rsid w:val="00BD5B0A"/>
    <w:rsid w:val="00BD60F7"/>
    <w:rsid w:val="00BD7D78"/>
    <w:rsid w:val="00BE16E0"/>
    <w:rsid w:val="00BE1BBC"/>
    <w:rsid w:val="00BF0411"/>
    <w:rsid w:val="00BF1216"/>
    <w:rsid w:val="00BF48FB"/>
    <w:rsid w:val="00BF4FF1"/>
    <w:rsid w:val="00BF5537"/>
    <w:rsid w:val="00BF65A3"/>
    <w:rsid w:val="00BF6E6D"/>
    <w:rsid w:val="00BF7C49"/>
    <w:rsid w:val="00C00C99"/>
    <w:rsid w:val="00C02156"/>
    <w:rsid w:val="00C0237D"/>
    <w:rsid w:val="00C03736"/>
    <w:rsid w:val="00C03F82"/>
    <w:rsid w:val="00C0404E"/>
    <w:rsid w:val="00C0431A"/>
    <w:rsid w:val="00C04409"/>
    <w:rsid w:val="00C06FDF"/>
    <w:rsid w:val="00C10B04"/>
    <w:rsid w:val="00C1205B"/>
    <w:rsid w:val="00C22011"/>
    <w:rsid w:val="00C22CCB"/>
    <w:rsid w:val="00C244D3"/>
    <w:rsid w:val="00C25D24"/>
    <w:rsid w:val="00C262F4"/>
    <w:rsid w:val="00C278D5"/>
    <w:rsid w:val="00C3088B"/>
    <w:rsid w:val="00C3112E"/>
    <w:rsid w:val="00C32905"/>
    <w:rsid w:val="00C3316F"/>
    <w:rsid w:val="00C3680A"/>
    <w:rsid w:val="00C36ED8"/>
    <w:rsid w:val="00C40A8E"/>
    <w:rsid w:val="00C41D56"/>
    <w:rsid w:val="00C45F1E"/>
    <w:rsid w:val="00C539EC"/>
    <w:rsid w:val="00C54743"/>
    <w:rsid w:val="00C54BEE"/>
    <w:rsid w:val="00C55097"/>
    <w:rsid w:val="00C550F1"/>
    <w:rsid w:val="00C55167"/>
    <w:rsid w:val="00C5542F"/>
    <w:rsid w:val="00C55FDC"/>
    <w:rsid w:val="00C56008"/>
    <w:rsid w:val="00C565FF"/>
    <w:rsid w:val="00C56994"/>
    <w:rsid w:val="00C570ED"/>
    <w:rsid w:val="00C60926"/>
    <w:rsid w:val="00C611D8"/>
    <w:rsid w:val="00C616F9"/>
    <w:rsid w:val="00C6349A"/>
    <w:rsid w:val="00C640D7"/>
    <w:rsid w:val="00C66D42"/>
    <w:rsid w:val="00C72DA4"/>
    <w:rsid w:val="00C747B7"/>
    <w:rsid w:val="00C75B57"/>
    <w:rsid w:val="00C76410"/>
    <w:rsid w:val="00C779B0"/>
    <w:rsid w:val="00C814B8"/>
    <w:rsid w:val="00C83B2C"/>
    <w:rsid w:val="00C83D0C"/>
    <w:rsid w:val="00C846EB"/>
    <w:rsid w:val="00C87732"/>
    <w:rsid w:val="00C87AD9"/>
    <w:rsid w:val="00C87D15"/>
    <w:rsid w:val="00C924F9"/>
    <w:rsid w:val="00C94B73"/>
    <w:rsid w:val="00C94BAB"/>
    <w:rsid w:val="00CA122D"/>
    <w:rsid w:val="00CA43C3"/>
    <w:rsid w:val="00CA65D5"/>
    <w:rsid w:val="00CA6E37"/>
    <w:rsid w:val="00CB7985"/>
    <w:rsid w:val="00CC0137"/>
    <w:rsid w:val="00CC274D"/>
    <w:rsid w:val="00CC33F1"/>
    <w:rsid w:val="00CC3F6B"/>
    <w:rsid w:val="00CC7E0B"/>
    <w:rsid w:val="00CD0F78"/>
    <w:rsid w:val="00CD2EA3"/>
    <w:rsid w:val="00CD5B76"/>
    <w:rsid w:val="00CD60D4"/>
    <w:rsid w:val="00CE0D18"/>
    <w:rsid w:val="00CE116F"/>
    <w:rsid w:val="00CE2373"/>
    <w:rsid w:val="00CE3AFA"/>
    <w:rsid w:val="00CE3B70"/>
    <w:rsid w:val="00CE4F53"/>
    <w:rsid w:val="00CE66EA"/>
    <w:rsid w:val="00CE7197"/>
    <w:rsid w:val="00CF042B"/>
    <w:rsid w:val="00CF049A"/>
    <w:rsid w:val="00CF18F7"/>
    <w:rsid w:val="00CF2642"/>
    <w:rsid w:val="00CF2D48"/>
    <w:rsid w:val="00CF31EB"/>
    <w:rsid w:val="00CF37F2"/>
    <w:rsid w:val="00CF39A2"/>
    <w:rsid w:val="00CF630E"/>
    <w:rsid w:val="00CF65DA"/>
    <w:rsid w:val="00D00900"/>
    <w:rsid w:val="00D06CB7"/>
    <w:rsid w:val="00D07606"/>
    <w:rsid w:val="00D10ADD"/>
    <w:rsid w:val="00D11FF2"/>
    <w:rsid w:val="00D127CC"/>
    <w:rsid w:val="00D13724"/>
    <w:rsid w:val="00D152FC"/>
    <w:rsid w:val="00D17048"/>
    <w:rsid w:val="00D20AC7"/>
    <w:rsid w:val="00D214FA"/>
    <w:rsid w:val="00D22225"/>
    <w:rsid w:val="00D25847"/>
    <w:rsid w:val="00D25BEF"/>
    <w:rsid w:val="00D27F8E"/>
    <w:rsid w:val="00D30008"/>
    <w:rsid w:val="00D311E8"/>
    <w:rsid w:val="00D3154B"/>
    <w:rsid w:val="00D31E22"/>
    <w:rsid w:val="00D32EEF"/>
    <w:rsid w:val="00D332F2"/>
    <w:rsid w:val="00D33948"/>
    <w:rsid w:val="00D33DFE"/>
    <w:rsid w:val="00D34947"/>
    <w:rsid w:val="00D3576E"/>
    <w:rsid w:val="00D35958"/>
    <w:rsid w:val="00D40AFE"/>
    <w:rsid w:val="00D41BD9"/>
    <w:rsid w:val="00D430F6"/>
    <w:rsid w:val="00D473DC"/>
    <w:rsid w:val="00D51055"/>
    <w:rsid w:val="00D5323F"/>
    <w:rsid w:val="00D543EF"/>
    <w:rsid w:val="00D7065E"/>
    <w:rsid w:val="00D70881"/>
    <w:rsid w:val="00D70E35"/>
    <w:rsid w:val="00D71414"/>
    <w:rsid w:val="00D71FDE"/>
    <w:rsid w:val="00D72278"/>
    <w:rsid w:val="00D72AF0"/>
    <w:rsid w:val="00D72FCE"/>
    <w:rsid w:val="00D74ABF"/>
    <w:rsid w:val="00D76BB4"/>
    <w:rsid w:val="00D7747F"/>
    <w:rsid w:val="00D8075A"/>
    <w:rsid w:val="00D80A30"/>
    <w:rsid w:val="00D830A8"/>
    <w:rsid w:val="00D84AA7"/>
    <w:rsid w:val="00D9135E"/>
    <w:rsid w:val="00D93926"/>
    <w:rsid w:val="00D93EA4"/>
    <w:rsid w:val="00D94F40"/>
    <w:rsid w:val="00D952A9"/>
    <w:rsid w:val="00D95D63"/>
    <w:rsid w:val="00DA05A6"/>
    <w:rsid w:val="00DA1507"/>
    <w:rsid w:val="00DA1A6D"/>
    <w:rsid w:val="00DA22F5"/>
    <w:rsid w:val="00DA25EA"/>
    <w:rsid w:val="00DA45CF"/>
    <w:rsid w:val="00DA6D30"/>
    <w:rsid w:val="00DB06E6"/>
    <w:rsid w:val="00DB2510"/>
    <w:rsid w:val="00DB28B6"/>
    <w:rsid w:val="00DB436D"/>
    <w:rsid w:val="00DB546F"/>
    <w:rsid w:val="00DC2A25"/>
    <w:rsid w:val="00DC4F20"/>
    <w:rsid w:val="00DC61EF"/>
    <w:rsid w:val="00DC6FDB"/>
    <w:rsid w:val="00DD0164"/>
    <w:rsid w:val="00DD0169"/>
    <w:rsid w:val="00DD0218"/>
    <w:rsid w:val="00DD25B8"/>
    <w:rsid w:val="00DD31BD"/>
    <w:rsid w:val="00DD4139"/>
    <w:rsid w:val="00DD5F57"/>
    <w:rsid w:val="00DD7923"/>
    <w:rsid w:val="00DD7B69"/>
    <w:rsid w:val="00DE0343"/>
    <w:rsid w:val="00DE042F"/>
    <w:rsid w:val="00DE0C35"/>
    <w:rsid w:val="00DE184C"/>
    <w:rsid w:val="00DE6027"/>
    <w:rsid w:val="00DE786E"/>
    <w:rsid w:val="00DF35D5"/>
    <w:rsid w:val="00DF5224"/>
    <w:rsid w:val="00DF5346"/>
    <w:rsid w:val="00DF54BD"/>
    <w:rsid w:val="00DF6BBD"/>
    <w:rsid w:val="00E01B2E"/>
    <w:rsid w:val="00E04856"/>
    <w:rsid w:val="00E0595A"/>
    <w:rsid w:val="00E07CD8"/>
    <w:rsid w:val="00E10B37"/>
    <w:rsid w:val="00E137C7"/>
    <w:rsid w:val="00E14030"/>
    <w:rsid w:val="00E1461D"/>
    <w:rsid w:val="00E25707"/>
    <w:rsid w:val="00E339B2"/>
    <w:rsid w:val="00E35629"/>
    <w:rsid w:val="00E36FBE"/>
    <w:rsid w:val="00E40C99"/>
    <w:rsid w:val="00E43CF9"/>
    <w:rsid w:val="00E43FA4"/>
    <w:rsid w:val="00E50FD6"/>
    <w:rsid w:val="00E51082"/>
    <w:rsid w:val="00E51960"/>
    <w:rsid w:val="00E521C5"/>
    <w:rsid w:val="00E52344"/>
    <w:rsid w:val="00E53330"/>
    <w:rsid w:val="00E60886"/>
    <w:rsid w:val="00E60BD1"/>
    <w:rsid w:val="00E63498"/>
    <w:rsid w:val="00E652C9"/>
    <w:rsid w:val="00E67154"/>
    <w:rsid w:val="00E71448"/>
    <w:rsid w:val="00E72CCB"/>
    <w:rsid w:val="00E72DFC"/>
    <w:rsid w:val="00E738AC"/>
    <w:rsid w:val="00E749BA"/>
    <w:rsid w:val="00E76685"/>
    <w:rsid w:val="00E76BD3"/>
    <w:rsid w:val="00E7708F"/>
    <w:rsid w:val="00E77A6C"/>
    <w:rsid w:val="00E8280E"/>
    <w:rsid w:val="00E83F38"/>
    <w:rsid w:val="00E84823"/>
    <w:rsid w:val="00E84F97"/>
    <w:rsid w:val="00E86DA5"/>
    <w:rsid w:val="00E949DA"/>
    <w:rsid w:val="00E9582C"/>
    <w:rsid w:val="00E966D7"/>
    <w:rsid w:val="00E974E2"/>
    <w:rsid w:val="00E9797B"/>
    <w:rsid w:val="00EA0500"/>
    <w:rsid w:val="00EA2091"/>
    <w:rsid w:val="00EA3D60"/>
    <w:rsid w:val="00EB0BDF"/>
    <w:rsid w:val="00EB0D0D"/>
    <w:rsid w:val="00EB4E81"/>
    <w:rsid w:val="00EB5197"/>
    <w:rsid w:val="00EC2D34"/>
    <w:rsid w:val="00EC5736"/>
    <w:rsid w:val="00EC68DA"/>
    <w:rsid w:val="00EC6C57"/>
    <w:rsid w:val="00EC7280"/>
    <w:rsid w:val="00ED10B3"/>
    <w:rsid w:val="00ED34C0"/>
    <w:rsid w:val="00EE0EE9"/>
    <w:rsid w:val="00EE33C6"/>
    <w:rsid w:val="00EE7126"/>
    <w:rsid w:val="00EF0F1C"/>
    <w:rsid w:val="00EF5406"/>
    <w:rsid w:val="00EF5BEF"/>
    <w:rsid w:val="00EF782B"/>
    <w:rsid w:val="00F0175D"/>
    <w:rsid w:val="00F02145"/>
    <w:rsid w:val="00F022FA"/>
    <w:rsid w:val="00F0267D"/>
    <w:rsid w:val="00F02BED"/>
    <w:rsid w:val="00F03D5F"/>
    <w:rsid w:val="00F07486"/>
    <w:rsid w:val="00F110C7"/>
    <w:rsid w:val="00F11BC7"/>
    <w:rsid w:val="00F14957"/>
    <w:rsid w:val="00F21EC2"/>
    <w:rsid w:val="00F22346"/>
    <w:rsid w:val="00F22FE6"/>
    <w:rsid w:val="00F24502"/>
    <w:rsid w:val="00F249C7"/>
    <w:rsid w:val="00F2713A"/>
    <w:rsid w:val="00F30119"/>
    <w:rsid w:val="00F31579"/>
    <w:rsid w:val="00F35230"/>
    <w:rsid w:val="00F35999"/>
    <w:rsid w:val="00F371D8"/>
    <w:rsid w:val="00F37562"/>
    <w:rsid w:val="00F425B2"/>
    <w:rsid w:val="00F42ECE"/>
    <w:rsid w:val="00F4420C"/>
    <w:rsid w:val="00F45949"/>
    <w:rsid w:val="00F45C1C"/>
    <w:rsid w:val="00F46239"/>
    <w:rsid w:val="00F464AA"/>
    <w:rsid w:val="00F47122"/>
    <w:rsid w:val="00F5188A"/>
    <w:rsid w:val="00F5389E"/>
    <w:rsid w:val="00F54A14"/>
    <w:rsid w:val="00F55A94"/>
    <w:rsid w:val="00F60B65"/>
    <w:rsid w:val="00F60EF6"/>
    <w:rsid w:val="00F62C5B"/>
    <w:rsid w:val="00F62DF5"/>
    <w:rsid w:val="00F64642"/>
    <w:rsid w:val="00F6543A"/>
    <w:rsid w:val="00F659B5"/>
    <w:rsid w:val="00F66692"/>
    <w:rsid w:val="00F6773C"/>
    <w:rsid w:val="00F67AF8"/>
    <w:rsid w:val="00F70690"/>
    <w:rsid w:val="00F717AC"/>
    <w:rsid w:val="00F72192"/>
    <w:rsid w:val="00F7247F"/>
    <w:rsid w:val="00F72FC9"/>
    <w:rsid w:val="00F73587"/>
    <w:rsid w:val="00F753D1"/>
    <w:rsid w:val="00F76761"/>
    <w:rsid w:val="00F8018F"/>
    <w:rsid w:val="00F81946"/>
    <w:rsid w:val="00F81CF9"/>
    <w:rsid w:val="00F828DB"/>
    <w:rsid w:val="00F83860"/>
    <w:rsid w:val="00F8550D"/>
    <w:rsid w:val="00F85E17"/>
    <w:rsid w:val="00F87A84"/>
    <w:rsid w:val="00F87AF6"/>
    <w:rsid w:val="00F906FD"/>
    <w:rsid w:val="00F92916"/>
    <w:rsid w:val="00F934DF"/>
    <w:rsid w:val="00F9462D"/>
    <w:rsid w:val="00F94C53"/>
    <w:rsid w:val="00F95D9B"/>
    <w:rsid w:val="00F95F8A"/>
    <w:rsid w:val="00F96744"/>
    <w:rsid w:val="00F96AA0"/>
    <w:rsid w:val="00F96B4A"/>
    <w:rsid w:val="00FA3A2B"/>
    <w:rsid w:val="00FA3D7F"/>
    <w:rsid w:val="00FB1B55"/>
    <w:rsid w:val="00FC1870"/>
    <w:rsid w:val="00FC198E"/>
    <w:rsid w:val="00FC2067"/>
    <w:rsid w:val="00FC27AA"/>
    <w:rsid w:val="00FC3ADA"/>
    <w:rsid w:val="00FC7A8A"/>
    <w:rsid w:val="00FD323A"/>
    <w:rsid w:val="00FD4F11"/>
    <w:rsid w:val="00FD5148"/>
    <w:rsid w:val="00FD53F3"/>
    <w:rsid w:val="00FD6C6F"/>
    <w:rsid w:val="00FD74C4"/>
    <w:rsid w:val="00FD7771"/>
    <w:rsid w:val="00FE00D4"/>
    <w:rsid w:val="00FE1209"/>
    <w:rsid w:val="00FE2592"/>
    <w:rsid w:val="00FE29CE"/>
    <w:rsid w:val="00FE5B0B"/>
    <w:rsid w:val="00FE6895"/>
    <w:rsid w:val="00FE73E0"/>
    <w:rsid w:val="00FF2285"/>
    <w:rsid w:val="00FF2CE7"/>
    <w:rsid w:val="00FF454A"/>
    <w:rsid w:val="00FF4CC3"/>
    <w:rsid w:val="00FF6F07"/>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A4A903"/>
  <w15:docId w15:val="{1B0562C4-C415-4C88-A74C-394837189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16D4"/>
    <w:pPr>
      <w:ind w:left="284"/>
    </w:pPr>
  </w:style>
  <w:style w:type="paragraph" w:styleId="Heading1">
    <w:name w:val="heading 1"/>
    <w:basedOn w:val="Normal"/>
    <w:next w:val="Normal"/>
    <w:link w:val="Heading1Char"/>
    <w:uiPriority w:val="9"/>
    <w:qFormat/>
    <w:rsid w:val="002B76E6"/>
    <w:pPr>
      <w:keepNext/>
      <w:keepLines/>
      <w:numPr>
        <w:numId w:val="46"/>
      </w:numPr>
      <w:spacing w:before="480"/>
      <w:outlineLvl w:val="0"/>
    </w:pPr>
    <w:rPr>
      <w:rFonts w:eastAsiaTheme="majorEastAsia" w:cstheme="majorBidi"/>
      <w:b/>
      <w:bCs/>
      <w:caps/>
    </w:rPr>
  </w:style>
  <w:style w:type="paragraph" w:styleId="Heading2">
    <w:name w:val="heading 2"/>
    <w:basedOn w:val="Normal"/>
    <w:next w:val="Normal"/>
    <w:link w:val="Heading2Char"/>
    <w:uiPriority w:val="9"/>
    <w:unhideWhenUsed/>
    <w:qFormat/>
    <w:rsid w:val="00C87732"/>
    <w:pPr>
      <w:keepNext/>
      <w:keepLines/>
      <w:spacing w:before="200"/>
      <w:ind w:left="567"/>
      <w:outlineLvl w:val="1"/>
    </w:pPr>
    <w:rPr>
      <w:rFonts w:eastAsiaTheme="majorEastAsia" w:cstheme="majorBidi"/>
      <w:b/>
      <w:bCs/>
      <w:szCs w:val="26"/>
      <w:u w:val="single"/>
    </w:rPr>
  </w:style>
  <w:style w:type="paragraph" w:styleId="Heading3">
    <w:name w:val="heading 3"/>
    <w:basedOn w:val="Normal"/>
    <w:next w:val="Normal"/>
    <w:link w:val="Heading3Char"/>
    <w:uiPriority w:val="9"/>
    <w:unhideWhenUsed/>
    <w:qFormat/>
    <w:rsid w:val="00F85E17"/>
    <w:pPr>
      <w:keepNext/>
      <w:keepLines/>
      <w:spacing w:before="200"/>
      <w:outlineLvl w:val="2"/>
    </w:pPr>
    <w:rPr>
      <w:rFonts w:eastAsiaTheme="majorEastAsia" w:cstheme="majorBidi"/>
      <w:smallCaps/>
      <w:sz w:val="28"/>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95F8A"/>
    <w:rPr>
      <w:b/>
      <w:bCs/>
    </w:rPr>
  </w:style>
  <w:style w:type="paragraph" w:styleId="ListParagraph">
    <w:name w:val="List Paragraph"/>
    <w:basedOn w:val="Normal"/>
    <w:uiPriority w:val="34"/>
    <w:qFormat/>
    <w:rsid w:val="005F48D3"/>
    <w:pPr>
      <w:ind w:left="720"/>
      <w:contextualSpacing/>
    </w:pPr>
  </w:style>
  <w:style w:type="paragraph" w:styleId="BalloonText">
    <w:name w:val="Balloon Text"/>
    <w:basedOn w:val="Normal"/>
    <w:link w:val="BalloonTextChar"/>
    <w:uiPriority w:val="99"/>
    <w:semiHidden/>
    <w:unhideWhenUsed/>
    <w:rsid w:val="00487D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7DCD"/>
    <w:rPr>
      <w:rFonts w:ascii="Segoe UI" w:hAnsi="Segoe UI" w:cs="Segoe UI"/>
      <w:sz w:val="18"/>
      <w:szCs w:val="18"/>
    </w:rPr>
  </w:style>
  <w:style w:type="character" w:styleId="CommentReference">
    <w:name w:val="annotation reference"/>
    <w:basedOn w:val="DefaultParagraphFont"/>
    <w:uiPriority w:val="99"/>
    <w:semiHidden/>
    <w:unhideWhenUsed/>
    <w:rsid w:val="00F02BED"/>
    <w:rPr>
      <w:sz w:val="18"/>
      <w:szCs w:val="18"/>
    </w:rPr>
  </w:style>
  <w:style w:type="paragraph" w:styleId="CommentText">
    <w:name w:val="annotation text"/>
    <w:basedOn w:val="Normal"/>
    <w:link w:val="CommentTextChar"/>
    <w:uiPriority w:val="99"/>
    <w:unhideWhenUsed/>
    <w:rsid w:val="00F02BED"/>
  </w:style>
  <w:style w:type="character" w:customStyle="1" w:styleId="CommentTextChar">
    <w:name w:val="Comment Text Char"/>
    <w:basedOn w:val="DefaultParagraphFont"/>
    <w:link w:val="CommentText"/>
    <w:uiPriority w:val="99"/>
    <w:rsid w:val="00F02BED"/>
  </w:style>
  <w:style w:type="paragraph" w:styleId="Revision">
    <w:name w:val="Revision"/>
    <w:hidden/>
    <w:uiPriority w:val="99"/>
    <w:semiHidden/>
    <w:rsid w:val="008B26CE"/>
  </w:style>
  <w:style w:type="paragraph" w:styleId="CommentSubject">
    <w:name w:val="annotation subject"/>
    <w:basedOn w:val="CommentText"/>
    <w:next w:val="CommentText"/>
    <w:link w:val="CommentSubjectChar"/>
    <w:uiPriority w:val="99"/>
    <w:semiHidden/>
    <w:unhideWhenUsed/>
    <w:rsid w:val="00DA1A6D"/>
    <w:rPr>
      <w:b/>
      <w:bCs/>
      <w:sz w:val="20"/>
      <w:szCs w:val="20"/>
    </w:rPr>
  </w:style>
  <w:style w:type="character" w:customStyle="1" w:styleId="CommentSubjectChar">
    <w:name w:val="Comment Subject Char"/>
    <w:basedOn w:val="CommentTextChar"/>
    <w:link w:val="CommentSubject"/>
    <w:uiPriority w:val="99"/>
    <w:semiHidden/>
    <w:rsid w:val="00DA1A6D"/>
    <w:rPr>
      <w:b/>
      <w:bCs/>
      <w:sz w:val="20"/>
      <w:szCs w:val="20"/>
    </w:rPr>
  </w:style>
  <w:style w:type="paragraph" w:styleId="NormalWeb">
    <w:name w:val="Normal (Web)"/>
    <w:basedOn w:val="Normal"/>
    <w:uiPriority w:val="99"/>
    <w:semiHidden/>
    <w:unhideWhenUsed/>
    <w:rsid w:val="00DA1A6D"/>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C87732"/>
    <w:rPr>
      <w:rFonts w:eastAsiaTheme="majorEastAsia" w:cstheme="majorBidi"/>
      <w:b/>
      <w:bCs/>
      <w:szCs w:val="26"/>
      <w:u w:val="single"/>
    </w:rPr>
  </w:style>
  <w:style w:type="character" w:styleId="Hyperlink">
    <w:name w:val="Hyperlink"/>
    <w:basedOn w:val="DefaultParagraphFont"/>
    <w:uiPriority w:val="99"/>
    <w:unhideWhenUsed/>
    <w:rsid w:val="00A15CFA"/>
    <w:rPr>
      <w:color w:val="0563C1" w:themeColor="hyperlink"/>
      <w:u w:val="single"/>
    </w:rPr>
  </w:style>
  <w:style w:type="character" w:styleId="FollowedHyperlink">
    <w:name w:val="FollowedHyperlink"/>
    <w:basedOn w:val="DefaultParagraphFont"/>
    <w:uiPriority w:val="99"/>
    <w:semiHidden/>
    <w:unhideWhenUsed/>
    <w:rsid w:val="00A15CFA"/>
    <w:rPr>
      <w:color w:val="954F72" w:themeColor="followedHyperlink"/>
      <w:u w:val="single"/>
    </w:rPr>
  </w:style>
  <w:style w:type="paragraph" w:styleId="FootnoteText">
    <w:name w:val="footnote text"/>
    <w:aliases w:val="Footnote Text Char Char,Char,FA,FA Fußnotentext,Footnote Text Char Char Char Char,Footnote Text Char Char Char Char Char Char,Footnote Text Char Char Char Char Char"/>
    <w:basedOn w:val="Normal"/>
    <w:link w:val="FootnoteTextChar"/>
    <w:uiPriority w:val="99"/>
    <w:unhideWhenUsed/>
    <w:rsid w:val="00867E8A"/>
  </w:style>
  <w:style w:type="character" w:customStyle="1" w:styleId="FootnoteTextChar">
    <w:name w:val="Footnote Text Char"/>
    <w:aliases w:val="Footnote Text Char Char Char,Char Char,FA Char,FA Fußnotentext Char,Footnote Text Char Char Char Char Char1,Footnote Text Char Char Char Char Char Char Char,Footnote Text Char Char Char Char Char Char1"/>
    <w:basedOn w:val="DefaultParagraphFont"/>
    <w:link w:val="FootnoteText"/>
    <w:uiPriority w:val="99"/>
    <w:rsid w:val="00867E8A"/>
  </w:style>
  <w:style w:type="character" w:styleId="FootnoteReference">
    <w:name w:val="footnote reference"/>
    <w:aliases w:val=" BVI fnr,BVI fnr, BVI fnr Car Car,BVI fnr Car, BVI fnr Car Car Car Car, BVI fnr Car Car Car Car Char, BVI fnr Char Char Char Char,BVI fnr Char Char Char Char, BVI fnr Car Car Char Char Char Char,BVI fnr Car Char Char Char Char"/>
    <w:basedOn w:val="DefaultParagraphFont"/>
    <w:link w:val="Char2"/>
    <w:uiPriority w:val="99"/>
    <w:unhideWhenUsed/>
    <w:rsid w:val="00867E8A"/>
    <w:rPr>
      <w:vertAlign w:val="superscript"/>
    </w:rPr>
  </w:style>
  <w:style w:type="paragraph" w:styleId="Header">
    <w:name w:val="header"/>
    <w:basedOn w:val="Normal"/>
    <w:link w:val="HeaderChar"/>
    <w:uiPriority w:val="99"/>
    <w:unhideWhenUsed/>
    <w:rsid w:val="0044334B"/>
    <w:pPr>
      <w:tabs>
        <w:tab w:val="center" w:pos="4536"/>
        <w:tab w:val="right" w:pos="9072"/>
      </w:tabs>
    </w:pPr>
  </w:style>
  <w:style w:type="character" w:customStyle="1" w:styleId="HeaderChar">
    <w:name w:val="Header Char"/>
    <w:basedOn w:val="DefaultParagraphFont"/>
    <w:link w:val="Header"/>
    <w:uiPriority w:val="99"/>
    <w:rsid w:val="0044334B"/>
  </w:style>
  <w:style w:type="paragraph" w:styleId="Footer">
    <w:name w:val="footer"/>
    <w:basedOn w:val="Normal"/>
    <w:link w:val="FooterChar"/>
    <w:uiPriority w:val="99"/>
    <w:unhideWhenUsed/>
    <w:rsid w:val="0044334B"/>
    <w:pPr>
      <w:tabs>
        <w:tab w:val="center" w:pos="4536"/>
        <w:tab w:val="right" w:pos="9072"/>
      </w:tabs>
    </w:pPr>
  </w:style>
  <w:style w:type="character" w:customStyle="1" w:styleId="FooterChar">
    <w:name w:val="Footer Char"/>
    <w:basedOn w:val="DefaultParagraphFont"/>
    <w:link w:val="Footer"/>
    <w:uiPriority w:val="99"/>
    <w:rsid w:val="0044334B"/>
  </w:style>
  <w:style w:type="character" w:customStyle="1" w:styleId="shorttext">
    <w:name w:val="short_text"/>
    <w:basedOn w:val="DefaultParagraphFont"/>
    <w:rsid w:val="00FC1870"/>
  </w:style>
  <w:style w:type="character" w:customStyle="1" w:styleId="Heading1Char">
    <w:name w:val="Heading 1 Char"/>
    <w:basedOn w:val="DefaultParagraphFont"/>
    <w:link w:val="Heading1"/>
    <w:uiPriority w:val="9"/>
    <w:rsid w:val="002B76E6"/>
    <w:rPr>
      <w:rFonts w:eastAsiaTheme="majorEastAsia" w:cstheme="majorBidi"/>
      <w:b/>
      <w:bCs/>
      <w:caps/>
    </w:rPr>
  </w:style>
  <w:style w:type="character" w:customStyle="1" w:styleId="marquage">
    <w:name w:val="marquage"/>
    <w:basedOn w:val="DefaultParagraphFont"/>
    <w:rsid w:val="008A74DD"/>
  </w:style>
  <w:style w:type="paragraph" w:customStyle="1" w:styleId="Char2">
    <w:name w:val="Char2"/>
    <w:basedOn w:val="Normal"/>
    <w:link w:val="FootnoteReference"/>
    <w:uiPriority w:val="99"/>
    <w:rsid w:val="00726344"/>
    <w:pPr>
      <w:spacing w:line="240" w:lineRule="exact"/>
      <w:jc w:val="both"/>
    </w:pPr>
    <w:rPr>
      <w:vertAlign w:val="superscript"/>
    </w:rPr>
  </w:style>
  <w:style w:type="character" w:styleId="Emphasis">
    <w:name w:val="Emphasis"/>
    <w:uiPriority w:val="20"/>
    <w:qFormat/>
    <w:rsid w:val="00726344"/>
    <w:rPr>
      <w:b/>
      <w:bCs/>
      <w:i/>
      <w:iCs/>
      <w:spacing w:val="10"/>
    </w:rPr>
  </w:style>
  <w:style w:type="paragraph" w:styleId="HTMLPreformatted">
    <w:name w:val="HTML Preformatted"/>
    <w:basedOn w:val="Normal"/>
    <w:link w:val="HTMLPreformattedChar"/>
    <w:uiPriority w:val="99"/>
    <w:unhideWhenUsed/>
    <w:rsid w:val="003D47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D47F5"/>
    <w:rPr>
      <w:rFonts w:ascii="Courier New" w:eastAsia="Times New Roman" w:hAnsi="Courier New" w:cs="Courier New"/>
      <w:sz w:val="20"/>
      <w:szCs w:val="20"/>
    </w:rPr>
  </w:style>
  <w:style w:type="character" w:customStyle="1" w:styleId="alt-edited">
    <w:name w:val="alt-edited"/>
    <w:basedOn w:val="DefaultParagraphFont"/>
    <w:rsid w:val="00A26065"/>
  </w:style>
  <w:style w:type="paragraph" w:styleId="Index1">
    <w:name w:val="index 1"/>
    <w:basedOn w:val="Normal"/>
    <w:next w:val="Normal"/>
    <w:autoRedefine/>
    <w:uiPriority w:val="99"/>
    <w:unhideWhenUsed/>
    <w:rsid w:val="002B76E6"/>
    <w:pPr>
      <w:ind w:left="240" w:hanging="240"/>
    </w:pPr>
  </w:style>
  <w:style w:type="paragraph" w:styleId="Index2">
    <w:name w:val="index 2"/>
    <w:basedOn w:val="Normal"/>
    <w:next w:val="Normal"/>
    <w:autoRedefine/>
    <w:uiPriority w:val="99"/>
    <w:unhideWhenUsed/>
    <w:rsid w:val="002B76E6"/>
    <w:pPr>
      <w:ind w:left="480" w:hanging="240"/>
    </w:pPr>
  </w:style>
  <w:style w:type="paragraph" w:styleId="Index3">
    <w:name w:val="index 3"/>
    <w:basedOn w:val="Normal"/>
    <w:next w:val="Normal"/>
    <w:autoRedefine/>
    <w:uiPriority w:val="99"/>
    <w:unhideWhenUsed/>
    <w:rsid w:val="002B76E6"/>
    <w:pPr>
      <w:ind w:left="720" w:hanging="240"/>
    </w:pPr>
  </w:style>
  <w:style w:type="paragraph" w:styleId="Index4">
    <w:name w:val="index 4"/>
    <w:basedOn w:val="Normal"/>
    <w:next w:val="Normal"/>
    <w:autoRedefine/>
    <w:uiPriority w:val="99"/>
    <w:unhideWhenUsed/>
    <w:rsid w:val="002B76E6"/>
    <w:pPr>
      <w:ind w:left="960" w:hanging="240"/>
    </w:pPr>
  </w:style>
  <w:style w:type="paragraph" w:styleId="Index5">
    <w:name w:val="index 5"/>
    <w:basedOn w:val="Normal"/>
    <w:next w:val="Normal"/>
    <w:autoRedefine/>
    <w:uiPriority w:val="99"/>
    <w:unhideWhenUsed/>
    <w:rsid w:val="002B76E6"/>
    <w:pPr>
      <w:ind w:left="1200" w:hanging="240"/>
    </w:pPr>
  </w:style>
  <w:style w:type="paragraph" w:styleId="Index6">
    <w:name w:val="index 6"/>
    <w:basedOn w:val="Normal"/>
    <w:next w:val="Normal"/>
    <w:autoRedefine/>
    <w:uiPriority w:val="99"/>
    <w:unhideWhenUsed/>
    <w:rsid w:val="002B76E6"/>
    <w:pPr>
      <w:ind w:left="1440" w:hanging="240"/>
    </w:pPr>
  </w:style>
  <w:style w:type="paragraph" w:styleId="Index7">
    <w:name w:val="index 7"/>
    <w:basedOn w:val="Normal"/>
    <w:next w:val="Normal"/>
    <w:autoRedefine/>
    <w:uiPriority w:val="99"/>
    <w:unhideWhenUsed/>
    <w:rsid w:val="002B76E6"/>
    <w:pPr>
      <w:ind w:left="1680" w:hanging="240"/>
    </w:pPr>
  </w:style>
  <w:style w:type="paragraph" w:styleId="Index8">
    <w:name w:val="index 8"/>
    <w:basedOn w:val="Normal"/>
    <w:next w:val="Normal"/>
    <w:autoRedefine/>
    <w:uiPriority w:val="99"/>
    <w:unhideWhenUsed/>
    <w:rsid w:val="002B76E6"/>
    <w:pPr>
      <w:ind w:left="1920" w:hanging="240"/>
    </w:pPr>
  </w:style>
  <w:style w:type="paragraph" w:styleId="Index9">
    <w:name w:val="index 9"/>
    <w:basedOn w:val="Normal"/>
    <w:next w:val="Normal"/>
    <w:autoRedefine/>
    <w:uiPriority w:val="99"/>
    <w:unhideWhenUsed/>
    <w:rsid w:val="002B76E6"/>
    <w:pPr>
      <w:ind w:left="2160" w:hanging="240"/>
    </w:pPr>
  </w:style>
  <w:style w:type="paragraph" w:styleId="IndexHeading">
    <w:name w:val="index heading"/>
    <w:basedOn w:val="Normal"/>
    <w:next w:val="Index1"/>
    <w:uiPriority w:val="99"/>
    <w:unhideWhenUsed/>
    <w:rsid w:val="002B76E6"/>
  </w:style>
  <w:style w:type="paragraph" w:styleId="TOC1">
    <w:name w:val="toc 1"/>
    <w:basedOn w:val="Normal"/>
    <w:next w:val="Normal"/>
    <w:autoRedefine/>
    <w:uiPriority w:val="39"/>
    <w:unhideWhenUsed/>
    <w:rsid w:val="002B76E6"/>
    <w:pPr>
      <w:ind w:left="0"/>
    </w:pPr>
  </w:style>
  <w:style w:type="paragraph" w:styleId="TOC2">
    <w:name w:val="toc 2"/>
    <w:basedOn w:val="Normal"/>
    <w:next w:val="Normal"/>
    <w:autoRedefine/>
    <w:uiPriority w:val="39"/>
    <w:unhideWhenUsed/>
    <w:rsid w:val="002B76E6"/>
    <w:pPr>
      <w:ind w:left="240"/>
    </w:pPr>
  </w:style>
  <w:style w:type="paragraph" w:styleId="TOC3">
    <w:name w:val="toc 3"/>
    <w:basedOn w:val="Normal"/>
    <w:next w:val="Normal"/>
    <w:autoRedefine/>
    <w:uiPriority w:val="39"/>
    <w:unhideWhenUsed/>
    <w:rsid w:val="00F85E17"/>
    <w:pPr>
      <w:tabs>
        <w:tab w:val="right" w:leader="dot" w:pos="9514"/>
      </w:tabs>
      <w:ind w:left="480" w:hanging="196"/>
    </w:pPr>
  </w:style>
  <w:style w:type="paragraph" w:styleId="TOC4">
    <w:name w:val="toc 4"/>
    <w:basedOn w:val="Normal"/>
    <w:next w:val="Normal"/>
    <w:autoRedefine/>
    <w:uiPriority w:val="39"/>
    <w:unhideWhenUsed/>
    <w:rsid w:val="002B76E6"/>
    <w:pPr>
      <w:ind w:left="720"/>
    </w:pPr>
  </w:style>
  <w:style w:type="paragraph" w:styleId="TOC5">
    <w:name w:val="toc 5"/>
    <w:basedOn w:val="Normal"/>
    <w:next w:val="Normal"/>
    <w:autoRedefine/>
    <w:uiPriority w:val="39"/>
    <w:unhideWhenUsed/>
    <w:rsid w:val="002B76E6"/>
    <w:pPr>
      <w:ind w:left="960"/>
    </w:pPr>
  </w:style>
  <w:style w:type="paragraph" w:styleId="TOC6">
    <w:name w:val="toc 6"/>
    <w:basedOn w:val="Normal"/>
    <w:next w:val="Normal"/>
    <w:autoRedefine/>
    <w:uiPriority w:val="39"/>
    <w:unhideWhenUsed/>
    <w:rsid w:val="002B76E6"/>
    <w:pPr>
      <w:ind w:left="1200"/>
    </w:pPr>
  </w:style>
  <w:style w:type="paragraph" w:styleId="TOC7">
    <w:name w:val="toc 7"/>
    <w:basedOn w:val="Normal"/>
    <w:next w:val="Normal"/>
    <w:autoRedefine/>
    <w:uiPriority w:val="39"/>
    <w:unhideWhenUsed/>
    <w:rsid w:val="002B76E6"/>
    <w:pPr>
      <w:ind w:left="1440"/>
    </w:pPr>
  </w:style>
  <w:style w:type="paragraph" w:styleId="TOC8">
    <w:name w:val="toc 8"/>
    <w:basedOn w:val="Normal"/>
    <w:next w:val="Normal"/>
    <w:autoRedefine/>
    <w:uiPriority w:val="39"/>
    <w:unhideWhenUsed/>
    <w:rsid w:val="002B76E6"/>
    <w:pPr>
      <w:ind w:left="1680"/>
    </w:pPr>
  </w:style>
  <w:style w:type="paragraph" w:styleId="TOC9">
    <w:name w:val="toc 9"/>
    <w:basedOn w:val="Normal"/>
    <w:next w:val="Normal"/>
    <w:autoRedefine/>
    <w:uiPriority w:val="39"/>
    <w:unhideWhenUsed/>
    <w:rsid w:val="002B76E6"/>
    <w:pPr>
      <w:ind w:left="1920"/>
    </w:pPr>
  </w:style>
  <w:style w:type="paragraph" w:styleId="NoSpacing">
    <w:name w:val="No Spacing"/>
    <w:uiPriority w:val="1"/>
    <w:qFormat/>
    <w:rsid w:val="002B76E6"/>
    <w:pPr>
      <w:ind w:left="284"/>
    </w:pPr>
  </w:style>
  <w:style w:type="character" w:customStyle="1" w:styleId="Heading3Char">
    <w:name w:val="Heading 3 Char"/>
    <w:basedOn w:val="DefaultParagraphFont"/>
    <w:link w:val="Heading3"/>
    <w:uiPriority w:val="9"/>
    <w:rsid w:val="00F85E17"/>
    <w:rPr>
      <w:rFonts w:eastAsiaTheme="majorEastAsia" w:cstheme="majorBidi"/>
      <w:smallCaps/>
      <w:sz w:val="28"/>
      <w:szCs w:val="30"/>
    </w:rPr>
  </w:style>
  <w:style w:type="character" w:customStyle="1" w:styleId="result-subtitle">
    <w:name w:val="result-subtitle"/>
    <w:basedOn w:val="DefaultParagraphFont"/>
    <w:rsid w:val="00865C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693463">
      <w:bodyDiv w:val="1"/>
      <w:marLeft w:val="0"/>
      <w:marRight w:val="0"/>
      <w:marTop w:val="0"/>
      <w:marBottom w:val="0"/>
      <w:divBdr>
        <w:top w:val="none" w:sz="0" w:space="0" w:color="auto"/>
        <w:left w:val="none" w:sz="0" w:space="0" w:color="auto"/>
        <w:bottom w:val="none" w:sz="0" w:space="0" w:color="auto"/>
        <w:right w:val="none" w:sz="0" w:space="0" w:color="auto"/>
      </w:divBdr>
      <w:divsChild>
        <w:div w:id="1460109254">
          <w:marLeft w:val="0"/>
          <w:marRight w:val="0"/>
          <w:marTop w:val="0"/>
          <w:marBottom w:val="0"/>
          <w:divBdr>
            <w:top w:val="none" w:sz="0" w:space="0" w:color="auto"/>
            <w:left w:val="none" w:sz="0" w:space="0" w:color="auto"/>
            <w:bottom w:val="none" w:sz="0" w:space="0" w:color="auto"/>
            <w:right w:val="none" w:sz="0" w:space="0" w:color="auto"/>
          </w:divBdr>
          <w:divsChild>
            <w:div w:id="167125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380324">
      <w:bodyDiv w:val="1"/>
      <w:marLeft w:val="0"/>
      <w:marRight w:val="0"/>
      <w:marTop w:val="0"/>
      <w:marBottom w:val="0"/>
      <w:divBdr>
        <w:top w:val="none" w:sz="0" w:space="0" w:color="auto"/>
        <w:left w:val="none" w:sz="0" w:space="0" w:color="auto"/>
        <w:bottom w:val="none" w:sz="0" w:space="0" w:color="auto"/>
        <w:right w:val="none" w:sz="0" w:space="0" w:color="auto"/>
      </w:divBdr>
      <w:divsChild>
        <w:div w:id="1740251329">
          <w:marLeft w:val="0"/>
          <w:marRight w:val="0"/>
          <w:marTop w:val="0"/>
          <w:marBottom w:val="0"/>
          <w:divBdr>
            <w:top w:val="none" w:sz="0" w:space="0" w:color="auto"/>
            <w:left w:val="none" w:sz="0" w:space="0" w:color="auto"/>
            <w:bottom w:val="none" w:sz="0" w:space="0" w:color="auto"/>
            <w:right w:val="none" w:sz="0" w:space="0" w:color="auto"/>
          </w:divBdr>
        </w:div>
        <w:div w:id="730808785">
          <w:marLeft w:val="0"/>
          <w:marRight w:val="0"/>
          <w:marTop w:val="0"/>
          <w:marBottom w:val="0"/>
          <w:divBdr>
            <w:top w:val="none" w:sz="0" w:space="0" w:color="auto"/>
            <w:left w:val="none" w:sz="0" w:space="0" w:color="auto"/>
            <w:bottom w:val="none" w:sz="0" w:space="0" w:color="auto"/>
            <w:right w:val="none" w:sz="0" w:space="0" w:color="auto"/>
          </w:divBdr>
        </w:div>
      </w:divsChild>
    </w:div>
    <w:div w:id="495263316">
      <w:bodyDiv w:val="1"/>
      <w:marLeft w:val="0"/>
      <w:marRight w:val="0"/>
      <w:marTop w:val="0"/>
      <w:marBottom w:val="0"/>
      <w:divBdr>
        <w:top w:val="none" w:sz="0" w:space="0" w:color="auto"/>
        <w:left w:val="none" w:sz="0" w:space="0" w:color="auto"/>
        <w:bottom w:val="none" w:sz="0" w:space="0" w:color="auto"/>
        <w:right w:val="none" w:sz="0" w:space="0" w:color="auto"/>
      </w:divBdr>
    </w:div>
    <w:div w:id="608124232">
      <w:bodyDiv w:val="1"/>
      <w:marLeft w:val="0"/>
      <w:marRight w:val="0"/>
      <w:marTop w:val="0"/>
      <w:marBottom w:val="0"/>
      <w:divBdr>
        <w:top w:val="none" w:sz="0" w:space="0" w:color="auto"/>
        <w:left w:val="none" w:sz="0" w:space="0" w:color="auto"/>
        <w:bottom w:val="none" w:sz="0" w:space="0" w:color="auto"/>
        <w:right w:val="none" w:sz="0" w:space="0" w:color="auto"/>
      </w:divBdr>
      <w:divsChild>
        <w:div w:id="1321037826">
          <w:marLeft w:val="0"/>
          <w:marRight w:val="0"/>
          <w:marTop w:val="0"/>
          <w:marBottom w:val="0"/>
          <w:divBdr>
            <w:top w:val="none" w:sz="0" w:space="0" w:color="auto"/>
            <w:left w:val="none" w:sz="0" w:space="0" w:color="auto"/>
            <w:bottom w:val="none" w:sz="0" w:space="0" w:color="auto"/>
            <w:right w:val="none" w:sz="0" w:space="0" w:color="auto"/>
          </w:divBdr>
          <w:divsChild>
            <w:div w:id="81811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177148">
      <w:bodyDiv w:val="1"/>
      <w:marLeft w:val="0"/>
      <w:marRight w:val="0"/>
      <w:marTop w:val="0"/>
      <w:marBottom w:val="0"/>
      <w:divBdr>
        <w:top w:val="none" w:sz="0" w:space="0" w:color="auto"/>
        <w:left w:val="none" w:sz="0" w:space="0" w:color="auto"/>
        <w:bottom w:val="none" w:sz="0" w:space="0" w:color="auto"/>
        <w:right w:val="none" w:sz="0" w:space="0" w:color="auto"/>
      </w:divBdr>
      <w:divsChild>
        <w:div w:id="213154229">
          <w:marLeft w:val="0"/>
          <w:marRight w:val="0"/>
          <w:marTop w:val="0"/>
          <w:marBottom w:val="0"/>
          <w:divBdr>
            <w:top w:val="none" w:sz="0" w:space="0" w:color="auto"/>
            <w:left w:val="none" w:sz="0" w:space="0" w:color="auto"/>
            <w:bottom w:val="none" w:sz="0" w:space="0" w:color="auto"/>
            <w:right w:val="none" w:sz="0" w:space="0" w:color="auto"/>
          </w:divBdr>
        </w:div>
        <w:div w:id="1083180131">
          <w:marLeft w:val="0"/>
          <w:marRight w:val="0"/>
          <w:marTop w:val="0"/>
          <w:marBottom w:val="0"/>
          <w:divBdr>
            <w:top w:val="none" w:sz="0" w:space="0" w:color="auto"/>
            <w:left w:val="none" w:sz="0" w:space="0" w:color="auto"/>
            <w:bottom w:val="none" w:sz="0" w:space="0" w:color="auto"/>
            <w:right w:val="none" w:sz="0" w:space="0" w:color="auto"/>
          </w:divBdr>
        </w:div>
        <w:div w:id="1387149011">
          <w:marLeft w:val="0"/>
          <w:marRight w:val="0"/>
          <w:marTop w:val="0"/>
          <w:marBottom w:val="0"/>
          <w:divBdr>
            <w:top w:val="none" w:sz="0" w:space="0" w:color="auto"/>
            <w:left w:val="none" w:sz="0" w:space="0" w:color="auto"/>
            <w:bottom w:val="none" w:sz="0" w:space="0" w:color="auto"/>
            <w:right w:val="none" w:sz="0" w:space="0" w:color="auto"/>
          </w:divBdr>
        </w:div>
        <w:div w:id="1307391326">
          <w:marLeft w:val="0"/>
          <w:marRight w:val="0"/>
          <w:marTop w:val="0"/>
          <w:marBottom w:val="0"/>
          <w:divBdr>
            <w:top w:val="none" w:sz="0" w:space="0" w:color="auto"/>
            <w:left w:val="none" w:sz="0" w:space="0" w:color="auto"/>
            <w:bottom w:val="none" w:sz="0" w:space="0" w:color="auto"/>
            <w:right w:val="none" w:sz="0" w:space="0" w:color="auto"/>
          </w:divBdr>
        </w:div>
        <w:div w:id="2134400789">
          <w:marLeft w:val="0"/>
          <w:marRight w:val="0"/>
          <w:marTop w:val="0"/>
          <w:marBottom w:val="0"/>
          <w:divBdr>
            <w:top w:val="none" w:sz="0" w:space="0" w:color="auto"/>
            <w:left w:val="none" w:sz="0" w:space="0" w:color="auto"/>
            <w:bottom w:val="none" w:sz="0" w:space="0" w:color="auto"/>
            <w:right w:val="none" w:sz="0" w:space="0" w:color="auto"/>
          </w:divBdr>
        </w:div>
        <w:div w:id="984311866">
          <w:marLeft w:val="0"/>
          <w:marRight w:val="0"/>
          <w:marTop w:val="0"/>
          <w:marBottom w:val="0"/>
          <w:divBdr>
            <w:top w:val="none" w:sz="0" w:space="0" w:color="auto"/>
            <w:left w:val="none" w:sz="0" w:space="0" w:color="auto"/>
            <w:bottom w:val="none" w:sz="0" w:space="0" w:color="auto"/>
            <w:right w:val="none" w:sz="0" w:space="0" w:color="auto"/>
          </w:divBdr>
        </w:div>
      </w:divsChild>
    </w:div>
    <w:div w:id="792358805">
      <w:bodyDiv w:val="1"/>
      <w:marLeft w:val="0"/>
      <w:marRight w:val="0"/>
      <w:marTop w:val="0"/>
      <w:marBottom w:val="0"/>
      <w:divBdr>
        <w:top w:val="none" w:sz="0" w:space="0" w:color="auto"/>
        <w:left w:val="none" w:sz="0" w:space="0" w:color="auto"/>
        <w:bottom w:val="none" w:sz="0" w:space="0" w:color="auto"/>
        <w:right w:val="none" w:sz="0" w:space="0" w:color="auto"/>
      </w:divBdr>
    </w:div>
    <w:div w:id="1238444435">
      <w:bodyDiv w:val="1"/>
      <w:marLeft w:val="0"/>
      <w:marRight w:val="0"/>
      <w:marTop w:val="0"/>
      <w:marBottom w:val="0"/>
      <w:divBdr>
        <w:top w:val="none" w:sz="0" w:space="0" w:color="auto"/>
        <w:left w:val="none" w:sz="0" w:space="0" w:color="auto"/>
        <w:bottom w:val="none" w:sz="0" w:space="0" w:color="auto"/>
        <w:right w:val="none" w:sz="0" w:space="0" w:color="auto"/>
      </w:divBdr>
    </w:div>
    <w:div w:id="1276210749">
      <w:bodyDiv w:val="1"/>
      <w:marLeft w:val="0"/>
      <w:marRight w:val="0"/>
      <w:marTop w:val="0"/>
      <w:marBottom w:val="0"/>
      <w:divBdr>
        <w:top w:val="none" w:sz="0" w:space="0" w:color="auto"/>
        <w:left w:val="none" w:sz="0" w:space="0" w:color="auto"/>
        <w:bottom w:val="none" w:sz="0" w:space="0" w:color="auto"/>
        <w:right w:val="none" w:sz="0" w:space="0" w:color="auto"/>
      </w:divBdr>
      <w:divsChild>
        <w:div w:id="940989970">
          <w:marLeft w:val="0"/>
          <w:marRight w:val="0"/>
          <w:marTop w:val="0"/>
          <w:marBottom w:val="0"/>
          <w:divBdr>
            <w:top w:val="none" w:sz="0" w:space="0" w:color="auto"/>
            <w:left w:val="none" w:sz="0" w:space="0" w:color="auto"/>
            <w:bottom w:val="none" w:sz="0" w:space="0" w:color="auto"/>
            <w:right w:val="none" w:sz="0" w:space="0" w:color="auto"/>
          </w:divBdr>
        </w:div>
        <w:div w:id="78331413">
          <w:marLeft w:val="0"/>
          <w:marRight w:val="0"/>
          <w:marTop w:val="0"/>
          <w:marBottom w:val="0"/>
          <w:divBdr>
            <w:top w:val="none" w:sz="0" w:space="0" w:color="auto"/>
            <w:left w:val="none" w:sz="0" w:space="0" w:color="auto"/>
            <w:bottom w:val="none" w:sz="0" w:space="0" w:color="auto"/>
            <w:right w:val="none" w:sz="0" w:space="0" w:color="auto"/>
          </w:divBdr>
        </w:div>
      </w:divsChild>
    </w:div>
    <w:div w:id="2016763601">
      <w:bodyDiv w:val="1"/>
      <w:marLeft w:val="0"/>
      <w:marRight w:val="0"/>
      <w:marTop w:val="0"/>
      <w:marBottom w:val="0"/>
      <w:divBdr>
        <w:top w:val="none" w:sz="0" w:space="0" w:color="auto"/>
        <w:left w:val="none" w:sz="0" w:space="0" w:color="auto"/>
        <w:bottom w:val="none" w:sz="0" w:space="0" w:color="auto"/>
        <w:right w:val="none" w:sz="0" w:space="0" w:color="auto"/>
      </w:divBdr>
    </w:div>
    <w:div w:id="20467098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fo@crdp-ks.org"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www.mfa-ks.net/?page=2%2C224"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www.berghof-foundation.org/fileadmin/redaktion/Publications/Papers/Reports/br18e.pdf" TargetMode="External"/><Relationship Id="rId42" Type="http://schemas.openxmlformats.org/officeDocument/2006/relationships/hyperlink" Target="http://ir.lawnet.fordham.edu/ul"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www.berghof-foundation.org/training/berghof-handbook-for-conflict-transformation/handbook-articles/transitional-justice-reconciliation/" TargetMode="External"/><Relationship Id="rId38" Type="http://schemas.openxmlformats.org/officeDocument/2006/relationships/hyperlink" Target="http://www.icty.org/fr/press/tribunal-p%C3%A9nal-international-pour-l%E2%80%99ex-yougoslavie-appel-%C3%A0-contributions-pour-la-conf%C3%A9rence"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swisspeace.ch/projects/koff/koff-archive.html" TargetMode="External"/><Relationship Id="rId41" Type="http://schemas.openxmlformats.org/officeDocument/2006/relationships/hyperlink" Target="http://www.indiana.edu/~educy520/sec5982/week_12/chi_sq_summary011020.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rdp-ks.org" TargetMode="External"/><Relationship Id="rId24" Type="http://schemas.openxmlformats.org/officeDocument/2006/relationships/image" Target="media/image13.png"/><Relationship Id="rId32" Type="http://schemas.openxmlformats.org/officeDocument/2006/relationships/hyperlink" Target="http://www.stats.gla.ac.uk/steps/glossary/" TargetMode="External"/><Relationship Id="rId37" Type="http://schemas.openxmlformats.org/officeDocument/2006/relationships/hyperlink" Target="http://gacaca.rw/about/history-3/" TargetMode="External"/><Relationship Id="rId40" Type="http://schemas.openxmlformats.org/officeDocument/2006/relationships/hyperlink" Target="http://www.stat.yale.edu/Courses/1997-98/101/stat101.htm" TargetMode="External"/><Relationship Id="rId45" Type="http://schemas.openxmlformats.org/officeDocument/2006/relationships/hyperlink" Target="http://europa.eu/rapid/press-release_IP-16-1184_en.htm"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www.icj-cij.org/docket/index.php?pr=1897&amp;code=bhy&amp;p1=3&amp;p2=3&amp;p3=6&amp;case=91&amp;k=f4" TargetMode="External"/><Relationship Id="rId36" Type="http://schemas.openxmlformats.org/officeDocument/2006/relationships/hyperlink" Target="http://www.transconflict.com/2011/11/ahtisaari-plan-north-kosovo-011/" TargetMode="External"/><Relationship Id="rId10" Type="http://schemas.openxmlformats.org/officeDocument/2006/relationships/hyperlink" Target="mailto:info@crdp-ks.org" TargetMode="External"/><Relationship Id="rId19" Type="http://schemas.openxmlformats.org/officeDocument/2006/relationships/image" Target="media/image8.png"/><Relationship Id="rId31" Type="http://schemas.openxmlformats.org/officeDocument/2006/relationships/hyperlink" Target="https://www.cia.gov/library/publications/the-world-factbook/geos/kv.html" TargetMode="External"/><Relationship Id="rId44" Type="http://schemas.openxmlformats.org/officeDocument/2006/relationships/hyperlink" Target="https://pdfs.semanticscholar.org/5843/87c36946276b189fdd8a968e39021786a385.pdf" TargetMode="External"/><Relationship Id="rId4" Type="http://schemas.openxmlformats.org/officeDocument/2006/relationships/settings" Target="settings.xml"/><Relationship Id="rId9" Type="http://schemas.openxmlformats.org/officeDocument/2006/relationships/hyperlink" Target="http://www.crdp-ks.org"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www.paxforpeace.nl/publications/all-publications/kosovos-framework-for-dealing-with-the-past-at-a-turning-point" TargetMode="External"/><Relationship Id="rId30" Type="http://schemas.openxmlformats.org/officeDocument/2006/relationships/hyperlink" Target="http://iss.leeds.ac.uk/downloads/top2.pdf" TargetMode="External"/><Relationship Id="rId35" Type="http://schemas.openxmlformats.org/officeDocument/2006/relationships/hyperlink" Target="http://www.icty.org/en/press/five-senior-serb-officials-convicted-kosovo-crimes-one-acquitted" TargetMode="External"/><Relationship Id="rId43" Type="http://schemas.openxmlformats.org/officeDocument/2006/relationships/hyperlink" Target="http://www.nato.int/cps/en/natolive/topics_48818.htm"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ep15</b:Tag>
    <b:SourceType>InternetSite</b:SourceType>
    <b:Guid>{10C4AE5E-6542-FA4D-8706-1C8673F8EFE6}</b:Guid>
    <b:Author>
      <b:Author>
        <b:Corporate>Republic of Kosovo Ministry of Foreign Affairs</b:Corporate>
      </b:Author>
    </b:Author>
    <b:Title>International recognitions of the Republic of Kosovo </b:Title>
    <b:InternetSiteTitle>Republic of Kosovo Ministry of Foreign Affairs</b:InternetSiteTitle>
    <b:URL>http://www.mfa-ks.net/?page=2,224</b:URL>
    <b:Year>2015</b:Year>
    <b:RefOrder>1</b:RefOrder>
  </b:Source>
</b:Sources>
</file>

<file path=customXml/itemProps1.xml><?xml version="1.0" encoding="utf-8"?>
<ds:datastoreItem xmlns:ds="http://schemas.openxmlformats.org/officeDocument/2006/customXml" ds:itemID="{3ED19C37-565D-46AE-BEA6-F689365C4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3825</Words>
  <Characters>135808</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k, Lauren</dc:creator>
  <cp:lastModifiedBy>Sonja</cp:lastModifiedBy>
  <cp:revision>4</cp:revision>
  <cp:lastPrinted>2017-05-03T09:48:00Z</cp:lastPrinted>
  <dcterms:created xsi:type="dcterms:W3CDTF">2017-09-30T07:39:00Z</dcterms:created>
  <dcterms:modified xsi:type="dcterms:W3CDTF">2017-09-30T07:40:00Z</dcterms:modified>
</cp:coreProperties>
</file>